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03F603" w14:textId="77777777" w:rsidR="00FA70F7" w:rsidRDefault="00FA70F7" w:rsidP="00C422C9">
      <w:pPr>
        <w:spacing w:after="200"/>
      </w:pPr>
      <w:bookmarkStart w:id="0" w:name="_Toc45637151"/>
      <w:bookmarkStart w:id="1" w:name="_Toc45881107"/>
      <w:bookmarkStart w:id="2" w:name="_Toc45897643"/>
      <w:bookmarkStart w:id="3" w:name="_Toc46005976"/>
      <w:bookmarkStart w:id="4" w:name="_Toc59384738"/>
      <w:bookmarkStart w:id="5" w:name="_GoBack"/>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9"/>
        <w:gridCol w:w="4485"/>
      </w:tblGrid>
      <w:tr w:rsidR="00FA70F7" w14:paraId="17BE86E0" w14:textId="77777777" w:rsidTr="00F27570">
        <w:tc>
          <w:tcPr>
            <w:tcW w:w="4479" w:type="dxa"/>
          </w:tcPr>
          <w:p w14:paraId="7001C022" w14:textId="77777777" w:rsidR="00FA70F7" w:rsidRPr="005D0521" w:rsidRDefault="00FA70F7" w:rsidP="00F27570">
            <w:pPr>
              <w:pStyle w:val="Cover"/>
              <w:rPr>
                <w:b/>
              </w:rPr>
            </w:pPr>
            <w:r w:rsidRPr="005D0521">
              <w:rPr>
                <w:b/>
              </w:rPr>
              <w:t>bỘ GIÁO DỤC VÀ ĐÀO TẠO</w:t>
            </w:r>
          </w:p>
        </w:tc>
        <w:tc>
          <w:tcPr>
            <w:tcW w:w="4485" w:type="dxa"/>
          </w:tcPr>
          <w:p w14:paraId="0E34B989" w14:textId="77777777" w:rsidR="00FA70F7" w:rsidRPr="005D0521" w:rsidRDefault="00FA70F7" w:rsidP="00F27570">
            <w:pPr>
              <w:pStyle w:val="Cover"/>
              <w:rPr>
                <w:b/>
              </w:rPr>
            </w:pPr>
            <w:r w:rsidRPr="005D0521">
              <w:rPr>
                <w:b/>
              </w:rPr>
              <w:t>BỘ NÔNG NGHIỆP VÀ PTNT</w:t>
            </w:r>
          </w:p>
        </w:tc>
      </w:tr>
    </w:tbl>
    <w:p w14:paraId="03490B82" w14:textId="77777777" w:rsidR="00FA70F7" w:rsidRDefault="00FA70F7" w:rsidP="00C422C9">
      <w:pPr>
        <w:pStyle w:val="CoverB"/>
      </w:pPr>
      <w:r w:rsidRPr="00BC0426">
        <w:t xml:space="preserve">TRƯỜNG ĐẠI HỌC </w:t>
      </w:r>
      <w:r>
        <w:t>THỦY LỢI</w:t>
      </w:r>
    </w:p>
    <w:p w14:paraId="244B1C52" w14:textId="77777777" w:rsidR="00FA70F7" w:rsidRDefault="00FA70F7" w:rsidP="00C422C9"/>
    <w:p w14:paraId="708A4211" w14:textId="77777777" w:rsidR="00FA70F7" w:rsidRDefault="00FA70F7" w:rsidP="00C422C9">
      <w:pPr>
        <w:jc w:val="center"/>
      </w:pPr>
      <w:r w:rsidRPr="00CA7F0B">
        <w:rPr>
          <w:noProof/>
        </w:rPr>
        <w:drawing>
          <wp:inline distT="0" distB="0" distL="0" distR="0" wp14:anchorId="1C37B9BF" wp14:editId="20DDA40A">
            <wp:extent cx="2466975" cy="1676128"/>
            <wp:effectExtent l="0" t="0" r="0" b="635"/>
            <wp:docPr id="27" name="Picture 1" descr="C:\Documents and Settings\USER1\Desktop\543px-Logo-hcmut_svg.png"/>
            <wp:cNvGraphicFramePr/>
            <a:graphic xmlns:a="http://schemas.openxmlformats.org/drawingml/2006/main">
              <a:graphicData uri="http://schemas.openxmlformats.org/drawingml/2006/picture">
                <pic:pic xmlns:pic="http://schemas.openxmlformats.org/drawingml/2006/picture">
                  <pic:nvPicPr>
                    <pic:cNvPr id="4" name="Picture 1" descr="C:\Documents and Settings\USER1\Desktop\543px-Logo-hcmut_svg.png"/>
                    <pic:cNvPicPr>
                      <a:picLocks noChangeAspect="1" noChangeArrowheads="1"/>
                    </pic:cNvPicPr>
                  </pic:nvPicPr>
                  <pic:blipFill>
                    <a:blip r:embed="rId8"/>
                    <a:stretch>
                      <a:fillRect/>
                    </a:stretch>
                  </pic:blipFill>
                  <pic:spPr bwMode="auto">
                    <a:xfrm>
                      <a:off x="0" y="0"/>
                      <a:ext cx="2496681" cy="1696311"/>
                    </a:xfrm>
                    <a:prstGeom prst="rect">
                      <a:avLst/>
                    </a:prstGeom>
                    <a:noFill/>
                    <a:ln w="9525">
                      <a:noFill/>
                      <a:miter lim="800000"/>
                      <a:headEnd/>
                      <a:tailEnd/>
                    </a:ln>
                  </pic:spPr>
                </pic:pic>
              </a:graphicData>
            </a:graphic>
          </wp:inline>
        </w:drawing>
      </w:r>
    </w:p>
    <w:p w14:paraId="03157393" w14:textId="77777777" w:rsidR="00FA70F7" w:rsidRDefault="00FA70F7" w:rsidP="00C422C9"/>
    <w:p w14:paraId="68FF895E" w14:textId="77777777" w:rsidR="00FA70F7" w:rsidRDefault="00FA70F7" w:rsidP="00C422C9"/>
    <w:p w14:paraId="2E45D97B" w14:textId="77777777" w:rsidR="00FA70F7" w:rsidRPr="006E54A6" w:rsidRDefault="00FA70F7" w:rsidP="00C422C9">
      <w:pPr>
        <w:jc w:val="center"/>
        <w:rPr>
          <w:bCs/>
          <w:sz w:val="28"/>
          <w:szCs w:val="28"/>
        </w:rPr>
      </w:pPr>
      <w:r>
        <w:rPr>
          <w:bCs/>
          <w:sz w:val="28"/>
          <w:szCs w:val="28"/>
        </w:rPr>
        <w:t>NGUYỄN VĂN TÂN</w:t>
      </w:r>
    </w:p>
    <w:p w14:paraId="48B5179A" w14:textId="77777777" w:rsidR="00FA70F7" w:rsidRDefault="00FA70F7" w:rsidP="00C422C9"/>
    <w:p w14:paraId="66575991" w14:textId="77777777" w:rsidR="00FA70F7" w:rsidRDefault="00FA70F7" w:rsidP="00C422C9"/>
    <w:p w14:paraId="4013FBB9" w14:textId="77777777" w:rsidR="00FA70F7" w:rsidRDefault="00FA70F7" w:rsidP="00C422C9"/>
    <w:p w14:paraId="59ACBF33" w14:textId="77777777" w:rsidR="00FA70F7" w:rsidRDefault="00FA70F7" w:rsidP="00C422C9"/>
    <w:p w14:paraId="532FDCF2" w14:textId="77777777" w:rsidR="00FA70F7" w:rsidRDefault="00FA70F7" w:rsidP="00C422C9"/>
    <w:p w14:paraId="6E3C0C73" w14:textId="77777777" w:rsidR="00FA70F7" w:rsidRPr="00253D44" w:rsidRDefault="00FA70F7" w:rsidP="00C422C9"/>
    <w:p w14:paraId="10B67E22" w14:textId="77777777" w:rsidR="00FA70F7" w:rsidRDefault="00FA70F7" w:rsidP="005D2211">
      <w:pPr>
        <w:jc w:val="center"/>
      </w:pPr>
      <w:r w:rsidRPr="00BD27BA">
        <w:rPr>
          <w:b/>
          <w:spacing w:val="-4"/>
          <w:sz w:val="32"/>
          <w:szCs w:val="32"/>
        </w:rPr>
        <w:t>XÂY DỰNG HỆ THỐNG QUẢN LÝ TÀI SẢN CÔNG TY</w:t>
      </w:r>
    </w:p>
    <w:p w14:paraId="4411969F" w14:textId="77777777" w:rsidR="00FA70F7" w:rsidRDefault="00FA70F7" w:rsidP="00C422C9">
      <w:pPr>
        <w:pStyle w:val="CoverT"/>
      </w:pPr>
    </w:p>
    <w:p w14:paraId="71CC3B68" w14:textId="77777777" w:rsidR="00FA70F7" w:rsidRDefault="00FA70F7" w:rsidP="00C422C9"/>
    <w:p w14:paraId="43100954" w14:textId="77777777" w:rsidR="00FA70F7" w:rsidRDefault="00FA70F7" w:rsidP="00C422C9"/>
    <w:p w14:paraId="5942C1CB" w14:textId="77777777" w:rsidR="00FA70F7" w:rsidRDefault="00FA70F7" w:rsidP="00C422C9"/>
    <w:p w14:paraId="71116042" w14:textId="77777777" w:rsidR="00FA70F7" w:rsidRDefault="00FA70F7" w:rsidP="00C422C9">
      <w:pPr>
        <w:pStyle w:val="Cover"/>
      </w:pPr>
      <w:r>
        <w:t>ĐỒ ÁN TỐT NGHIỆP</w:t>
      </w:r>
    </w:p>
    <w:p w14:paraId="42A6CA2C" w14:textId="77777777" w:rsidR="00FA70F7" w:rsidRDefault="00FA70F7" w:rsidP="00C422C9"/>
    <w:p w14:paraId="13A6E01D" w14:textId="77777777" w:rsidR="00FA70F7" w:rsidRDefault="00FA70F7" w:rsidP="00C422C9"/>
    <w:p w14:paraId="03F0821E" w14:textId="77777777" w:rsidR="00FA70F7" w:rsidRDefault="00FA70F7" w:rsidP="00C422C9"/>
    <w:p w14:paraId="3CBC7A9C" w14:textId="77777777" w:rsidR="00FA70F7" w:rsidRDefault="00FA70F7" w:rsidP="00C422C9"/>
    <w:p w14:paraId="25B897FA" w14:textId="77777777" w:rsidR="00FA70F7" w:rsidRDefault="00FA70F7" w:rsidP="00C422C9"/>
    <w:p w14:paraId="35AB1B7A" w14:textId="77777777" w:rsidR="00FA70F7" w:rsidRDefault="00FA70F7" w:rsidP="00C422C9"/>
    <w:p w14:paraId="0049E001" w14:textId="77777777" w:rsidR="00FA70F7" w:rsidRDefault="00FA70F7" w:rsidP="00C422C9"/>
    <w:p w14:paraId="2D23412F" w14:textId="77777777" w:rsidR="00FA70F7" w:rsidRDefault="00FA70F7" w:rsidP="00C422C9"/>
    <w:p w14:paraId="3C88721B" w14:textId="77777777" w:rsidR="00FA70F7" w:rsidRDefault="00FA70F7" w:rsidP="00C422C9"/>
    <w:p w14:paraId="598E495A" w14:textId="77777777" w:rsidR="00FA70F7" w:rsidRDefault="00FA70F7" w:rsidP="00C422C9"/>
    <w:p w14:paraId="42A0EFD7" w14:textId="77777777" w:rsidR="00FA70F7" w:rsidRDefault="00FA70F7" w:rsidP="00C422C9">
      <w:pPr>
        <w:pStyle w:val="Cover"/>
        <w:rPr>
          <w:caps w:val="0"/>
        </w:rPr>
      </w:pPr>
      <w:r>
        <w:t>HÀ NỘI, NĂM 2020</w:t>
      </w:r>
      <w:r>
        <w:br w:type="page"/>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FA70F7" w14:paraId="2A88743A" w14:textId="77777777" w:rsidTr="00F27570">
        <w:tc>
          <w:tcPr>
            <w:tcW w:w="4536" w:type="dxa"/>
          </w:tcPr>
          <w:p w14:paraId="331DE565" w14:textId="77777777" w:rsidR="00FA70F7" w:rsidRPr="005D0521" w:rsidRDefault="00FA70F7" w:rsidP="00F27570">
            <w:pPr>
              <w:pStyle w:val="Cover"/>
              <w:rPr>
                <w:b/>
              </w:rPr>
            </w:pPr>
            <w:r w:rsidRPr="005D0521">
              <w:rPr>
                <w:b/>
              </w:rPr>
              <w:lastRenderedPageBreak/>
              <w:t>bỘ GIÁO DỤC VÀ ĐÀO TẠO</w:t>
            </w:r>
          </w:p>
        </w:tc>
        <w:tc>
          <w:tcPr>
            <w:tcW w:w="4536" w:type="dxa"/>
          </w:tcPr>
          <w:p w14:paraId="1CF628D0" w14:textId="77777777" w:rsidR="00FA70F7" w:rsidRPr="005D0521" w:rsidRDefault="00FA70F7" w:rsidP="00F27570">
            <w:pPr>
              <w:pStyle w:val="Cover"/>
              <w:rPr>
                <w:b/>
              </w:rPr>
            </w:pPr>
            <w:r w:rsidRPr="005D0521">
              <w:rPr>
                <w:b/>
              </w:rPr>
              <w:t>BỘ NÔNG NGHIỆP VÀ PTNT</w:t>
            </w:r>
          </w:p>
        </w:tc>
      </w:tr>
    </w:tbl>
    <w:p w14:paraId="4FDFA58B" w14:textId="77777777" w:rsidR="00FA70F7" w:rsidRDefault="00FA70F7" w:rsidP="00C422C9">
      <w:pPr>
        <w:pStyle w:val="CoverB"/>
      </w:pPr>
      <w:r w:rsidRPr="00BC0426">
        <w:t xml:space="preserve">TRƯỜNG ĐẠI HỌC </w:t>
      </w:r>
      <w:r>
        <w:t>THỦY LỢI</w:t>
      </w:r>
    </w:p>
    <w:p w14:paraId="51DEA27B" w14:textId="77777777" w:rsidR="00FA70F7" w:rsidRDefault="00FA70F7" w:rsidP="00C422C9"/>
    <w:p w14:paraId="650C327B" w14:textId="77777777" w:rsidR="00FA70F7" w:rsidRDefault="00FA70F7" w:rsidP="00C422C9">
      <w:pPr>
        <w:pStyle w:val="Content"/>
        <w:jc w:val="center"/>
      </w:pPr>
    </w:p>
    <w:p w14:paraId="1FF984CF" w14:textId="77777777" w:rsidR="00FA70F7" w:rsidRPr="006E54A6" w:rsidRDefault="00FA70F7" w:rsidP="00C422C9">
      <w:pPr>
        <w:jc w:val="center"/>
        <w:rPr>
          <w:bCs/>
          <w:sz w:val="28"/>
          <w:szCs w:val="28"/>
        </w:rPr>
      </w:pPr>
      <w:r>
        <w:rPr>
          <w:bCs/>
          <w:sz w:val="28"/>
          <w:szCs w:val="28"/>
        </w:rPr>
        <w:t>NGUYỄN VĂN TÂN</w:t>
      </w:r>
    </w:p>
    <w:p w14:paraId="4268B0CC" w14:textId="77777777" w:rsidR="00FA70F7" w:rsidRDefault="00FA70F7" w:rsidP="00C422C9"/>
    <w:p w14:paraId="45535368" w14:textId="77777777" w:rsidR="00FA70F7" w:rsidRDefault="00FA70F7" w:rsidP="00C422C9"/>
    <w:p w14:paraId="28B399B2" w14:textId="77777777" w:rsidR="00FA70F7" w:rsidRDefault="00FA70F7" w:rsidP="00C422C9"/>
    <w:p w14:paraId="0D1BFE22" w14:textId="77777777" w:rsidR="00FA70F7" w:rsidRDefault="00FA70F7" w:rsidP="00C422C9"/>
    <w:p w14:paraId="05F1283C" w14:textId="77777777" w:rsidR="00FA70F7" w:rsidRPr="00253D44" w:rsidRDefault="00FA70F7" w:rsidP="00C422C9"/>
    <w:p w14:paraId="0FA13D06" w14:textId="77777777" w:rsidR="00FA70F7" w:rsidRDefault="00FA70F7" w:rsidP="005D2211">
      <w:pPr>
        <w:jc w:val="center"/>
      </w:pPr>
      <w:r w:rsidRPr="00BD27BA">
        <w:rPr>
          <w:b/>
          <w:spacing w:val="-4"/>
          <w:sz w:val="32"/>
          <w:szCs w:val="32"/>
        </w:rPr>
        <w:t>XÂY DỰNG HỆ THỐNG QUẢN LÝ TÀI SẢN CÔNG TY</w:t>
      </w:r>
    </w:p>
    <w:p w14:paraId="37AEBDA3" w14:textId="77777777" w:rsidR="00FA70F7" w:rsidRDefault="00FA70F7" w:rsidP="00C422C9">
      <w:pPr>
        <w:pStyle w:val="CoverT"/>
      </w:pPr>
    </w:p>
    <w:p w14:paraId="45ADE15E" w14:textId="77777777" w:rsidR="00FA70F7" w:rsidRPr="009A5D10" w:rsidRDefault="00FA70F7" w:rsidP="00C422C9">
      <w:pPr>
        <w:pStyle w:val="CoverT"/>
      </w:pPr>
      <w:r>
        <w:t xml:space="preserve"> </w:t>
      </w:r>
    </w:p>
    <w:p w14:paraId="3AABB41B" w14:textId="77777777" w:rsidR="00FA70F7" w:rsidRDefault="00FA70F7" w:rsidP="00C422C9"/>
    <w:p w14:paraId="68294B4B" w14:textId="77777777" w:rsidR="00FA70F7" w:rsidRDefault="00FA70F7" w:rsidP="00C422C9"/>
    <w:p w14:paraId="133A7422" w14:textId="77777777" w:rsidR="00FA70F7" w:rsidRDefault="00FA70F7" w:rsidP="00C422C9"/>
    <w:p w14:paraId="448607CE" w14:textId="77777777" w:rsidR="00FA70F7" w:rsidRDefault="00FA70F7" w:rsidP="00C422C9"/>
    <w:p w14:paraId="64E6404D" w14:textId="77777777" w:rsidR="00FA70F7" w:rsidRDefault="00FA70F7" w:rsidP="00C422C9"/>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FA70F7" w14:paraId="02B89CDC" w14:textId="77777777" w:rsidTr="00F27570">
        <w:tc>
          <w:tcPr>
            <w:tcW w:w="4536" w:type="dxa"/>
          </w:tcPr>
          <w:p w14:paraId="703DBB56" w14:textId="77777777" w:rsidR="00FA70F7" w:rsidRDefault="00FA70F7" w:rsidP="00F27570">
            <w:pPr>
              <w:spacing w:before="120"/>
              <w:jc w:val="right"/>
            </w:pPr>
            <w:r>
              <w:t>Ngành</w:t>
            </w:r>
            <w:r w:rsidRPr="001F79A3">
              <w:t>:</w:t>
            </w:r>
          </w:p>
        </w:tc>
        <w:tc>
          <w:tcPr>
            <w:tcW w:w="4536" w:type="dxa"/>
          </w:tcPr>
          <w:p w14:paraId="0B48CBA1" w14:textId="77777777" w:rsidR="00FA70F7" w:rsidRDefault="00FA70F7" w:rsidP="00F27570">
            <w:pPr>
              <w:spacing w:before="120"/>
            </w:pPr>
            <w:r>
              <w:rPr>
                <w:szCs w:val="26"/>
              </w:rPr>
              <w:t>Công nghệ thông tin</w:t>
            </w:r>
          </w:p>
        </w:tc>
      </w:tr>
      <w:tr w:rsidR="00FA70F7" w14:paraId="7F878430" w14:textId="77777777" w:rsidTr="00F27570">
        <w:tc>
          <w:tcPr>
            <w:tcW w:w="4536" w:type="dxa"/>
          </w:tcPr>
          <w:p w14:paraId="7F664E54" w14:textId="77777777" w:rsidR="00FA70F7" w:rsidRDefault="00FA70F7" w:rsidP="00F27570">
            <w:pPr>
              <w:spacing w:before="120"/>
              <w:jc w:val="right"/>
            </w:pPr>
            <w:r w:rsidRPr="005B1CC8">
              <w:t>Mã số:</w:t>
            </w:r>
          </w:p>
        </w:tc>
        <w:tc>
          <w:tcPr>
            <w:tcW w:w="4536" w:type="dxa"/>
          </w:tcPr>
          <w:p w14:paraId="12D7E561" w14:textId="77777777" w:rsidR="00FA70F7" w:rsidRDefault="00FA70F7" w:rsidP="00F27570">
            <w:pPr>
              <w:spacing w:before="120"/>
            </w:pPr>
            <w:r>
              <w:t>7480201</w:t>
            </w:r>
          </w:p>
        </w:tc>
      </w:tr>
    </w:tbl>
    <w:p w14:paraId="0CE7305C" w14:textId="77777777" w:rsidR="00FA70F7" w:rsidRDefault="00FA70F7" w:rsidP="00C422C9"/>
    <w:p w14:paraId="1C36E3E9" w14:textId="77777777" w:rsidR="00FA70F7" w:rsidRDefault="00FA70F7" w:rsidP="00C422C9"/>
    <w:p w14:paraId="00D214C0" w14:textId="77777777" w:rsidR="00FA70F7" w:rsidRDefault="00FA70F7" w:rsidP="00C422C9"/>
    <w:p w14:paraId="1672B895" w14:textId="77777777" w:rsidR="00FA70F7" w:rsidRDefault="00FA70F7" w:rsidP="00C422C9"/>
    <w:p w14:paraId="4A1FF3C3" w14:textId="77777777" w:rsidR="00FA70F7" w:rsidRDefault="00FA70F7" w:rsidP="00C422C9"/>
    <w:p w14:paraId="46D757B1" w14:textId="77777777" w:rsidR="00FA70F7" w:rsidRDefault="00FA70F7" w:rsidP="00C422C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644"/>
      </w:tblGrid>
      <w:tr w:rsidR="00FA70F7" w14:paraId="2898D393" w14:textId="77777777" w:rsidTr="00F27570">
        <w:trPr>
          <w:jc w:val="center"/>
        </w:trPr>
        <w:tc>
          <w:tcPr>
            <w:tcW w:w="4536" w:type="dxa"/>
          </w:tcPr>
          <w:p w14:paraId="4E4C0D59" w14:textId="77777777" w:rsidR="00FA70F7" w:rsidRDefault="00FA70F7" w:rsidP="00F27570">
            <w:pPr>
              <w:spacing w:before="120" w:line="360" w:lineRule="auto"/>
              <w:jc w:val="right"/>
            </w:pPr>
            <w:r w:rsidRPr="005B1CC8">
              <w:t>NGƯỜI HƯỚNG DẪN</w:t>
            </w:r>
            <w:r>
              <w:t>:</w:t>
            </w:r>
          </w:p>
        </w:tc>
        <w:tc>
          <w:tcPr>
            <w:tcW w:w="4644" w:type="dxa"/>
          </w:tcPr>
          <w:p w14:paraId="56A8E653" w14:textId="77777777" w:rsidR="00FA70F7" w:rsidRDefault="00FA70F7" w:rsidP="00FF02FF">
            <w:pPr>
              <w:spacing w:before="120" w:line="360" w:lineRule="auto"/>
            </w:pPr>
            <w:r>
              <w:t xml:space="preserve">  ThS. CÙ VIỆT DŨNG</w:t>
            </w:r>
          </w:p>
        </w:tc>
      </w:tr>
      <w:tr w:rsidR="00FA70F7" w14:paraId="35AB6799" w14:textId="77777777" w:rsidTr="00F27570">
        <w:trPr>
          <w:jc w:val="center"/>
        </w:trPr>
        <w:tc>
          <w:tcPr>
            <w:tcW w:w="4536" w:type="dxa"/>
          </w:tcPr>
          <w:p w14:paraId="09F96494" w14:textId="77777777" w:rsidR="00FA70F7" w:rsidRPr="005B1CC8" w:rsidRDefault="00FA70F7" w:rsidP="00F27570">
            <w:pPr>
              <w:spacing w:before="120" w:line="360" w:lineRule="auto"/>
            </w:pPr>
          </w:p>
        </w:tc>
        <w:tc>
          <w:tcPr>
            <w:tcW w:w="4644" w:type="dxa"/>
          </w:tcPr>
          <w:p w14:paraId="3F9441C1" w14:textId="77777777" w:rsidR="00FA70F7" w:rsidRDefault="00FA70F7" w:rsidP="00F27570">
            <w:pPr>
              <w:spacing w:before="120" w:line="360" w:lineRule="auto"/>
            </w:pPr>
          </w:p>
        </w:tc>
      </w:tr>
    </w:tbl>
    <w:p w14:paraId="0BB2344C" w14:textId="77777777" w:rsidR="00FA70F7" w:rsidRDefault="00FA70F7" w:rsidP="00C422C9"/>
    <w:p w14:paraId="4E8D07AC" w14:textId="77777777" w:rsidR="00FA70F7" w:rsidRDefault="00FA70F7" w:rsidP="00C422C9">
      <w:pPr>
        <w:jc w:val="center"/>
      </w:pPr>
    </w:p>
    <w:p w14:paraId="136C36F1" w14:textId="77777777" w:rsidR="00FA70F7" w:rsidRDefault="00FA70F7" w:rsidP="00C422C9">
      <w:pPr>
        <w:jc w:val="center"/>
      </w:pPr>
    </w:p>
    <w:p w14:paraId="39846CC8" w14:textId="77777777" w:rsidR="00FA70F7" w:rsidRDefault="00FA70F7" w:rsidP="00C422C9">
      <w:pPr>
        <w:jc w:val="center"/>
      </w:pPr>
    </w:p>
    <w:p w14:paraId="284DF519" w14:textId="77777777" w:rsidR="00FA70F7" w:rsidRDefault="00FA70F7" w:rsidP="00C422C9">
      <w:pPr>
        <w:jc w:val="center"/>
      </w:pPr>
    </w:p>
    <w:p w14:paraId="51C07BA6" w14:textId="77777777" w:rsidR="00FA70F7" w:rsidRDefault="00FA70F7" w:rsidP="00C422C9">
      <w:pPr>
        <w:jc w:val="center"/>
      </w:pPr>
    </w:p>
    <w:p w14:paraId="605478A7" w14:textId="77777777" w:rsidR="00FA70F7" w:rsidRDefault="00FA70F7" w:rsidP="00C422C9">
      <w:pPr>
        <w:jc w:val="center"/>
      </w:pPr>
    </w:p>
    <w:p w14:paraId="23A58758" w14:textId="77777777" w:rsidR="00FA70F7" w:rsidRPr="000D207D" w:rsidRDefault="00FA70F7" w:rsidP="000D207D">
      <w:pPr>
        <w:jc w:val="center"/>
      </w:pPr>
      <w:r>
        <w:t>HÀ NỘI, NĂM 2020</w:t>
      </w:r>
    </w:p>
    <w:p w14:paraId="20460B4B" w14:textId="77777777" w:rsidR="00FA70F7" w:rsidRDefault="00FA70F7" w:rsidP="00121E63">
      <w:pPr>
        <w:spacing w:after="160" w:line="259" w:lineRule="auto"/>
        <w:rPr>
          <w:b/>
          <w:caps/>
          <w:noProof/>
          <w:sz w:val="28"/>
          <w:szCs w:val="28"/>
        </w:rPr>
        <w:sectPr w:rsidR="00FA70F7" w:rsidSect="00D906E5">
          <w:type w:val="continuous"/>
          <w:pgSz w:w="11907" w:h="16839" w:code="9"/>
          <w:pgMar w:top="1418" w:right="1134" w:bottom="1418" w:left="1701" w:header="992" w:footer="567" w:gutter="0"/>
          <w:pgNumType w:fmt="lowerRoman" w:start="1"/>
          <w:cols w:space="720"/>
          <w:docGrid w:linePitch="360"/>
        </w:sectPr>
      </w:pPr>
    </w:p>
    <w:tbl>
      <w:tblPr>
        <w:tblW w:w="9781" w:type="dxa"/>
        <w:tblInd w:w="-5" w:type="dxa"/>
        <w:tblBorders>
          <w:top w:val="dotted" w:sz="4" w:space="0" w:color="0000FF"/>
          <w:left w:val="dotted" w:sz="4" w:space="0" w:color="0000FF"/>
          <w:bottom w:val="dotted" w:sz="4" w:space="0" w:color="0000FF"/>
          <w:right w:val="dotted" w:sz="4" w:space="0" w:color="0000FF"/>
        </w:tblBorders>
        <w:tblLayout w:type="fixed"/>
        <w:tblLook w:val="0000" w:firstRow="0" w:lastRow="0" w:firstColumn="0" w:lastColumn="0" w:noHBand="0" w:noVBand="0"/>
      </w:tblPr>
      <w:tblGrid>
        <w:gridCol w:w="3402"/>
        <w:gridCol w:w="6379"/>
      </w:tblGrid>
      <w:tr w:rsidR="00FA70F7" w:rsidRPr="00E51892" w14:paraId="365BA91A" w14:textId="77777777" w:rsidTr="008822A0">
        <w:trPr>
          <w:trHeight w:val="1688"/>
        </w:trPr>
        <w:tc>
          <w:tcPr>
            <w:tcW w:w="3402" w:type="dxa"/>
            <w:tcBorders>
              <w:top w:val="dotted" w:sz="4" w:space="0" w:color="0000FF"/>
              <w:left w:val="dotted" w:sz="4" w:space="0" w:color="0000FF"/>
              <w:bottom w:val="dotted" w:sz="4" w:space="0" w:color="0000FF"/>
              <w:right w:val="single" w:sz="4" w:space="0" w:color="auto"/>
            </w:tcBorders>
            <w:shd w:val="pct15" w:color="auto" w:fill="FFFFFF"/>
          </w:tcPr>
          <w:p w14:paraId="3A2C0B4C" w14:textId="77777777" w:rsidR="00FA70F7" w:rsidRPr="00E51892" w:rsidRDefault="00FA70F7" w:rsidP="00A62F44">
            <w:r>
              <w:lastRenderedPageBreak/>
              <w:br w:type="page"/>
            </w:r>
            <w:r>
              <w:rPr>
                <w:noProof/>
              </w:rPr>
              <w:drawing>
                <wp:anchor distT="0" distB="0" distL="114300" distR="114300" simplePos="0" relativeHeight="251660288" behindDoc="0" locked="0" layoutInCell="1" allowOverlap="1" wp14:anchorId="71EACA54" wp14:editId="5760E948">
                  <wp:simplePos x="0" y="0"/>
                  <wp:positionH relativeFrom="column">
                    <wp:posOffset>129540</wp:posOffset>
                  </wp:positionH>
                  <wp:positionV relativeFrom="paragraph">
                    <wp:posOffset>116205</wp:posOffset>
                  </wp:positionV>
                  <wp:extent cx="1662430" cy="893445"/>
                  <wp:effectExtent l="0" t="0" r="0" b="1905"/>
                  <wp:wrapNone/>
                  <wp:docPr id="12" name="Picture 12" descr="Logo-W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WR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62430" cy="8934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BA2E49" w14:textId="77777777" w:rsidR="00FA70F7" w:rsidRPr="00E51892" w:rsidRDefault="00FA70F7" w:rsidP="00A62F44"/>
          <w:p w14:paraId="6F8E91E4" w14:textId="77777777" w:rsidR="00FA70F7" w:rsidRPr="00E51892" w:rsidRDefault="00FA70F7" w:rsidP="00A62F44">
            <w:pPr>
              <w:rPr>
                <w:color w:val="FF0000"/>
                <w:sz w:val="20"/>
              </w:rPr>
            </w:pPr>
          </w:p>
          <w:p w14:paraId="4B7FBCD5" w14:textId="77777777" w:rsidR="00FA70F7" w:rsidRPr="00E51892" w:rsidRDefault="00FA70F7" w:rsidP="00A62F44">
            <w:pPr>
              <w:rPr>
                <w:color w:val="FF0000"/>
                <w:sz w:val="28"/>
                <w:szCs w:val="28"/>
              </w:rPr>
            </w:pPr>
          </w:p>
        </w:tc>
        <w:tc>
          <w:tcPr>
            <w:tcW w:w="6379" w:type="dxa"/>
            <w:tcBorders>
              <w:top w:val="dotted" w:sz="4" w:space="0" w:color="0000FF"/>
              <w:left w:val="single" w:sz="4" w:space="0" w:color="auto"/>
              <w:bottom w:val="dotted" w:sz="4" w:space="0" w:color="0000FF"/>
              <w:right w:val="dotted" w:sz="4" w:space="0" w:color="0000FF"/>
            </w:tcBorders>
            <w:shd w:val="pct15" w:color="auto" w:fill="FFFFFF"/>
          </w:tcPr>
          <w:p w14:paraId="7E7C0B85" w14:textId="77777777" w:rsidR="00FA70F7" w:rsidRPr="00E51892" w:rsidRDefault="00FA70F7" w:rsidP="00A62F44">
            <w:pPr>
              <w:jc w:val="center"/>
              <w:rPr>
                <w:color w:val="0000FF"/>
                <w:szCs w:val="26"/>
              </w:rPr>
            </w:pPr>
            <w:r w:rsidRPr="00E51892">
              <w:rPr>
                <w:color w:val="0000FF"/>
                <w:szCs w:val="26"/>
              </w:rPr>
              <w:t>CỘNG HOÀ XÃ HỘI CHỦ NGHĨA VIỆT NAM</w:t>
            </w:r>
          </w:p>
          <w:p w14:paraId="77D2ECD7" w14:textId="77777777" w:rsidR="00FA70F7" w:rsidRPr="00E51892" w:rsidRDefault="00FA70F7" w:rsidP="00A62F44">
            <w:pPr>
              <w:jc w:val="center"/>
              <w:rPr>
                <w:b/>
                <w:bCs/>
                <w:color w:val="0000FF"/>
              </w:rPr>
            </w:pPr>
            <w:r w:rsidRPr="00E51892">
              <w:rPr>
                <w:b/>
                <w:bCs/>
                <w:color w:val="0000FF"/>
              </w:rPr>
              <w:t>Độc lập  - Tự do  - Hạnh phúc</w:t>
            </w:r>
          </w:p>
          <w:p w14:paraId="71D4FA4D" w14:textId="77777777" w:rsidR="00FA70F7" w:rsidRPr="00E51892" w:rsidRDefault="00FA70F7" w:rsidP="00A62F44">
            <w:pPr>
              <w:jc w:val="center"/>
            </w:pPr>
            <w:r w:rsidRPr="00E51892">
              <w:t>----------</w:t>
            </w:r>
            <w:r w:rsidRPr="00E51892">
              <w:sym w:font="Wingdings" w:char="F0AB"/>
            </w:r>
            <w:r w:rsidRPr="00E51892">
              <w:t>----------</w:t>
            </w:r>
          </w:p>
          <w:p w14:paraId="1293421A" w14:textId="77777777" w:rsidR="00FA70F7" w:rsidRPr="00E51892" w:rsidRDefault="00FA70F7" w:rsidP="00A62F44">
            <w:pPr>
              <w:jc w:val="center"/>
              <w:rPr>
                <w:b/>
                <w:bCs/>
                <w:color w:val="FF0000"/>
              </w:rPr>
            </w:pPr>
            <w:r w:rsidRPr="00E51892">
              <w:rPr>
                <w:b/>
                <w:bCs/>
                <w:color w:val="FF0000"/>
                <w:sz w:val="34"/>
                <w:szCs w:val="34"/>
              </w:rPr>
              <w:t>NHIỆM VỤ ĐỒ ÁN TỐT NGHIỆP</w:t>
            </w:r>
          </w:p>
        </w:tc>
      </w:tr>
    </w:tbl>
    <w:p w14:paraId="7573131F" w14:textId="77777777" w:rsidR="00FA70F7" w:rsidRPr="00E51892" w:rsidRDefault="00FA70F7" w:rsidP="00A62F44">
      <w:pPr>
        <w:rPr>
          <w:color w:val="0000FF"/>
        </w:rPr>
      </w:pPr>
    </w:p>
    <w:p w14:paraId="5AB193CE" w14:textId="77777777" w:rsidR="00FA70F7" w:rsidRPr="00E51892" w:rsidRDefault="00FA70F7" w:rsidP="00A62F44">
      <w:pPr>
        <w:rPr>
          <w:color w:val="0000FF"/>
        </w:rPr>
      </w:pPr>
    </w:p>
    <w:p w14:paraId="6980364D" w14:textId="77777777" w:rsidR="00FA70F7" w:rsidRPr="00225A66" w:rsidRDefault="00FA70F7" w:rsidP="00A62F44">
      <w:pPr>
        <w:spacing w:line="360" w:lineRule="auto"/>
        <w:rPr>
          <w:b/>
          <w:bCs/>
          <w:color w:val="0000FF"/>
          <w:szCs w:val="26"/>
          <w:lang w:val="da-DK"/>
        </w:rPr>
      </w:pPr>
      <w:r w:rsidRPr="00225A66">
        <w:rPr>
          <w:b/>
          <w:color w:val="0000FF"/>
          <w:szCs w:val="26"/>
          <w:lang w:val="da-DK"/>
        </w:rPr>
        <w:t>Họ tên sinh viên:</w:t>
      </w:r>
      <w:r w:rsidRPr="00225A66">
        <w:rPr>
          <w:color w:val="0000FF"/>
          <w:szCs w:val="26"/>
          <w:lang w:val="da-DK"/>
        </w:rPr>
        <w:t xml:space="preserve"> </w:t>
      </w:r>
      <w:r>
        <w:rPr>
          <w:color w:val="0000FF"/>
          <w:szCs w:val="26"/>
          <w:lang w:val="da-DK"/>
        </w:rPr>
        <w:t>Nguyễn Văn Tân</w:t>
      </w:r>
      <w:r w:rsidRPr="00225A66">
        <w:rPr>
          <w:color w:val="0000FF"/>
          <w:szCs w:val="26"/>
          <w:lang w:val="da-DK"/>
        </w:rPr>
        <w:tab/>
      </w:r>
      <w:r w:rsidRPr="00225A66">
        <w:rPr>
          <w:color w:val="0000FF"/>
          <w:szCs w:val="26"/>
          <w:lang w:val="da-DK"/>
        </w:rPr>
        <w:tab/>
      </w:r>
      <w:r w:rsidRPr="00225A66">
        <w:rPr>
          <w:color w:val="0000FF"/>
          <w:szCs w:val="26"/>
          <w:lang w:val="da-DK"/>
        </w:rPr>
        <w:tab/>
      </w:r>
      <w:r w:rsidRPr="00225A66">
        <w:rPr>
          <w:b/>
          <w:color w:val="0000FF"/>
          <w:szCs w:val="26"/>
          <w:lang w:val="da-DK"/>
        </w:rPr>
        <w:t>Hệ đào tạo</w:t>
      </w:r>
      <w:r w:rsidRPr="00225A66">
        <w:rPr>
          <w:color w:val="0000FF"/>
          <w:szCs w:val="26"/>
          <w:lang w:val="da-DK"/>
        </w:rPr>
        <w:t>: Đại học chính quy</w:t>
      </w:r>
    </w:p>
    <w:p w14:paraId="76B01A76" w14:textId="77777777" w:rsidR="00FA70F7" w:rsidRPr="00225A66" w:rsidRDefault="00FA70F7" w:rsidP="00A62F44">
      <w:pPr>
        <w:spacing w:line="360" w:lineRule="auto"/>
        <w:rPr>
          <w:color w:val="0000FF"/>
          <w:szCs w:val="26"/>
          <w:lang w:val="da-DK"/>
        </w:rPr>
      </w:pPr>
      <w:r w:rsidRPr="00225A66">
        <w:rPr>
          <w:b/>
          <w:color w:val="0000FF"/>
          <w:szCs w:val="26"/>
          <w:lang w:val="da-DK"/>
        </w:rPr>
        <w:t>Lớp</w:t>
      </w:r>
      <w:r>
        <w:rPr>
          <w:color w:val="0000FF"/>
          <w:szCs w:val="26"/>
          <w:lang w:val="da-DK"/>
        </w:rPr>
        <w:t>: 58TH1</w:t>
      </w:r>
      <w:r>
        <w:rPr>
          <w:color w:val="0000FF"/>
          <w:szCs w:val="26"/>
          <w:lang w:val="da-DK"/>
        </w:rPr>
        <w:tab/>
      </w:r>
      <w:r>
        <w:rPr>
          <w:color w:val="0000FF"/>
          <w:szCs w:val="26"/>
          <w:lang w:val="da-DK"/>
        </w:rPr>
        <w:tab/>
      </w:r>
      <w:r>
        <w:rPr>
          <w:color w:val="0000FF"/>
          <w:szCs w:val="26"/>
          <w:lang w:val="da-DK"/>
        </w:rPr>
        <w:tab/>
      </w:r>
      <w:r>
        <w:rPr>
          <w:color w:val="0000FF"/>
          <w:szCs w:val="26"/>
          <w:lang w:val="da-DK"/>
        </w:rPr>
        <w:tab/>
      </w:r>
      <w:r>
        <w:rPr>
          <w:color w:val="0000FF"/>
          <w:szCs w:val="26"/>
          <w:lang w:val="da-DK"/>
        </w:rPr>
        <w:tab/>
      </w:r>
      <w:r>
        <w:rPr>
          <w:color w:val="0000FF"/>
          <w:szCs w:val="26"/>
          <w:lang w:val="da-DK"/>
        </w:rPr>
        <w:tab/>
      </w:r>
      <w:r>
        <w:rPr>
          <w:color w:val="0000FF"/>
          <w:szCs w:val="26"/>
          <w:lang w:val="da-DK"/>
        </w:rPr>
        <w:tab/>
      </w:r>
      <w:r w:rsidRPr="00225A66">
        <w:rPr>
          <w:b/>
          <w:color w:val="0000FF"/>
          <w:szCs w:val="26"/>
          <w:lang w:val="da-DK"/>
        </w:rPr>
        <w:t>Ngành</w:t>
      </w:r>
      <w:r w:rsidRPr="00225A66">
        <w:rPr>
          <w:color w:val="0000FF"/>
          <w:szCs w:val="26"/>
          <w:lang w:val="da-DK"/>
        </w:rPr>
        <w:t xml:space="preserve">: </w:t>
      </w:r>
      <w:r>
        <w:rPr>
          <w:color w:val="0000FF"/>
          <w:szCs w:val="26"/>
          <w:lang w:val="da-DK"/>
        </w:rPr>
        <w:t>Công nghệ thông tin</w:t>
      </w:r>
    </w:p>
    <w:p w14:paraId="5CF40FAF" w14:textId="77777777" w:rsidR="00FA70F7" w:rsidRPr="00EE6810" w:rsidRDefault="00FA70F7" w:rsidP="00A62F44">
      <w:pPr>
        <w:spacing w:line="360" w:lineRule="auto"/>
        <w:rPr>
          <w:color w:val="0000FF"/>
          <w:szCs w:val="26"/>
          <w:lang w:val="da-DK"/>
        </w:rPr>
      </w:pPr>
      <w:r w:rsidRPr="00225A66">
        <w:rPr>
          <w:b/>
          <w:color w:val="0000FF"/>
          <w:szCs w:val="26"/>
          <w:lang w:val="da-DK"/>
        </w:rPr>
        <w:t>Khoa</w:t>
      </w:r>
      <w:r w:rsidRPr="00225A66">
        <w:rPr>
          <w:color w:val="0000FF"/>
          <w:szCs w:val="26"/>
          <w:lang w:val="da-DK"/>
        </w:rPr>
        <w:t>: Công nghệ thông tin</w:t>
      </w:r>
    </w:p>
    <w:p w14:paraId="1A0A9F4B" w14:textId="77777777" w:rsidR="00FA70F7" w:rsidRPr="00E51892" w:rsidRDefault="00FA70F7" w:rsidP="00A62F44">
      <w:pPr>
        <w:rPr>
          <w:color w:val="0000FF"/>
          <w:lang w:val="da-DK"/>
        </w:rPr>
      </w:pPr>
      <w:r w:rsidRPr="00E51892">
        <w:rPr>
          <w:color w:val="0000FF"/>
          <w:lang w:val="da-DK"/>
        </w:rPr>
        <w:t>1- TÊN ĐỀ TÀI:</w:t>
      </w:r>
    </w:p>
    <w:p w14:paraId="248DB73F" w14:textId="77777777" w:rsidR="00FA70F7" w:rsidRPr="00772103" w:rsidRDefault="00FA70F7" w:rsidP="00851492">
      <w:pPr>
        <w:rPr>
          <w:color w:val="0000FF"/>
          <w:sz w:val="20"/>
          <w:lang w:val="da-DK"/>
        </w:rPr>
      </w:pPr>
      <w:r>
        <w:rPr>
          <w:color w:val="0000FF"/>
          <w:szCs w:val="26"/>
        </w:rPr>
        <w:t>XÂY DỰNG HỆ THỐNG QUẢN LÝ TÀI SẢN CÔNG TY</w:t>
      </w:r>
    </w:p>
    <w:p w14:paraId="6BBBABCC" w14:textId="77777777" w:rsidR="00FA70F7" w:rsidRPr="0051290F" w:rsidRDefault="00FA70F7" w:rsidP="002037D2">
      <w:pPr>
        <w:widowControl w:val="0"/>
        <w:autoSpaceDE w:val="0"/>
        <w:autoSpaceDN w:val="0"/>
        <w:adjustRightInd w:val="0"/>
        <w:spacing w:line="360" w:lineRule="auto"/>
        <w:rPr>
          <w:color w:val="0000FF"/>
          <w:lang w:val="da-DK"/>
        </w:rPr>
      </w:pPr>
      <w:r w:rsidRPr="00E51892">
        <w:rPr>
          <w:color w:val="0000FF"/>
          <w:lang w:val="da-DK"/>
        </w:rPr>
        <w:t>2- CÁC TÀI LIỆU CƠ BẢN:</w:t>
      </w:r>
      <w:r>
        <w:rPr>
          <w:noProof/>
          <w:color w:val="0000FF"/>
          <w:szCs w:val="24"/>
        </w:rPr>
        <w:fldChar w:fldCharType="begin"/>
      </w:r>
      <w:r>
        <w:rPr>
          <w:noProof/>
          <w:color w:val="0000FF"/>
          <w:szCs w:val="24"/>
        </w:rPr>
        <w:instrText xml:space="preserve"> BIBLIOGRAPHY  \l 1033 </w:instrText>
      </w:r>
      <w:r>
        <w:rPr>
          <w:noProof/>
          <w:color w:val="0000FF"/>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
        <w:gridCol w:w="8783"/>
      </w:tblGrid>
      <w:tr w:rsidR="00FA70F7" w14:paraId="5E7B0213" w14:textId="77777777">
        <w:trPr>
          <w:divId w:val="723990280"/>
          <w:tblCellSpacing w:w="15" w:type="dxa"/>
        </w:trPr>
        <w:tc>
          <w:tcPr>
            <w:tcW w:w="50" w:type="pct"/>
            <w:hideMark/>
          </w:tcPr>
          <w:p w14:paraId="19BAAEFE" w14:textId="77777777" w:rsidR="00FA70F7" w:rsidRPr="007E64A3" w:rsidRDefault="00FA70F7">
            <w:pPr>
              <w:pStyle w:val="Bibliography"/>
              <w:rPr>
                <w:noProof/>
                <w:color w:val="0000CC"/>
                <w:sz w:val="24"/>
                <w:szCs w:val="24"/>
              </w:rPr>
            </w:pPr>
            <w:r w:rsidRPr="007E64A3">
              <w:rPr>
                <w:noProof/>
                <w:color w:val="0000CC"/>
              </w:rPr>
              <w:t xml:space="preserve">[1] </w:t>
            </w:r>
          </w:p>
        </w:tc>
        <w:tc>
          <w:tcPr>
            <w:tcW w:w="0" w:type="auto"/>
            <w:hideMark/>
          </w:tcPr>
          <w:p w14:paraId="29D7FFBF" w14:textId="77777777" w:rsidR="00FA70F7" w:rsidRPr="007E64A3" w:rsidRDefault="00FA70F7">
            <w:pPr>
              <w:pStyle w:val="Bibliography"/>
              <w:rPr>
                <w:noProof/>
                <w:color w:val="0000CC"/>
              </w:rPr>
            </w:pPr>
            <w:r w:rsidRPr="007E64A3">
              <w:rPr>
                <w:noProof/>
                <w:color w:val="0000CC"/>
              </w:rPr>
              <w:t>"HTML," [Online]. Available: https://vi.wikipedia.org/wiki/HTML.</w:t>
            </w:r>
          </w:p>
        </w:tc>
      </w:tr>
      <w:tr w:rsidR="00FA70F7" w14:paraId="5966C1F7" w14:textId="77777777">
        <w:trPr>
          <w:divId w:val="723990280"/>
          <w:tblCellSpacing w:w="15" w:type="dxa"/>
        </w:trPr>
        <w:tc>
          <w:tcPr>
            <w:tcW w:w="50" w:type="pct"/>
            <w:hideMark/>
          </w:tcPr>
          <w:p w14:paraId="300B7BE1" w14:textId="77777777" w:rsidR="00FA70F7" w:rsidRPr="007E64A3" w:rsidRDefault="00FA70F7">
            <w:pPr>
              <w:pStyle w:val="Bibliography"/>
              <w:rPr>
                <w:noProof/>
                <w:color w:val="0000CC"/>
              </w:rPr>
            </w:pPr>
            <w:r w:rsidRPr="007E64A3">
              <w:rPr>
                <w:noProof/>
                <w:color w:val="0000CC"/>
              </w:rPr>
              <w:t xml:space="preserve">[2] </w:t>
            </w:r>
          </w:p>
        </w:tc>
        <w:tc>
          <w:tcPr>
            <w:tcW w:w="0" w:type="auto"/>
            <w:hideMark/>
          </w:tcPr>
          <w:p w14:paraId="439C2C92" w14:textId="77777777" w:rsidR="00FA70F7" w:rsidRPr="007E64A3" w:rsidRDefault="00FA70F7">
            <w:pPr>
              <w:pStyle w:val="Bibliography"/>
              <w:rPr>
                <w:noProof/>
                <w:color w:val="0000CC"/>
              </w:rPr>
            </w:pPr>
            <w:r w:rsidRPr="007E64A3">
              <w:rPr>
                <w:noProof/>
                <w:color w:val="0000CC"/>
              </w:rPr>
              <w:t>"developer.mozilla," css, [Online]. Available: https://developer.mozilla.org/vi/docs/Web/CSS.</w:t>
            </w:r>
          </w:p>
        </w:tc>
      </w:tr>
      <w:tr w:rsidR="00FA70F7" w14:paraId="039FF402" w14:textId="77777777">
        <w:trPr>
          <w:divId w:val="723990280"/>
          <w:tblCellSpacing w:w="15" w:type="dxa"/>
        </w:trPr>
        <w:tc>
          <w:tcPr>
            <w:tcW w:w="50" w:type="pct"/>
            <w:hideMark/>
          </w:tcPr>
          <w:p w14:paraId="562C1445" w14:textId="77777777" w:rsidR="00FA70F7" w:rsidRPr="007E64A3" w:rsidRDefault="00FA70F7">
            <w:pPr>
              <w:pStyle w:val="Bibliography"/>
              <w:rPr>
                <w:noProof/>
                <w:color w:val="0000CC"/>
              </w:rPr>
            </w:pPr>
            <w:r w:rsidRPr="007E64A3">
              <w:rPr>
                <w:noProof/>
                <w:color w:val="0000CC"/>
              </w:rPr>
              <w:t xml:space="preserve">[3] </w:t>
            </w:r>
          </w:p>
        </w:tc>
        <w:tc>
          <w:tcPr>
            <w:tcW w:w="0" w:type="auto"/>
            <w:hideMark/>
          </w:tcPr>
          <w:p w14:paraId="74127859" w14:textId="77777777" w:rsidR="00FA70F7" w:rsidRPr="007E64A3" w:rsidRDefault="00FA70F7">
            <w:pPr>
              <w:pStyle w:val="Bibliography"/>
              <w:rPr>
                <w:noProof/>
                <w:color w:val="0000CC"/>
              </w:rPr>
            </w:pPr>
            <w:r w:rsidRPr="007E64A3">
              <w:rPr>
                <w:noProof/>
                <w:color w:val="0000CC"/>
              </w:rPr>
              <w:t>"THEANH," Bootstrap là gì , [Online]. Available: https://theanhgroup.com/bootstrap-la-gi-tai-sao-chung-ta-nen-su-dung-bootstrap.html.</w:t>
            </w:r>
          </w:p>
        </w:tc>
      </w:tr>
      <w:tr w:rsidR="00FA70F7" w14:paraId="5255CB14" w14:textId="77777777">
        <w:trPr>
          <w:divId w:val="723990280"/>
          <w:tblCellSpacing w:w="15" w:type="dxa"/>
        </w:trPr>
        <w:tc>
          <w:tcPr>
            <w:tcW w:w="50" w:type="pct"/>
            <w:hideMark/>
          </w:tcPr>
          <w:p w14:paraId="2A60A601" w14:textId="77777777" w:rsidR="00FA70F7" w:rsidRPr="007E64A3" w:rsidRDefault="00FA70F7">
            <w:pPr>
              <w:pStyle w:val="Bibliography"/>
              <w:rPr>
                <w:noProof/>
                <w:color w:val="0000CC"/>
              </w:rPr>
            </w:pPr>
            <w:r w:rsidRPr="007E64A3">
              <w:rPr>
                <w:noProof/>
                <w:color w:val="0000CC"/>
              </w:rPr>
              <w:t xml:space="preserve">[4] </w:t>
            </w:r>
          </w:p>
        </w:tc>
        <w:tc>
          <w:tcPr>
            <w:tcW w:w="0" w:type="auto"/>
            <w:hideMark/>
          </w:tcPr>
          <w:p w14:paraId="58CD2D75" w14:textId="77777777" w:rsidR="00FA70F7" w:rsidRPr="007E64A3" w:rsidRDefault="00FA70F7">
            <w:pPr>
              <w:pStyle w:val="Bibliography"/>
              <w:rPr>
                <w:noProof/>
                <w:color w:val="0000CC"/>
              </w:rPr>
            </w:pPr>
            <w:r w:rsidRPr="007E64A3">
              <w:rPr>
                <w:noProof/>
                <w:color w:val="0000CC"/>
              </w:rPr>
              <w:t>"xuanthulab," JavaScript cơ bản, [Online]. Available: https://xuanthulab.net/gioi-thieu-ve-javascript-va-doan-ma-javascript-dau-tien.html.</w:t>
            </w:r>
          </w:p>
        </w:tc>
      </w:tr>
      <w:tr w:rsidR="00FA70F7" w14:paraId="2A586EE7" w14:textId="77777777">
        <w:trPr>
          <w:divId w:val="723990280"/>
          <w:tblCellSpacing w:w="15" w:type="dxa"/>
        </w:trPr>
        <w:tc>
          <w:tcPr>
            <w:tcW w:w="50" w:type="pct"/>
            <w:hideMark/>
          </w:tcPr>
          <w:p w14:paraId="405C957C" w14:textId="77777777" w:rsidR="00FA70F7" w:rsidRPr="007E64A3" w:rsidRDefault="00FA70F7">
            <w:pPr>
              <w:pStyle w:val="Bibliography"/>
              <w:rPr>
                <w:noProof/>
                <w:color w:val="0000CC"/>
              </w:rPr>
            </w:pPr>
            <w:r w:rsidRPr="007E64A3">
              <w:rPr>
                <w:noProof/>
                <w:color w:val="0000CC"/>
              </w:rPr>
              <w:t xml:space="preserve">[5] </w:t>
            </w:r>
          </w:p>
        </w:tc>
        <w:tc>
          <w:tcPr>
            <w:tcW w:w="0" w:type="auto"/>
            <w:hideMark/>
          </w:tcPr>
          <w:p w14:paraId="3ADF7A02" w14:textId="77777777" w:rsidR="00FA70F7" w:rsidRPr="007E64A3" w:rsidRDefault="00FA70F7">
            <w:pPr>
              <w:pStyle w:val="Bibliography"/>
              <w:rPr>
                <w:noProof/>
                <w:color w:val="0000CC"/>
              </w:rPr>
            </w:pPr>
            <w:r w:rsidRPr="007E64A3">
              <w:rPr>
                <w:noProof/>
                <w:color w:val="0000CC"/>
              </w:rPr>
              <w:t>"viettuts," Java Cơ Bản, [Online]. Available: https://viettuts.vn/java.</w:t>
            </w:r>
          </w:p>
        </w:tc>
      </w:tr>
      <w:tr w:rsidR="00FA70F7" w14:paraId="4A277446" w14:textId="77777777">
        <w:trPr>
          <w:divId w:val="723990280"/>
          <w:tblCellSpacing w:w="15" w:type="dxa"/>
        </w:trPr>
        <w:tc>
          <w:tcPr>
            <w:tcW w:w="50" w:type="pct"/>
            <w:hideMark/>
          </w:tcPr>
          <w:p w14:paraId="1DA35508" w14:textId="77777777" w:rsidR="00FA70F7" w:rsidRPr="007E64A3" w:rsidRDefault="00FA70F7">
            <w:pPr>
              <w:pStyle w:val="Bibliography"/>
              <w:rPr>
                <w:noProof/>
                <w:color w:val="0000CC"/>
              </w:rPr>
            </w:pPr>
            <w:r w:rsidRPr="007E64A3">
              <w:rPr>
                <w:noProof/>
                <w:color w:val="0000CC"/>
              </w:rPr>
              <w:t xml:space="preserve">[6] </w:t>
            </w:r>
          </w:p>
        </w:tc>
        <w:tc>
          <w:tcPr>
            <w:tcW w:w="0" w:type="auto"/>
            <w:hideMark/>
          </w:tcPr>
          <w:p w14:paraId="1E01E7D4" w14:textId="77777777" w:rsidR="00FA70F7" w:rsidRPr="007E64A3" w:rsidRDefault="00FA70F7">
            <w:pPr>
              <w:pStyle w:val="Bibliography"/>
              <w:rPr>
                <w:noProof/>
                <w:color w:val="0000CC"/>
              </w:rPr>
            </w:pPr>
            <w:r w:rsidRPr="007E64A3">
              <w:rPr>
                <w:noProof/>
                <w:color w:val="0000CC"/>
              </w:rPr>
              <w:t>"blog.itnavi.," [Online]. Available: https://blog.itnavi.com.vn/spring-la-gi-spring-framework-cua-java/.</w:t>
            </w:r>
          </w:p>
        </w:tc>
      </w:tr>
      <w:tr w:rsidR="00FA70F7" w14:paraId="5A4CCA7B" w14:textId="77777777">
        <w:trPr>
          <w:divId w:val="723990280"/>
          <w:tblCellSpacing w:w="15" w:type="dxa"/>
        </w:trPr>
        <w:tc>
          <w:tcPr>
            <w:tcW w:w="50" w:type="pct"/>
            <w:hideMark/>
          </w:tcPr>
          <w:p w14:paraId="66A48D79" w14:textId="77777777" w:rsidR="00FA70F7" w:rsidRPr="007E64A3" w:rsidRDefault="00FA70F7">
            <w:pPr>
              <w:pStyle w:val="Bibliography"/>
              <w:rPr>
                <w:noProof/>
                <w:color w:val="0000CC"/>
              </w:rPr>
            </w:pPr>
            <w:r w:rsidRPr="007E64A3">
              <w:rPr>
                <w:noProof/>
                <w:color w:val="0000CC"/>
              </w:rPr>
              <w:t xml:space="preserve">[7] </w:t>
            </w:r>
          </w:p>
        </w:tc>
        <w:tc>
          <w:tcPr>
            <w:tcW w:w="0" w:type="auto"/>
            <w:hideMark/>
          </w:tcPr>
          <w:p w14:paraId="51D45850" w14:textId="77777777" w:rsidR="00FA70F7" w:rsidRPr="007E64A3" w:rsidRDefault="00FA70F7">
            <w:pPr>
              <w:pStyle w:val="Bibliography"/>
              <w:rPr>
                <w:noProof/>
                <w:color w:val="0000CC"/>
              </w:rPr>
            </w:pPr>
            <w:r w:rsidRPr="007E64A3">
              <w:rPr>
                <w:noProof/>
                <w:color w:val="0000CC"/>
              </w:rPr>
              <w:t>"hourofcode," mysql, [Online]. Available: https://hourofcode.vn/gioi-thieu-co-ban-ve-quan-tri-co-du-lieu-mysql/.</w:t>
            </w:r>
          </w:p>
        </w:tc>
      </w:tr>
    </w:tbl>
    <w:p w14:paraId="4F00AD38" w14:textId="77777777" w:rsidR="00FA70F7" w:rsidRDefault="00FA70F7">
      <w:pPr>
        <w:divId w:val="723990280"/>
        <w:rPr>
          <w:noProof/>
        </w:rPr>
      </w:pPr>
    </w:p>
    <w:p w14:paraId="680223B2" w14:textId="77777777" w:rsidR="00FA70F7" w:rsidRPr="002037D2" w:rsidRDefault="00FA70F7" w:rsidP="002037D2">
      <w:pPr>
        <w:widowControl w:val="0"/>
        <w:autoSpaceDE w:val="0"/>
        <w:autoSpaceDN w:val="0"/>
        <w:adjustRightInd w:val="0"/>
        <w:spacing w:line="360" w:lineRule="auto"/>
        <w:rPr>
          <w:noProof/>
          <w:color w:val="0000FF"/>
          <w:szCs w:val="24"/>
        </w:rPr>
      </w:pPr>
      <w:r>
        <w:rPr>
          <w:noProof/>
          <w:color w:val="0000FF"/>
          <w:szCs w:val="24"/>
        </w:rPr>
        <w:fldChar w:fldCharType="end"/>
      </w:r>
    </w:p>
    <w:p w14:paraId="35204226" w14:textId="77777777" w:rsidR="00FA70F7" w:rsidRPr="00851492" w:rsidRDefault="00FA70F7" w:rsidP="00851492">
      <w:pPr>
        <w:widowControl w:val="0"/>
        <w:autoSpaceDE w:val="0"/>
        <w:autoSpaceDN w:val="0"/>
        <w:adjustRightInd w:val="0"/>
        <w:spacing w:line="360" w:lineRule="auto"/>
        <w:rPr>
          <w:noProof/>
          <w:color w:val="0000FF"/>
          <w:szCs w:val="24"/>
        </w:rPr>
      </w:pPr>
      <w:r w:rsidRPr="00EE317B">
        <w:rPr>
          <w:color w:val="0000FF"/>
        </w:rPr>
        <w:fldChar w:fldCharType="begin" w:fldLock="1"/>
      </w:r>
      <w:r w:rsidRPr="00EE317B">
        <w:rPr>
          <w:color w:val="0000FF"/>
        </w:rPr>
        <w:instrText xml:space="preserve">ADDIN Mendeley Bibliography CSL_BIBLIOGRAPHY </w:instrText>
      </w:r>
      <w:r w:rsidRPr="00EE317B">
        <w:rPr>
          <w:color w:val="0000FF"/>
        </w:rPr>
        <w:fldChar w:fldCharType="separate"/>
      </w:r>
    </w:p>
    <w:p w14:paraId="31968785" w14:textId="77777777" w:rsidR="00FA70F7" w:rsidRDefault="00FA70F7" w:rsidP="00851492">
      <w:pPr>
        <w:spacing w:line="360" w:lineRule="auto"/>
        <w:rPr>
          <w:color w:val="0000FF"/>
        </w:rPr>
      </w:pPr>
      <w:r w:rsidRPr="00EE317B">
        <w:rPr>
          <w:color w:val="0000FF"/>
        </w:rPr>
        <w:fldChar w:fldCharType="end"/>
      </w:r>
    </w:p>
    <w:p w14:paraId="76D9B961" w14:textId="77777777" w:rsidR="00FA70F7" w:rsidRDefault="00FA70F7">
      <w:pPr>
        <w:spacing w:after="160" w:line="259" w:lineRule="auto"/>
        <w:rPr>
          <w:color w:val="0000FF"/>
        </w:rPr>
      </w:pPr>
      <w:r>
        <w:rPr>
          <w:color w:val="0000FF"/>
        </w:rPr>
        <w:br w:type="page"/>
      </w:r>
    </w:p>
    <w:p w14:paraId="19A9A3B2" w14:textId="77777777" w:rsidR="00FA70F7" w:rsidRPr="00E3783B" w:rsidRDefault="00FA70F7" w:rsidP="00851492">
      <w:pPr>
        <w:spacing w:line="360" w:lineRule="auto"/>
        <w:rPr>
          <w:color w:val="0000FF"/>
        </w:rPr>
      </w:pPr>
      <w:r w:rsidRPr="00E51892">
        <w:rPr>
          <w:color w:val="0000FF"/>
        </w:rPr>
        <w:lastRenderedPageBreak/>
        <w:t xml:space="preserve">3 - NỘI DUNG CÁC </w:t>
      </w:r>
      <w:r w:rsidRPr="00EE317B">
        <w:rPr>
          <w:color w:val="0000FF"/>
        </w:rPr>
        <w:t>PHẦN</w:t>
      </w:r>
      <w:r w:rsidRPr="00E51892">
        <w:rPr>
          <w:color w:val="0000FF"/>
        </w:rPr>
        <w:t xml:space="preserve"> THUYẾT MINH VÀ TÍNH TOÁN</w:t>
      </w:r>
      <w:r>
        <w:rPr>
          <w:color w:val="0000FF"/>
        </w:rPr>
        <w:t>:</w:t>
      </w:r>
    </w:p>
    <w:tbl>
      <w:tblPr>
        <w:tblStyle w:val="TableGrid"/>
        <w:tblW w:w="0" w:type="auto"/>
        <w:tblLook w:val="04A0" w:firstRow="1" w:lastRow="0" w:firstColumn="1" w:lastColumn="0" w:noHBand="0" w:noVBand="1"/>
      </w:tblPr>
      <w:tblGrid>
        <w:gridCol w:w="6025"/>
        <w:gridCol w:w="2880"/>
      </w:tblGrid>
      <w:tr w:rsidR="00FA70F7" w14:paraId="798A3733" w14:textId="77777777" w:rsidTr="00BF7DD1">
        <w:tc>
          <w:tcPr>
            <w:tcW w:w="6025" w:type="dxa"/>
          </w:tcPr>
          <w:p w14:paraId="1BF9950B" w14:textId="77777777" w:rsidR="00FA70F7" w:rsidRPr="009133E2" w:rsidRDefault="00FA70F7" w:rsidP="00BF7DD1">
            <w:pPr>
              <w:spacing w:line="360" w:lineRule="auto"/>
              <w:jc w:val="center"/>
              <w:rPr>
                <w:b/>
                <w:color w:val="0000FF"/>
              </w:rPr>
            </w:pPr>
            <w:r w:rsidRPr="009133E2">
              <w:rPr>
                <w:b/>
                <w:color w:val="0000FF"/>
              </w:rPr>
              <w:t>Nội dung các phần</w:t>
            </w:r>
          </w:p>
        </w:tc>
        <w:tc>
          <w:tcPr>
            <w:tcW w:w="2880" w:type="dxa"/>
          </w:tcPr>
          <w:p w14:paraId="50D7955F" w14:textId="77777777" w:rsidR="00FA70F7" w:rsidRPr="009133E2" w:rsidRDefault="00FA70F7" w:rsidP="00BF7DD1">
            <w:pPr>
              <w:spacing w:line="360" w:lineRule="auto"/>
              <w:jc w:val="center"/>
              <w:rPr>
                <w:b/>
                <w:color w:val="0000FF"/>
              </w:rPr>
            </w:pPr>
            <w:r w:rsidRPr="009133E2">
              <w:rPr>
                <w:b/>
                <w:color w:val="0000FF"/>
              </w:rPr>
              <w:t>Tỷ lệ</w:t>
            </w:r>
          </w:p>
        </w:tc>
      </w:tr>
      <w:tr w:rsidR="00FA70F7" w14:paraId="01B3FFF5" w14:textId="77777777" w:rsidTr="00BF7DD1">
        <w:tc>
          <w:tcPr>
            <w:tcW w:w="6025" w:type="dxa"/>
          </w:tcPr>
          <w:p w14:paraId="467489A0" w14:textId="77777777" w:rsidR="00FA70F7" w:rsidRPr="00BF7DD1" w:rsidRDefault="00FA70F7" w:rsidP="00BF7DD1">
            <w:pPr>
              <w:pStyle w:val="Content"/>
              <w:rPr>
                <w:color w:val="0000FF"/>
                <w:szCs w:val="26"/>
              </w:rPr>
            </w:pPr>
            <w:r w:rsidRPr="00BF7DD1">
              <w:rPr>
                <w:color w:val="0000FF"/>
                <w:szCs w:val="26"/>
              </w:rPr>
              <w:t xml:space="preserve">Chương 1: </w:t>
            </w:r>
            <w:r>
              <w:rPr>
                <w:color w:val="0000FF"/>
                <w:szCs w:val="26"/>
              </w:rPr>
              <w:t>Tổng quan bài toán</w:t>
            </w:r>
          </w:p>
        </w:tc>
        <w:tc>
          <w:tcPr>
            <w:tcW w:w="2880" w:type="dxa"/>
          </w:tcPr>
          <w:p w14:paraId="7FD0A0C1" w14:textId="77777777" w:rsidR="00FA70F7" w:rsidRDefault="00FA70F7" w:rsidP="0051290F">
            <w:pPr>
              <w:spacing w:after="160" w:line="259" w:lineRule="auto"/>
              <w:jc w:val="center"/>
            </w:pPr>
            <w:r>
              <w:rPr>
                <w:color w:val="0000FF"/>
                <w:szCs w:val="26"/>
              </w:rPr>
              <w:t>10%</w:t>
            </w:r>
          </w:p>
        </w:tc>
      </w:tr>
      <w:tr w:rsidR="00FA70F7" w14:paraId="46BC36EF" w14:textId="77777777" w:rsidTr="00BF7DD1">
        <w:tc>
          <w:tcPr>
            <w:tcW w:w="6025" w:type="dxa"/>
          </w:tcPr>
          <w:p w14:paraId="716F0695" w14:textId="77777777" w:rsidR="00FA70F7" w:rsidRPr="00BF7DD1" w:rsidRDefault="00FA70F7" w:rsidP="0006178C">
            <w:pPr>
              <w:pStyle w:val="Content"/>
              <w:rPr>
                <w:b/>
                <w:color w:val="0000FF"/>
                <w:szCs w:val="26"/>
              </w:rPr>
            </w:pPr>
            <w:r>
              <w:rPr>
                <w:color w:val="0000FF"/>
                <w:szCs w:val="26"/>
              </w:rPr>
              <w:t>Chương 2: Phân tích thiết kế hệ thống</w:t>
            </w:r>
          </w:p>
          <w:p w14:paraId="4B5C8541" w14:textId="77777777" w:rsidR="00FA70F7" w:rsidRPr="00BF7DD1" w:rsidRDefault="00FA70F7" w:rsidP="0084558E">
            <w:pPr>
              <w:numPr>
                <w:ilvl w:val="0"/>
                <w:numId w:val="9"/>
              </w:numPr>
              <w:spacing w:line="360" w:lineRule="auto"/>
              <w:jc w:val="both"/>
              <w:rPr>
                <w:color w:val="0000FF"/>
                <w:szCs w:val="26"/>
              </w:rPr>
            </w:pPr>
            <w:r>
              <w:rPr>
                <w:color w:val="0000FF"/>
                <w:szCs w:val="26"/>
              </w:rPr>
              <w:t>Tìm hiểu và phân tích yêu cầu bài toán</w:t>
            </w:r>
          </w:p>
          <w:p w14:paraId="3770FA96" w14:textId="77777777" w:rsidR="00FA70F7" w:rsidRPr="00BF7DD1" w:rsidRDefault="00FA70F7" w:rsidP="0084558E">
            <w:pPr>
              <w:numPr>
                <w:ilvl w:val="0"/>
                <w:numId w:val="9"/>
              </w:numPr>
              <w:spacing w:line="360" w:lineRule="auto"/>
              <w:jc w:val="both"/>
              <w:rPr>
                <w:color w:val="0000FF"/>
                <w:szCs w:val="26"/>
              </w:rPr>
            </w:pPr>
            <w:r>
              <w:rPr>
                <w:color w:val="0000FF"/>
                <w:szCs w:val="26"/>
              </w:rPr>
              <w:t>Thiết kế hệ thống</w:t>
            </w:r>
          </w:p>
          <w:p w14:paraId="044A1C85" w14:textId="77777777" w:rsidR="00FA70F7" w:rsidRPr="00BF7DD1" w:rsidRDefault="00FA70F7" w:rsidP="0084558E">
            <w:pPr>
              <w:numPr>
                <w:ilvl w:val="0"/>
                <w:numId w:val="9"/>
              </w:numPr>
              <w:spacing w:line="360" w:lineRule="auto"/>
              <w:jc w:val="both"/>
              <w:rPr>
                <w:color w:val="0000FF"/>
                <w:szCs w:val="26"/>
              </w:rPr>
            </w:pPr>
            <w:r>
              <w:rPr>
                <w:color w:val="0000FF"/>
                <w:szCs w:val="26"/>
              </w:rPr>
              <w:t>Thiết kế cơ sở dữ liệu</w:t>
            </w:r>
          </w:p>
        </w:tc>
        <w:tc>
          <w:tcPr>
            <w:tcW w:w="2880" w:type="dxa"/>
          </w:tcPr>
          <w:p w14:paraId="2A34CD7E" w14:textId="77777777" w:rsidR="00FA70F7" w:rsidRDefault="00FA70F7" w:rsidP="0051290F">
            <w:pPr>
              <w:spacing w:after="160" w:line="259" w:lineRule="auto"/>
              <w:jc w:val="center"/>
            </w:pPr>
            <w:r>
              <w:rPr>
                <w:color w:val="0000FF"/>
                <w:szCs w:val="26"/>
              </w:rPr>
              <w:t>40%</w:t>
            </w:r>
          </w:p>
        </w:tc>
      </w:tr>
      <w:tr w:rsidR="00FA70F7" w14:paraId="7FFF8A37" w14:textId="77777777" w:rsidTr="00BF7DD1">
        <w:tc>
          <w:tcPr>
            <w:tcW w:w="6025" w:type="dxa"/>
          </w:tcPr>
          <w:p w14:paraId="3D9458B3" w14:textId="77777777" w:rsidR="00FA70F7" w:rsidRPr="00BF7DD1" w:rsidRDefault="00FA70F7" w:rsidP="0084558E">
            <w:pPr>
              <w:pStyle w:val="BodyTextFirstIndent"/>
              <w:spacing w:line="360" w:lineRule="auto"/>
              <w:ind w:firstLine="0"/>
              <w:rPr>
                <w:b/>
                <w:color w:val="0000FF"/>
                <w:spacing w:val="-10"/>
                <w:sz w:val="26"/>
                <w:szCs w:val="26"/>
              </w:rPr>
            </w:pPr>
            <w:r w:rsidRPr="00BF7DD1">
              <w:rPr>
                <w:color w:val="0000FF"/>
                <w:sz w:val="26"/>
                <w:szCs w:val="26"/>
              </w:rPr>
              <w:t xml:space="preserve">Chương 3: </w:t>
            </w:r>
            <w:r>
              <w:rPr>
                <w:color w:val="0000FF"/>
                <w:sz w:val="26"/>
                <w:szCs w:val="26"/>
              </w:rPr>
              <w:t>Xây dựng và triển khai hệ thống</w:t>
            </w:r>
            <w:r>
              <w:rPr>
                <w:color w:val="0000FF"/>
                <w:spacing w:val="-10"/>
                <w:sz w:val="26"/>
                <w:szCs w:val="26"/>
              </w:rPr>
              <w:t xml:space="preserve"> quản lý tài sản công ty</w:t>
            </w:r>
          </w:p>
          <w:p w14:paraId="7F1B97C0" w14:textId="77777777" w:rsidR="00FA70F7" w:rsidRDefault="00FA70F7" w:rsidP="0084558E">
            <w:pPr>
              <w:numPr>
                <w:ilvl w:val="0"/>
                <w:numId w:val="10"/>
              </w:numPr>
              <w:spacing w:line="360" w:lineRule="auto"/>
              <w:jc w:val="both"/>
              <w:rPr>
                <w:color w:val="0000FF"/>
                <w:szCs w:val="26"/>
              </w:rPr>
            </w:pPr>
            <w:r>
              <w:rPr>
                <w:color w:val="0000FF"/>
                <w:szCs w:val="26"/>
              </w:rPr>
              <w:t>Angualar8</w:t>
            </w:r>
          </w:p>
          <w:p w14:paraId="6099A0F3" w14:textId="77777777" w:rsidR="00FA70F7" w:rsidRPr="00BF7DD1" w:rsidRDefault="00FA70F7" w:rsidP="0084558E">
            <w:pPr>
              <w:numPr>
                <w:ilvl w:val="0"/>
                <w:numId w:val="10"/>
              </w:numPr>
              <w:spacing w:line="360" w:lineRule="auto"/>
              <w:jc w:val="both"/>
              <w:rPr>
                <w:color w:val="0000FF"/>
                <w:szCs w:val="26"/>
              </w:rPr>
            </w:pPr>
            <w:r>
              <w:rPr>
                <w:color w:val="0000FF"/>
                <w:szCs w:val="26"/>
              </w:rPr>
              <w:t>springboot</w:t>
            </w:r>
          </w:p>
          <w:p w14:paraId="00C08264" w14:textId="77777777" w:rsidR="00FA70F7" w:rsidRDefault="00FA70F7" w:rsidP="0084558E">
            <w:pPr>
              <w:numPr>
                <w:ilvl w:val="0"/>
                <w:numId w:val="10"/>
              </w:numPr>
              <w:spacing w:line="360" w:lineRule="auto"/>
              <w:jc w:val="both"/>
              <w:rPr>
                <w:color w:val="0000FF"/>
                <w:szCs w:val="26"/>
              </w:rPr>
            </w:pPr>
            <w:r>
              <w:rPr>
                <w:color w:val="0000FF"/>
                <w:szCs w:val="26"/>
              </w:rPr>
              <w:t xml:space="preserve">HTML, CSS, </w:t>
            </w:r>
            <w:r w:rsidRPr="00BE05B7">
              <w:rPr>
                <w:color w:val="0000FF"/>
                <w:szCs w:val="26"/>
              </w:rPr>
              <w:t>bootstrap 4</w:t>
            </w:r>
            <w:r>
              <w:rPr>
                <w:color w:val="0000FF"/>
                <w:szCs w:val="26"/>
              </w:rPr>
              <w:t xml:space="preserve"> </w:t>
            </w:r>
          </w:p>
          <w:p w14:paraId="7456F052" w14:textId="77777777" w:rsidR="00FA70F7" w:rsidRDefault="00FA70F7" w:rsidP="0084558E">
            <w:pPr>
              <w:numPr>
                <w:ilvl w:val="0"/>
                <w:numId w:val="10"/>
              </w:numPr>
              <w:spacing w:line="360" w:lineRule="auto"/>
              <w:jc w:val="both"/>
              <w:rPr>
                <w:color w:val="0000FF"/>
                <w:szCs w:val="26"/>
              </w:rPr>
            </w:pPr>
            <w:r>
              <w:rPr>
                <w:color w:val="0000FF"/>
                <w:szCs w:val="26"/>
              </w:rPr>
              <w:t>Mysql server, jbdc</w:t>
            </w:r>
          </w:p>
          <w:p w14:paraId="464E6A42" w14:textId="77777777" w:rsidR="00FA70F7" w:rsidRPr="0084558E" w:rsidRDefault="00FA70F7" w:rsidP="0084558E">
            <w:pPr>
              <w:numPr>
                <w:ilvl w:val="0"/>
                <w:numId w:val="10"/>
              </w:numPr>
              <w:spacing w:line="360" w:lineRule="auto"/>
              <w:jc w:val="both"/>
              <w:rPr>
                <w:color w:val="0000FF"/>
                <w:szCs w:val="26"/>
              </w:rPr>
            </w:pPr>
            <w:r>
              <w:rPr>
                <w:color w:val="0000FF"/>
                <w:szCs w:val="26"/>
              </w:rPr>
              <w:t>Tiến hành code bài toán</w:t>
            </w:r>
          </w:p>
        </w:tc>
        <w:tc>
          <w:tcPr>
            <w:tcW w:w="2880" w:type="dxa"/>
          </w:tcPr>
          <w:p w14:paraId="494F3DB8" w14:textId="77777777" w:rsidR="00FA70F7" w:rsidRDefault="00FA70F7" w:rsidP="0051290F">
            <w:pPr>
              <w:spacing w:after="160" w:line="259" w:lineRule="auto"/>
              <w:jc w:val="center"/>
            </w:pPr>
            <w:r>
              <w:rPr>
                <w:color w:val="0000FF"/>
                <w:szCs w:val="26"/>
              </w:rPr>
              <w:t>50%</w:t>
            </w:r>
          </w:p>
        </w:tc>
      </w:tr>
    </w:tbl>
    <w:p w14:paraId="09666009" w14:textId="77777777" w:rsidR="00FA70F7" w:rsidRDefault="00FA70F7" w:rsidP="00280E51">
      <w:pPr>
        <w:rPr>
          <w:color w:val="0000FF"/>
          <w:lang w:val="da-DK"/>
        </w:rPr>
      </w:pPr>
    </w:p>
    <w:p w14:paraId="377EFD15" w14:textId="77777777" w:rsidR="00FA70F7" w:rsidRPr="00E51892" w:rsidRDefault="00FA70F7" w:rsidP="00280E51">
      <w:pPr>
        <w:rPr>
          <w:color w:val="0000FF"/>
          <w:lang w:val="da-DK"/>
        </w:rPr>
      </w:pPr>
      <w:r>
        <w:rPr>
          <w:color w:val="0000FF"/>
          <w:lang w:val="da-DK"/>
        </w:rPr>
        <w:t>4</w:t>
      </w:r>
      <w:r w:rsidRPr="00E51892">
        <w:rPr>
          <w:color w:val="0000FF"/>
          <w:lang w:val="da-DK"/>
        </w:rPr>
        <w:t>. GIÁO VIÊN HƯỚNG DẪN TỪNG PHẦN</w:t>
      </w:r>
    </w:p>
    <w:tbl>
      <w:tblPr>
        <w:tblW w:w="89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30"/>
        <w:gridCol w:w="3780"/>
      </w:tblGrid>
      <w:tr w:rsidR="00FA70F7" w:rsidRPr="009133E2" w14:paraId="79065F88" w14:textId="77777777" w:rsidTr="007E690B">
        <w:tc>
          <w:tcPr>
            <w:tcW w:w="5130" w:type="dxa"/>
            <w:shd w:val="clear" w:color="auto" w:fill="auto"/>
          </w:tcPr>
          <w:p w14:paraId="1DBFD0DE" w14:textId="77777777" w:rsidR="00FA70F7" w:rsidRPr="009133E2" w:rsidRDefault="00FA70F7" w:rsidP="007D3231">
            <w:pPr>
              <w:spacing w:line="360" w:lineRule="auto"/>
              <w:jc w:val="center"/>
              <w:rPr>
                <w:b/>
                <w:color w:val="0000FF"/>
                <w:szCs w:val="26"/>
              </w:rPr>
            </w:pPr>
            <w:r w:rsidRPr="009133E2">
              <w:rPr>
                <w:b/>
                <w:color w:val="0000FF"/>
              </w:rPr>
              <w:t>Phần</w:t>
            </w:r>
          </w:p>
        </w:tc>
        <w:tc>
          <w:tcPr>
            <w:tcW w:w="3780" w:type="dxa"/>
            <w:shd w:val="clear" w:color="auto" w:fill="auto"/>
          </w:tcPr>
          <w:p w14:paraId="62BC9E00" w14:textId="77777777" w:rsidR="00FA70F7" w:rsidRPr="009133E2" w:rsidRDefault="00FA70F7" w:rsidP="007D3231">
            <w:pPr>
              <w:spacing w:line="360" w:lineRule="auto"/>
              <w:jc w:val="center"/>
              <w:rPr>
                <w:b/>
                <w:color w:val="0000FF"/>
                <w:szCs w:val="26"/>
              </w:rPr>
            </w:pPr>
            <w:r w:rsidRPr="009133E2">
              <w:rPr>
                <w:b/>
                <w:color w:val="0000FF"/>
                <w:szCs w:val="26"/>
              </w:rPr>
              <w:t>Họ tên giáo viên hướng dẫn</w:t>
            </w:r>
          </w:p>
        </w:tc>
      </w:tr>
      <w:tr w:rsidR="00FA70F7" w:rsidRPr="00961D01" w14:paraId="3A7CD871" w14:textId="77777777" w:rsidTr="007E690B">
        <w:tc>
          <w:tcPr>
            <w:tcW w:w="5130" w:type="dxa"/>
            <w:shd w:val="clear" w:color="auto" w:fill="auto"/>
          </w:tcPr>
          <w:p w14:paraId="048BD614" w14:textId="77777777" w:rsidR="00FA70F7" w:rsidRPr="00280E51" w:rsidRDefault="00FA70F7" w:rsidP="00EA4285">
            <w:pPr>
              <w:pStyle w:val="Content"/>
              <w:rPr>
                <w:color w:val="0000FF"/>
                <w:szCs w:val="26"/>
              </w:rPr>
            </w:pPr>
            <w:r w:rsidRPr="00BF7DD1">
              <w:rPr>
                <w:color w:val="0000FF"/>
                <w:szCs w:val="26"/>
              </w:rPr>
              <w:t xml:space="preserve">Chương 1: </w:t>
            </w:r>
            <w:r>
              <w:rPr>
                <w:color w:val="0000FF"/>
                <w:szCs w:val="26"/>
              </w:rPr>
              <w:t>Tổng quan bài toán</w:t>
            </w:r>
          </w:p>
        </w:tc>
        <w:tc>
          <w:tcPr>
            <w:tcW w:w="3780" w:type="dxa"/>
            <w:shd w:val="clear" w:color="auto" w:fill="auto"/>
          </w:tcPr>
          <w:p w14:paraId="03A05F83" w14:textId="77777777" w:rsidR="00FA70F7" w:rsidRPr="00961D01" w:rsidRDefault="00FA70F7" w:rsidP="00EA4285">
            <w:pPr>
              <w:spacing w:line="360" w:lineRule="auto"/>
              <w:rPr>
                <w:color w:val="0000FF"/>
                <w:szCs w:val="26"/>
              </w:rPr>
            </w:pPr>
            <w:r w:rsidRPr="00961D01">
              <w:rPr>
                <w:color w:val="0000FF"/>
                <w:szCs w:val="26"/>
              </w:rPr>
              <w:t>T</w:t>
            </w:r>
            <w:r>
              <w:rPr>
                <w:color w:val="0000FF"/>
                <w:szCs w:val="26"/>
              </w:rPr>
              <w:t>h</w:t>
            </w:r>
            <w:r w:rsidRPr="00961D01">
              <w:rPr>
                <w:color w:val="0000FF"/>
                <w:szCs w:val="26"/>
              </w:rPr>
              <w:t xml:space="preserve">S. </w:t>
            </w:r>
            <w:r>
              <w:rPr>
                <w:color w:val="0000FF"/>
                <w:szCs w:val="26"/>
              </w:rPr>
              <w:t>Cù Việt Dũng</w:t>
            </w:r>
          </w:p>
        </w:tc>
      </w:tr>
      <w:tr w:rsidR="00FA70F7" w:rsidRPr="00961D01" w14:paraId="75EB4CF1" w14:textId="77777777" w:rsidTr="007E690B">
        <w:tc>
          <w:tcPr>
            <w:tcW w:w="5130" w:type="dxa"/>
            <w:shd w:val="clear" w:color="auto" w:fill="auto"/>
          </w:tcPr>
          <w:p w14:paraId="62883533" w14:textId="77777777" w:rsidR="00FA70F7" w:rsidRPr="00280E51" w:rsidRDefault="00FA70F7" w:rsidP="00EA4285">
            <w:pPr>
              <w:pStyle w:val="Content"/>
              <w:rPr>
                <w:b/>
                <w:color w:val="0000FF"/>
                <w:szCs w:val="26"/>
              </w:rPr>
            </w:pPr>
            <w:r w:rsidRPr="00BF7DD1">
              <w:rPr>
                <w:color w:val="0000FF"/>
                <w:szCs w:val="26"/>
              </w:rPr>
              <w:t xml:space="preserve">Chương 2: </w:t>
            </w:r>
            <w:r>
              <w:rPr>
                <w:color w:val="0000FF"/>
                <w:szCs w:val="26"/>
              </w:rPr>
              <w:t>Phân tích thiết kế hệ thống</w:t>
            </w:r>
          </w:p>
        </w:tc>
        <w:tc>
          <w:tcPr>
            <w:tcW w:w="3780" w:type="dxa"/>
            <w:shd w:val="clear" w:color="auto" w:fill="auto"/>
          </w:tcPr>
          <w:p w14:paraId="1E6DD0AD" w14:textId="77777777" w:rsidR="00FA70F7" w:rsidRPr="00961D01" w:rsidRDefault="00FA70F7" w:rsidP="00EA4285">
            <w:pPr>
              <w:spacing w:line="360" w:lineRule="auto"/>
              <w:rPr>
                <w:color w:val="0000FF"/>
                <w:szCs w:val="26"/>
              </w:rPr>
            </w:pPr>
            <w:r w:rsidRPr="00961D01">
              <w:rPr>
                <w:color w:val="0000FF"/>
                <w:szCs w:val="26"/>
              </w:rPr>
              <w:t>T</w:t>
            </w:r>
            <w:r>
              <w:rPr>
                <w:color w:val="0000FF"/>
                <w:szCs w:val="26"/>
              </w:rPr>
              <w:t>h</w:t>
            </w:r>
            <w:r w:rsidRPr="00961D01">
              <w:rPr>
                <w:color w:val="0000FF"/>
                <w:szCs w:val="26"/>
              </w:rPr>
              <w:t xml:space="preserve">S. </w:t>
            </w:r>
            <w:r>
              <w:rPr>
                <w:color w:val="0000FF"/>
                <w:szCs w:val="26"/>
              </w:rPr>
              <w:t>Cù Việt Dũng</w:t>
            </w:r>
          </w:p>
        </w:tc>
      </w:tr>
      <w:tr w:rsidR="00FA70F7" w:rsidRPr="00961D01" w14:paraId="65A9866A" w14:textId="77777777" w:rsidTr="007E690B">
        <w:tc>
          <w:tcPr>
            <w:tcW w:w="5130" w:type="dxa"/>
            <w:shd w:val="clear" w:color="auto" w:fill="auto"/>
          </w:tcPr>
          <w:p w14:paraId="5EF3C06C" w14:textId="77777777" w:rsidR="00FA70F7" w:rsidRPr="00BF7DD1" w:rsidRDefault="00FA70F7" w:rsidP="0006178C">
            <w:pPr>
              <w:pStyle w:val="BodyTextFirstIndent"/>
              <w:spacing w:line="360" w:lineRule="auto"/>
              <w:ind w:firstLine="0"/>
              <w:rPr>
                <w:b/>
                <w:color w:val="0000FF"/>
                <w:spacing w:val="-10"/>
                <w:sz w:val="26"/>
                <w:szCs w:val="26"/>
              </w:rPr>
            </w:pPr>
            <w:r w:rsidRPr="00BF7DD1">
              <w:rPr>
                <w:color w:val="0000FF"/>
                <w:sz w:val="26"/>
                <w:szCs w:val="26"/>
              </w:rPr>
              <w:t>Chương 3</w:t>
            </w:r>
            <w:r>
              <w:rPr>
                <w:color w:val="0000FF"/>
                <w:sz w:val="26"/>
                <w:szCs w:val="26"/>
              </w:rPr>
              <w:t>: Xây dựng và triển khai hệ thống</w:t>
            </w:r>
            <w:r>
              <w:rPr>
                <w:color w:val="0000FF"/>
                <w:spacing w:val="-10"/>
                <w:sz w:val="26"/>
                <w:szCs w:val="26"/>
              </w:rPr>
              <w:t xml:space="preserve"> quản lý tài sản công ty</w:t>
            </w:r>
          </w:p>
          <w:p w14:paraId="4829C746" w14:textId="77777777" w:rsidR="00FA70F7" w:rsidRPr="00280E51" w:rsidRDefault="00FA70F7" w:rsidP="00EA4285">
            <w:pPr>
              <w:pStyle w:val="BodyTextFirstIndent"/>
              <w:spacing w:line="360" w:lineRule="auto"/>
              <w:ind w:firstLine="0"/>
              <w:rPr>
                <w:b/>
                <w:color w:val="0000FF"/>
                <w:spacing w:val="-10"/>
                <w:sz w:val="26"/>
                <w:szCs w:val="26"/>
              </w:rPr>
            </w:pPr>
          </w:p>
        </w:tc>
        <w:tc>
          <w:tcPr>
            <w:tcW w:w="3780" w:type="dxa"/>
            <w:shd w:val="clear" w:color="auto" w:fill="auto"/>
          </w:tcPr>
          <w:p w14:paraId="05CEB2AF" w14:textId="77777777" w:rsidR="00FA70F7" w:rsidRPr="00961D01" w:rsidRDefault="00FA70F7" w:rsidP="00EA4285">
            <w:pPr>
              <w:spacing w:line="360" w:lineRule="auto"/>
              <w:rPr>
                <w:color w:val="0000FF"/>
                <w:szCs w:val="26"/>
              </w:rPr>
            </w:pPr>
            <w:r w:rsidRPr="00961D01">
              <w:rPr>
                <w:color w:val="0000FF"/>
                <w:szCs w:val="26"/>
              </w:rPr>
              <w:t>T</w:t>
            </w:r>
            <w:r>
              <w:rPr>
                <w:color w:val="0000FF"/>
                <w:szCs w:val="26"/>
              </w:rPr>
              <w:t>h</w:t>
            </w:r>
            <w:r w:rsidRPr="00961D01">
              <w:rPr>
                <w:color w:val="0000FF"/>
                <w:szCs w:val="26"/>
              </w:rPr>
              <w:t xml:space="preserve">S. </w:t>
            </w:r>
            <w:r>
              <w:rPr>
                <w:color w:val="0000FF"/>
                <w:szCs w:val="26"/>
              </w:rPr>
              <w:t>Cù Việt Dũng</w:t>
            </w:r>
          </w:p>
        </w:tc>
      </w:tr>
    </w:tbl>
    <w:p w14:paraId="33967C1B" w14:textId="77777777" w:rsidR="00FA70F7" w:rsidRDefault="00FA70F7">
      <w:r>
        <w:br w:type="page"/>
      </w:r>
    </w:p>
    <w:p w14:paraId="2F23EB5B" w14:textId="77777777" w:rsidR="00FA70F7" w:rsidRPr="00E51892" w:rsidRDefault="00FA70F7" w:rsidP="007D3231">
      <w:pPr>
        <w:rPr>
          <w:color w:val="0000FF"/>
          <w:lang w:val="da-DK"/>
        </w:rPr>
      </w:pPr>
      <w:r>
        <w:rPr>
          <w:color w:val="0000FF"/>
          <w:lang w:val="da-DK"/>
        </w:rPr>
        <w:lastRenderedPageBreak/>
        <w:t>5</w:t>
      </w:r>
      <w:r w:rsidRPr="00E51892">
        <w:rPr>
          <w:color w:val="0000FF"/>
          <w:lang w:val="da-DK"/>
        </w:rPr>
        <w:t>. NGÀY GIAO NHIỆM VỤ ĐỒ ÁN TỐT NGHIỆP</w:t>
      </w:r>
    </w:p>
    <w:p w14:paraId="1008C9D8" w14:textId="77777777" w:rsidR="00FA70F7" w:rsidRPr="00E51892" w:rsidRDefault="00FA70F7" w:rsidP="007D3231">
      <w:pPr>
        <w:rPr>
          <w:color w:val="0000FF"/>
        </w:rPr>
      </w:pPr>
      <w:r w:rsidRPr="00E51892">
        <w:rPr>
          <w:color w:val="0000FF"/>
          <w:lang w:val="da-DK"/>
        </w:rPr>
        <w:tab/>
      </w:r>
      <w:r w:rsidRPr="00E51892">
        <w:rPr>
          <w:color w:val="0000FF"/>
        </w:rPr>
        <w:t xml:space="preserve">Ngày ............  tháng ......... </w:t>
      </w:r>
      <w:r>
        <w:rPr>
          <w:color w:val="0000FF"/>
        </w:rPr>
        <w:t xml:space="preserve"> năm 2020</w:t>
      </w:r>
    </w:p>
    <w:p w14:paraId="3C341765" w14:textId="77777777" w:rsidR="00FA70F7" w:rsidRPr="00E51892" w:rsidRDefault="00FA70F7" w:rsidP="007D3231">
      <w:pPr>
        <w:rPr>
          <w:color w:val="0000FF"/>
        </w:rPr>
      </w:pPr>
    </w:p>
    <w:tbl>
      <w:tblPr>
        <w:tblW w:w="0" w:type="auto"/>
        <w:tblLook w:val="0000" w:firstRow="0" w:lastRow="0" w:firstColumn="0" w:lastColumn="0" w:noHBand="0" w:noVBand="0"/>
      </w:tblPr>
      <w:tblGrid>
        <w:gridCol w:w="4070"/>
        <w:gridCol w:w="5218"/>
      </w:tblGrid>
      <w:tr w:rsidR="00FA70F7" w:rsidRPr="00E51892" w14:paraId="17563C3A" w14:textId="77777777" w:rsidTr="007D3231">
        <w:tc>
          <w:tcPr>
            <w:tcW w:w="4361" w:type="dxa"/>
          </w:tcPr>
          <w:p w14:paraId="357252D0" w14:textId="77777777" w:rsidR="00FA70F7" w:rsidRPr="00E51892" w:rsidRDefault="00FA70F7" w:rsidP="007D3231">
            <w:pPr>
              <w:spacing w:line="240" w:lineRule="auto"/>
              <w:rPr>
                <w:b/>
                <w:bCs/>
                <w:color w:val="0000FF"/>
              </w:rPr>
            </w:pPr>
            <w:r w:rsidRPr="00E51892">
              <w:rPr>
                <w:b/>
                <w:bCs/>
                <w:color w:val="0000FF"/>
              </w:rPr>
              <w:t xml:space="preserve">          Trưởng Bộ môn</w:t>
            </w:r>
          </w:p>
          <w:p w14:paraId="7DDFB639" w14:textId="77777777" w:rsidR="00FA70F7" w:rsidRPr="00E51892" w:rsidRDefault="00FA70F7" w:rsidP="007D3231">
            <w:pPr>
              <w:spacing w:line="240" w:lineRule="auto"/>
              <w:rPr>
                <w:i/>
                <w:iCs/>
                <w:color w:val="0000FF"/>
                <w:sz w:val="22"/>
                <w:szCs w:val="22"/>
              </w:rPr>
            </w:pPr>
            <w:r w:rsidRPr="00E51892">
              <w:rPr>
                <w:i/>
                <w:iCs/>
                <w:color w:val="0000FF"/>
                <w:sz w:val="22"/>
                <w:szCs w:val="22"/>
              </w:rPr>
              <w:t xml:space="preserve">        </w:t>
            </w:r>
            <w:r>
              <w:rPr>
                <w:i/>
                <w:iCs/>
                <w:color w:val="0000FF"/>
                <w:sz w:val="22"/>
                <w:szCs w:val="22"/>
              </w:rPr>
              <w:t xml:space="preserve">  </w:t>
            </w:r>
            <w:r w:rsidRPr="00E51892">
              <w:rPr>
                <w:i/>
                <w:iCs/>
                <w:color w:val="0000FF"/>
                <w:sz w:val="22"/>
                <w:szCs w:val="22"/>
              </w:rPr>
              <w:t xml:space="preserve"> (Ký và ghi rõ Họ tên)</w:t>
            </w:r>
          </w:p>
        </w:tc>
        <w:tc>
          <w:tcPr>
            <w:tcW w:w="5634" w:type="dxa"/>
          </w:tcPr>
          <w:p w14:paraId="0A5E9F8C" w14:textId="77777777" w:rsidR="00FA70F7" w:rsidRPr="00E51892" w:rsidRDefault="00FA70F7" w:rsidP="007D3231">
            <w:pPr>
              <w:spacing w:line="240" w:lineRule="auto"/>
              <w:jc w:val="center"/>
              <w:rPr>
                <w:color w:val="0000FF"/>
                <w:lang w:val="da-DK"/>
              </w:rPr>
            </w:pPr>
            <w:r w:rsidRPr="00E51892">
              <w:rPr>
                <w:b/>
                <w:bCs/>
                <w:color w:val="0000FF"/>
                <w:lang w:val="da-DK"/>
              </w:rPr>
              <w:t>Giáo viên hướng dẫn chính</w:t>
            </w:r>
          </w:p>
          <w:p w14:paraId="6B1B74A1" w14:textId="77777777" w:rsidR="00FA70F7" w:rsidRPr="00E51892" w:rsidRDefault="00FA70F7" w:rsidP="007D3231">
            <w:pPr>
              <w:spacing w:line="240" w:lineRule="auto"/>
              <w:jc w:val="center"/>
              <w:rPr>
                <w:i/>
                <w:iCs/>
                <w:color w:val="0000FF"/>
                <w:sz w:val="22"/>
                <w:szCs w:val="22"/>
                <w:lang w:val="da-DK"/>
              </w:rPr>
            </w:pPr>
            <w:r w:rsidRPr="00E51892">
              <w:rPr>
                <w:i/>
                <w:iCs/>
                <w:color w:val="0000FF"/>
                <w:sz w:val="22"/>
                <w:szCs w:val="22"/>
                <w:lang w:val="da-DK"/>
              </w:rPr>
              <w:t>(Ký và ghi rõ Họ tên)</w:t>
            </w:r>
          </w:p>
        </w:tc>
      </w:tr>
    </w:tbl>
    <w:p w14:paraId="62513ABC" w14:textId="77777777" w:rsidR="00FA70F7" w:rsidRPr="00E51892" w:rsidRDefault="00FA70F7" w:rsidP="007D3231">
      <w:pPr>
        <w:rPr>
          <w:color w:val="0000FF"/>
          <w:lang w:val="da-DK"/>
        </w:rPr>
      </w:pPr>
    </w:p>
    <w:p w14:paraId="61472AF1" w14:textId="77777777" w:rsidR="00FA70F7" w:rsidRPr="00E51892" w:rsidRDefault="00FA70F7" w:rsidP="007D3231">
      <w:pPr>
        <w:rPr>
          <w:color w:val="0000FF"/>
          <w:lang w:val="da-DK"/>
        </w:rPr>
      </w:pPr>
      <w:r w:rsidRPr="00E51892">
        <w:rPr>
          <w:color w:val="0000FF"/>
          <w:lang w:val="da-DK"/>
        </w:rPr>
        <w:tab/>
      </w:r>
      <w:r w:rsidRPr="00E51892">
        <w:rPr>
          <w:color w:val="0000FF"/>
          <w:lang w:val="da-DK"/>
        </w:rPr>
        <w:tab/>
      </w:r>
      <w:r w:rsidRPr="00E51892">
        <w:rPr>
          <w:color w:val="0000FF"/>
          <w:lang w:val="da-DK"/>
        </w:rPr>
        <w:tab/>
      </w:r>
      <w:r w:rsidRPr="00E51892">
        <w:rPr>
          <w:color w:val="0000FF"/>
          <w:lang w:val="da-DK"/>
        </w:rPr>
        <w:tab/>
      </w:r>
      <w:r w:rsidRPr="00E51892">
        <w:rPr>
          <w:color w:val="0000FF"/>
          <w:lang w:val="da-DK"/>
        </w:rPr>
        <w:tab/>
      </w:r>
      <w:r w:rsidRPr="00E51892">
        <w:rPr>
          <w:color w:val="0000FF"/>
          <w:lang w:val="da-DK"/>
        </w:rPr>
        <w:tab/>
      </w:r>
      <w:r w:rsidRPr="00E51892">
        <w:rPr>
          <w:color w:val="0000FF"/>
          <w:lang w:val="da-DK"/>
        </w:rPr>
        <w:tab/>
      </w:r>
    </w:p>
    <w:p w14:paraId="024747EE" w14:textId="77777777" w:rsidR="00FA70F7" w:rsidRDefault="00FA70F7" w:rsidP="007D3231">
      <w:pPr>
        <w:rPr>
          <w:color w:val="0000FF"/>
          <w:lang w:val="da-DK"/>
        </w:rPr>
      </w:pPr>
    </w:p>
    <w:p w14:paraId="039F29EA" w14:textId="77777777" w:rsidR="00FA70F7" w:rsidRPr="00E51892" w:rsidRDefault="00FA70F7" w:rsidP="007D3231">
      <w:pPr>
        <w:rPr>
          <w:color w:val="0000FF"/>
          <w:lang w:val="da-DK"/>
        </w:rPr>
      </w:pPr>
    </w:p>
    <w:p w14:paraId="0C17AF2F" w14:textId="77777777" w:rsidR="00FA70F7" w:rsidRPr="00E51892" w:rsidRDefault="00FA70F7" w:rsidP="007D3231">
      <w:pPr>
        <w:rPr>
          <w:color w:val="0000FF"/>
          <w:lang w:val="da-DK"/>
        </w:rPr>
      </w:pPr>
      <w:r>
        <w:rPr>
          <w:color w:val="0000FF"/>
          <w:lang w:val="da-DK"/>
        </w:rPr>
        <w:tab/>
      </w:r>
      <w:r>
        <w:rPr>
          <w:color w:val="0000FF"/>
          <w:lang w:val="da-DK"/>
        </w:rPr>
        <w:tab/>
      </w:r>
      <w:r>
        <w:rPr>
          <w:color w:val="0000FF"/>
          <w:lang w:val="da-DK"/>
        </w:rPr>
        <w:tab/>
      </w:r>
      <w:r>
        <w:rPr>
          <w:color w:val="0000FF"/>
          <w:lang w:val="da-DK"/>
        </w:rPr>
        <w:tab/>
      </w:r>
      <w:r>
        <w:rPr>
          <w:color w:val="0000FF"/>
          <w:lang w:val="da-DK"/>
        </w:rPr>
        <w:tab/>
      </w:r>
      <w:r>
        <w:rPr>
          <w:color w:val="0000FF"/>
          <w:lang w:val="da-DK"/>
        </w:rPr>
        <w:tab/>
      </w:r>
      <w:r>
        <w:rPr>
          <w:color w:val="0000FF"/>
          <w:lang w:val="da-DK"/>
        </w:rPr>
        <w:tab/>
        <w:t xml:space="preserve">         ThS. </w:t>
      </w:r>
      <w:r>
        <w:rPr>
          <w:color w:val="0000FF"/>
          <w:szCs w:val="26"/>
        </w:rPr>
        <w:t>Cù Việt Dũng</w:t>
      </w:r>
    </w:p>
    <w:p w14:paraId="03A858E3" w14:textId="77777777" w:rsidR="00FA70F7" w:rsidRPr="00E51892" w:rsidRDefault="00FA70F7" w:rsidP="007D3231">
      <w:pPr>
        <w:rPr>
          <w:color w:val="0000FF"/>
          <w:lang w:val="da-DK"/>
        </w:rPr>
      </w:pPr>
      <w:r w:rsidRPr="00E51892">
        <w:rPr>
          <w:color w:val="0000FF"/>
          <w:lang w:val="da-DK"/>
        </w:rPr>
        <w:t>Nhiệm vụ Đồ án tốt nghiệp đã được Hội đồng thi tốt nghiệp của Khoa thông qua</w:t>
      </w:r>
    </w:p>
    <w:p w14:paraId="6C66B73C" w14:textId="77777777" w:rsidR="00FA70F7" w:rsidRPr="00E51892" w:rsidRDefault="00FA70F7" w:rsidP="007D3231">
      <w:pPr>
        <w:spacing w:line="240" w:lineRule="auto"/>
        <w:ind w:left="2160" w:firstLine="720"/>
        <w:rPr>
          <w:color w:val="0000FF"/>
        </w:rPr>
      </w:pPr>
      <w:r w:rsidRPr="00E51892">
        <w:rPr>
          <w:color w:val="0000FF"/>
          <w:lang w:val="da-DK"/>
        </w:rPr>
        <w:t xml:space="preserve">             </w:t>
      </w:r>
      <w:r>
        <w:rPr>
          <w:color w:val="0000FF"/>
          <w:lang w:val="da-DK"/>
        </w:rPr>
        <w:t xml:space="preserve">                              </w:t>
      </w:r>
      <w:r w:rsidRPr="00E51892">
        <w:rPr>
          <w:color w:val="0000FF"/>
        </w:rPr>
        <w:t>Ngày</w:t>
      </w:r>
      <w:r>
        <w:rPr>
          <w:color w:val="0000FF"/>
        </w:rPr>
        <w:t xml:space="preserve"> </w:t>
      </w:r>
      <w:r w:rsidRPr="00E51892">
        <w:rPr>
          <w:color w:val="0000FF"/>
        </w:rPr>
        <w:t>. . . tháng</w:t>
      </w:r>
      <w:r>
        <w:rPr>
          <w:color w:val="0000FF"/>
        </w:rPr>
        <w:t xml:space="preserve"> </w:t>
      </w:r>
      <w:r w:rsidRPr="00E51892">
        <w:rPr>
          <w:color w:val="0000FF"/>
        </w:rPr>
        <w:t>. . .</w:t>
      </w:r>
      <w:r>
        <w:rPr>
          <w:color w:val="0000FF"/>
        </w:rPr>
        <w:t xml:space="preserve"> </w:t>
      </w:r>
      <w:r w:rsidRPr="00E51892">
        <w:rPr>
          <w:color w:val="0000FF"/>
        </w:rPr>
        <w:t>năm 20</w:t>
      </w:r>
      <w:r>
        <w:rPr>
          <w:color w:val="0000FF"/>
        </w:rPr>
        <w:t>20</w:t>
      </w:r>
      <w:r w:rsidRPr="00E51892">
        <w:rPr>
          <w:color w:val="0000FF"/>
        </w:rPr>
        <w:tab/>
        <w:t xml:space="preserve">    </w:t>
      </w:r>
      <w:r>
        <w:rPr>
          <w:color w:val="0000FF"/>
        </w:rPr>
        <w:t xml:space="preserve">               </w:t>
      </w:r>
      <w:r w:rsidRPr="00E51892">
        <w:rPr>
          <w:color w:val="0000FF"/>
        </w:rPr>
        <w:t xml:space="preserve">                                    </w:t>
      </w:r>
      <w:r w:rsidRPr="00E51892">
        <w:rPr>
          <w:b/>
          <w:bCs/>
          <w:color w:val="0000FF"/>
        </w:rPr>
        <w:t>Chủ tịch Hội đồng</w:t>
      </w:r>
      <w:r w:rsidRPr="00E51892">
        <w:rPr>
          <w:color w:val="0000FF"/>
        </w:rPr>
        <w:t xml:space="preserve"> </w:t>
      </w:r>
      <w:r w:rsidRPr="00E51892">
        <w:rPr>
          <w:color w:val="0000FF"/>
        </w:rPr>
        <w:tab/>
      </w:r>
    </w:p>
    <w:p w14:paraId="3B9069A1" w14:textId="77777777" w:rsidR="00FA70F7" w:rsidRPr="00E51892" w:rsidRDefault="00FA70F7" w:rsidP="007D3231">
      <w:pPr>
        <w:spacing w:line="240" w:lineRule="auto"/>
        <w:rPr>
          <w:i/>
          <w:iCs/>
          <w:color w:val="0000FF"/>
          <w:sz w:val="22"/>
          <w:szCs w:val="22"/>
        </w:rPr>
      </w:pPr>
      <w:r w:rsidRPr="00E51892">
        <w:rPr>
          <w:i/>
          <w:iCs/>
          <w:color w:val="0000FF"/>
          <w:sz w:val="22"/>
          <w:szCs w:val="22"/>
        </w:rPr>
        <w:tab/>
      </w:r>
      <w:r w:rsidRPr="00E51892">
        <w:rPr>
          <w:i/>
          <w:iCs/>
          <w:color w:val="0000FF"/>
          <w:sz w:val="22"/>
          <w:szCs w:val="22"/>
        </w:rPr>
        <w:tab/>
      </w:r>
      <w:r w:rsidRPr="00E51892">
        <w:rPr>
          <w:i/>
          <w:iCs/>
          <w:color w:val="0000FF"/>
          <w:sz w:val="22"/>
          <w:szCs w:val="22"/>
        </w:rPr>
        <w:tab/>
      </w:r>
      <w:r w:rsidRPr="00E51892">
        <w:rPr>
          <w:i/>
          <w:iCs/>
          <w:color w:val="0000FF"/>
          <w:sz w:val="22"/>
          <w:szCs w:val="22"/>
        </w:rPr>
        <w:tab/>
      </w:r>
      <w:r w:rsidRPr="00E51892">
        <w:rPr>
          <w:i/>
          <w:iCs/>
          <w:color w:val="0000FF"/>
          <w:sz w:val="22"/>
          <w:szCs w:val="22"/>
        </w:rPr>
        <w:tab/>
      </w:r>
      <w:r w:rsidRPr="00E51892">
        <w:rPr>
          <w:i/>
          <w:iCs/>
          <w:color w:val="0000FF"/>
          <w:sz w:val="22"/>
          <w:szCs w:val="22"/>
        </w:rPr>
        <w:tab/>
      </w:r>
      <w:r w:rsidRPr="00E51892">
        <w:rPr>
          <w:i/>
          <w:iCs/>
          <w:color w:val="0000FF"/>
          <w:sz w:val="22"/>
          <w:szCs w:val="22"/>
        </w:rPr>
        <w:tab/>
      </w:r>
      <w:r w:rsidRPr="00E51892">
        <w:rPr>
          <w:i/>
          <w:iCs/>
          <w:color w:val="0000FF"/>
          <w:sz w:val="22"/>
          <w:szCs w:val="22"/>
        </w:rPr>
        <w:tab/>
        <w:t xml:space="preserve">              (Ký và ghi rõ Họ tên)</w:t>
      </w:r>
    </w:p>
    <w:p w14:paraId="2E312553" w14:textId="77777777" w:rsidR="00FA70F7" w:rsidRPr="00E51892" w:rsidRDefault="00FA70F7" w:rsidP="007D3231">
      <w:pPr>
        <w:rPr>
          <w:color w:val="0000FF"/>
        </w:rPr>
      </w:pPr>
    </w:p>
    <w:p w14:paraId="2E71A0D8" w14:textId="77777777" w:rsidR="00FA70F7" w:rsidRPr="00E51892" w:rsidRDefault="00FA70F7" w:rsidP="007D3231">
      <w:pPr>
        <w:rPr>
          <w:color w:val="0000FF"/>
        </w:rPr>
      </w:pPr>
    </w:p>
    <w:p w14:paraId="58344114" w14:textId="77777777" w:rsidR="00FA70F7" w:rsidRPr="00E51892" w:rsidRDefault="00FA70F7" w:rsidP="007D3231">
      <w:pPr>
        <w:rPr>
          <w:color w:val="0000FF"/>
        </w:rPr>
      </w:pPr>
    </w:p>
    <w:p w14:paraId="67B18876" w14:textId="77777777" w:rsidR="00FA70F7" w:rsidRPr="00E51892" w:rsidRDefault="00FA70F7" w:rsidP="007D3231">
      <w:pPr>
        <w:rPr>
          <w:color w:val="0000FF"/>
          <w:sz w:val="25"/>
          <w:szCs w:val="25"/>
        </w:rPr>
      </w:pPr>
      <w:r w:rsidRPr="00E51892">
        <w:rPr>
          <w:color w:val="0000FF"/>
          <w:sz w:val="25"/>
          <w:szCs w:val="25"/>
        </w:rPr>
        <w:t>Sinh viên đã hoàn thành và nộp bản Đồ án tốt nghiệp cho Hội đồng thi ngày</w:t>
      </w:r>
      <w:r>
        <w:rPr>
          <w:color w:val="0000FF"/>
          <w:sz w:val="25"/>
          <w:szCs w:val="25"/>
        </w:rPr>
        <w:t xml:space="preserve"> </w:t>
      </w:r>
      <w:r w:rsidRPr="00E51892">
        <w:rPr>
          <w:color w:val="0000FF"/>
          <w:sz w:val="25"/>
          <w:szCs w:val="25"/>
        </w:rPr>
        <w:t>.</w:t>
      </w:r>
      <w:r>
        <w:rPr>
          <w:color w:val="0000FF"/>
          <w:sz w:val="25"/>
          <w:szCs w:val="25"/>
        </w:rPr>
        <w:t xml:space="preserve"> </w:t>
      </w:r>
      <w:r w:rsidRPr="00E51892">
        <w:rPr>
          <w:color w:val="0000FF"/>
          <w:sz w:val="25"/>
          <w:szCs w:val="25"/>
        </w:rPr>
        <w:t>.</w:t>
      </w:r>
      <w:r>
        <w:rPr>
          <w:color w:val="0000FF"/>
          <w:sz w:val="25"/>
          <w:szCs w:val="25"/>
        </w:rPr>
        <w:t xml:space="preserve"> </w:t>
      </w:r>
      <w:r w:rsidRPr="00E51892">
        <w:rPr>
          <w:color w:val="0000FF"/>
          <w:sz w:val="25"/>
          <w:szCs w:val="25"/>
        </w:rPr>
        <w:t>.  tháng</w:t>
      </w:r>
      <w:r>
        <w:rPr>
          <w:color w:val="0000FF"/>
          <w:sz w:val="25"/>
          <w:szCs w:val="25"/>
        </w:rPr>
        <w:t xml:space="preserve"> </w:t>
      </w:r>
      <w:r w:rsidRPr="00E51892">
        <w:rPr>
          <w:color w:val="0000FF"/>
          <w:sz w:val="25"/>
          <w:szCs w:val="25"/>
        </w:rPr>
        <w:t>.</w:t>
      </w:r>
      <w:r>
        <w:rPr>
          <w:color w:val="0000FF"/>
          <w:sz w:val="25"/>
          <w:szCs w:val="25"/>
        </w:rPr>
        <w:t xml:space="preserve"> </w:t>
      </w:r>
      <w:r w:rsidRPr="00E51892">
        <w:rPr>
          <w:color w:val="0000FF"/>
          <w:sz w:val="25"/>
          <w:szCs w:val="25"/>
        </w:rPr>
        <w:t>.</w:t>
      </w:r>
      <w:r>
        <w:rPr>
          <w:color w:val="0000FF"/>
          <w:sz w:val="25"/>
          <w:szCs w:val="25"/>
        </w:rPr>
        <w:t xml:space="preserve"> </w:t>
      </w:r>
      <w:r w:rsidRPr="00E51892">
        <w:rPr>
          <w:color w:val="0000FF"/>
          <w:sz w:val="25"/>
          <w:szCs w:val="25"/>
        </w:rPr>
        <w:t>. năm 20</w:t>
      </w:r>
      <w:r>
        <w:rPr>
          <w:color w:val="0000FF"/>
          <w:sz w:val="25"/>
          <w:szCs w:val="25"/>
        </w:rPr>
        <w:t>20</w:t>
      </w:r>
    </w:p>
    <w:p w14:paraId="20CCFBCC" w14:textId="77777777" w:rsidR="00FA70F7" w:rsidRPr="00E51892" w:rsidRDefault="00FA70F7" w:rsidP="007D3231">
      <w:pPr>
        <w:spacing w:line="240" w:lineRule="auto"/>
        <w:rPr>
          <w:b/>
          <w:bCs/>
          <w:color w:val="0000FF"/>
        </w:rPr>
      </w:pPr>
      <w:r>
        <w:rPr>
          <w:color w:val="0000FF"/>
        </w:rPr>
        <w:tab/>
      </w:r>
      <w:r>
        <w:rPr>
          <w:color w:val="0000FF"/>
        </w:rPr>
        <w:tab/>
      </w:r>
      <w:r>
        <w:rPr>
          <w:color w:val="0000FF"/>
        </w:rPr>
        <w:tab/>
      </w:r>
      <w:r>
        <w:rPr>
          <w:color w:val="0000FF"/>
        </w:rPr>
        <w:tab/>
      </w:r>
      <w:r>
        <w:rPr>
          <w:color w:val="0000FF"/>
        </w:rPr>
        <w:tab/>
      </w:r>
      <w:r>
        <w:rPr>
          <w:color w:val="0000FF"/>
        </w:rPr>
        <w:tab/>
        <w:t xml:space="preserve">                  </w:t>
      </w:r>
      <w:r w:rsidRPr="00E51892">
        <w:rPr>
          <w:b/>
          <w:bCs/>
          <w:color w:val="0000FF"/>
        </w:rPr>
        <w:t>Sinh viên làm Đồ án tốt nghiệp</w:t>
      </w:r>
    </w:p>
    <w:p w14:paraId="72E48E48" w14:textId="77777777" w:rsidR="00FA70F7" w:rsidRPr="00E51892" w:rsidRDefault="00FA70F7" w:rsidP="007D3231">
      <w:pPr>
        <w:spacing w:line="240" w:lineRule="auto"/>
        <w:rPr>
          <w:i/>
          <w:iCs/>
          <w:color w:val="0000FF"/>
          <w:sz w:val="22"/>
          <w:szCs w:val="22"/>
        </w:rPr>
      </w:pPr>
      <w:r>
        <w:rPr>
          <w:i/>
          <w:iCs/>
          <w:color w:val="0000FF"/>
          <w:sz w:val="22"/>
          <w:szCs w:val="22"/>
        </w:rPr>
        <w:tab/>
      </w:r>
      <w:r>
        <w:rPr>
          <w:i/>
          <w:iCs/>
          <w:color w:val="0000FF"/>
          <w:sz w:val="22"/>
          <w:szCs w:val="22"/>
        </w:rPr>
        <w:tab/>
      </w:r>
      <w:r>
        <w:rPr>
          <w:i/>
          <w:iCs/>
          <w:color w:val="0000FF"/>
          <w:sz w:val="22"/>
          <w:szCs w:val="22"/>
        </w:rPr>
        <w:tab/>
      </w:r>
      <w:r>
        <w:rPr>
          <w:i/>
          <w:iCs/>
          <w:color w:val="0000FF"/>
          <w:sz w:val="22"/>
          <w:szCs w:val="22"/>
        </w:rPr>
        <w:tab/>
      </w:r>
      <w:r>
        <w:rPr>
          <w:i/>
          <w:iCs/>
          <w:color w:val="0000FF"/>
          <w:sz w:val="22"/>
          <w:szCs w:val="22"/>
        </w:rPr>
        <w:tab/>
      </w:r>
      <w:r>
        <w:rPr>
          <w:i/>
          <w:iCs/>
          <w:color w:val="0000FF"/>
          <w:sz w:val="22"/>
          <w:szCs w:val="22"/>
        </w:rPr>
        <w:tab/>
      </w:r>
      <w:r>
        <w:rPr>
          <w:i/>
          <w:iCs/>
          <w:color w:val="0000FF"/>
          <w:sz w:val="22"/>
          <w:szCs w:val="22"/>
        </w:rPr>
        <w:tab/>
        <w:t xml:space="preserve">           </w:t>
      </w:r>
      <w:r w:rsidRPr="00E51892">
        <w:rPr>
          <w:i/>
          <w:iCs/>
          <w:color w:val="0000FF"/>
          <w:sz w:val="22"/>
          <w:szCs w:val="22"/>
        </w:rPr>
        <w:t xml:space="preserve">           (Ký và ghi rõ Họ tên)</w:t>
      </w:r>
    </w:p>
    <w:p w14:paraId="453363CE" w14:textId="77777777" w:rsidR="00FA70F7" w:rsidRDefault="00FA70F7" w:rsidP="007D3231">
      <w:pPr>
        <w:rPr>
          <w:color w:val="0000FF"/>
        </w:rPr>
      </w:pPr>
      <w:r w:rsidRPr="00E51892">
        <w:rPr>
          <w:color w:val="0000FF"/>
        </w:rPr>
        <w:tab/>
      </w:r>
      <w:r w:rsidRPr="00E51892">
        <w:rPr>
          <w:color w:val="0000FF"/>
        </w:rPr>
        <w:tab/>
      </w:r>
      <w:r w:rsidRPr="00E51892">
        <w:rPr>
          <w:color w:val="0000FF"/>
        </w:rPr>
        <w:tab/>
      </w:r>
      <w:r w:rsidRPr="00E51892">
        <w:rPr>
          <w:color w:val="0000FF"/>
        </w:rPr>
        <w:tab/>
      </w:r>
      <w:r w:rsidRPr="00E51892">
        <w:rPr>
          <w:color w:val="0000FF"/>
        </w:rPr>
        <w:tab/>
      </w:r>
      <w:r w:rsidRPr="00E51892">
        <w:rPr>
          <w:color w:val="0000FF"/>
        </w:rPr>
        <w:tab/>
      </w:r>
      <w:r w:rsidRPr="00E51892">
        <w:rPr>
          <w:color w:val="0000FF"/>
        </w:rPr>
        <w:tab/>
      </w:r>
      <w:r w:rsidRPr="00E51892">
        <w:rPr>
          <w:color w:val="0000FF"/>
        </w:rPr>
        <w:tab/>
      </w:r>
      <w:r w:rsidRPr="00E51892">
        <w:rPr>
          <w:color w:val="0000FF"/>
        </w:rPr>
        <w:tab/>
      </w:r>
    </w:p>
    <w:p w14:paraId="5F88B538" w14:textId="77777777" w:rsidR="00FA70F7" w:rsidRDefault="00FA70F7" w:rsidP="007D3231">
      <w:pPr>
        <w:rPr>
          <w:color w:val="0000FF"/>
        </w:rPr>
      </w:pPr>
    </w:p>
    <w:p w14:paraId="1A9D07F4" w14:textId="77777777" w:rsidR="00FA70F7" w:rsidRDefault="00FA70F7" w:rsidP="007D3231">
      <w:pPr>
        <w:rPr>
          <w:color w:val="0000FF"/>
        </w:rPr>
      </w:pPr>
    </w:p>
    <w:p w14:paraId="1546D09E" w14:textId="77777777" w:rsidR="00FA70F7" w:rsidRDefault="00FA70F7" w:rsidP="007D3231">
      <w:pPr>
        <w:rPr>
          <w:color w:val="0000FF"/>
        </w:rPr>
      </w:pPr>
    </w:p>
    <w:p w14:paraId="58BE00FC" w14:textId="77777777" w:rsidR="00FA70F7" w:rsidRPr="00E51892" w:rsidRDefault="00FA70F7" w:rsidP="00813961">
      <w:pPr>
        <w:ind w:left="5040"/>
        <w:jc w:val="center"/>
      </w:pPr>
      <w:r>
        <w:rPr>
          <w:color w:val="0000FF"/>
        </w:rPr>
        <w:t xml:space="preserve">     Nguyễn Văn Tân</w:t>
      </w:r>
    </w:p>
    <w:p w14:paraId="0C38973F" w14:textId="77777777" w:rsidR="00FA70F7" w:rsidRDefault="00FA70F7" w:rsidP="00A62F44">
      <w:pPr>
        <w:spacing w:after="160" w:line="259" w:lineRule="auto"/>
        <w:sectPr w:rsidR="00FA70F7" w:rsidSect="00196763">
          <w:footerReference w:type="default" r:id="rId9"/>
          <w:type w:val="nextColumn"/>
          <w:pgSz w:w="11907" w:h="16839" w:code="9"/>
          <w:pgMar w:top="1418" w:right="1134" w:bottom="1418" w:left="1701" w:header="720" w:footer="720" w:gutter="0"/>
          <w:cols w:space="720"/>
          <w:docGrid w:linePitch="360"/>
        </w:sectPr>
      </w:pPr>
    </w:p>
    <w:p w14:paraId="080AFB45" w14:textId="77777777" w:rsidR="00FA70F7" w:rsidRDefault="00FA70F7">
      <w:r>
        <w:lastRenderedPageBreak/>
        <w:br w:type="page"/>
      </w:r>
    </w:p>
    <w:tbl>
      <w:tblPr>
        <w:tblW w:w="9421" w:type="dxa"/>
        <w:tblInd w:w="108" w:type="dxa"/>
        <w:tblLayout w:type="fixed"/>
        <w:tblLook w:val="0000" w:firstRow="0" w:lastRow="0" w:firstColumn="0" w:lastColumn="0" w:noHBand="0" w:noVBand="0"/>
      </w:tblPr>
      <w:tblGrid>
        <w:gridCol w:w="2520"/>
        <w:gridCol w:w="6901"/>
      </w:tblGrid>
      <w:tr w:rsidR="00FA70F7" w:rsidRPr="00875397" w14:paraId="5B421733" w14:textId="77777777" w:rsidTr="00F27570">
        <w:trPr>
          <w:trHeight w:val="1690"/>
        </w:trPr>
        <w:tc>
          <w:tcPr>
            <w:tcW w:w="2520" w:type="dxa"/>
            <w:shd w:val="clear" w:color="auto" w:fill="FFFFFF"/>
          </w:tcPr>
          <w:p w14:paraId="720EFB3D" w14:textId="142C7180" w:rsidR="00FA70F7" w:rsidRPr="00875397" w:rsidRDefault="00FA70F7" w:rsidP="00F27570">
            <w:pPr>
              <w:jc w:val="center"/>
              <w:rPr>
                <w:color w:val="FF0000"/>
                <w:sz w:val="28"/>
                <w:szCs w:val="28"/>
              </w:rPr>
            </w:pPr>
            <w:r w:rsidRPr="00CA211D">
              <w:rPr>
                <w:noProof/>
                <w:color w:val="FF0000"/>
                <w:sz w:val="28"/>
                <w:szCs w:val="28"/>
              </w:rPr>
              <w:lastRenderedPageBreak/>
              <w:drawing>
                <wp:inline distT="0" distB="0" distL="0" distR="0" wp14:anchorId="3BE2573B" wp14:editId="753957BC">
                  <wp:extent cx="1227278" cy="1009650"/>
                  <wp:effectExtent l="19050" t="0" r="0" b="0"/>
                  <wp:docPr id="19" name="Picture 19"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10"/>
                          <a:srcRect/>
                          <a:stretch>
                            <a:fillRect/>
                          </a:stretch>
                        </pic:blipFill>
                        <pic:spPr bwMode="auto">
                          <a:xfrm>
                            <a:off x="0" y="0"/>
                            <a:ext cx="1227278" cy="1009650"/>
                          </a:xfrm>
                          <a:prstGeom prst="rect">
                            <a:avLst/>
                          </a:prstGeom>
                          <a:noFill/>
                          <a:ln w="9525">
                            <a:noFill/>
                            <a:miter lim="800000"/>
                            <a:headEnd/>
                            <a:tailEnd/>
                          </a:ln>
                        </pic:spPr>
                      </pic:pic>
                    </a:graphicData>
                  </a:graphic>
                </wp:inline>
              </w:drawing>
            </w:r>
          </w:p>
        </w:tc>
        <w:tc>
          <w:tcPr>
            <w:tcW w:w="6901" w:type="dxa"/>
            <w:shd w:val="clear" w:color="auto" w:fill="FFFFFF"/>
          </w:tcPr>
          <w:p w14:paraId="43C94B92" w14:textId="77777777" w:rsidR="00FA70F7" w:rsidRDefault="00FA70F7" w:rsidP="00F27570">
            <w:pPr>
              <w:jc w:val="center"/>
              <w:rPr>
                <w:sz w:val="30"/>
                <w:szCs w:val="30"/>
              </w:rPr>
            </w:pPr>
            <w:r w:rsidRPr="00875397">
              <w:rPr>
                <w:sz w:val="30"/>
                <w:szCs w:val="30"/>
              </w:rPr>
              <w:t xml:space="preserve">TRƯỜNG ĐẠI HỌC THUỶ LỢI </w:t>
            </w:r>
          </w:p>
          <w:p w14:paraId="1C64F5FC" w14:textId="77777777" w:rsidR="00FA70F7" w:rsidRPr="00875397" w:rsidRDefault="00FA70F7" w:rsidP="00F27570">
            <w:pPr>
              <w:jc w:val="center"/>
              <w:rPr>
                <w:sz w:val="16"/>
                <w:szCs w:val="16"/>
              </w:rPr>
            </w:pPr>
            <w:r>
              <w:rPr>
                <w:b/>
                <w:sz w:val="28"/>
                <w:szCs w:val="40"/>
              </w:rPr>
              <w:t>KHOA CÔNG NGHỆ THÔNG TIN</w:t>
            </w:r>
          </w:p>
          <w:p w14:paraId="683D8522" w14:textId="77777777" w:rsidR="00FA70F7" w:rsidRDefault="00FA70F7" w:rsidP="00F27570">
            <w:pPr>
              <w:jc w:val="center"/>
              <w:rPr>
                <w:color w:val="FF0000"/>
                <w:sz w:val="30"/>
                <w:szCs w:val="32"/>
              </w:rPr>
            </w:pPr>
            <w:r>
              <w:rPr>
                <w:noProof/>
                <w:sz w:val="30"/>
                <w:szCs w:val="30"/>
              </w:rPr>
              <mc:AlternateContent>
                <mc:Choice Requires="wps">
                  <w:drawing>
                    <wp:anchor distT="4294967294" distB="4294967294" distL="114300" distR="114300" simplePos="0" relativeHeight="251659264" behindDoc="0" locked="0" layoutInCell="1" allowOverlap="1" wp14:anchorId="33E7B751" wp14:editId="5B70672E">
                      <wp:simplePos x="0" y="0"/>
                      <wp:positionH relativeFrom="column">
                        <wp:posOffset>1310640</wp:posOffset>
                      </wp:positionH>
                      <wp:positionV relativeFrom="paragraph">
                        <wp:posOffset>57784</wp:posOffset>
                      </wp:positionV>
                      <wp:extent cx="1771650" cy="0"/>
                      <wp:effectExtent l="0" t="0" r="19050" b="190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1650" cy="0"/>
                              </a:xfrm>
                              <a:prstGeom prst="straightConnector1">
                                <a:avLst/>
                              </a:prstGeom>
                              <a:noFill/>
                              <a:ln w="9525">
                                <a:solidFill>
                                  <a:srgbClr val="000000"/>
                                </a:solidFill>
                                <a:round/>
                                <a:headEnd/>
                                <a:tailEnd/>
                              </a:ln>
                              <a:extLst>
                                <a:ext uri="{909E8E84-426E-40dd-AFC4-6F175D3DCCD1}">
                                  <a14:hiddenFill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279455" id="_x0000_t32" coordsize="21600,21600" o:spt="32" o:oned="t" path="m,l21600,21600e" filled="f">
                      <v:path arrowok="t" fillok="f" o:connecttype="none"/>
                      <o:lock v:ext="edit" shapetype="t"/>
                    </v:shapetype>
                    <v:shape id="Straight Arrow Connector 26" o:spid="_x0000_s1026" type="#_x0000_t32" style="position:absolute;margin-left:103.2pt;margin-top:4.55pt;width:139.5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"/>
                  </w:pict>
                </mc:Fallback>
              </mc:AlternateContent>
            </w:r>
          </w:p>
          <w:p w14:paraId="1B295939" w14:textId="77777777" w:rsidR="00FA70F7" w:rsidRPr="00DA3F55" w:rsidRDefault="00FA70F7" w:rsidP="00F27570">
            <w:pPr>
              <w:jc w:val="center"/>
              <w:rPr>
                <w:color w:val="FF0000"/>
                <w:sz w:val="30"/>
                <w:szCs w:val="32"/>
              </w:rPr>
            </w:pPr>
            <w:r w:rsidRPr="00DA3F55">
              <w:rPr>
                <w:color w:val="FF0000"/>
                <w:sz w:val="30"/>
                <w:szCs w:val="32"/>
              </w:rPr>
              <w:t>BẢN TÓM TẮT ĐỀ CƯƠNG ĐỒ ÁN TỐT NGHIỆP</w:t>
            </w:r>
          </w:p>
          <w:p w14:paraId="1C509A74" w14:textId="77777777" w:rsidR="00FA70F7" w:rsidRPr="00875397" w:rsidRDefault="00FA70F7" w:rsidP="00F27570">
            <w:pPr>
              <w:jc w:val="center"/>
              <w:rPr>
                <w:b/>
                <w:bCs/>
                <w:color w:val="FF0000"/>
              </w:rPr>
            </w:pPr>
          </w:p>
        </w:tc>
      </w:tr>
    </w:tbl>
    <w:p w14:paraId="1180EF2C" w14:textId="77777777" w:rsidR="00FA70F7" w:rsidRPr="00773A96" w:rsidRDefault="00FA70F7" w:rsidP="00C422C9">
      <w:pPr>
        <w:tabs>
          <w:tab w:val="left" w:leader="dot" w:pos="9072"/>
        </w:tabs>
        <w:rPr>
          <w:b/>
          <w:szCs w:val="26"/>
        </w:rPr>
      </w:pPr>
      <w:r w:rsidRPr="009304AB">
        <w:rPr>
          <w:szCs w:val="26"/>
        </w:rPr>
        <w:t>TÊN ĐỀ TÀI:</w:t>
      </w:r>
      <w:r>
        <w:rPr>
          <w:szCs w:val="26"/>
        </w:rPr>
        <w:t xml:space="preserve"> </w:t>
      </w:r>
      <w:r>
        <w:rPr>
          <w:b/>
          <w:szCs w:val="26"/>
        </w:rPr>
        <w:t>XÂY DỰNG HỆ THỐNG QUẢN LÝ TÀI SẢN CÔNG TY</w:t>
      </w:r>
    </w:p>
    <w:p w14:paraId="1A643730" w14:textId="77777777" w:rsidR="00FA70F7" w:rsidRPr="0084563C" w:rsidRDefault="00FA70F7" w:rsidP="00C422C9">
      <w:pPr>
        <w:spacing w:before="240"/>
        <w:rPr>
          <w:szCs w:val="26"/>
        </w:rPr>
      </w:pPr>
      <w:r w:rsidRPr="0084563C">
        <w:rPr>
          <w:i/>
          <w:szCs w:val="26"/>
        </w:rPr>
        <w:t>Sinh viên thực hiện</w:t>
      </w:r>
      <w:r w:rsidRPr="0084563C">
        <w:rPr>
          <w:szCs w:val="26"/>
        </w:rPr>
        <w:t>:</w:t>
      </w:r>
      <w:r>
        <w:rPr>
          <w:szCs w:val="26"/>
        </w:rPr>
        <w:tab/>
        <w:t>NGUYỄN VĂN TÂN</w:t>
      </w:r>
    </w:p>
    <w:p w14:paraId="11A5FBDD" w14:textId="77777777" w:rsidR="00FA70F7" w:rsidRPr="0084563C" w:rsidRDefault="00FA70F7" w:rsidP="00C422C9">
      <w:pPr>
        <w:spacing w:before="60"/>
        <w:rPr>
          <w:szCs w:val="26"/>
        </w:rPr>
      </w:pPr>
      <w:r w:rsidRPr="0084563C">
        <w:rPr>
          <w:i/>
          <w:szCs w:val="26"/>
        </w:rPr>
        <w:t>Lớp</w:t>
      </w:r>
      <w:r w:rsidRPr="0084563C">
        <w:rPr>
          <w:szCs w:val="26"/>
        </w:rPr>
        <w:t>:</w:t>
      </w:r>
      <w:r>
        <w:rPr>
          <w:szCs w:val="26"/>
        </w:rPr>
        <w:tab/>
      </w:r>
      <w:r>
        <w:rPr>
          <w:szCs w:val="26"/>
        </w:rPr>
        <w:tab/>
      </w:r>
      <w:r>
        <w:rPr>
          <w:szCs w:val="26"/>
        </w:rPr>
        <w:tab/>
        <w:t>58</w:t>
      </w:r>
      <w:r w:rsidRPr="0006178C">
        <w:rPr>
          <w:szCs w:val="26"/>
          <w:vertAlign w:val="superscript"/>
        </w:rPr>
        <w:t>TH</w:t>
      </w:r>
      <w:r>
        <w:rPr>
          <w:szCs w:val="26"/>
        </w:rPr>
        <w:t>1</w:t>
      </w:r>
    </w:p>
    <w:p w14:paraId="27BC1571" w14:textId="77777777" w:rsidR="00FA70F7" w:rsidRPr="0084563C" w:rsidRDefault="00FA70F7" w:rsidP="00C422C9">
      <w:pPr>
        <w:spacing w:before="60"/>
        <w:rPr>
          <w:szCs w:val="26"/>
        </w:rPr>
      </w:pPr>
      <w:r w:rsidRPr="0084563C">
        <w:rPr>
          <w:i/>
          <w:szCs w:val="26"/>
        </w:rPr>
        <w:t>Giáo viên hướng dẫn</w:t>
      </w:r>
      <w:r w:rsidRPr="0084563C">
        <w:rPr>
          <w:szCs w:val="26"/>
        </w:rPr>
        <w:t>:</w:t>
      </w:r>
      <w:r>
        <w:rPr>
          <w:szCs w:val="26"/>
        </w:rPr>
        <w:t xml:space="preserve"> ThS. CŨ VIỆT DŨNG</w:t>
      </w:r>
    </w:p>
    <w:p w14:paraId="758F66D1" w14:textId="77777777" w:rsidR="00FA70F7" w:rsidRPr="0084563C" w:rsidRDefault="00FA70F7" w:rsidP="00C422C9">
      <w:pPr>
        <w:spacing w:before="240"/>
        <w:jc w:val="center"/>
        <w:rPr>
          <w:b/>
          <w:szCs w:val="26"/>
        </w:rPr>
      </w:pPr>
      <w:r>
        <w:rPr>
          <w:b/>
          <w:szCs w:val="26"/>
        </w:rPr>
        <w:t>TÓM TẮT ĐỀ TÀI</w:t>
      </w:r>
    </w:p>
    <w:p w14:paraId="196846CE" w14:textId="77777777" w:rsidR="00FA70F7" w:rsidRPr="0006191C" w:rsidRDefault="00FA70F7" w:rsidP="0006191C">
      <w:pPr>
        <w:pStyle w:val="0NOIDUNG"/>
        <w:ind w:firstLine="0"/>
      </w:pPr>
      <w:r w:rsidRPr="0006191C">
        <w:t>Những năm gần đây, một công ty càng ngày càng phát triển kéo theo đó các tài sản của công ty sẽ tăng lên. Với hình thức truyền thống thì nhân viên của các bộ phận phòng ban sẽ khó khăn trong việc kiểm soát tài sản của công ty. Với những người bận rộn trong công việc, hình thức này sẽ không hợp lý, mất thời gian và dẫn đến bỏ sót các tài sản hoặc là mua dư thừa tài sản dẫn đến lãng phí ngân sách của công ty. Nắm được xu hướng của các công ty, cụ thể là xu hướng muốn quản tải sản của công ty mình nhanh, gọn hiệu quả, chính xác. Nên tôi đã đưa ra ý tưởng tạo ra một Hệ thống quản lý tài sản của công ty. Cụ thể đây là hệ thống quản lý tài sản cho công ty về lĩnh vực IT. Chỉ cần một chiếc điện thoại thông minh có kết nối internet. Giám đốc, người quản lý thiết bị của công ty có thế kiểm tra được tình trạng tài sản của công ty.</w:t>
      </w:r>
    </w:p>
    <w:p w14:paraId="50710F72" w14:textId="77777777" w:rsidR="00FA70F7" w:rsidRPr="0006191C" w:rsidRDefault="00FA70F7" w:rsidP="0006191C">
      <w:pPr>
        <w:pStyle w:val="0NOIDUNG"/>
        <w:ind w:firstLine="0"/>
        <w:rPr>
          <w:b/>
        </w:rPr>
      </w:pPr>
      <w:r w:rsidRPr="0006191C">
        <w:rPr>
          <w:b/>
        </w:rPr>
        <w:t>MỤC TIÊU CHÍNH</w:t>
      </w:r>
    </w:p>
    <w:p w14:paraId="1C6A749D" w14:textId="77777777" w:rsidR="00FA70F7" w:rsidRDefault="00FA70F7" w:rsidP="006579A2">
      <w:pPr>
        <w:pStyle w:val="0NOIDUNG"/>
        <w:numPr>
          <w:ilvl w:val="0"/>
          <w:numId w:val="41"/>
        </w:numPr>
        <w:ind w:left="426"/>
        <w:rPr>
          <w:lang w:val="vi-VN"/>
        </w:rPr>
      </w:pPr>
      <w:r>
        <w:t>Thu thập, phân tích yêu cầu, thiết kế hệ thống.</w:t>
      </w:r>
    </w:p>
    <w:p w14:paraId="3B08699A" w14:textId="77777777" w:rsidR="00FA70F7" w:rsidRDefault="00FA70F7" w:rsidP="006579A2">
      <w:pPr>
        <w:pStyle w:val="0NOIDUNG"/>
        <w:numPr>
          <w:ilvl w:val="0"/>
          <w:numId w:val="41"/>
        </w:numPr>
        <w:ind w:left="426"/>
        <w:rPr>
          <w:rFonts w:asciiTheme="minorHAnsi" w:hAnsiTheme="minorHAnsi"/>
          <w:color w:val="000000"/>
          <w:sz w:val="27"/>
          <w:szCs w:val="27"/>
        </w:rPr>
      </w:pPr>
      <w:r>
        <w:rPr>
          <w:color w:val="000000"/>
          <w:sz w:val="27"/>
          <w:szCs w:val="27"/>
        </w:rPr>
        <w:t>Backend restful api: java +mysql.</w:t>
      </w:r>
    </w:p>
    <w:p w14:paraId="4CC8061F" w14:textId="77777777" w:rsidR="00FA70F7" w:rsidRDefault="00FA70F7" w:rsidP="006579A2">
      <w:pPr>
        <w:pStyle w:val="0NOIDUNG"/>
        <w:numPr>
          <w:ilvl w:val="0"/>
          <w:numId w:val="41"/>
        </w:numPr>
        <w:ind w:left="426"/>
        <w:rPr>
          <w:color w:val="000000"/>
          <w:sz w:val="27"/>
          <w:szCs w:val="27"/>
        </w:rPr>
      </w:pPr>
      <w:r>
        <w:rPr>
          <w:color w:val="000000"/>
          <w:sz w:val="27"/>
          <w:szCs w:val="27"/>
        </w:rPr>
        <w:t>Frontend web để quản lý viết bằng angular 8.</w:t>
      </w:r>
    </w:p>
    <w:p w14:paraId="309FB08C" w14:textId="77777777" w:rsidR="00FA70F7" w:rsidRDefault="00FA70F7" w:rsidP="006579A2">
      <w:pPr>
        <w:pStyle w:val="0NOIDUNG"/>
        <w:numPr>
          <w:ilvl w:val="0"/>
          <w:numId w:val="41"/>
        </w:numPr>
        <w:ind w:left="426"/>
        <w:rPr>
          <w:color w:val="000000"/>
          <w:sz w:val="27"/>
          <w:szCs w:val="27"/>
        </w:rPr>
      </w:pPr>
      <w:r>
        <w:rPr>
          <w:color w:val="000000"/>
          <w:sz w:val="27"/>
          <w:szCs w:val="27"/>
        </w:rPr>
        <w:t>Sử dụng jwt để tạo token cho restful api</w:t>
      </w:r>
    </w:p>
    <w:p w14:paraId="7944CA2A" w14:textId="77777777" w:rsidR="00FA70F7" w:rsidRDefault="00FA70F7" w:rsidP="006579A2">
      <w:pPr>
        <w:pStyle w:val="0NOIDUNG"/>
        <w:numPr>
          <w:ilvl w:val="0"/>
          <w:numId w:val="41"/>
        </w:numPr>
        <w:ind w:left="426"/>
        <w:rPr>
          <w:color w:val="000000"/>
          <w:sz w:val="27"/>
          <w:szCs w:val="27"/>
        </w:rPr>
      </w:pPr>
      <w:r>
        <w:rPr>
          <w:color w:val="000000"/>
          <w:sz w:val="27"/>
          <w:szCs w:val="27"/>
        </w:rPr>
        <w:t xml:space="preserve">Thực hiện CRUD với danh mục tài sản, nhà cung cấp, danh mục kho, bộ phận sử dụng, quản lý nhóm người dùng. </w:t>
      </w:r>
    </w:p>
    <w:p w14:paraId="5F0CAF42" w14:textId="77777777" w:rsidR="00FA70F7" w:rsidRDefault="00FA70F7" w:rsidP="006579A2">
      <w:pPr>
        <w:pStyle w:val="0NOIDUNG"/>
        <w:numPr>
          <w:ilvl w:val="0"/>
          <w:numId w:val="41"/>
        </w:numPr>
        <w:ind w:left="426"/>
      </w:pPr>
      <w:r>
        <w:t xml:space="preserve">Thực hiện phân quyền với các bộ phận nhân viên trong công ty (Giám đốc, Kế toán, quản lý kho, nhân viên thường). </w:t>
      </w:r>
    </w:p>
    <w:p w14:paraId="04AC5684" w14:textId="77777777" w:rsidR="00FA70F7" w:rsidRDefault="00FA70F7" w:rsidP="006579A2">
      <w:pPr>
        <w:pStyle w:val="0NOIDUNG"/>
        <w:numPr>
          <w:ilvl w:val="0"/>
          <w:numId w:val="41"/>
        </w:numPr>
        <w:ind w:left="426"/>
      </w:pPr>
      <w:r>
        <w:t>Quản lý các thiết bị cơ bản trong công ty cùng với các thiết bị nâng cấp ứng với từng máy.</w:t>
      </w:r>
    </w:p>
    <w:p w14:paraId="627FA9C4" w14:textId="77777777" w:rsidR="00FA70F7" w:rsidRDefault="00FA70F7" w:rsidP="006579A2">
      <w:pPr>
        <w:pStyle w:val="0NOIDUNG"/>
        <w:numPr>
          <w:ilvl w:val="0"/>
          <w:numId w:val="41"/>
        </w:numPr>
        <w:ind w:left="426"/>
      </w:pPr>
      <w:r>
        <w:lastRenderedPageBreak/>
        <w:t>Triển khai được web lên server chạy thử</w:t>
      </w:r>
    </w:p>
    <w:p w14:paraId="56A0BDA9" w14:textId="77777777" w:rsidR="00FA70F7" w:rsidRDefault="00FA70F7" w:rsidP="006579A2">
      <w:pPr>
        <w:pStyle w:val="0NOIDUNG"/>
        <w:numPr>
          <w:ilvl w:val="0"/>
          <w:numId w:val="41"/>
        </w:numPr>
        <w:ind w:left="426"/>
      </w:pPr>
      <w:r>
        <w:t xml:space="preserve">Thực hiện việc tự sinh mã QRcode với mỗi thiết bị trong kho theo mã. </w:t>
      </w:r>
    </w:p>
    <w:p w14:paraId="6F98E717" w14:textId="77777777" w:rsidR="00FA70F7" w:rsidRDefault="00FA70F7" w:rsidP="006579A2">
      <w:pPr>
        <w:pStyle w:val="0NOIDUNG"/>
        <w:numPr>
          <w:ilvl w:val="0"/>
          <w:numId w:val="41"/>
        </w:numPr>
        <w:ind w:left="426"/>
      </w:pPr>
      <w:r>
        <w:t>Import file excel thiết thị.</w:t>
      </w:r>
    </w:p>
    <w:p w14:paraId="57E6505F" w14:textId="77777777" w:rsidR="00FA70F7" w:rsidRDefault="00FA70F7" w:rsidP="006579A2">
      <w:pPr>
        <w:pStyle w:val="0NOIDUNG"/>
        <w:numPr>
          <w:ilvl w:val="0"/>
          <w:numId w:val="41"/>
        </w:numPr>
        <w:ind w:left="426"/>
      </w:pPr>
      <w:r>
        <w:t>Thực hiện xuất báo cáo danh mục tài sản sử dụng trong khoảng thời gian, danh mục tài sản được mua.</w:t>
      </w:r>
    </w:p>
    <w:p w14:paraId="39A61F75" w14:textId="77777777" w:rsidR="00FA70F7" w:rsidRDefault="00FA70F7" w:rsidP="006579A2">
      <w:pPr>
        <w:pStyle w:val="0NOIDUNG"/>
        <w:numPr>
          <w:ilvl w:val="0"/>
          <w:numId w:val="41"/>
        </w:numPr>
        <w:ind w:left="426"/>
      </w:pPr>
      <w:r>
        <w:t>Gửi mail thông báo việc xác nhận mua tài sản và yêu cầu mua thêm mới tài sản.</w:t>
      </w:r>
    </w:p>
    <w:p w14:paraId="3511A844" w14:textId="77777777" w:rsidR="00FA70F7" w:rsidRDefault="00FA70F7" w:rsidP="006579A2">
      <w:pPr>
        <w:pStyle w:val="0NOIDUNG"/>
        <w:numPr>
          <w:ilvl w:val="0"/>
          <w:numId w:val="41"/>
        </w:numPr>
        <w:ind w:left="426"/>
      </w:pPr>
      <w:r>
        <w:t>Xuất các file form mẫu cho việc thực hiện việc thêm mới, sửa chữa, nhập kho thiết bị.</w:t>
      </w:r>
    </w:p>
    <w:p w14:paraId="01710D9A" w14:textId="77777777" w:rsidR="00FA70F7" w:rsidRDefault="00FA70F7" w:rsidP="006579A2">
      <w:pPr>
        <w:pStyle w:val="0NOIDUNG"/>
        <w:numPr>
          <w:ilvl w:val="0"/>
          <w:numId w:val="41"/>
        </w:numPr>
        <w:ind w:left="426"/>
      </w:pPr>
      <w:r>
        <w:t>Import file form mẫu cho các yêu cầu đăng kí, sửa chữa thiết bị.</w:t>
      </w:r>
    </w:p>
    <w:p w14:paraId="692378B4" w14:textId="77777777" w:rsidR="00FA70F7" w:rsidRDefault="00FA70F7" w:rsidP="006579A2">
      <w:pPr>
        <w:pStyle w:val="0NOIDUNG"/>
        <w:numPr>
          <w:ilvl w:val="0"/>
          <w:numId w:val="41"/>
        </w:numPr>
        <w:ind w:left="426"/>
      </w:pPr>
      <w:r>
        <w:t>Viết app chạy android trước, nếu có thời gian sẽ học và làm lại app bằng react native để dùng cho cả ios.</w:t>
      </w:r>
    </w:p>
    <w:p w14:paraId="10DA6E3B" w14:textId="77777777" w:rsidR="00FA70F7" w:rsidRPr="0006191C" w:rsidRDefault="00FA70F7" w:rsidP="0006191C">
      <w:pPr>
        <w:pStyle w:val="0NOIDUNG"/>
        <w:ind w:firstLine="0"/>
        <w:rPr>
          <w:b/>
        </w:rPr>
      </w:pPr>
      <w:r w:rsidRPr="0006191C">
        <w:rPr>
          <w:b/>
        </w:rPr>
        <w:t>KẾT QUẢ DỰ KIẾN</w:t>
      </w:r>
    </w:p>
    <w:p w14:paraId="26C38E66" w14:textId="77777777" w:rsidR="00FA70F7" w:rsidRDefault="00FA70F7" w:rsidP="006579A2">
      <w:pPr>
        <w:pStyle w:val="0NOIDUNG"/>
        <w:numPr>
          <w:ilvl w:val="0"/>
          <w:numId w:val="42"/>
        </w:numPr>
        <w:ind w:left="426"/>
        <w:rPr>
          <w:lang w:val="vi-VN"/>
        </w:rPr>
      </w:pPr>
      <w:r>
        <w:t>Các bản phân tích đặc tả yêu cầu và thiết kế của hệ thống.</w:t>
      </w:r>
    </w:p>
    <w:p w14:paraId="373AA50A" w14:textId="77777777" w:rsidR="00FA70F7" w:rsidRDefault="00FA70F7" w:rsidP="006579A2">
      <w:pPr>
        <w:pStyle w:val="0NOIDUNG"/>
        <w:numPr>
          <w:ilvl w:val="0"/>
          <w:numId w:val="42"/>
        </w:numPr>
        <w:ind w:left="426"/>
        <w:rPr>
          <w:lang w:val="vi-VN"/>
        </w:rPr>
      </w:pPr>
      <w:r>
        <w:t xml:space="preserve">Có demo Web </w:t>
      </w:r>
      <w:r>
        <w:rPr>
          <w:color w:val="000000"/>
          <w:sz w:val="27"/>
          <w:szCs w:val="27"/>
        </w:rPr>
        <w:t>môt Hệ thống quản lý tài sản của công ty.</w:t>
      </w:r>
      <w:r>
        <w:t xml:space="preserve"> </w:t>
      </w:r>
    </w:p>
    <w:p w14:paraId="5FDA3D22" w14:textId="77777777" w:rsidR="00FA70F7" w:rsidRPr="00DB4CF9" w:rsidRDefault="00FA70F7" w:rsidP="006579A2">
      <w:pPr>
        <w:pStyle w:val="0NOIDUNG"/>
        <w:numPr>
          <w:ilvl w:val="0"/>
          <w:numId w:val="42"/>
        </w:numPr>
        <w:ind w:left="426"/>
        <w:rPr>
          <w:rFonts w:asciiTheme="minorHAnsi" w:hAnsiTheme="minorHAnsi"/>
          <w:color w:val="000000"/>
          <w:sz w:val="27"/>
          <w:szCs w:val="27"/>
        </w:rPr>
      </w:pPr>
      <w:r>
        <w:rPr>
          <w:color w:val="000000"/>
          <w:sz w:val="27"/>
          <w:szCs w:val="27"/>
        </w:rPr>
        <w:t xml:space="preserve">Android app cho người quản lý tài sản với thực hiện việc kiểm tra tài sản hiện có bằng mã QR code. Xác thực việc thực hiện mua tài sản. </w:t>
      </w:r>
    </w:p>
    <w:p w14:paraId="52682CA6" w14:textId="77777777" w:rsidR="00FA70F7" w:rsidRDefault="00FA70F7" w:rsidP="00DB4CF9">
      <w:pPr>
        <w:spacing w:before="100" w:beforeAutospacing="1" w:after="100" w:afterAutospacing="1" w:line="240" w:lineRule="auto"/>
        <w:rPr>
          <w:rFonts w:asciiTheme="minorHAnsi" w:hAnsiTheme="minorHAnsi"/>
          <w:color w:val="000000"/>
          <w:sz w:val="27"/>
          <w:szCs w:val="27"/>
        </w:rPr>
      </w:pPr>
    </w:p>
    <w:p w14:paraId="0185BA58" w14:textId="77777777" w:rsidR="00FA70F7" w:rsidRDefault="00FA70F7" w:rsidP="00DB4CF9">
      <w:pPr>
        <w:spacing w:before="100" w:beforeAutospacing="1" w:after="100" w:afterAutospacing="1" w:line="240" w:lineRule="auto"/>
        <w:rPr>
          <w:rFonts w:asciiTheme="minorHAnsi" w:hAnsiTheme="minorHAnsi"/>
          <w:color w:val="000000"/>
          <w:sz w:val="27"/>
          <w:szCs w:val="27"/>
        </w:rPr>
      </w:pPr>
    </w:p>
    <w:p w14:paraId="024A73E0" w14:textId="77777777" w:rsidR="00FA70F7" w:rsidRDefault="00FA70F7" w:rsidP="00DB4CF9">
      <w:pPr>
        <w:spacing w:before="100" w:beforeAutospacing="1" w:after="100" w:afterAutospacing="1" w:line="240" w:lineRule="auto"/>
        <w:rPr>
          <w:rFonts w:asciiTheme="minorHAnsi" w:hAnsiTheme="minorHAnsi"/>
          <w:color w:val="000000"/>
          <w:sz w:val="27"/>
          <w:szCs w:val="27"/>
        </w:rPr>
      </w:pPr>
    </w:p>
    <w:p w14:paraId="7D4C0ACD" w14:textId="77777777" w:rsidR="00FA70F7" w:rsidRDefault="00FA70F7" w:rsidP="00DB4CF9">
      <w:pPr>
        <w:spacing w:before="100" w:beforeAutospacing="1" w:after="100" w:afterAutospacing="1" w:line="240" w:lineRule="auto"/>
        <w:rPr>
          <w:rFonts w:asciiTheme="minorHAnsi" w:hAnsiTheme="minorHAnsi"/>
          <w:color w:val="000000"/>
          <w:sz w:val="27"/>
          <w:szCs w:val="27"/>
        </w:rPr>
      </w:pPr>
    </w:p>
    <w:p w14:paraId="6947492D" w14:textId="77777777" w:rsidR="00FA70F7" w:rsidRPr="00DB4CF9" w:rsidRDefault="00FA70F7" w:rsidP="00DB4CF9">
      <w:pPr>
        <w:spacing w:before="100" w:beforeAutospacing="1" w:after="100" w:afterAutospacing="1" w:line="240" w:lineRule="auto"/>
        <w:rPr>
          <w:rFonts w:asciiTheme="minorHAnsi" w:hAnsiTheme="minorHAnsi"/>
          <w:color w:val="000000"/>
          <w:sz w:val="27"/>
          <w:szCs w:val="27"/>
        </w:rPr>
      </w:pPr>
    </w:p>
    <w:p w14:paraId="6ECF27D3" w14:textId="77777777" w:rsidR="00FA70F7" w:rsidRDefault="00FA70F7">
      <w:pPr>
        <w:spacing w:after="160" w:line="259" w:lineRule="auto"/>
        <w:rPr>
          <w:rFonts w:eastAsiaTheme="minorHAnsi" w:cstheme="minorBidi"/>
          <w:b/>
          <w:sz w:val="28"/>
          <w:szCs w:val="22"/>
        </w:rPr>
      </w:pPr>
    </w:p>
    <w:p w14:paraId="76C62849" w14:textId="77777777" w:rsidR="00FA70F7" w:rsidRDefault="00FA70F7">
      <w:pPr>
        <w:spacing w:after="160" w:line="259" w:lineRule="auto"/>
        <w:rPr>
          <w:rFonts w:eastAsiaTheme="minorHAnsi" w:cstheme="minorBidi"/>
          <w:b/>
          <w:sz w:val="28"/>
          <w:szCs w:val="22"/>
        </w:rPr>
      </w:pPr>
      <w:r>
        <w:br w:type="page"/>
      </w:r>
    </w:p>
    <w:p w14:paraId="546900F8" w14:textId="41D72C2A" w:rsidR="00F27570" w:rsidRPr="00AE3F3A" w:rsidRDefault="00F27570" w:rsidP="006579A2">
      <w:pPr>
        <w:pStyle w:val="0LV1"/>
        <w:jc w:val="center"/>
      </w:pPr>
      <w:r w:rsidRPr="00AE3F3A">
        <w:lastRenderedPageBreak/>
        <w:t>LỜI CAM ĐOAN</w:t>
      </w:r>
      <w:bookmarkEnd w:id="0"/>
      <w:bookmarkEnd w:id="1"/>
      <w:bookmarkEnd w:id="2"/>
      <w:bookmarkEnd w:id="3"/>
      <w:bookmarkEnd w:id="4"/>
    </w:p>
    <w:p w14:paraId="5B570940" w14:textId="77777777" w:rsidR="00F27570" w:rsidRPr="00AE3F3A" w:rsidRDefault="00F27570" w:rsidP="00FD187C">
      <w:pPr>
        <w:pStyle w:val="0NOIDUNG"/>
        <w:spacing w:before="200"/>
        <w:ind w:firstLine="0"/>
      </w:pPr>
      <w:r w:rsidRPr="00AE3F3A">
        <w:t>Tôi xin cam đoan đây là Đồ án tốt nghiệp của riêng bản thân mình. Các kết quả trong Đồ án tốt nghiệp này là trung thực, không sao chép từ bất kỳ một nguồn nào và dưới bất kỳ hình thức nào. Việc tham khảo các nguồn tài liệu (nếu có) đã được thực hiện trích dẫn và ghi nguồn tài liệu tham khảo đúng quy địn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F27570" w:rsidRPr="00AE3F3A" w14:paraId="33B5F0A5" w14:textId="77777777" w:rsidTr="00F27570">
        <w:tc>
          <w:tcPr>
            <w:tcW w:w="4536" w:type="dxa"/>
          </w:tcPr>
          <w:p w14:paraId="350AD051" w14:textId="77777777" w:rsidR="00F27570" w:rsidRPr="00AE3F3A" w:rsidRDefault="00F27570" w:rsidP="00F27570"/>
        </w:tc>
        <w:tc>
          <w:tcPr>
            <w:tcW w:w="4536" w:type="dxa"/>
          </w:tcPr>
          <w:p w14:paraId="7AE674C3" w14:textId="77777777" w:rsidR="00F27570" w:rsidRPr="00AE3F3A" w:rsidRDefault="00F27570" w:rsidP="00F27570">
            <w:pPr>
              <w:pStyle w:val="Content"/>
              <w:jc w:val="center"/>
              <w:rPr>
                <w:b/>
                <w:szCs w:val="26"/>
              </w:rPr>
            </w:pPr>
            <w:r w:rsidRPr="00AE3F3A">
              <w:rPr>
                <w:b/>
                <w:szCs w:val="26"/>
              </w:rPr>
              <w:t>Sinh viên thực hiện</w:t>
            </w:r>
          </w:p>
          <w:p w14:paraId="761A45A9" w14:textId="77777777" w:rsidR="00F27570" w:rsidRPr="00AE3F3A" w:rsidRDefault="00F27570" w:rsidP="00F27570">
            <w:pPr>
              <w:pStyle w:val="Content"/>
              <w:spacing w:before="0"/>
              <w:jc w:val="center"/>
              <w:rPr>
                <w:i/>
              </w:rPr>
            </w:pPr>
            <w:r w:rsidRPr="00AE3F3A">
              <w:rPr>
                <w:i/>
              </w:rPr>
              <w:t>(chữ ký)</w:t>
            </w:r>
          </w:p>
          <w:p w14:paraId="68EF6917" w14:textId="69F99A7D" w:rsidR="00F27570" w:rsidRDefault="00F27570" w:rsidP="00F27570">
            <w:pPr>
              <w:pStyle w:val="Content"/>
              <w:spacing w:before="0"/>
              <w:jc w:val="center"/>
            </w:pPr>
          </w:p>
          <w:p w14:paraId="27A88E72" w14:textId="77777777" w:rsidR="009D375F" w:rsidRPr="00AE3F3A" w:rsidRDefault="009D375F" w:rsidP="00F27570">
            <w:pPr>
              <w:pStyle w:val="Content"/>
              <w:spacing w:before="0"/>
              <w:jc w:val="center"/>
            </w:pPr>
          </w:p>
          <w:p w14:paraId="439F8B92" w14:textId="01A0B4D5" w:rsidR="00F27570" w:rsidRPr="00AE3F3A" w:rsidRDefault="003B5E3F" w:rsidP="00F27570">
            <w:pPr>
              <w:pStyle w:val="Content"/>
              <w:spacing w:before="0"/>
              <w:jc w:val="center"/>
              <w:rPr>
                <w:b/>
              </w:rPr>
            </w:pPr>
            <w:r>
              <w:rPr>
                <w:b/>
              </w:rPr>
              <w:t>Nguyễn Văn Tân</w:t>
            </w:r>
          </w:p>
          <w:p w14:paraId="5ABA2F50" w14:textId="77777777" w:rsidR="00F27570" w:rsidRPr="00AE3F3A" w:rsidRDefault="00F27570" w:rsidP="00F27570">
            <w:pPr>
              <w:pStyle w:val="Content"/>
              <w:jc w:val="center"/>
              <w:rPr>
                <w:b/>
              </w:rPr>
            </w:pPr>
          </w:p>
        </w:tc>
      </w:tr>
    </w:tbl>
    <w:p w14:paraId="0D640E06" w14:textId="77777777" w:rsidR="00F27570" w:rsidRDefault="00F27570" w:rsidP="00F27570"/>
    <w:p w14:paraId="2B443F87" w14:textId="77777777" w:rsidR="00FA4BFD" w:rsidRDefault="00FA4BFD">
      <w:pPr>
        <w:spacing w:after="160" w:line="259" w:lineRule="auto"/>
        <w:rPr>
          <w:rFonts w:eastAsiaTheme="minorHAnsi" w:cstheme="minorBidi"/>
          <w:b/>
          <w:sz w:val="28"/>
          <w:szCs w:val="22"/>
        </w:rPr>
      </w:pPr>
      <w:bookmarkStart w:id="6" w:name="_Toc23755796"/>
      <w:bookmarkStart w:id="7" w:name="_Toc25066022"/>
      <w:bookmarkStart w:id="8" w:name="_Toc25069110"/>
      <w:bookmarkStart w:id="9" w:name="_Toc45637152"/>
      <w:bookmarkStart w:id="10" w:name="_Toc45881108"/>
      <w:bookmarkStart w:id="11" w:name="_Toc45897644"/>
      <w:bookmarkStart w:id="12" w:name="_Toc46005977"/>
      <w:r>
        <w:br w:type="page"/>
      </w:r>
    </w:p>
    <w:p w14:paraId="527AA7CA" w14:textId="7A13AED8" w:rsidR="00F27570" w:rsidRPr="00AE3F3A" w:rsidRDefault="00F27570" w:rsidP="006579A2">
      <w:pPr>
        <w:pStyle w:val="0LV1"/>
        <w:jc w:val="center"/>
      </w:pPr>
      <w:bookmarkStart w:id="13" w:name="_Toc59384739"/>
      <w:r w:rsidRPr="00AE3F3A">
        <w:lastRenderedPageBreak/>
        <w:t>LỜI C</w:t>
      </w:r>
      <w:r w:rsidR="00E1173E">
        <w:t>Ả</w:t>
      </w:r>
      <w:r w:rsidRPr="00AE3F3A">
        <w:t>M ƠN</w:t>
      </w:r>
      <w:bookmarkEnd w:id="6"/>
      <w:bookmarkEnd w:id="7"/>
      <w:bookmarkEnd w:id="8"/>
      <w:bookmarkEnd w:id="9"/>
      <w:bookmarkEnd w:id="10"/>
      <w:bookmarkEnd w:id="11"/>
      <w:bookmarkEnd w:id="12"/>
      <w:bookmarkEnd w:id="13"/>
    </w:p>
    <w:p w14:paraId="09A92650" w14:textId="77777777" w:rsidR="003B5E3F" w:rsidRPr="009A20CA" w:rsidRDefault="003B5E3F" w:rsidP="00954999">
      <w:pPr>
        <w:pStyle w:val="0NOIDUNG"/>
        <w:ind w:firstLine="0"/>
        <w:rPr>
          <w:highlight w:val="white"/>
        </w:rPr>
      </w:pPr>
      <w:r w:rsidRPr="009A20CA">
        <w:rPr>
          <w:highlight w:val="white"/>
        </w:rPr>
        <w:t>Sau hơn 4 năm học tập và nghiên cứu tại Khoa Công nghệ thông tin - Trường Đại học Thủy Lợi, em đã được trải nghiệm trong môi trường đào tạo tốt và nhận được sự chỉ dạy nhiệt tình của các thầy, các cô trong khoa.</w:t>
      </w:r>
    </w:p>
    <w:p w14:paraId="392F7612" w14:textId="77777777" w:rsidR="003B5E3F" w:rsidRPr="009A20CA" w:rsidRDefault="003B5E3F" w:rsidP="00954999">
      <w:pPr>
        <w:pStyle w:val="0NOIDUNG"/>
        <w:ind w:firstLine="0"/>
        <w:rPr>
          <w:highlight w:val="white"/>
        </w:rPr>
      </w:pPr>
      <w:r w:rsidRPr="009A20CA">
        <w:rPr>
          <w:highlight w:val="white"/>
        </w:rPr>
        <w:t xml:space="preserve">Trước hết, em xin được bày tỏ lòng biết ơn và gửi lời cảm ơn chân thành đến </w:t>
      </w:r>
      <w:r w:rsidRPr="009A20CA">
        <w:rPr>
          <w:b/>
          <w:highlight w:val="white"/>
        </w:rPr>
        <w:t>Th</w:t>
      </w:r>
      <w:r w:rsidRPr="009A20CA">
        <w:rPr>
          <w:b/>
          <w:highlight w:val="white"/>
          <w:lang w:val="en-US"/>
        </w:rPr>
        <w:t xml:space="preserve">S. Cù Việt Dũng </w:t>
      </w:r>
      <w:r w:rsidRPr="009A20CA">
        <w:rPr>
          <w:highlight w:val="white"/>
        </w:rPr>
        <w:t>đã dạy cho em có được những kiến thức vững chắc, tận tình chỉ bảo, nhắc nhở và hướng dẫn em trong suốt quá trình làm đồ án</w:t>
      </w:r>
      <w:r w:rsidRPr="009A20CA">
        <w:rPr>
          <w:highlight w:val="white"/>
          <w:lang w:val="en-US"/>
        </w:rPr>
        <w:t xml:space="preserve"> </w:t>
      </w:r>
      <w:r w:rsidRPr="009A20CA">
        <w:rPr>
          <w:highlight w:val="white"/>
        </w:rPr>
        <w:t>tốt nghiệp.</w:t>
      </w:r>
    </w:p>
    <w:p w14:paraId="6CD1746B" w14:textId="77777777" w:rsidR="003B5E3F" w:rsidRPr="009A20CA" w:rsidRDefault="003B5E3F" w:rsidP="00954999">
      <w:pPr>
        <w:pStyle w:val="0NOIDUNG"/>
        <w:ind w:firstLine="0"/>
        <w:rPr>
          <w:highlight w:val="white"/>
        </w:rPr>
      </w:pPr>
      <w:r w:rsidRPr="009A20CA">
        <w:rPr>
          <w:highlight w:val="white"/>
        </w:rPr>
        <w:t xml:space="preserve">Em cũng xin chân thành cảm ơn các thầy cô giáo trong khoa Công nghệ thông tin nói riêng và trường Đại học Thủy Lợi nói chung đã trang bị cho </w:t>
      </w:r>
      <w:r w:rsidRPr="009A20CA">
        <w:rPr>
          <w:highlight w:val="white"/>
          <w:lang w:val="en-US"/>
        </w:rPr>
        <w:t>em</w:t>
      </w:r>
      <w:r w:rsidRPr="009A20CA">
        <w:rPr>
          <w:highlight w:val="white"/>
        </w:rPr>
        <w:t xml:space="preserve"> những kiến thức quý báu làm hành trang trong những năm học vừa qua.</w:t>
      </w:r>
    </w:p>
    <w:p w14:paraId="3A6C0B95" w14:textId="77777777" w:rsidR="003B5E3F" w:rsidRPr="009A20CA" w:rsidRDefault="003B5E3F" w:rsidP="00954999">
      <w:pPr>
        <w:pStyle w:val="0NOIDUNG"/>
        <w:ind w:firstLine="0"/>
        <w:rPr>
          <w:highlight w:val="white"/>
        </w:rPr>
      </w:pPr>
      <w:r w:rsidRPr="009A20CA">
        <w:rPr>
          <w:highlight w:val="white"/>
        </w:rPr>
        <w:t>Em cũng xin bày tỏ lòng biết ơn sâu sắc đến: Cha mẹ và những người thân trong gia đình đã chăm sóc, nuôi dạy, hỗ trợ, động viên và tạo mọi điều kiện thuận lợi nhất cho em trong suốt thời gian qua và đặc biệt trong thời gian em làm đồ án tốt nghiệp.</w:t>
      </w:r>
    </w:p>
    <w:p w14:paraId="5E051D62" w14:textId="77777777" w:rsidR="003B5E3F" w:rsidRPr="009A20CA" w:rsidRDefault="003B5E3F" w:rsidP="00954999">
      <w:pPr>
        <w:pStyle w:val="0NOIDUNG"/>
        <w:ind w:firstLine="0"/>
        <w:rPr>
          <w:highlight w:val="white"/>
        </w:rPr>
      </w:pPr>
      <w:r w:rsidRPr="009A20CA">
        <w:rPr>
          <w:highlight w:val="white"/>
        </w:rPr>
        <w:t xml:space="preserve">Ngoài ra, em cũng chân thành cảm ơn các bạn, các anh, các chị đã ủng hộ, giúp đỡ, trao đổi kiến thức, kinh nghiệm và động viên </w:t>
      </w:r>
      <w:r w:rsidRPr="009A20CA">
        <w:rPr>
          <w:highlight w:val="white"/>
          <w:lang w:val="en-US"/>
        </w:rPr>
        <w:t>em</w:t>
      </w:r>
      <w:r w:rsidRPr="009A20CA">
        <w:rPr>
          <w:highlight w:val="white"/>
        </w:rPr>
        <w:t xml:space="preserve"> trong thời gian học tập và nghiên cứu.</w:t>
      </w:r>
    </w:p>
    <w:p w14:paraId="054512AB" w14:textId="77777777" w:rsidR="003B5E3F" w:rsidRPr="009A20CA" w:rsidRDefault="003B5E3F" w:rsidP="00954999">
      <w:pPr>
        <w:pStyle w:val="0NOIDUNG"/>
        <w:ind w:firstLine="0"/>
        <w:rPr>
          <w:highlight w:val="white"/>
        </w:rPr>
      </w:pPr>
      <w:r w:rsidRPr="009A20CA">
        <w:rPr>
          <w:highlight w:val="white"/>
        </w:rPr>
        <w:t xml:space="preserve">Trong quá trình nghiên cứu của mình, mặc dù được sự hướng dẫn rất nhiệt tình, nghiêm túc của </w:t>
      </w:r>
      <w:r w:rsidRPr="009A20CA">
        <w:rPr>
          <w:b/>
          <w:highlight w:val="white"/>
        </w:rPr>
        <w:t>Th</w:t>
      </w:r>
      <w:r w:rsidRPr="009A20CA">
        <w:rPr>
          <w:b/>
          <w:highlight w:val="white"/>
          <w:lang w:val="en-US"/>
        </w:rPr>
        <w:t xml:space="preserve">S. Cù Việt Dũng </w:t>
      </w:r>
      <w:r w:rsidRPr="009A20CA">
        <w:rPr>
          <w:highlight w:val="white"/>
        </w:rPr>
        <w:t>cùng với sự nỗ lực của cá nhân nhưng cũng không thể tránh được những thiếu sót. Em rất mong nhận được sự cảm thông và những góp  ý từ quý Thầy, Cô và các bạn để đề tài được hoàn thiện hơn.</w:t>
      </w:r>
    </w:p>
    <w:p w14:paraId="45E9EA56" w14:textId="77777777" w:rsidR="003B5E3F" w:rsidRPr="009A20CA" w:rsidRDefault="003B5E3F" w:rsidP="003B5E3F">
      <w:pPr>
        <w:pStyle w:val="LO-normal"/>
        <w:widowControl w:val="0"/>
        <w:pBdr>
          <w:top w:val="nil"/>
          <w:left w:val="nil"/>
          <w:bottom w:val="nil"/>
          <w:right w:val="nil"/>
          <w:between w:val="nil"/>
        </w:pBdr>
        <w:spacing w:line="360" w:lineRule="auto"/>
        <w:jc w:val="both"/>
        <w:rPr>
          <w:rFonts w:ascii="Times New Roman" w:eastAsia="Times New Roman" w:hAnsi="Times New Roman" w:cs="Times New Roman"/>
          <w:i/>
          <w:sz w:val="26"/>
          <w:szCs w:val="26"/>
          <w:highlight w:val="white"/>
        </w:rPr>
      </w:pPr>
      <w:r w:rsidRPr="009A20CA">
        <w:rPr>
          <w:rFonts w:ascii="Times New Roman" w:eastAsia="Times New Roman" w:hAnsi="Times New Roman" w:cs="Times New Roman"/>
          <w:i/>
          <w:sz w:val="26"/>
          <w:szCs w:val="26"/>
          <w:highlight w:val="white"/>
        </w:rPr>
        <w:t>Em xin chân thành cảm ơn!</w:t>
      </w:r>
    </w:p>
    <w:p w14:paraId="39CFB245" w14:textId="77777777" w:rsidR="003B5E3F" w:rsidRPr="009A20CA" w:rsidRDefault="003B5E3F" w:rsidP="003B5E3F">
      <w:pPr>
        <w:pStyle w:val="LO-normal"/>
        <w:widowControl w:val="0"/>
        <w:pBdr>
          <w:top w:val="nil"/>
          <w:left w:val="nil"/>
          <w:bottom w:val="nil"/>
          <w:right w:val="nil"/>
          <w:between w:val="nil"/>
        </w:pBdr>
        <w:spacing w:line="360" w:lineRule="auto"/>
        <w:jc w:val="both"/>
        <w:rPr>
          <w:rFonts w:ascii="Times New Roman" w:eastAsia="Times New Roman" w:hAnsi="Times New Roman" w:cs="Times New Roman"/>
          <w:sz w:val="26"/>
          <w:szCs w:val="26"/>
          <w:highlight w:val="white"/>
        </w:rPr>
      </w:pPr>
    </w:p>
    <w:p w14:paraId="6086A57C" w14:textId="5FA6229F" w:rsidR="003B5E3F" w:rsidRDefault="003B5E3F" w:rsidP="003B5E3F">
      <w:pPr>
        <w:pStyle w:val="LO-normal"/>
        <w:widowControl w:val="0"/>
        <w:pBdr>
          <w:top w:val="nil"/>
          <w:left w:val="nil"/>
          <w:bottom w:val="nil"/>
          <w:right w:val="nil"/>
          <w:between w:val="nil"/>
        </w:pBdr>
        <w:spacing w:line="360" w:lineRule="auto"/>
        <w:ind w:left="5040" w:hanging="220"/>
        <w:jc w:val="both"/>
        <w:rPr>
          <w:rFonts w:ascii="Times New Roman" w:hAnsi="Times New Roman" w:cs="Times New Roman"/>
          <w:sz w:val="26"/>
          <w:szCs w:val="26"/>
        </w:rPr>
      </w:pPr>
      <w:r w:rsidRPr="009A20CA">
        <w:rPr>
          <w:rFonts w:ascii="Times New Roman" w:eastAsia="Times New Roman" w:hAnsi="Times New Roman" w:cs="Times New Roman"/>
          <w:sz w:val="26"/>
          <w:szCs w:val="26"/>
          <w:highlight w:val="white"/>
        </w:rPr>
        <w:t xml:space="preserve"> </w:t>
      </w:r>
    </w:p>
    <w:p w14:paraId="2C2E825C" w14:textId="5A69031C" w:rsidR="00F27570" w:rsidRPr="0006178C" w:rsidRDefault="00F27570" w:rsidP="007C2F5F">
      <w:pPr>
        <w:spacing w:line="360" w:lineRule="auto"/>
        <w:jc w:val="both"/>
        <w:rPr>
          <w:szCs w:val="26"/>
        </w:rPr>
      </w:pPr>
      <w:r>
        <w:br w:type="page"/>
      </w:r>
    </w:p>
    <w:p w14:paraId="0F4BDF70" w14:textId="7BCFAE79" w:rsidR="00986F6D" w:rsidRDefault="00F27570" w:rsidP="009957BC">
      <w:pPr>
        <w:pStyle w:val="0LV1"/>
        <w:jc w:val="center"/>
      </w:pPr>
      <w:bookmarkStart w:id="14" w:name="_Toc25069111"/>
      <w:bookmarkStart w:id="15" w:name="_Toc45881109"/>
      <w:bookmarkStart w:id="16" w:name="_Toc45897645"/>
      <w:bookmarkStart w:id="17" w:name="_Toc46005978"/>
      <w:bookmarkStart w:id="18" w:name="_Toc59384740"/>
      <w:r>
        <w:lastRenderedPageBreak/>
        <w:t>MỤC LỤC</w:t>
      </w:r>
      <w:bookmarkStart w:id="19" w:name="_Toc45637154"/>
      <w:bookmarkStart w:id="20" w:name="_Toc45853097"/>
      <w:bookmarkStart w:id="21" w:name="_Toc45881110"/>
      <w:bookmarkStart w:id="22" w:name="_Toc45881134"/>
      <w:bookmarkStart w:id="23" w:name="_Toc45897646"/>
      <w:bookmarkStart w:id="24" w:name="_Toc45897670"/>
      <w:bookmarkStart w:id="25" w:name="_Toc23755797"/>
      <w:bookmarkStart w:id="26" w:name="_Toc25066026"/>
      <w:bookmarkEnd w:id="14"/>
      <w:bookmarkEnd w:id="15"/>
      <w:bookmarkEnd w:id="16"/>
      <w:bookmarkEnd w:id="17"/>
      <w:bookmarkEnd w:id="18"/>
    </w:p>
    <w:p w14:paraId="1678AA90" w14:textId="344B4E5F" w:rsidR="00831D9E" w:rsidRDefault="009957BC">
      <w:pPr>
        <w:pStyle w:val="TOC1"/>
        <w:tabs>
          <w:tab w:val="right" w:leader="dot" w:pos="9062"/>
        </w:tabs>
        <w:rPr>
          <w:rFonts w:asciiTheme="minorHAnsi" w:eastAsiaTheme="minorEastAsia" w:hAnsiTheme="minorHAnsi" w:cstheme="minorBidi"/>
          <w:noProof/>
          <w:sz w:val="22"/>
          <w:szCs w:val="22"/>
        </w:rPr>
      </w:pPr>
      <w:r>
        <w:fldChar w:fldCharType="begin"/>
      </w:r>
      <w:r>
        <w:instrText xml:space="preserve"> TOC \h \z \t "0LV1,1,0LV2,2,0LV3,3" </w:instrText>
      </w:r>
      <w:r>
        <w:fldChar w:fldCharType="separate"/>
      </w:r>
      <w:hyperlink w:anchor="_Toc59384738" w:history="1">
        <w:r w:rsidR="00831D9E" w:rsidRPr="00874A3D">
          <w:rPr>
            <w:rStyle w:val="Hyperlink"/>
            <w:noProof/>
          </w:rPr>
          <w:t>LỜI CAM ĐOAN</w:t>
        </w:r>
        <w:r w:rsidR="00831D9E">
          <w:rPr>
            <w:noProof/>
            <w:webHidden/>
          </w:rPr>
          <w:tab/>
        </w:r>
        <w:r w:rsidR="00831D9E">
          <w:rPr>
            <w:noProof/>
            <w:webHidden/>
          </w:rPr>
          <w:fldChar w:fldCharType="begin"/>
        </w:r>
        <w:r w:rsidR="00831D9E">
          <w:rPr>
            <w:noProof/>
            <w:webHidden/>
          </w:rPr>
          <w:instrText xml:space="preserve"> PAGEREF _Toc59384738 \h </w:instrText>
        </w:r>
        <w:r w:rsidR="00831D9E">
          <w:rPr>
            <w:noProof/>
            <w:webHidden/>
          </w:rPr>
        </w:r>
        <w:r w:rsidR="00831D9E">
          <w:rPr>
            <w:noProof/>
            <w:webHidden/>
          </w:rPr>
          <w:fldChar w:fldCharType="separate"/>
        </w:r>
        <w:r w:rsidR="00B91716">
          <w:rPr>
            <w:noProof/>
            <w:webHidden/>
          </w:rPr>
          <w:t>i</w:t>
        </w:r>
        <w:r w:rsidR="00831D9E">
          <w:rPr>
            <w:noProof/>
            <w:webHidden/>
          </w:rPr>
          <w:fldChar w:fldCharType="end"/>
        </w:r>
      </w:hyperlink>
    </w:p>
    <w:p w14:paraId="2E341A59" w14:textId="44EFB99C"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39" w:history="1">
        <w:r w:rsidR="00831D9E" w:rsidRPr="00874A3D">
          <w:rPr>
            <w:rStyle w:val="Hyperlink"/>
            <w:noProof/>
          </w:rPr>
          <w:t>LỜI CẢM ƠN</w:t>
        </w:r>
        <w:r w:rsidR="00831D9E">
          <w:rPr>
            <w:noProof/>
            <w:webHidden/>
          </w:rPr>
          <w:tab/>
        </w:r>
        <w:r w:rsidR="00831D9E">
          <w:rPr>
            <w:noProof/>
            <w:webHidden/>
          </w:rPr>
          <w:fldChar w:fldCharType="begin"/>
        </w:r>
        <w:r w:rsidR="00831D9E">
          <w:rPr>
            <w:noProof/>
            <w:webHidden/>
          </w:rPr>
          <w:instrText xml:space="preserve"> PAGEREF _Toc59384739 \h </w:instrText>
        </w:r>
        <w:r w:rsidR="00831D9E">
          <w:rPr>
            <w:noProof/>
            <w:webHidden/>
          </w:rPr>
        </w:r>
        <w:r w:rsidR="00831D9E">
          <w:rPr>
            <w:noProof/>
            <w:webHidden/>
          </w:rPr>
          <w:fldChar w:fldCharType="separate"/>
        </w:r>
        <w:r w:rsidR="00B91716">
          <w:rPr>
            <w:noProof/>
            <w:webHidden/>
          </w:rPr>
          <w:t>ii</w:t>
        </w:r>
        <w:r w:rsidR="00831D9E">
          <w:rPr>
            <w:noProof/>
            <w:webHidden/>
          </w:rPr>
          <w:fldChar w:fldCharType="end"/>
        </w:r>
      </w:hyperlink>
    </w:p>
    <w:p w14:paraId="1FE39F7A" w14:textId="1CA8672B"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40" w:history="1">
        <w:r w:rsidR="00831D9E" w:rsidRPr="00874A3D">
          <w:rPr>
            <w:rStyle w:val="Hyperlink"/>
            <w:noProof/>
          </w:rPr>
          <w:t>MỤC LỤC</w:t>
        </w:r>
        <w:r w:rsidR="00831D9E">
          <w:rPr>
            <w:noProof/>
            <w:webHidden/>
          </w:rPr>
          <w:tab/>
        </w:r>
        <w:r w:rsidR="00831D9E">
          <w:rPr>
            <w:noProof/>
            <w:webHidden/>
          </w:rPr>
          <w:fldChar w:fldCharType="begin"/>
        </w:r>
        <w:r w:rsidR="00831D9E">
          <w:rPr>
            <w:noProof/>
            <w:webHidden/>
          </w:rPr>
          <w:instrText xml:space="preserve"> PAGEREF _Toc59384740 \h </w:instrText>
        </w:r>
        <w:r w:rsidR="00831D9E">
          <w:rPr>
            <w:noProof/>
            <w:webHidden/>
          </w:rPr>
        </w:r>
        <w:r w:rsidR="00831D9E">
          <w:rPr>
            <w:noProof/>
            <w:webHidden/>
          </w:rPr>
          <w:fldChar w:fldCharType="separate"/>
        </w:r>
        <w:r w:rsidR="00B91716">
          <w:rPr>
            <w:noProof/>
            <w:webHidden/>
          </w:rPr>
          <w:t>iii</w:t>
        </w:r>
        <w:r w:rsidR="00831D9E">
          <w:rPr>
            <w:noProof/>
            <w:webHidden/>
          </w:rPr>
          <w:fldChar w:fldCharType="end"/>
        </w:r>
      </w:hyperlink>
    </w:p>
    <w:p w14:paraId="7A69C84F" w14:textId="69C87849"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41" w:history="1">
        <w:r w:rsidR="00831D9E" w:rsidRPr="00874A3D">
          <w:rPr>
            <w:rStyle w:val="Hyperlink"/>
            <w:noProof/>
          </w:rPr>
          <w:t>DANH MỤC HÌNH ẢNH</w:t>
        </w:r>
        <w:r w:rsidR="00831D9E">
          <w:rPr>
            <w:noProof/>
            <w:webHidden/>
          </w:rPr>
          <w:tab/>
        </w:r>
        <w:r w:rsidR="00831D9E">
          <w:rPr>
            <w:noProof/>
            <w:webHidden/>
          </w:rPr>
          <w:fldChar w:fldCharType="begin"/>
        </w:r>
        <w:r w:rsidR="00831D9E">
          <w:rPr>
            <w:noProof/>
            <w:webHidden/>
          </w:rPr>
          <w:instrText xml:space="preserve"> PAGEREF _Toc59384741 \h </w:instrText>
        </w:r>
        <w:r w:rsidR="00831D9E">
          <w:rPr>
            <w:noProof/>
            <w:webHidden/>
          </w:rPr>
        </w:r>
        <w:r w:rsidR="00831D9E">
          <w:rPr>
            <w:noProof/>
            <w:webHidden/>
          </w:rPr>
          <w:fldChar w:fldCharType="separate"/>
        </w:r>
        <w:r w:rsidR="00B91716">
          <w:rPr>
            <w:noProof/>
            <w:webHidden/>
          </w:rPr>
          <w:t>v</w:t>
        </w:r>
        <w:r w:rsidR="00831D9E">
          <w:rPr>
            <w:noProof/>
            <w:webHidden/>
          </w:rPr>
          <w:fldChar w:fldCharType="end"/>
        </w:r>
      </w:hyperlink>
    </w:p>
    <w:p w14:paraId="4736795B" w14:textId="24E8FB06"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42" w:history="1">
        <w:r w:rsidR="00831D9E" w:rsidRPr="00874A3D">
          <w:rPr>
            <w:rStyle w:val="Hyperlink"/>
            <w:noProof/>
          </w:rPr>
          <w:t>DANH MỤC BẢNG BIỂU</w:t>
        </w:r>
        <w:r w:rsidR="00831D9E">
          <w:rPr>
            <w:noProof/>
            <w:webHidden/>
          </w:rPr>
          <w:tab/>
        </w:r>
        <w:r w:rsidR="00831D9E">
          <w:rPr>
            <w:noProof/>
            <w:webHidden/>
          </w:rPr>
          <w:fldChar w:fldCharType="begin"/>
        </w:r>
        <w:r w:rsidR="00831D9E">
          <w:rPr>
            <w:noProof/>
            <w:webHidden/>
          </w:rPr>
          <w:instrText xml:space="preserve"> PAGEREF _Toc59384742 \h </w:instrText>
        </w:r>
        <w:r w:rsidR="00831D9E">
          <w:rPr>
            <w:noProof/>
            <w:webHidden/>
          </w:rPr>
        </w:r>
        <w:r w:rsidR="00831D9E">
          <w:rPr>
            <w:noProof/>
            <w:webHidden/>
          </w:rPr>
          <w:fldChar w:fldCharType="separate"/>
        </w:r>
        <w:r w:rsidR="00B91716">
          <w:rPr>
            <w:noProof/>
            <w:webHidden/>
          </w:rPr>
          <w:t>vii</w:t>
        </w:r>
        <w:r w:rsidR="00831D9E">
          <w:rPr>
            <w:noProof/>
            <w:webHidden/>
          </w:rPr>
          <w:fldChar w:fldCharType="end"/>
        </w:r>
      </w:hyperlink>
    </w:p>
    <w:p w14:paraId="0FDA7F3D" w14:textId="675A9830"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43" w:history="1">
        <w:r w:rsidR="00831D9E" w:rsidRPr="00874A3D">
          <w:rPr>
            <w:rStyle w:val="Hyperlink"/>
            <w:noProof/>
          </w:rPr>
          <w:t>DANH MỤC TỪ VIẾT TẮT</w:t>
        </w:r>
        <w:r w:rsidR="00831D9E">
          <w:rPr>
            <w:noProof/>
            <w:webHidden/>
          </w:rPr>
          <w:tab/>
        </w:r>
        <w:r w:rsidR="00831D9E">
          <w:rPr>
            <w:noProof/>
            <w:webHidden/>
          </w:rPr>
          <w:fldChar w:fldCharType="begin"/>
        </w:r>
        <w:r w:rsidR="00831D9E">
          <w:rPr>
            <w:noProof/>
            <w:webHidden/>
          </w:rPr>
          <w:instrText xml:space="preserve"> PAGEREF _Toc59384743 \h </w:instrText>
        </w:r>
        <w:r w:rsidR="00831D9E">
          <w:rPr>
            <w:noProof/>
            <w:webHidden/>
          </w:rPr>
        </w:r>
        <w:r w:rsidR="00831D9E">
          <w:rPr>
            <w:noProof/>
            <w:webHidden/>
          </w:rPr>
          <w:fldChar w:fldCharType="separate"/>
        </w:r>
        <w:r w:rsidR="00B91716">
          <w:rPr>
            <w:noProof/>
            <w:webHidden/>
          </w:rPr>
          <w:t>viii</w:t>
        </w:r>
        <w:r w:rsidR="00831D9E">
          <w:rPr>
            <w:noProof/>
            <w:webHidden/>
          </w:rPr>
          <w:fldChar w:fldCharType="end"/>
        </w:r>
      </w:hyperlink>
    </w:p>
    <w:p w14:paraId="4C4FFF35" w14:textId="269EC8EC"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44" w:history="1">
        <w:r w:rsidR="00831D9E" w:rsidRPr="00874A3D">
          <w:rPr>
            <w:rStyle w:val="Hyperlink"/>
            <w:noProof/>
          </w:rPr>
          <w:t>CHƯƠNG 1 TỔNG QUAN BÀI TOÁN</w:t>
        </w:r>
        <w:r w:rsidR="00831D9E">
          <w:rPr>
            <w:noProof/>
            <w:webHidden/>
          </w:rPr>
          <w:tab/>
        </w:r>
        <w:r w:rsidR="00831D9E">
          <w:rPr>
            <w:noProof/>
            <w:webHidden/>
          </w:rPr>
          <w:fldChar w:fldCharType="begin"/>
        </w:r>
        <w:r w:rsidR="00831D9E">
          <w:rPr>
            <w:noProof/>
            <w:webHidden/>
          </w:rPr>
          <w:instrText xml:space="preserve"> PAGEREF _Toc59384744 \h </w:instrText>
        </w:r>
        <w:r w:rsidR="00831D9E">
          <w:rPr>
            <w:noProof/>
            <w:webHidden/>
          </w:rPr>
        </w:r>
        <w:r w:rsidR="00831D9E">
          <w:rPr>
            <w:noProof/>
            <w:webHidden/>
          </w:rPr>
          <w:fldChar w:fldCharType="separate"/>
        </w:r>
        <w:r w:rsidR="00B91716">
          <w:rPr>
            <w:noProof/>
            <w:webHidden/>
          </w:rPr>
          <w:t>3</w:t>
        </w:r>
        <w:r w:rsidR="00831D9E">
          <w:rPr>
            <w:noProof/>
            <w:webHidden/>
          </w:rPr>
          <w:fldChar w:fldCharType="end"/>
        </w:r>
      </w:hyperlink>
    </w:p>
    <w:p w14:paraId="33FE6900" w14:textId="2CBED554" w:rsidR="00831D9E" w:rsidRDefault="009E2690">
      <w:pPr>
        <w:pStyle w:val="TOC2"/>
        <w:tabs>
          <w:tab w:val="left" w:pos="880"/>
          <w:tab w:val="right" w:leader="dot" w:pos="9062"/>
        </w:tabs>
        <w:rPr>
          <w:rFonts w:asciiTheme="minorHAnsi" w:eastAsiaTheme="minorEastAsia" w:hAnsiTheme="minorHAnsi" w:cstheme="minorBidi"/>
          <w:noProof/>
          <w:sz w:val="22"/>
          <w:szCs w:val="22"/>
        </w:rPr>
      </w:pPr>
      <w:hyperlink w:anchor="_Toc59384745" w:history="1">
        <w:r w:rsidR="00831D9E" w:rsidRPr="00874A3D">
          <w:rPr>
            <w:rStyle w:val="Hyperlink"/>
            <w:noProof/>
          </w:rPr>
          <w:t>1.1</w:t>
        </w:r>
        <w:r w:rsidR="00831D9E">
          <w:rPr>
            <w:rFonts w:asciiTheme="minorHAnsi" w:eastAsiaTheme="minorEastAsia" w:hAnsiTheme="minorHAnsi" w:cstheme="minorBidi"/>
            <w:noProof/>
            <w:sz w:val="22"/>
            <w:szCs w:val="22"/>
          </w:rPr>
          <w:tab/>
        </w:r>
        <w:r w:rsidR="00831D9E" w:rsidRPr="00874A3D">
          <w:rPr>
            <w:rStyle w:val="Hyperlink"/>
            <w:noProof/>
          </w:rPr>
          <w:t>Khảo sát tình hình hiện trạng</w:t>
        </w:r>
        <w:r w:rsidR="00831D9E">
          <w:rPr>
            <w:noProof/>
            <w:webHidden/>
          </w:rPr>
          <w:tab/>
        </w:r>
        <w:r w:rsidR="00831D9E">
          <w:rPr>
            <w:noProof/>
            <w:webHidden/>
          </w:rPr>
          <w:fldChar w:fldCharType="begin"/>
        </w:r>
        <w:r w:rsidR="00831D9E">
          <w:rPr>
            <w:noProof/>
            <w:webHidden/>
          </w:rPr>
          <w:instrText xml:space="preserve"> PAGEREF _Toc59384745 \h </w:instrText>
        </w:r>
        <w:r w:rsidR="00831D9E">
          <w:rPr>
            <w:noProof/>
            <w:webHidden/>
          </w:rPr>
        </w:r>
        <w:r w:rsidR="00831D9E">
          <w:rPr>
            <w:noProof/>
            <w:webHidden/>
          </w:rPr>
          <w:fldChar w:fldCharType="separate"/>
        </w:r>
        <w:r w:rsidR="00B91716">
          <w:rPr>
            <w:noProof/>
            <w:webHidden/>
          </w:rPr>
          <w:t>3</w:t>
        </w:r>
        <w:r w:rsidR="00831D9E">
          <w:rPr>
            <w:noProof/>
            <w:webHidden/>
          </w:rPr>
          <w:fldChar w:fldCharType="end"/>
        </w:r>
      </w:hyperlink>
    </w:p>
    <w:p w14:paraId="420EE92F" w14:textId="3277710B" w:rsidR="00831D9E" w:rsidRDefault="009E2690">
      <w:pPr>
        <w:pStyle w:val="TOC2"/>
        <w:tabs>
          <w:tab w:val="left" w:pos="880"/>
          <w:tab w:val="right" w:leader="dot" w:pos="9062"/>
        </w:tabs>
        <w:rPr>
          <w:rFonts w:asciiTheme="minorHAnsi" w:eastAsiaTheme="minorEastAsia" w:hAnsiTheme="minorHAnsi" w:cstheme="minorBidi"/>
          <w:noProof/>
          <w:sz w:val="22"/>
          <w:szCs w:val="22"/>
        </w:rPr>
      </w:pPr>
      <w:hyperlink w:anchor="_Toc59384746" w:history="1">
        <w:r w:rsidR="00831D9E" w:rsidRPr="00874A3D">
          <w:rPr>
            <w:rStyle w:val="Hyperlink"/>
            <w:noProof/>
          </w:rPr>
          <w:t>1.2</w:t>
        </w:r>
        <w:r w:rsidR="00831D9E">
          <w:rPr>
            <w:rFonts w:asciiTheme="minorHAnsi" w:eastAsiaTheme="minorEastAsia" w:hAnsiTheme="minorHAnsi" w:cstheme="minorBidi"/>
            <w:noProof/>
            <w:sz w:val="22"/>
            <w:szCs w:val="22"/>
          </w:rPr>
          <w:tab/>
        </w:r>
        <w:r w:rsidR="00831D9E" w:rsidRPr="00874A3D">
          <w:rPr>
            <w:rStyle w:val="Hyperlink"/>
            <w:noProof/>
          </w:rPr>
          <w:t>Lợi ích phần mềm mang lại</w:t>
        </w:r>
        <w:r w:rsidR="00831D9E">
          <w:rPr>
            <w:noProof/>
            <w:webHidden/>
          </w:rPr>
          <w:tab/>
        </w:r>
        <w:r w:rsidR="00831D9E">
          <w:rPr>
            <w:noProof/>
            <w:webHidden/>
          </w:rPr>
          <w:fldChar w:fldCharType="begin"/>
        </w:r>
        <w:r w:rsidR="00831D9E">
          <w:rPr>
            <w:noProof/>
            <w:webHidden/>
          </w:rPr>
          <w:instrText xml:space="preserve"> PAGEREF _Toc59384746 \h </w:instrText>
        </w:r>
        <w:r w:rsidR="00831D9E">
          <w:rPr>
            <w:noProof/>
            <w:webHidden/>
          </w:rPr>
        </w:r>
        <w:r w:rsidR="00831D9E">
          <w:rPr>
            <w:noProof/>
            <w:webHidden/>
          </w:rPr>
          <w:fldChar w:fldCharType="separate"/>
        </w:r>
        <w:r w:rsidR="00B91716">
          <w:rPr>
            <w:noProof/>
            <w:webHidden/>
          </w:rPr>
          <w:t>3</w:t>
        </w:r>
        <w:r w:rsidR="00831D9E">
          <w:rPr>
            <w:noProof/>
            <w:webHidden/>
          </w:rPr>
          <w:fldChar w:fldCharType="end"/>
        </w:r>
      </w:hyperlink>
    </w:p>
    <w:p w14:paraId="51149527" w14:textId="72E01A5E"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47" w:history="1">
        <w:r w:rsidR="00831D9E" w:rsidRPr="00874A3D">
          <w:rPr>
            <w:rStyle w:val="Hyperlink"/>
            <w:noProof/>
          </w:rPr>
          <w:t>CHƯƠNG 2 PHÂN TÍCH THIẾT KẾ HỆ THỐNG</w:t>
        </w:r>
        <w:r w:rsidR="00831D9E">
          <w:rPr>
            <w:noProof/>
            <w:webHidden/>
          </w:rPr>
          <w:tab/>
        </w:r>
        <w:r w:rsidR="00831D9E">
          <w:rPr>
            <w:noProof/>
            <w:webHidden/>
          </w:rPr>
          <w:fldChar w:fldCharType="begin"/>
        </w:r>
        <w:r w:rsidR="00831D9E">
          <w:rPr>
            <w:noProof/>
            <w:webHidden/>
          </w:rPr>
          <w:instrText xml:space="preserve"> PAGEREF _Toc59384747 \h </w:instrText>
        </w:r>
        <w:r w:rsidR="00831D9E">
          <w:rPr>
            <w:noProof/>
            <w:webHidden/>
          </w:rPr>
        </w:r>
        <w:r w:rsidR="00831D9E">
          <w:rPr>
            <w:noProof/>
            <w:webHidden/>
          </w:rPr>
          <w:fldChar w:fldCharType="separate"/>
        </w:r>
        <w:r w:rsidR="00B91716">
          <w:rPr>
            <w:noProof/>
            <w:webHidden/>
          </w:rPr>
          <w:t>5</w:t>
        </w:r>
        <w:r w:rsidR="00831D9E">
          <w:rPr>
            <w:noProof/>
            <w:webHidden/>
          </w:rPr>
          <w:fldChar w:fldCharType="end"/>
        </w:r>
      </w:hyperlink>
    </w:p>
    <w:p w14:paraId="1DAAD448" w14:textId="7B870A47"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48" w:history="1">
        <w:r w:rsidR="00831D9E" w:rsidRPr="00874A3D">
          <w:rPr>
            <w:rStyle w:val="Hyperlink"/>
            <w:noProof/>
          </w:rPr>
          <w:t>2.1 Tổng quan hệ thống</w:t>
        </w:r>
        <w:r w:rsidR="00831D9E">
          <w:rPr>
            <w:noProof/>
            <w:webHidden/>
          </w:rPr>
          <w:tab/>
        </w:r>
        <w:r w:rsidR="00831D9E">
          <w:rPr>
            <w:noProof/>
            <w:webHidden/>
          </w:rPr>
          <w:fldChar w:fldCharType="begin"/>
        </w:r>
        <w:r w:rsidR="00831D9E">
          <w:rPr>
            <w:noProof/>
            <w:webHidden/>
          </w:rPr>
          <w:instrText xml:space="preserve"> PAGEREF _Toc59384748 \h </w:instrText>
        </w:r>
        <w:r w:rsidR="00831D9E">
          <w:rPr>
            <w:noProof/>
            <w:webHidden/>
          </w:rPr>
        </w:r>
        <w:r w:rsidR="00831D9E">
          <w:rPr>
            <w:noProof/>
            <w:webHidden/>
          </w:rPr>
          <w:fldChar w:fldCharType="separate"/>
        </w:r>
        <w:r w:rsidR="00B91716">
          <w:rPr>
            <w:noProof/>
            <w:webHidden/>
          </w:rPr>
          <w:t>5</w:t>
        </w:r>
        <w:r w:rsidR="00831D9E">
          <w:rPr>
            <w:noProof/>
            <w:webHidden/>
          </w:rPr>
          <w:fldChar w:fldCharType="end"/>
        </w:r>
      </w:hyperlink>
    </w:p>
    <w:p w14:paraId="3D9EA333" w14:textId="3F0A0B03"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49" w:history="1">
        <w:r w:rsidR="00831D9E" w:rsidRPr="00874A3D">
          <w:rPr>
            <w:rStyle w:val="Hyperlink"/>
            <w:noProof/>
          </w:rPr>
          <w:t>2.1.1 Hoạt động nghiệp vụ hệ thống</w:t>
        </w:r>
        <w:r w:rsidR="00831D9E">
          <w:rPr>
            <w:noProof/>
            <w:webHidden/>
          </w:rPr>
          <w:tab/>
        </w:r>
        <w:r w:rsidR="00831D9E">
          <w:rPr>
            <w:noProof/>
            <w:webHidden/>
          </w:rPr>
          <w:fldChar w:fldCharType="begin"/>
        </w:r>
        <w:r w:rsidR="00831D9E">
          <w:rPr>
            <w:noProof/>
            <w:webHidden/>
          </w:rPr>
          <w:instrText xml:space="preserve"> PAGEREF _Toc59384749 \h </w:instrText>
        </w:r>
        <w:r w:rsidR="00831D9E">
          <w:rPr>
            <w:noProof/>
            <w:webHidden/>
          </w:rPr>
        </w:r>
        <w:r w:rsidR="00831D9E">
          <w:rPr>
            <w:noProof/>
            <w:webHidden/>
          </w:rPr>
          <w:fldChar w:fldCharType="separate"/>
        </w:r>
        <w:r w:rsidR="00B91716">
          <w:rPr>
            <w:noProof/>
            <w:webHidden/>
          </w:rPr>
          <w:t>5</w:t>
        </w:r>
        <w:r w:rsidR="00831D9E">
          <w:rPr>
            <w:noProof/>
            <w:webHidden/>
          </w:rPr>
          <w:fldChar w:fldCharType="end"/>
        </w:r>
      </w:hyperlink>
    </w:p>
    <w:p w14:paraId="09E7BB97" w14:textId="7CEC246B"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50" w:history="1">
        <w:r w:rsidR="00831D9E" w:rsidRPr="00874A3D">
          <w:rPr>
            <w:rStyle w:val="Hyperlink"/>
            <w:noProof/>
          </w:rPr>
          <w:t>2.1.2 Yêu cầu hệ thống</w:t>
        </w:r>
        <w:r w:rsidR="00831D9E">
          <w:rPr>
            <w:noProof/>
            <w:webHidden/>
          </w:rPr>
          <w:tab/>
        </w:r>
        <w:r w:rsidR="00831D9E">
          <w:rPr>
            <w:noProof/>
            <w:webHidden/>
          </w:rPr>
          <w:fldChar w:fldCharType="begin"/>
        </w:r>
        <w:r w:rsidR="00831D9E">
          <w:rPr>
            <w:noProof/>
            <w:webHidden/>
          </w:rPr>
          <w:instrText xml:space="preserve"> PAGEREF _Toc59384750 \h </w:instrText>
        </w:r>
        <w:r w:rsidR="00831D9E">
          <w:rPr>
            <w:noProof/>
            <w:webHidden/>
          </w:rPr>
        </w:r>
        <w:r w:rsidR="00831D9E">
          <w:rPr>
            <w:noProof/>
            <w:webHidden/>
          </w:rPr>
          <w:fldChar w:fldCharType="separate"/>
        </w:r>
        <w:r w:rsidR="00B91716">
          <w:rPr>
            <w:noProof/>
            <w:webHidden/>
          </w:rPr>
          <w:t>6</w:t>
        </w:r>
        <w:r w:rsidR="00831D9E">
          <w:rPr>
            <w:noProof/>
            <w:webHidden/>
          </w:rPr>
          <w:fldChar w:fldCharType="end"/>
        </w:r>
      </w:hyperlink>
    </w:p>
    <w:p w14:paraId="1A143E17" w14:textId="06185CFB"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51" w:history="1">
        <w:r w:rsidR="00831D9E" w:rsidRPr="00874A3D">
          <w:rPr>
            <w:rStyle w:val="Hyperlink"/>
            <w:noProof/>
          </w:rPr>
          <w:t>2.2 Xác định vai trò của người dùng</w:t>
        </w:r>
        <w:r w:rsidR="00831D9E">
          <w:rPr>
            <w:noProof/>
            <w:webHidden/>
          </w:rPr>
          <w:tab/>
        </w:r>
        <w:r w:rsidR="00831D9E">
          <w:rPr>
            <w:noProof/>
            <w:webHidden/>
          </w:rPr>
          <w:fldChar w:fldCharType="begin"/>
        </w:r>
        <w:r w:rsidR="00831D9E">
          <w:rPr>
            <w:noProof/>
            <w:webHidden/>
          </w:rPr>
          <w:instrText xml:space="preserve"> PAGEREF _Toc59384751 \h </w:instrText>
        </w:r>
        <w:r w:rsidR="00831D9E">
          <w:rPr>
            <w:noProof/>
            <w:webHidden/>
          </w:rPr>
        </w:r>
        <w:r w:rsidR="00831D9E">
          <w:rPr>
            <w:noProof/>
            <w:webHidden/>
          </w:rPr>
          <w:fldChar w:fldCharType="separate"/>
        </w:r>
        <w:r w:rsidR="00B91716">
          <w:rPr>
            <w:noProof/>
            <w:webHidden/>
          </w:rPr>
          <w:t>7</w:t>
        </w:r>
        <w:r w:rsidR="00831D9E">
          <w:rPr>
            <w:noProof/>
            <w:webHidden/>
          </w:rPr>
          <w:fldChar w:fldCharType="end"/>
        </w:r>
      </w:hyperlink>
    </w:p>
    <w:p w14:paraId="159EAE9B" w14:textId="6AE24BA5"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52" w:history="1">
        <w:r w:rsidR="00831D9E" w:rsidRPr="00874A3D">
          <w:rPr>
            <w:rStyle w:val="Hyperlink"/>
            <w:noProof/>
          </w:rPr>
          <w:t>2.3 Đặc tả usecase</w:t>
        </w:r>
        <w:r w:rsidR="00831D9E">
          <w:rPr>
            <w:noProof/>
            <w:webHidden/>
          </w:rPr>
          <w:tab/>
        </w:r>
        <w:r w:rsidR="00831D9E">
          <w:rPr>
            <w:noProof/>
            <w:webHidden/>
          </w:rPr>
          <w:fldChar w:fldCharType="begin"/>
        </w:r>
        <w:r w:rsidR="00831D9E">
          <w:rPr>
            <w:noProof/>
            <w:webHidden/>
          </w:rPr>
          <w:instrText xml:space="preserve"> PAGEREF _Toc59384752 \h </w:instrText>
        </w:r>
        <w:r w:rsidR="00831D9E">
          <w:rPr>
            <w:noProof/>
            <w:webHidden/>
          </w:rPr>
        </w:r>
        <w:r w:rsidR="00831D9E">
          <w:rPr>
            <w:noProof/>
            <w:webHidden/>
          </w:rPr>
          <w:fldChar w:fldCharType="separate"/>
        </w:r>
        <w:r w:rsidR="00B91716">
          <w:rPr>
            <w:noProof/>
            <w:webHidden/>
          </w:rPr>
          <w:t>9</w:t>
        </w:r>
        <w:r w:rsidR="00831D9E">
          <w:rPr>
            <w:noProof/>
            <w:webHidden/>
          </w:rPr>
          <w:fldChar w:fldCharType="end"/>
        </w:r>
      </w:hyperlink>
    </w:p>
    <w:p w14:paraId="039D3745" w14:textId="0FEB91DE"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53" w:history="1">
        <w:r w:rsidR="00831D9E" w:rsidRPr="00874A3D">
          <w:rPr>
            <w:rStyle w:val="Hyperlink"/>
            <w:noProof/>
          </w:rPr>
          <w:t>2.3.1 Usecase đăng nhập</w:t>
        </w:r>
        <w:r w:rsidR="00831D9E">
          <w:rPr>
            <w:noProof/>
            <w:webHidden/>
          </w:rPr>
          <w:tab/>
        </w:r>
        <w:r w:rsidR="00831D9E">
          <w:rPr>
            <w:noProof/>
            <w:webHidden/>
          </w:rPr>
          <w:fldChar w:fldCharType="begin"/>
        </w:r>
        <w:r w:rsidR="00831D9E">
          <w:rPr>
            <w:noProof/>
            <w:webHidden/>
          </w:rPr>
          <w:instrText xml:space="preserve"> PAGEREF _Toc59384753 \h </w:instrText>
        </w:r>
        <w:r w:rsidR="00831D9E">
          <w:rPr>
            <w:noProof/>
            <w:webHidden/>
          </w:rPr>
        </w:r>
        <w:r w:rsidR="00831D9E">
          <w:rPr>
            <w:noProof/>
            <w:webHidden/>
          </w:rPr>
          <w:fldChar w:fldCharType="separate"/>
        </w:r>
        <w:r w:rsidR="00B91716">
          <w:rPr>
            <w:noProof/>
            <w:webHidden/>
          </w:rPr>
          <w:t>9</w:t>
        </w:r>
        <w:r w:rsidR="00831D9E">
          <w:rPr>
            <w:noProof/>
            <w:webHidden/>
          </w:rPr>
          <w:fldChar w:fldCharType="end"/>
        </w:r>
      </w:hyperlink>
    </w:p>
    <w:p w14:paraId="415E0611" w14:textId="0320173E"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54" w:history="1">
        <w:r w:rsidR="00831D9E" w:rsidRPr="00874A3D">
          <w:rPr>
            <w:rStyle w:val="Hyperlink"/>
            <w:noProof/>
          </w:rPr>
          <w:t>2.3.2 Usecase đăng xuất</w:t>
        </w:r>
        <w:r w:rsidR="00831D9E">
          <w:rPr>
            <w:noProof/>
            <w:webHidden/>
          </w:rPr>
          <w:tab/>
        </w:r>
        <w:r w:rsidR="00831D9E">
          <w:rPr>
            <w:noProof/>
            <w:webHidden/>
          </w:rPr>
          <w:fldChar w:fldCharType="begin"/>
        </w:r>
        <w:r w:rsidR="00831D9E">
          <w:rPr>
            <w:noProof/>
            <w:webHidden/>
          </w:rPr>
          <w:instrText xml:space="preserve"> PAGEREF _Toc59384754 \h </w:instrText>
        </w:r>
        <w:r w:rsidR="00831D9E">
          <w:rPr>
            <w:noProof/>
            <w:webHidden/>
          </w:rPr>
        </w:r>
        <w:r w:rsidR="00831D9E">
          <w:rPr>
            <w:noProof/>
            <w:webHidden/>
          </w:rPr>
          <w:fldChar w:fldCharType="separate"/>
        </w:r>
        <w:r w:rsidR="00B91716">
          <w:rPr>
            <w:noProof/>
            <w:webHidden/>
          </w:rPr>
          <w:t>10</w:t>
        </w:r>
        <w:r w:rsidR="00831D9E">
          <w:rPr>
            <w:noProof/>
            <w:webHidden/>
          </w:rPr>
          <w:fldChar w:fldCharType="end"/>
        </w:r>
      </w:hyperlink>
    </w:p>
    <w:p w14:paraId="4F1B9643" w14:textId="0B037177"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55" w:history="1">
        <w:r w:rsidR="00831D9E" w:rsidRPr="00874A3D">
          <w:rPr>
            <w:rStyle w:val="Hyperlink"/>
            <w:noProof/>
          </w:rPr>
          <w:t>2.3.3 Usecase quản lý nhân sự</w:t>
        </w:r>
        <w:r w:rsidR="00831D9E">
          <w:rPr>
            <w:noProof/>
            <w:webHidden/>
          </w:rPr>
          <w:tab/>
        </w:r>
        <w:r w:rsidR="00831D9E">
          <w:rPr>
            <w:noProof/>
            <w:webHidden/>
          </w:rPr>
          <w:fldChar w:fldCharType="begin"/>
        </w:r>
        <w:r w:rsidR="00831D9E">
          <w:rPr>
            <w:noProof/>
            <w:webHidden/>
          </w:rPr>
          <w:instrText xml:space="preserve"> PAGEREF _Toc59384755 \h </w:instrText>
        </w:r>
        <w:r w:rsidR="00831D9E">
          <w:rPr>
            <w:noProof/>
            <w:webHidden/>
          </w:rPr>
        </w:r>
        <w:r w:rsidR="00831D9E">
          <w:rPr>
            <w:noProof/>
            <w:webHidden/>
          </w:rPr>
          <w:fldChar w:fldCharType="separate"/>
        </w:r>
        <w:r w:rsidR="00B91716">
          <w:rPr>
            <w:noProof/>
            <w:webHidden/>
          </w:rPr>
          <w:t>11</w:t>
        </w:r>
        <w:r w:rsidR="00831D9E">
          <w:rPr>
            <w:noProof/>
            <w:webHidden/>
          </w:rPr>
          <w:fldChar w:fldCharType="end"/>
        </w:r>
      </w:hyperlink>
    </w:p>
    <w:p w14:paraId="70606B3E" w14:textId="58BAE91F"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56" w:history="1">
        <w:r w:rsidR="00831D9E" w:rsidRPr="00874A3D">
          <w:rPr>
            <w:rStyle w:val="Hyperlink"/>
            <w:noProof/>
          </w:rPr>
          <w:t>2.3.4 Usecase quản lý nhà cung cấp</w:t>
        </w:r>
        <w:r w:rsidR="00831D9E">
          <w:rPr>
            <w:noProof/>
            <w:webHidden/>
          </w:rPr>
          <w:tab/>
        </w:r>
        <w:r w:rsidR="00831D9E">
          <w:rPr>
            <w:noProof/>
            <w:webHidden/>
          </w:rPr>
          <w:fldChar w:fldCharType="begin"/>
        </w:r>
        <w:r w:rsidR="00831D9E">
          <w:rPr>
            <w:noProof/>
            <w:webHidden/>
          </w:rPr>
          <w:instrText xml:space="preserve"> PAGEREF _Toc59384756 \h </w:instrText>
        </w:r>
        <w:r w:rsidR="00831D9E">
          <w:rPr>
            <w:noProof/>
            <w:webHidden/>
          </w:rPr>
        </w:r>
        <w:r w:rsidR="00831D9E">
          <w:rPr>
            <w:noProof/>
            <w:webHidden/>
          </w:rPr>
          <w:fldChar w:fldCharType="separate"/>
        </w:r>
        <w:r w:rsidR="00B91716">
          <w:rPr>
            <w:noProof/>
            <w:webHidden/>
          </w:rPr>
          <w:t>14</w:t>
        </w:r>
        <w:r w:rsidR="00831D9E">
          <w:rPr>
            <w:noProof/>
            <w:webHidden/>
          </w:rPr>
          <w:fldChar w:fldCharType="end"/>
        </w:r>
      </w:hyperlink>
    </w:p>
    <w:p w14:paraId="3DFF20BC" w14:textId="29EDD83A"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57" w:history="1">
        <w:r w:rsidR="00831D9E" w:rsidRPr="00874A3D">
          <w:rPr>
            <w:rStyle w:val="Hyperlink"/>
            <w:noProof/>
          </w:rPr>
          <w:t>2.3.5 Usecase quản lý bộ phận</w:t>
        </w:r>
        <w:r w:rsidR="00831D9E">
          <w:rPr>
            <w:noProof/>
            <w:webHidden/>
          </w:rPr>
          <w:tab/>
        </w:r>
        <w:r w:rsidR="00831D9E">
          <w:rPr>
            <w:noProof/>
            <w:webHidden/>
          </w:rPr>
          <w:fldChar w:fldCharType="begin"/>
        </w:r>
        <w:r w:rsidR="00831D9E">
          <w:rPr>
            <w:noProof/>
            <w:webHidden/>
          </w:rPr>
          <w:instrText xml:space="preserve"> PAGEREF _Toc59384757 \h </w:instrText>
        </w:r>
        <w:r w:rsidR="00831D9E">
          <w:rPr>
            <w:noProof/>
            <w:webHidden/>
          </w:rPr>
        </w:r>
        <w:r w:rsidR="00831D9E">
          <w:rPr>
            <w:noProof/>
            <w:webHidden/>
          </w:rPr>
          <w:fldChar w:fldCharType="separate"/>
        </w:r>
        <w:r w:rsidR="00B91716">
          <w:rPr>
            <w:noProof/>
            <w:webHidden/>
          </w:rPr>
          <w:t>15</w:t>
        </w:r>
        <w:r w:rsidR="00831D9E">
          <w:rPr>
            <w:noProof/>
            <w:webHidden/>
          </w:rPr>
          <w:fldChar w:fldCharType="end"/>
        </w:r>
      </w:hyperlink>
    </w:p>
    <w:p w14:paraId="7F97A5D5" w14:textId="74AD3B95"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58" w:history="1">
        <w:r w:rsidR="00831D9E" w:rsidRPr="00874A3D">
          <w:rPr>
            <w:rStyle w:val="Hyperlink"/>
            <w:noProof/>
          </w:rPr>
          <w:t>2.3.6 Usecase quản lý kho</w:t>
        </w:r>
        <w:r w:rsidR="00831D9E">
          <w:rPr>
            <w:noProof/>
            <w:webHidden/>
          </w:rPr>
          <w:tab/>
        </w:r>
        <w:r w:rsidR="00831D9E">
          <w:rPr>
            <w:noProof/>
            <w:webHidden/>
          </w:rPr>
          <w:fldChar w:fldCharType="begin"/>
        </w:r>
        <w:r w:rsidR="00831D9E">
          <w:rPr>
            <w:noProof/>
            <w:webHidden/>
          </w:rPr>
          <w:instrText xml:space="preserve"> PAGEREF _Toc59384758 \h </w:instrText>
        </w:r>
        <w:r w:rsidR="00831D9E">
          <w:rPr>
            <w:noProof/>
            <w:webHidden/>
          </w:rPr>
        </w:r>
        <w:r w:rsidR="00831D9E">
          <w:rPr>
            <w:noProof/>
            <w:webHidden/>
          </w:rPr>
          <w:fldChar w:fldCharType="separate"/>
        </w:r>
        <w:r w:rsidR="00B91716">
          <w:rPr>
            <w:noProof/>
            <w:webHidden/>
          </w:rPr>
          <w:t>16</w:t>
        </w:r>
        <w:r w:rsidR="00831D9E">
          <w:rPr>
            <w:noProof/>
            <w:webHidden/>
          </w:rPr>
          <w:fldChar w:fldCharType="end"/>
        </w:r>
      </w:hyperlink>
    </w:p>
    <w:p w14:paraId="77C1DEE7" w14:textId="214F0155"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59" w:history="1">
        <w:r w:rsidR="00831D9E" w:rsidRPr="00874A3D">
          <w:rPr>
            <w:rStyle w:val="Hyperlink"/>
            <w:noProof/>
          </w:rPr>
          <w:t>2.3.7 Usecase quản lý tài sản</w:t>
        </w:r>
        <w:r w:rsidR="00831D9E">
          <w:rPr>
            <w:noProof/>
            <w:webHidden/>
          </w:rPr>
          <w:tab/>
        </w:r>
        <w:r w:rsidR="00831D9E">
          <w:rPr>
            <w:noProof/>
            <w:webHidden/>
          </w:rPr>
          <w:fldChar w:fldCharType="begin"/>
        </w:r>
        <w:r w:rsidR="00831D9E">
          <w:rPr>
            <w:noProof/>
            <w:webHidden/>
          </w:rPr>
          <w:instrText xml:space="preserve"> PAGEREF _Toc59384759 \h </w:instrText>
        </w:r>
        <w:r w:rsidR="00831D9E">
          <w:rPr>
            <w:noProof/>
            <w:webHidden/>
          </w:rPr>
        </w:r>
        <w:r w:rsidR="00831D9E">
          <w:rPr>
            <w:noProof/>
            <w:webHidden/>
          </w:rPr>
          <w:fldChar w:fldCharType="separate"/>
        </w:r>
        <w:r w:rsidR="00B91716">
          <w:rPr>
            <w:noProof/>
            <w:webHidden/>
          </w:rPr>
          <w:t>17</w:t>
        </w:r>
        <w:r w:rsidR="00831D9E">
          <w:rPr>
            <w:noProof/>
            <w:webHidden/>
          </w:rPr>
          <w:fldChar w:fldCharType="end"/>
        </w:r>
      </w:hyperlink>
    </w:p>
    <w:p w14:paraId="63912DF1" w14:textId="178F90EB"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60" w:history="1">
        <w:r w:rsidR="00831D9E" w:rsidRPr="00874A3D">
          <w:rPr>
            <w:rStyle w:val="Hyperlink"/>
            <w:noProof/>
          </w:rPr>
          <w:t>2.3.8 Usecase quản lý phiếu yêu cầu</w:t>
        </w:r>
        <w:r w:rsidR="00831D9E">
          <w:rPr>
            <w:noProof/>
            <w:webHidden/>
          </w:rPr>
          <w:tab/>
        </w:r>
        <w:r w:rsidR="00831D9E">
          <w:rPr>
            <w:noProof/>
            <w:webHidden/>
          </w:rPr>
          <w:fldChar w:fldCharType="begin"/>
        </w:r>
        <w:r w:rsidR="00831D9E">
          <w:rPr>
            <w:noProof/>
            <w:webHidden/>
          </w:rPr>
          <w:instrText xml:space="preserve"> PAGEREF _Toc59384760 \h </w:instrText>
        </w:r>
        <w:r w:rsidR="00831D9E">
          <w:rPr>
            <w:noProof/>
            <w:webHidden/>
          </w:rPr>
        </w:r>
        <w:r w:rsidR="00831D9E">
          <w:rPr>
            <w:noProof/>
            <w:webHidden/>
          </w:rPr>
          <w:fldChar w:fldCharType="separate"/>
        </w:r>
        <w:r w:rsidR="00B91716">
          <w:rPr>
            <w:noProof/>
            <w:webHidden/>
          </w:rPr>
          <w:t>19</w:t>
        </w:r>
        <w:r w:rsidR="00831D9E">
          <w:rPr>
            <w:noProof/>
            <w:webHidden/>
          </w:rPr>
          <w:fldChar w:fldCharType="end"/>
        </w:r>
      </w:hyperlink>
    </w:p>
    <w:p w14:paraId="539C514A" w14:textId="710C478C"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61" w:history="1">
        <w:r w:rsidR="00831D9E" w:rsidRPr="00874A3D">
          <w:rPr>
            <w:rStyle w:val="Hyperlink"/>
            <w:noProof/>
          </w:rPr>
          <w:t>2.3.9 Usecase quản lý danh mục tài sản</w:t>
        </w:r>
        <w:r w:rsidR="00831D9E">
          <w:rPr>
            <w:noProof/>
            <w:webHidden/>
          </w:rPr>
          <w:tab/>
        </w:r>
        <w:r w:rsidR="00831D9E">
          <w:rPr>
            <w:noProof/>
            <w:webHidden/>
          </w:rPr>
          <w:fldChar w:fldCharType="begin"/>
        </w:r>
        <w:r w:rsidR="00831D9E">
          <w:rPr>
            <w:noProof/>
            <w:webHidden/>
          </w:rPr>
          <w:instrText xml:space="preserve"> PAGEREF _Toc59384761 \h </w:instrText>
        </w:r>
        <w:r w:rsidR="00831D9E">
          <w:rPr>
            <w:noProof/>
            <w:webHidden/>
          </w:rPr>
        </w:r>
        <w:r w:rsidR="00831D9E">
          <w:rPr>
            <w:noProof/>
            <w:webHidden/>
          </w:rPr>
          <w:fldChar w:fldCharType="separate"/>
        </w:r>
        <w:r w:rsidR="00B91716">
          <w:rPr>
            <w:noProof/>
            <w:webHidden/>
          </w:rPr>
          <w:t>21</w:t>
        </w:r>
        <w:r w:rsidR="00831D9E">
          <w:rPr>
            <w:noProof/>
            <w:webHidden/>
          </w:rPr>
          <w:fldChar w:fldCharType="end"/>
        </w:r>
      </w:hyperlink>
    </w:p>
    <w:p w14:paraId="2EE75C73" w14:textId="609D5C0A"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62" w:history="1">
        <w:r w:rsidR="00831D9E" w:rsidRPr="00874A3D">
          <w:rPr>
            <w:rStyle w:val="Hyperlink"/>
            <w:noProof/>
          </w:rPr>
          <w:t>2.4 Biểu đồ usecase phân rã</w:t>
        </w:r>
        <w:r w:rsidR="00831D9E">
          <w:rPr>
            <w:noProof/>
            <w:webHidden/>
          </w:rPr>
          <w:tab/>
        </w:r>
        <w:r w:rsidR="00831D9E">
          <w:rPr>
            <w:noProof/>
            <w:webHidden/>
          </w:rPr>
          <w:fldChar w:fldCharType="begin"/>
        </w:r>
        <w:r w:rsidR="00831D9E">
          <w:rPr>
            <w:noProof/>
            <w:webHidden/>
          </w:rPr>
          <w:instrText xml:space="preserve"> PAGEREF _Toc59384762 \h </w:instrText>
        </w:r>
        <w:r w:rsidR="00831D9E">
          <w:rPr>
            <w:noProof/>
            <w:webHidden/>
          </w:rPr>
        </w:r>
        <w:r w:rsidR="00831D9E">
          <w:rPr>
            <w:noProof/>
            <w:webHidden/>
          </w:rPr>
          <w:fldChar w:fldCharType="separate"/>
        </w:r>
        <w:r w:rsidR="00B91716">
          <w:rPr>
            <w:noProof/>
            <w:webHidden/>
          </w:rPr>
          <w:t>22</w:t>
        </w:r>
        <w:r w:rsidR="00831D9E">
          <w:rPr>
            <w:noProof/>
            <w:webHidden/>
          </w:rPr>
          <w:fldChar w:fldCharType="end"/>
        </w:r>
      </w:hyperlink>
    </w:p>
    <w:p w14:paraId="7CD27613" w14:textId="08358C38"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63" w:history="1">
        <w:r w:rsidR="00831D9E" w:rsidRPr="00874A3D">
          <w:rPr>
            <w:rStyle w:val="Hyperlink"/>
            <w:noProof/>
          </w:rPr>
          <w:t>2.5 Mô hình hóa nghiệp vụ với biểu đồ hoạt động</w:t>
        </w:r>
        <w:r w:rsidR="00831D9E">
          <w:rPr>
            <w:noProof/>
            <w:webHidden/>
          </w:rPr>
          <w:tab/>
        </w:r>
        <w:r w:rsidR="00831D9E">
          <w:rPr>
            <w:noProof/>
            <w:webHidden/>
          </w:rPr>
          <w:fldChar w:fldCharType="begin"/>
        </w:r>
        <w:r w:rsidR="00831D9E">
          <w:rPr>
            <w:noProof/>
            <w:webHidden/>
          </w:rPr>
          <w:instrText xml:space="preserve"> PAGEREF _Toc59384763 \h </w:instrText>
        </w:r>
        <w:r w:rsidR="00831D9E">
          <w:rPr>
            <w:noProof/>
            <w:webHidden/>
          </w:rPr>
        </w:r>
        <w:r w:rsidR="00831D9E">
          <w:rPr>
            <w:noProof/>
            <w:webHidden/>
          </w:rPr>
          <w:fldChar w:fldCharType="separate"/>
        </w:r>
        <w:r w:rsidR="00B91716">
          <w:rPr>
            <w:noProof/>
            <w:webHidden/>
          </w:rPr>
          <w:t>27</w:t>
        </w:r>
        <w:r w:rsidR="00831D9E">
          <w:rPr>
            <w:noProof/>
            <w:webHidden/>
          </w:rPr>
          <w:fldChar w:fldCharType="end"/>
        </w:r>
      </w:hyperlink>
    </w:p>
    <w:p w14:paraId="3108AFFD" w14:textId="6D95C9F1"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64" w:history="1">
        <w:r w:rsidR="00831D9E" w:rsidRPr="00874A3D">
          <w:rPr>
            <w:rStyle w:val="Hyperlink"/>
            <w:noProof/>
          </w:rPr>
          <w:t>2.6 Biểu đồ tuần tự</w:t>
        </w:r>
        <w:r w:rsidR="00831D9E">
          <w:rPr>
            <w:noProof/>
            <w:webHidden/>
          </w:rPr>
          <w:tab/>
        </w:r>
        <w:r w:rsidR="00831D9E">
          <w:rPr>
            <w:noProof/>
            <w:webHidden/>
          </w:rPr>
          <w:fldChar w:fldCharType="begin"/>
        </w:r>
        <w:r w:rsidR="00831D9E">
          <w:rPr>
            <w:noProof/>
            <w:webHidden/>
          </w:rPr>
          <w:instrText xml:space="preserve"> PAGEREF _Toc59384764 \h </w:instrText>
        </w:r>
        <w:r w:rsidR="00831D9E">
          <w:rPr>
            <w:noProof/>
            <w:webHidden/>
          </w:rPr>
        </w:r>
        <w:r w:rsidR="00831D9E">
          <w:rPr>
            <w:noProof/>
            <w:webHidden/>
          </w:rPr>
          <w:fldChar w:fldCharType="separate"/>
        </w:r>
        <w:r w:rsidR="00B91716">
          <w:rPr>
            <w:noProof/>
            <w:webHidden/>
          </w:rPr>
          <w:t>38</w:t>
        </w:r>
        <w:r w:rsidR="00831D9E">
          <w:rPr>
            <w:noProof/>
            <w:webHidden/>
          </w:rPr>
          <w:fldChar w:fldCharType="end"/>
        </w:r>
      </w:hyperlink>
    </w:p>
    <w:p w14:paraId="355444C4" w14:textId="5545A47B"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65" w:history="1">
        <w:r w:rsidR="00831D9E" w:rsidRPr="00874A3D">
          <w:rPr>
            <w:rStyle w:val="Hyperlink"/>
            <w:noProof/>
          </w:rPr>
          <w:t>2.7 Biểu đồ lớp</w:t>
        </w:r>
        <w:r w:rsidR="00831D9E">
          <w:rPr>
            <w:noProof/>
            <w:webHidden/>
          </w:rPr>
          <w:tab/>
        </w:r>
        <w:r w:rsidR="00831D9E">
          <w:rPr>
            <w:noProof/>
            <w:webHidden/>
          </w:rPr>
          <w:fldChar w:fldCharType="begin"/>
        </w:r>
        <w:r w:rsidR="00831D9E">
          <w:rPr>
            <w:noProof/>
            <w:webHidden/>
          </w:rPr>
          <w:instrText xml:space="preserve"> PAGEREF _Toc59384765 \h </w:instrText>
        </w:r>
        <w:r w:rsidR="00831D9E">
          <w:rPr>
            <w:noProof/>
            <w:webHidden/>
          </w:rPr>
        </w:r>
        <w:r w:rsidR="00831D9E">
          <w:rPr>
            <w:noProof/>
            <w:webHidden/>
          </w:rPr>
          <w:fldChar w:fldCharType="separate"/>
        </w:r>
        <w:r w:rsidR="00B91716">
          <w:rPr>
            <w:noProof/>
            <w:webHidden/>
          </w:rPr>
          <w:t>41</w:t>
        </w:r>
        <w:r w:rsidR="00831D9E">
          <w:rPr>
            <w:noProof/>
            <w:webHidden/>
          </w:rPr>
          <w:fldChar w:fldCharType="end"/>
        </w:r>
      </w:hyperlink>
    </w:p>
    <w:p w14:paraId="7CDEF475" w14:textId="509656B0"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66" w:history="1">
        <w:r w:rsidR="00831D9E" w:rsidRPr="00874A3D">
          <w:rPr>
            <w:rStyle w:val="Hyperlink"/>
            <w:noProof/>
          </w:rPr>
          <w:t>2.8 Thiết kế hệ thống</w:t>
        </w:r>
        <w:r w:rsidR="00831D9E">
          <w:rPr>
            <w:noProof/>
            <w:webHidden/>
          </w:rPr>
          <w:tab/>
        </w:r>
        <w:r w:rsidR="00831D9E">
          <w:rPr>
            <w:noProof/>
            <w:webHidden/>
          </w:rPr>
          <w:fldChar w:fldCharType="begin"/>
        </w:r>
        <w:r w:rsidR="00831D9E">
          <w:rPr>
            <w:noProof/>
            <w:webHidden/>
          </w:rPr>
          <w:instrText xml:space="preserve"> PAGEREF _Toc59384766 \h </w:instrText>
        </w:r>
        <w:r w:rsidR="00831D9E">
          <w:rPr>
            <w:noProof/>
            <w:webHidden/>
          </w:rPr>
        </w:r>
        <w:r w:rsidR="00831D9E">
          <w:rPr>
            <w:noProof/>
            <w:webHidden/>
          </w:rPr>
          <w:fldChar w:fldCharType="separate"/>
        </w:r>
        <w:r w:rsidR="00B91716">
          <w:rPr>
            <w:noProof/>
            <w:webHidden/>
          </w:rPr>
          <w:t>42</w:t>
        </w:r>
        <w:r w:rsidR="00831D9E">
          <w:rPr>
            <w:noProof/>
            <w:webHidden/>
          </w:rPr>
          <w:fldChar w:fldCharType="end"/>
        </w:r>
      </w:hyperlink>
    </w:p>
    <w:p w14:paraId="105523DE" w14:textId="196C633C"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67" w:history="1">
        <w:r w:rsidR="00831D9E" w:rsidRPr="00874A3D">
          <w:rPr>
            <w:rStyle w:val="Hyperlink"/>
            <w:noProof/>
          </w:rPr>
          <w:t>2.9 Thiết kế cơ sở dữ liệu</w:t>
        </w:r>
        <w:r w:rsidR="00831D9E">
          <w:rPr>
            <w:noProof/>
            <w:webHidden/>
          </w:rPr>
          <w:tab/>
        </w:r>
        <w:r w:rsidR="00831D9E">
          <w:rPr>
            <w:noProof/>
            <w:webHidden/>
          </w:rPr>
          <w:fldChar w:fldCharType="begin"/>
        </w:r>
        <w:r w:rsidR="00831D9E">
          <w:rPr>
            <w:noProof/>
            <w:webHidden/>
          </w:rPr>
          <w:instrText xml:space="preserve"> PAGEREF _Toc59384767 \h </w:instrText>
        </w:r>
        <w:r w:rsidR="00831D9E">
          <w:rPr>
            <w:noProof/>
            <w:webHidden/>
          </w:rPr>
        </w:r>
        <w:r w:rsidR="00831D9E">
          <w:rPr>
            <w:noProof/>
            <w:webHidden/>
          </w:rPr>
          <w:fldChar w:fldCharType="separate"/>
        </w:r>
        <w:r w:rsidR="00B91716">
          <w:rPr>
            <w:noProof/>
            <w:webHidden/>
          </w:rPr>
          <w:t>43</w:t>
        </w:r>
        <w:r w:rsidR="00831D9E">
          <w:rPr>
            <w:noProof/>
            <w:webHidden/>
          </w:rPr>
          <w:fldChar w:fldCharType="end"/>
        </w:r>
      </w:hyperlink>
    </w:p>
    <w:p w14:paraId="2D4DBCC3" w14:textId="31A84EBA"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68" w:history="1">
        <w:r w:rsidR="00831D9E" w:rsidRPr="00874A3D">
          <w:rPr>
            <w:rStyle w:val="Hyperlink"/>
            <w:noProof/>
          </w:rPr>
          <w:t>2.9.1 Thiết kế cơ sở dữ liệu tổng quát</w:t>
        </w:r>
        <w:r w:rsidR="00831D9E">
          <w:rPr>
            <w:noProof/>
            <w:webHidden/>
          </w:rPr>
          <w:tab/>
        </w:r>
        <w:r w:rsidR="00831D9E">
          <w:rPr>
            <w:noProof/>
            <w:webHidden/>
          </w:rPr>
          <w:fldChar w:fldCharType="begin"/>
        </w:r>
        <w:r w:rsidR="00831D9E">
          <w:rPr>
            <w:noProof/>
            <w:webHidden/>
          </w:rPr>
          <w:instrText xml:space="preserve"> PAGEREF _Toc59384768 \h </w:instrText>
        </w:r>
        <w:r w:rsidR="00831D9E">
          <w:rPr>
            <w:noProof/>
            <w:webHidden/>
          </w:rPr>
        </w:r>
        <w:r w:rsidR="00831D9E">
          <w:rPr>
            <w:noProof/>
            <w:webHidden/>
          </w:rPr>
          <w:fldChar w:fldCharType="separate"/>
        </w:r>
        <w:r w:rsidR="00B91716">
          <w:rPr>
            <w:noProof/>
            <w:webHidden/>
          </w:rPr>
          <w:t>43</w:t>
        </w:r>
        <w:r w:rsidR="00831D9E">
          <w:rPr>
            <w:noProof/>
            <w:webHidden/>
          </w:rPr>
          <w:fldChar w:fldCharType="end"/>
        </w:r>
      </w:hyperlink>
    </w:p>
    <w:p w14:paraId="1A4F58C3" w14:textId="33EEBD3F"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69" w:history="1">
        <w:r w:rsidR="00831D9E" w:rsidRPr="00874A3D">
          <w:rPr>
            <w:rStyle w:val="Hyperlink"/>
            <w:noProof/>
          </w:rPr>
          <w:t>2.9.2 Chi tiết một số bảng chính</w:t>
        </w:r>
        <w:r w:rsidR="00831D9E">
          <w:rPr>
            <w:noProof/>
            <w:webHidden/>
          </w:rPr>
          <w:tab/>
        </w:r>
        <w:r w:rsidR="00831D9E">
          <w:rPr>
            <w:noProof/>
            <w:webHidden/>
          </w:rPr>
          <w:fldChar w:fldCharType="begin"/>
        </w:r>
        <w:r w:rsidR="00831D9E">
          <w:rPr>
            <w:noProof/>
            <w:webHidden/>
          </w:rPr>
          <w:instrText xml:space="preserve"> PAGEREF _Toc59384769 \h </w:instrText>
        </w:r>
        <w:r w:rsidR="00831D9E">
          <w:rPr>
            <w:noProof/>
            <w:webHidden/>
          </w:rPr>
        </w:r>
        <w:r w:rsidR="00831D9E">
          <w:rPr>
            <w:noProof/>
            <w:webHidden/>
          </w:rPr>
          <w:fldChar w:fldCharType="separate"/>
        </w:r>
        <w:r w:rsidR="00B91716">
          <w:rPr>
            <w:noProof/>
            <w:webHidden/>
          </w:rPr>
          <w:t>44</w:t>
        </w:r>
        <w:r w:rsidR="00831D9E">
          <w:rPr>
            <w:noProof/>
            <w:webHidden/>
          </w:rPr>
          <w:fldChar w:fldCharType="end"/>
        </w:r>
      </w:hyperlink>
    </w:p>
    <w:p w14:paraId="710CF519" w14:textId="105F56E8"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70" w:history="1">
        <w:r w:rsidR="00831D9E" w:rsidRPr="00874A3D">
          <w:rPr>
            <w:rStyle w:val="Hyperlink"/>
            <w:noProof/>
          </w:rPr>
          <w:t>CHƯƠNG 3 XÂY DỰNG VÀ TRIỂN KHAI HỆ THỐNG</w:t>
        </w:r>
        <w:r w:rsidR="00831D9E">
          <w:rPr>
            <w:noProof/>
            <w:webHidden/>
          </w:rPr>
          <w:tab/>
        </w:r>
        <w:r w:rsidR="00831D9E">
          <w:rPr>
            <w:noProof/>
            <w:webHidden/>
          </w:rPr>
          <w:fldChar w:fldCharType="begin"/>
        </w:r>
        <w:r w:rsidR="00831D9E">
          <w:rPr>
            <w:noProof/>
            <w:webHidden/>
          </w:rPr>
          <w:instrText xml:space="preserve"> PAGEREF _Toc59384770 \h </w:instrText>
        </w:r>
        <w:r w:rsidR="00831D9E">
          <w:rPr>
            <w:noProof/>
            <w:webHidden/>
          </w:rPr>
        </w:r>
        <w:r w:rsidR="00831D9E">
          <w:rPr>
            <w:noProof/>
            <w:webHidden/>
          </w:rPr>
          <w:fldChar w:fldCharType="separate"/>
        </w:r>
        <w:r w:rsidR="00B91716">
          <w:rPr>
            <w:noProof/>
            <w:webHidden/>
          </w:rPr>
          <w:t>53</w:t>
        </w:r>
        <w:r w:rsidR="00831D9E">
          <w:rPr>
            <w:noProof/>
            <w:webHidden/>
          </w:rPr>
          <w:fldChar w:fldCharType="end"/>
        </w:r>
      </w:hyperlink>
    </w:p>
    <w:p w14:paraId="1923AC22" w14:textId="099EAC37"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71" w:history="1">
        <w:r w:rsidR="00831D9E" w:rsidRPr="00874A3D">
          <w:rPr>
            <w:rStyle w:val="Hyperlink"/>
            <w:noProof/>
          </w:rPr>
          <w:t>3.1 Công cụ xây dựng hệ thống</w:t>
        </w:r>
        <w:r w:rsidR="00831D9E">
          <w:rPr>
            <w:noProof/>
            <w:webHidden/>
          </w:rPr>
          <w:tab/>
        </w:r>
        <w:r w:rsidR="00831D9E">
          <w:rPr>
            <w:noProof/>
            <w:webHidden/>
          </w:rPr>
          <w:fldChar w:fldCharType="begin"/>
        </w:r>
        <w:r w:rsidR="00831D9E">
          <w:rPr>
            <w:noProof/>
            <w:webHidden/>
          </w:rPr>
          <w:instrText xml:space="preserve"> PAGEREF _Toc59384771 \h </w:instrText>
        </w:r>
        <w:r w:rsidR="00831D9E">
          <w:rPr>
            <w:noProof/>
            <w:webHidden/>
          </w:rPr>
        </w:r>
        <w:r w:rsidR="00831D9E">
          <w:rPr>
            <w:noProof/>
            <w:webHidden/>
          </w:rPr>
          <w:fldChar w:fldCharType="separate"/>
        </w:r>
        <w:r w:rsidR="00B91716">
          <w:rPr>
            <w:noProof/>
            <w:webHidden/>
          </w:rPr>
          <w:t>53</w:t>
        </w:r>
        <w:r w:rsidR="00831D9E">
          <w:rPr>
            <w:noProof/>
            <w:webHidden/>
          </w:rPr>
          <w:fldChar w:fldCharType="end"/>
        </w:r>
      </w:hyperlink>
    </w:p>
    <w:p w14:paraId="088F4522" w14:textId="2F913FD8"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72" w:history="1">
        <w:r w:rsidR="00831D9E" w:rsidRPr="00874A3D">
          <w:rPr>
            <w:rStyle w:val="Hyperlink"/>
            <w:noProof/>
          </w:rPr>
          <w:t>3.1.1 Frontend</w:t>
        </w:r>
        <w:r w:rsidR="00831D9E">
          <w:rPr>
            <w:noProof/>
            <w:webHidden/>
          </w:rPr>
          <w:tab/>
        </w:r>
        <w:r w:rsidR="00831D9E">
          <w:rPr>
            <w:noProof/>
            <w:webHidden/>
          </w:rPr>
          <w:fldChar w:fldCharType="begin"/>
        </w:r>
        <w:r w:rsidR="00831D9E">
          <w:rPr>
            <w:noProof/>
            <w:webHidden/>
          </w:rPr>
          <w:instrText xml:space="preserve"> PAGEREF _Toc59384772 \h </w:instrText>
        </w:r>
        <w:r w:rsidR="00831D9E">
          <w:rPr>
            <w:noProof/>
            <w:webHidden/>
          </w:rPr>
        </w:r>
        <w:r w:rsidR="00831D9E">
          <w:rPr>
            <w:noProof/>
            <w:webHidden/>
          </w:rPr>
          <w:fldChar w:fldCharType="separate"/>
        </w:r>
        <w:r w:rsidR="00B91716">
          <w:rPr>
            <w:noProof/>
            <w:webHidden/>
          </w:rPr>
          <w:t>53</w:t>
        </w:r>
        <w:r w:rsidR="00831D9E">
          <w:rPr>
            <w:noProof/>
            <w:webHidden/>
          </w:rPr>
          <w:fldChar w:fldCharType="end"/>
        </w:r>
      </w:hyperlink>
    </w:p>
    <w:p w14:paraId="7B5BE657" w14:textId="67D09740"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73" w:history="1">
        <w:r w:rsidR="00831D9E" w:rsidRPr="00874A3D">
          <w:rPr>
            <w:rStyle w:val="Hyperlink"/>
            <w:noProof/>
          </w:rPr>
          <w:t>3.1.2 Backend</w:t>
        </w:r>
        <w:r w:rsidR="00831D9E">
          <w:rPr>
            <w:noProof/>
            <w:webHidden/>
          </w:rPr>
          <w:tab/>
        </w:r>
        <w:r w:rsidR="00831D9E">
          <w:rPr>
            <w:noProof/>
            <w:webHidden/>
          </w:rPr>
          <w:fldChar w:fldCharType="begin"/>
        </w:r>
        <w:r w:rsidR="00831D9E">
          <w:rPr>
            <w:noProof/>
            <w:webHidden/>
          </w:rPr>
          <w:instrText xml:space="preserve"> PAGEREF _Toc59384773 \h </w:instrText>
        </w:r>
        <w:r w:rsidR="00831D9E">
          <w:rPr>
            <w:noProof/>
            <w:webHidden/>
          </w:rPr>
        </w:r>
        <w:r w:rsidR="00831D9E">
          <w:rPr>
            <w:noProof/>
            <w:webHidden/>
          </w:rPr>
          <w:fldChar w:fldCharType="separate"/>
        </w:r>
        <w:r w:rsidR="00B91716">
          <w:rPr>
            <w:noProof/>
            <w:webHidden/>
          </w:rPr>
          <w:t>54</w:t>
        </w:r>
        <w:r w:rsidR="00831D9E">
          <w:rPr>
            <w:noProof/>
            <w:webHidden/>
          </w:rPr>
          <w:fldChar w:fldCharType="end"/>
        </w:r>
      </w:hyperlink>
    </w:p>
    <w:p w14:paraId="0FA09244" w14:textId="1F0DF8FF"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74" w:history="1">
        <w:r w:rsidR="00831D9E" w:rsidRPr="00874A3D">
          <w:rPr>
            <w:rStyle w:val="Hyperlink"/>
            <w:noProof/>
          </w:rPr>
          <w:t>3.1.3 Cơ sở dữ liệu.</w:t>
        </w:r>
        <w:r w:rsidR="00831D9E">
          <w:rPr>
            <w:noProof/>
            <w:webHidden/>
          </w:rPr>
          <w:tab/>
        </w:r>
        <w:r w:rsidR="00831D9E">
          <w:rPr>
            <w:noProof/>
            <w:webHidden/>
          </w:rPr>
          <w:fldChar w:fldCharType="begin"/>
        </w:r>
        <w:r w:rsidR="00831D9E">
          <w:rPr>
            <w:noProof/>
            <w:webHidden/>
          </w:rPr>
          <w:instrText xml:space="preserve"> PAGEREF _Toc59384774 \h </w:instrText>
        </w:r>
        <w:r w:rsidR="00831D9E">
          <w:rPr>
            <w:noProof/>
            <w:webHidden/>
          </w:rPr>
        </w:r>
        <w:r w:rsidR="00831D9E">
          <w:rPr>
            <w:noProof/>
            <w:webHidden/>
          </w:rPr>
          <w:fldChar w:fldCharType="separate"/>
        </w:r>
        <w:r w:rsidR="00B91716">
          <w:rPr>
            <w:noProof/>
            <w:webHidden/>
          </w:rPr>
          <w:t>55</w:t>
        </w:r>
        <w:r w:rsidR="00831D9E">
          <w:rPr>
            <w:noProof/>
            <w:webHidden/>
          </w:rPr>
          <w:fldChar w:fldCharType="end"/>
        </w:r>
      </w:hyperlink>
    </w:p>
    <w:p w14:paraId="1E17FB85" w14:textId="6DB67EEC"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75" w:history="1">
        <w:r w:rsidR="00831D9E" w:rsidRPr="00874A3D">
          <w:rPr>
            <w:rStyle w:val="Hyperlink"/>
            <w:noProof/>
          </w:rPr>
          <w:t>3.1.4 Các công cụ hỗ trợ</w:t>
        </w:r>
        <w:r w:rsidR="00831D9E">
          <w:rPr>
            <w:noProof/>
            <w:webHidden/>
          </w:rPr>
          <w:tab/>
        </w:r>
        <w:r w:rsidR="00831D9E">
          <w:rPr>
            <w:noProof/>
            <w:webHidden/>
          </w:rPr>
          <w:fldChar w:fldCharType="begin"/>
        </w:r>
        <w:r w:rsidR="00831D9E">
          <w:rPr>
            <w:noProof/>
            <w:webHidden/>
          </w:rPr>
          <w:instrText xml:space="preserve"> PAGEREF _Toc59384775 \h </w:instrText>
        </w:r>
        <w:r w:rsidR="00831D9E">
          <w:rPr>
            <w:noProof/>
            <w:webHidden/>
          </w:rPr>
        </w:r>
        <w:r w:rsidR="00831D9E">
          <w:rPr>
            <w:noProof/>
            <w:webHidden/>
          </w:rPr>
          <w:fldChar w:fldCharType="separate"/>
        </w:r>
        <w:r w:rsidR="00B91716">
          <w:rPr>
            <w:noProof/>
            <w:webHidden/>
          </w:rPr>
          <w:t>56</w:t>
        </w:r>
        <w:r w:rsidR="00831D9E">
          <w:rPr>
            <w:noProof/>
            <w:webHidden/>
          </w:rPr>
          <w:fldChar w:fldCharType="end"/>
        </w:r>
      </w:hyperlink>
    </w:p>
    <w:p w14:paraId="1918D55E" w14:textId="414F0EA1"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76" w:history="1">
        <w:r w:rsidR="00831D9E" w:rsidRPr="00874A3D">
          <w:rPr>
            <w:rStyle w:val="Hyperlink"/>
            <w:noProof/>
          </w:rPr>
          <w:t>3.2 Kiến trúc xây dựng</w:t>
        </w:r>
        <w:r w:rsidR="00831D9E">
          <w:rPr>
            <w:noProof/>
            <w:webHidden/>
          </w:rPr>
          <w:tab/>
        </w:r>
        <w:r w:rsidR="00831D9E">
          <w:rPr>
            <w:noProof/>
            <w:webHidden/>
          </w:rPr>
          <w:fldChar w:fldCharType="begin"/>
        </w:r>
        <w:r w:rsidR="00831D9E">
          <w:rPr>
            <w:noProof/>
            <w:webHidden/>
          </w:rPr>
          <w:instrText xml:space="preserve"> PAGEREF _Toc59384776 \h </w:instrText>
        </w:r>
        <w:r w:rsidR="00831D9E">
          <w:rPr>
            <w:noProof/>
            <w:webHidden/>
          </w:rPr>
        </w:r>
        <w:r w:rsidR="00831D9E">
          <w:rPr>
            <w:noProof/>
            <w:webHidden/>
          </w:rPr>
          <w:fldChar w:fldCharType="separate"/>
        </w:r>
        <w:r w:rsidR="00B91716">
          <w:rPr>
            <w:noProof/>
            <w:webHidden/>
          </w:rPr>
          <w:t>56</w:t>
        </w:r>
        <w:r w:rsidR="00831D9E">
          <w:rPr>
            <w:noProof/>
            <w:webHidden/>
          </w:rPr>
          <w:fldChar w:fldCharType="end"/>
        </w:r>
      </w:hyperlink>
    </w:p>
    <w:p w14:paraId="68BE2587" w14:textId="0AE3ABDB"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77" w:history="1">
        <w:r w:rsidR="00831D9E" w:rsidRPr="00874A3D">
          <w:rPr>
            <w:rStyle w:val="Hyperlink"/>
            <w:noProof/>
          </w:rPr>
          <w:t>3.3 Restful web Service</w:t>
        </w:r>
        <w:r w:rsidR="00831D9E">
          <w:rPr>
            <w:noProof/>
            <w:webHidden/>
          </w:rPr>
          <w:tab/>
        </w:r>
        <w:r w:rsidR="00831D9E">
          <w:rPr>
            <w:noProof/>
            <w:webHidden/>
          </w:rPr>
          <w:fldChar w:fldCharType="begin"/>
        </w:r>
        <w:r w:rsidR="00831D9E">
          <w:rPr>
            <w:noProof/>
            <w:webHidden/>
          </w:rPr>
          <w:instrText xml:space="preserve"> PAGEREF _Toc59384777 \h </w:instrText>
        </w:r>
        <w:r w:rsidR="00831D9E">
          <w:rPr>
            <w:noProof/>
            <w:webHidden/>
          </w:rPr>
        </w:r>
        <w:r w:rsidR="00831D9E">
          <w:rPr>
            <w:noProof/>
            <w:webHidden/>
          </w:rPr>
          <w:fldChar w:fldCharType="separate"/>
        </w:r>
        <w:r w:rsidR="00B91716">
          <w:rPr>
            <w:noProof/>
            <w:webHidden/>
          </w:rPr>
          <w:t>57</w:t>
        </w:r>
        <w:r w:rsidR="00831D9E">
          <w:rPr>
            <w:noProof/>
            <w:webHidden/>
          </w:rPr>
          <w:fldChar w:fldCharType="end"/>
        </w:r>
      </w:hyperlink>
    </w:p>
    <w:p w14:paraId="61B29697" w14:textId="49B4800D"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78" w:history="1">
        <w:r w:rsidR="00831D9E" w:rsidRPr="00874A3D">
          <w:rPr>
            <w:rStyle w:val="Hyperlink"/>
            <w:noProof/>
          </w:rPr>
          <w:t>3.3.1 Web service</w:t>
        </w:r>
        <w:r w:rsidR="00831D9E">
          <w:rPr>
            <w:noProof/>
            <w:webHidden/>
          </w:rPr>
          <w:tab/>
        </w:r>
        <w:r w:rsidR="00831D9E">
          <w:rPr>
            <w:noProof/>
            <w:webHidden/>
          </w:rPr>
          <w:fldChar w:fldCharType="begin"/>
        </w:r>
        <w:r w:rsidR="00831D9E">
          <w:rPr>
            <w:noProof/>
            <w:webHidden/>
          </w:rPr>
          <w:instrText xml:space="preserve"> PAGEREF _Toc59384778 \h </w:instrText>
        </w:r>
        <w:r w:rsidR="00831D9E">
          <w:rPr>
            <w:noProof/>
            <w:webHidden/>
          </w:rPr>
        </w:r>
        <w:r w:rsidR="00831D9E">
          <w:rPr>
            <w:noProof/>
            <w:webHidden/>
          </w:rPr>
          <w:fldChar w:fldCharType="separate"/>
        </w:r>
        <w:r w:rsidR="00B91716">
          <w:rPr>
            <w:noProof/>
            <w:webHidden/>
          </w:rPr>
          <w:t>57</w:t>
        </w:r>
        <w:r w:rsidR="00831D9E">
          <w:rPr>
            <w:noProof/>
            <w:webHidden/>
          </w:rPr>
          <w:fldChar w:fldCharType="end"/>
        </w:r>
      </w:hyperlink>
    </w:p>
    <w:p w14:paraId="1B4803F0" w14:textId="019A0A0B"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79" w:history="1">
        <w:r w:rsidR="00831D9E" w:rsidRPr="00874A3D">
          <w:rPr>
            <w:rStyle w:val="Hyperlink"/>
            <w:noProof/>
          </w:rPr>
          <w:t>3.3.2 RESTful web service</w:t>
        </w:r>
        <w:r w:rsidR="00831D9E">
          <w:rPr>
            <w:noProof/>
            <w:webHidden/>
          </w:rPr>
          <w:tab/>
        </w:r>
        <w:r w:rsidR="00831D9E">
          <w:rPr>
            <w:noProof/>
            <w:webHidden/>
          </w:rPr>
          <w:fldChar w:fldCharType="begin"/>
        </w:r>
        <w:r w:rsidR="00831D9E">
          <w:rPr>
            <w:noProof/>
            <w:webHidden/>
          </w:rPr>
          <w:instrText xml:space="preserve"> PAGEREF _Toc59384779 \h </w:instrText>
        </w:r>
        <w:r w:rsidR="00831D9E">
          <w:rPr>
            <w:noProof/>
            <w:webHidden/>
          </w:rPr>
        </w:r>
        <w:r w:rsidR="00831D9E">
          <w:rPr>
            <w:noProof/>
            <w:webHidden/>
          </w:rPr>
          <w:fldChar w:fldCharType="separate"/>
        </w:r>
        <w:r w:rsidR="00B91716">
          <w:rPr>
            <w:noProof/>
            <w:webHidden/>
          </w:rPr>
          <w:t>57</w:t>
        </w:r>
        <w:r w:rsidR="00831D9E">
          <w:rPr>
            <w:noProof/>
            <w:webHidden/>
          </w:rPr>
          <w:fldChar w:fldCharType="end"/>
        </w:r>
      </w:hyperlink>
    </w:p>
    <w:p w14:paraId="34CBC2F0" w14:textId="54D78A28"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80" w:history="1">
        <w:r w:rsidR="00831D9E" w:rsidRPr="00874A3D">
          <w:rPr>
            <w:rStyle w:val="Hyperlink"/>
            <w:noProof/>
          </w:rPr>
          <w:t>3.4 Bảo mật và phân quyền</w:t>
        </w:r>
        <w:r w:rsidR="00831D9E">
          <w:rPr>
            <w:noProof/>
            <w:webHidden/>
          </w:rPr>
          <w:tab/>
        </w:r>
        <w:r w:rsidR="00831D9E">
          <w:rPr>
            <w:noProof/>
            <w:webHidden/>
          </w:rPr>
          <w:fldChar w:fldCharType="begin"/>
        </w:r>
        <w:r w:rsidR="00831D9E">
          <w:rPr>
            <w:noProof/>
            <w:webHidden/>
          </w:rPr>
          <w:instrText xml:space="preserve"> PAGEREF _Toc59384780 \h </w:instrText>
        </w:r>
        <w:r w:rsidR="00831D9E">
          <w:rPr>
            <w:noProof/>
            <w:webHidden/>
          </w:rPr>
        </w:r>
        <w:r w:rsidR="00831D9E">
          <w:rPr>
            <w:noProof/>
            <w:webHidden/>
          </w:rPr>
          <w:fldChar w:fldCharType="separate"/>
        </w:r>
        <w:r w:rsidR="00B91716">
          <w:rPr>
            <w:noProof/>
            <w:webHidden/>
          </w:rPr>
          <w:t>58</w:t>
        </w:r>
        <w:r w:rsidR="00831D9E">
          <w:rPr>
            <w:noProof/>
            <w:webHidden/>
          </w:rPr>
          <w:fldChar w:fldCharType="end"/>
        </w:r>
      </w:hyperlink>
    </w:p>
    <w:p w14:paraId="0802463C" w14:textId="37E1AB75"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81" w:history="1">
        <w:r w:rsidR="00831D9E" w:rsidRPr="00874A3D">
          <w:rPr>
            <w:rStyle w:val="Hyperlink"/>
            <w:noProof/>
          </w:rPr>
          <w:t>3.4.1 Xác thực</w:t>
        </w:r>
        <w:r w:rsidR="00831D9E">
          <w:rPr>
            <w:noProof/>
            <w:webHidden/>
          </w:rPr>
          <w:tab/>
        </w:r>
        <w:r w:rsidR="00831D9E">
          <w:rPr>
            <w:noProof/>
            <w:webHidden/>
          </w:rPr>
          <w:fldChar w:fldCharType="begin"/>
        </w:r>
        <w:r w:rsidR="00831D9E">
          <w:rPr>
            <w:noProof/>
            <w:webHidden/>
          </w:rPr>
          <w:instrText xml:space="preserve"> PAGEREF _Toc59384781 \h </w:instrText>
        </w:r>
        <w:r w:rsidR="00831D9E">
          <w:rPr>
            <w:noProof/>
            <w:webHidden/>
          </w:rPr>
        </w:r>
        <w:r w:rsidR="00831D9E">
          <w:rPr>
            <w:noProof/>
            <w:webHidden/>
          </w:rPr>
          <w:fldChar w:fldCharType="separate"/>
        </w:r>
        <w:r w:rsidR="00B91716">
          <w:rPr>
            <w:noProof/>
            <w:webHidden/>
          </w:rPr>
          <w:t>59</w:t>
        </w:r>
        <w:r w:rsidR="00831D9E">
          <w:rPr>
            <w:noProof/>
            <w:webHidden/>
          </w:rPr>
          <w:fldChar w:fldCharType="end"/>
        </w:r>
      </w:hyperlink>
    </w:p>
    <w:p w14:paraId="5A4D257E" w14:textId="52ADA3CE"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82" w:history="1">
        <w:r w:rsidR="00831D9E" w:rsidRPr="00874A3D">
          <w:rPr>
            <w:rStyle w:val="Hyperlink"/>
            <w:noProof/>
          </w:rPr>
          <w:t>3.4.2 Phân quyền</w:t>
        </w:r>
        <w:r w:rsidR="00831D9E">
          <w:rPr>
            <w:noProof/>
            <w:webHidden/>
          </w:rPr>
          <w:tab/>
        </w:r>
        <w:r w:rsidR="00831D9E">
          <w:rPr>
            <w:noProof/>
            <w:webHidden/>
          </w:rPr>
          <w:fldChar w:fldCharType="begin"/>
        </w:r>
        <w:r w:rsidR="00831D9E">
          <w:rPr>
            <w:noProof/>
            <w:webHidden/>
          </w:rPr>
          <w:instrText xml:space="preserve"> PAGEREF _Toc59384782 \h </w:instrText>
        </w:r>
        <w:r w:rsidR="00831D9E">
          <w:rPr>
            <w:noProof/>
            <w:webHidden/>
          </w:rPr>
        </w:r>
        <w:r w:rsidR="00831D9E">
          <w:rPr>
            <w:noProof/>
            <w:webHidden/>
          </w:rPr>
          <w:fldChar w:fldCharType="separate"/>
        </w:r>
        <w:r w:rsidR="00B91716">
          <w:rPr>
            <w:noProof/>
            <w:webHidden/>
          </w:rPr>
          <w:t>59</w:t>
        </w:r>
        <w:r w:rsidR="00831D9E">
          <w:rPr>
            <w:noProof/>
            <w:webHidden/>
          </w:rPr>
          <w:fldChar w:fldCharType="end"/>
        </w:r>
      </w:hyperlink>
    </w:p>
    <w:p w14:paraId="5CA4275E" w14:textId="759BAEDB" w:rsidR="00831D9E" w:rsidRDefault="009E2690">
      <w:pPr>
        <w:pStyle w:val="TOC2"/>
        <w:tabs>
          <w:tab w:val="right" w:leader="dot" w:pos="9062"/>
        </w:tabs>
        <w:rPr>
          <w:rFonts w:asciiTheme="minorHAnsi" w:eastAsiaTheme="minorEastAsia" w:hAnsiTheme="minorHAnsi" w:cstheme="minorBidi"/>
          <w:noProof/>
          <w:sz w:val="22"/>
          <w:szCs w:val="22"/>
        </w:rPr>
      </w:pPr>
      <w:hyperlink w:anchor="_Toc59384783" w:history="1">
        <w:r w:rsidR="00831D9E" w:rsidRPr="00874A3D">
          <w:rPr>
            <w:rStyle w:val="Hyperlink"/>
            <w:noProof/>
          </w:rPr>
          <w:t>3.6 Kết quả đạt được</w:t>
        </w:r>
        <w:r w:rsidR="00831D9E">
          <w:rPr>
            <w:noProof/>
            <w:webHidden/>
          </w:rPr>
          <w:tab/>
        </w:r>
        <w:r w:rsidR="00831D9E">
          <w:rPr>
            <w:noProof/>
            <w:webHidden/>
          </w:rPr>
          <w:fldChar w:fldCharType="begin"/>
        </w:r>
        <w:r w:rsidR="00831D9E">
          <w:rPr>
            <w:noProof/>
            <w:webHidden/>
          </w:rPr>
          <w:instrText xml:space="preserve"> PAGEREF _Toc59384783 \h </w:instrText>
        </w:r>
        <w:r w:rsidR="00831D9E">
          <w:rPr>
            <w:noProof/>
            <w:webHidden/>
          </w:rPr>
        </w:r>
        <w:r w:rsidR="00831D9E">
          <w:rPr>
            <w:noProof/>
            <w:webHidden/>
          </w:rPr>
          <w:fldChar w:fldCharType="separate"/>
        </w:r>
        <w:r w:rsidR="00B91716">
          <w:rPr>
            <w:noProof/>
            <w:webHidden/>
          </w:rPr>
          <w:t>60</w:t>
        </w:r>
        <w:r w:rsidR="00831D9E">
          <w:rPr>
            <w:noProof/>
            <w:webHidden/>
          </w:rPr>
          <w:fldChar w:fldCharType="end"/>
        </w:r>
      </w:hyperlink>
    </w:p>
    <w:p w14:paraId="20871DC3" w14:textId="2400B7A6" w:rsidR="00831D9E" w:rsidRDefault="009E2690">
      <w:pPr>
        <w:pStyle w:val="TOC3"/>
        <w:tabs>
          <w:tab w:val="right" w:leader="dot" w:pos="9062"/>
        </w:tabs>
        <w:rPr>
          <w:rFonts w:asciiTheme="minorHAnsi" w:eastAsiaTheme="minorEastAsia" w:hAnsiTheme="minorHAnsi" w:cstheme="minorBidi"/>
          <w:noProof/>
          <w:sz w:val="22"/>
          <w:szCs w:val="22"/>
        </w:rPr>
      </w:pPr>
      <w:hyperlink w:anchor="_Toc59384784" w:history="1">
        <w:r w:rsidR="00831D9E" w:rsidRPr="00874A3D">
          <w:rPr>
            <w:rStyle w:val="Hyperlink"/>
            <w:noProof/>
          </w:rPr>
          <w:t>3.6.1 Đăng nhập và phân quyền</w:t>
        </w:r>
        <w:r w:rsidR="00831D9E">
          <w:rPr>
            <w:noProof/>
            <w:webHidden/>
          </w:rPr>
          <w:tab/>
        </w:r>
        <w:r w:rsidR="00831D9E">
          <w:rPr>
            <w:noProof/>
            <w:webHidden/>
          </w:rPr>
          <w:fldChar w:fldCharType="begin"/>
        </w:r>
        <w:r w:rsidR="00831D9E">
          <w:rPr>
            <w:noProof/>
            <w:webHidden/>
          </w:rPr>
          <w:instrText xml:space="preserve"> PAGEREF _Toc59384784 \h </w:instrText>
        </w:r>
        <w:r w:rsidR="00831D9E">
          <w:rPr>
            <w:noProof/>
            <w:webHidden/>
          </w:rPr>
        </w:r>
        <w:r w:rsidR="00831D9E">
          <w:rPr>
            <w:noProof/>
            <w:webHidden/>
          </w:rPr>
          <w:fldChar w:fldCharType="separate"/>
        </w:r>
        <w:r w:rsidR="00B91716">
          <w:rPr>
            <w:noProof/>
            <w:webHidden/>
          </w:rPr>
          <w:t>61</w:t>
        </w:r>
        <w:r w:rsidR="00831D9E">
          <w:rPr>
            <w:noProof/>
            <w:webHidden/>
          </w:rPr>
          <w:fldChar w:fldCharType="end"/>
        </w:r>
      </w:hyperlink>
    </w:p>
    <w:p w14:paraId="7A8D88CB" w14:textId="6DAC4A63" w:rsidR="00831D9E" w:rsidRDefault="009E2690">
      <w:pPr>
        <w:pStyle w:val="TOC1"/>
        <w:tabs>
          <w:tab w:val="right" w:leader="dot" w:pos="9062"/>
        </w:tabs>
        <w:rPr>
          <w:rFonts w:asciiTheme="minorHAnsi" w:eastAsiaTheme="minorEastAsia" w:hAnsiTheme="minorHAnsi" w:cstheme="minorBidi"/>
          <w:noProof/>
          <w:sz w:val="22"/>
          <w:szCs w:val="22"/>
        </w:rPr>
      </w:pPr>
      <w:hyperlink w:anchor="_Toc59384785" w:history="1">
        <w:r w:rsidR="00831D9E" w:rsidRPr="00874A3D">
          <w:rPr>
            <w:rStyle w:val="Hyperlink"/>
            <w:noProof/>
          </w:rPr>
          <w:t>CHƯƠNG 4. KẾT LUẬN VÀ HƯỚNG PHÁT TRIỂN</w:t>
        </w:r>
        <w:r w:rsidR="00831D9E">
          <w:rPr>
            <w:noProof/>
            <w:webHidden/>
          </w:rPr>
          <w:tab/>
        </w:r>
        <w:r w:rsidR="00831D9E">
          <w:rPr>
            <w:noProof/>
            <w:webHidden/>
          </w:rPr>
          <w:fldChar w:fldCharType="begin"/>
        </w:r>
        <w:r w:rsidR="00831D9E">
          <w:rPr>
            <w:noProof/>
            <w:webHidden/>
          </w:rPr>
          <w:instrText xml:space="preserve"> PAGEREF _Toc59384785 \h </w:instrText>
        </w:r>
        <w:r w:rsidR="00831D9E">
          <w:rPr>
            <w:noProof/>
            <w:webHidden/>
          </w:rPr>
        </w:r>
        <w:r w:rsidR="00831D9E">
          <w:rPr>
            <w:noProof/>
            <w:webHidden/>
          </w:rPr>
          <w:fldChar w:fldCharType="separate"/>
        </w:r>
        <w:r w:rsidR="00B91716">
          <w:rPr>
            <w:noProof/>
            <w:webHidden/>
          </w:rPr>
          <w:t>69</w:t>
        </w:r>
        <w:r w:rsidR="00831D9E">
          <w:rPr>
            <w:noProof/>
            <w:webHidden/>
          </w:rPr>
          <w:fldChar w:fldCharType="end"/>
        </w:r>
      </w:hyperlink>
    </w:p>
    <w:p w14:paraId="69654221" w14:textId="419544AE" w:rsidR="009957BC" w:rsidRDefault="009957BC" w:rsidP="00986F6D">
      <w:pPr>
        <w:pStyle w:val="0LV1"/>
      </w:pPr>
      <w:r>
        <w:fldChar w:fldCharType="end"/>
      </w:r>
    </w:p>
    <w:p w14:paraId="0EA4572A" w14:textId="0BFC4EEC" w:rsidR="009957BC" w:rsidRDefault="009957BC" w:rsidP="00986F6D">
      <w:pPr>
        <w:pStyle w:val="0LV1"/>
      </w:pPr>
    </w:p>
    <w:p w14:paraId="696C62DD" w14:textId="283DB925" w:rsidR="009957BC" w:rsidRDefault="009957BC" w:rsidP="00986F6D">
      <w:pPr>
        <w:pStyle w:val="0LV1"/>
      </w:pPr>
    </w:p>
    <w:p w14:paraId="23C49815" w14:textId="77777777" w:rsidR="0000074D" w:rsidRDefault="0000074D" w:rsidP="0000074D">
      <w:pPr>
        <w:spacing w:after="160" w:line="259" w:lineRule="auto"/>
        <w:rPr>
          <w:rFonts w:eastAsiaTheme="minorHAnsi" w:cstheme="minorBidi"/>
          <w:b/>
          <w:sz w:val="28"/>
          <w:szCs w:val="22"/>
        </w:rPr>
      </w:pPr>
    </w:p>
    <w:p w14:paraId="2464CCA6" w14:textId="77777777" w:rsidR="00196763" w:rsidRDefault="00196763">
      <w:pPr>
        <w:spacing w:after="160" w:line="259" w:lineRule="auto"/>
        <w:rPr>
          <w:rFonts w:eastAsiaTheme="minorHAnsi" w:cstheme="minorBidi"/>
          <w:b/>
          <w:sz w:val="28"/>
          <w:szCs w:val="22"/>
        </w:rPr>
      </w:pPr>
      <w:r>
        <w:br w:type="page"/>
      </w:r>
    </w:p>
    <w:p w14:paraId="10ABC88A" w14:textId="4289328B" w:rsidR="009957BC" w:rsidRPr="0000074D" w:rsidRDefault="009957BC" w:rsidP="0000074D">
      <w:pPr>
        <w:pStyle w:val="0LV1"/>
        <w:jc w:val="center"/>
      </w:pPr>
      <w:bookmarkStart w:id="27" w:name="_Toc59384741"/>
      <w:r w:rsidRPr="00531532">
        <w:lastRenderedPageBreak/>
        <w:t>DANH MỤC HÌNH</w:t>
      </w:r>
      <w:r>
        <w:t xml:space="preserve"> ẢNH</w:t>
      </w:r>
      <w:bookmarkEnd w:id="27"/>
    </w:p>
    <w:p w14:paraId="6CB08774" w14:textId="77777777" w:rsidR="0048592E" w:rsidRDefault="009957BC">
      <w:pPr>
        <w:pStyle w:val="TOC1"/>
        <w:tabs>
          <w:tab w:val="right" w:leader="dot" w:pos="9062"/>
        </w:tabs>
        <w:rPr>
          <w:rFonts w:asciiTheme="minorHAnsi" w:eastAsiaTheme="minorEastAsia" w:hAnsiTheme="minorHAnsi" w:cstheme="minorBidi"/>
          <w:noProof/>
          <w:sz w:val="22"/>
          <w:szCs w:val="22"/>
        </w:rPr>
      </w:pPr>
      <w:r>
        <w:fldChar w:fldCharType="begin"/>
      </w:r>
      <w:r>
        <w:instrText xml:space="preserve"> TOC \h \z \t "0HINH,1" </w:instrText>
      </w:r>
      <w:r>
        <w:fldChar w:fldCharType="separate"/>
      </w:r>
      <w:hyperlink w:anchor="_Toc59339750" w:history="1">
        <w:r w:rsidR="0048592E" w:rsidRPr="00035065">
          <w:rPr>
            <w:rStyle w:val="Hyperlink"/>
            <w:noProof/>
          </w:rPr>
          <w:t>Hình 2.1 Biểu đồ usecase tổng quát</w:t>
        </w:r>
        <w:r w:rsidR="0048592E">
          <w:rPr>
            <w:noProof/>
            <w:webHidden/>
          </w:rPr>
          <w:tab/>
        </w:r>
        <w:r w:rsidR="0048592E">
          <w:rPr>
            <w:noProof/>
            <w:webHidden/>
          </w:rPr>
          <w:fldChar w:fldCharType="begin"/>
        </w:r>
        <w:r w:rsidR="0048592E">
          <w:rPr>
            <w:noProof/>
            <w:webHidden/>
          </w:rPr>
          <w:instrText xml:space="preserve"> PAGEREF _Toc59339750 \h </w:instrText>
        </w:r>
        <w:r w:rsidR="0048592E">
          <w:rPr>
            <w:noProof/>
            <w:webHidden/>
          </w:rPr>
        </w:r>
        <w:r w:rsidR="0048592E">
          <w:rPr>
            <w:noProof/>
            <w:webHidden/>
          </w:rPr>
          <w:fldChar w:fldCharType="separate"/>
        </w:r>
        <w:r w:rsidR="00B91716">
          <w:rPr>
            <w:noProof/>
            <w:webHidden/>
          </w:rPr>
          <w:t>8</w:t>
        </w:r>
        <w:r w:rsidR="0048592E">
          <w:rPr>
            <w:noProof/>
            <w:webHidden/>
          </w:rPr>
          <w:fldChar w:fldCharType="end"/>
        </w:r>
      </w:hyperlink>
    </w:p>
    <w:p w14:paraId="4B4970B7"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1" w:history="1">
        <w:r w:rsidR="0048592E" w:rsidRPr="00035065">
          <w:rPr>
            <w:rStyle w:val="Hyperlink"/>
            <w:noProof/>
          </w:rPr>
          <w:t>Hình 2.2 Phân rã usecase đăng nhập</w:t>
        </w:r>
        <w:r w:rsidR="0048592E">
          <w:rPr>
            <w:noProof/>
            <w:webHidden/>
          </w:rPr>
          <w:tab/>
        </w:r>
        <w:r w:rsidR="0048592E">
          <w:rPr>
            <w:noProof/>
            <w:webHidden/>
          </w:rPr>
          <w:fldChar w:fldCharType="begin"/>
        </w:r>
        <w:r w:rsidR="0048592E">
          <w:rPr>
            <w:noProof/>
            <w:webHidden/>
          </w:rPr>
          <w:instrText xml:space="preserve"> PAGEREF _Toc59339751 \h </w:instrText>
        </w:r>
        <w:r w:rsidR="0048592E">
          <w:rPr>
            <w:noProof/>
            <w:webHidden/>
          </w:rPr>
        </w:r>
        <w:r w:rsidR="0048592E">
          <w:rPr>
            <w:noProof/>
            <w:webHidden/>
          </w:rPr>
          <w:fldChar w:fldCharType="separate"/>
        </w:r>
        <w:r w:rsidR="00B91716">
          <w:rPr>
            <w:noProof/>
            <w:webHidden/>
          </w:rPr>
          <w:t>22</w:t>
        </w:r>
        <w:r w:rsidR="0048592E">
          <w:rPr>
            <w:noProof/>
            <w:webHidden/>
          </w:rPr>
          <w:fldChar w:fldCharType="end"/>
        </w:r>
      </w:hyperlink>
    </w:p>
    <w:p w14:paraId="5B75F4D2"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2" w:history="1">
        <w:r w:rsidR="0048592E" w:rsidRPr="00035065">
          <w:rPr>
            <w:rStyle w:val="Hyperlink"/>
            <w:noProof/>
          </w:rPr>
          <w:t>Hình 2.3 Biểu đồ phân rã usecase quản lý nhân sự</w:t>
        </w:r>
        <w:r w:rsidR="0048592E">
          <w:rPr>
            <w:noProof/>
            <w:webHidden/>
          </w:rPr>
          <w:tab/>
        </w:r>
        <w:r w:rsidR="0048592E">
          <w:rPr>
            <w:noProof/>
            <w:webHidden/>
          </w:rPr>
          <w:fldChar w:fldCharType="begin"/>
        </w:r>
        <w:r w:rsidR="0048592E">
          <w:rPr>
            <w:noProof/>
            <w:webHidden/>
          </w:rPr>
          <w:instrText xml:space="preserve"> PAGEREF _Toc59339752 \h </w:instrText>
        </w:r>
        <w:r w:rsidR="0048592E">
          <w:rPr>
            <w:noProof/>
            <w:webHidden/>
          </w:rPr>
        </w:r>
        <w:r w:rsidR="0048592E">
          <w:rPr>
            <w:noProof/>
            <w:webHidden/>
          </w:rPr>
          <w:fldChar w:fldCharType="separate"/>
        </w:r>
        <w:r w:rsidR="00B91716">
          <w:rPr>
            <w:noProof/>
            <w:webHidden/>
          </w:rPr>
          <w:t>22</w:t>
        </w:r>
        <w:r w:rsidR="0048592E">
          <w:rPr>
            <w:noProof/>
            <w:webHidden/>
          </w:rPr>
          <w:fldChar w:fldCharType="end"/>
        </w:r>
      </w:hyperlink>
    </w:p>
    <w:p w14:paraId="573DFC0C"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3" w:history="1">
        <w:r w:rsidR="0048592E" w:rsidRPr="00035065">
          <w:rPr>
            <w:rStyle w:val="Hyperlink"/>
            <w:noProof/>
          </w:rPr>
          <w:t>Hình 2.4 Biểu đồ phân rã usecase quản lý nhà cung cấp</w:t>
        </w:r>
        <w:r w:rsidR="0048592E">
          <w:rPr>
            <w:noProof/>
            <w:webHidden/>
          </w:rPr>
          <w:tab/>
        </w:r>
        <w:r w:rsidR="0048592E">
          <w:rPr>
            <w:noProof/>
            <w:webHidden/>
          </w:rPr>
          <w:fldChar w:fldCharType="begin"/>
        </w:r>
        <w:r w:rsidR="0048592E">
          <w:rPr>
            <w:noProof/>
            <w:webHidden/>
          </w:rPr>
          <w:instrText xml:space="preserve"> PAGEREF _Toc59339753 \h </w:instrText>
        </w:r>
        <w:r w:rsidR="0048592E">
          <w:rPr>
            <w:noProof/>
            <w:webHidden/>
          </w:rPr>
        </w:r>
        <w:r w:rsidR="0048592E">
          <w:rPr>
            <w:noProof/>
            <w:webHidden/>
          </w:rPr>
          <w:fldChar w:fldCharType="separate"/>
        </w:r>
        <w:r w:rsidR="00B91716">
          <w:rPr>
            <w:noProof/>
            <w:webHidden/>
          </w:rPr>
          <w:t>23</w:t>
        </w:r>
        <w:r w:rsidR="0048592E">
          <w:rPr>
            <w:noProof/>
            <w:webHidden/>
          </w:rPr>
          <w:fldChar w:fldCharType="end"/>
        </w:r>
      </w:hyperlink>
    </w:p>
    <w:p w14:paraId="7FFB377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4" w:history="1">
        <w:r w:rsidR="0048592E" w:rsidRPr="00035065">
          <w:rPr>
            <w:rStyle w:val="Hyperlink"/>
            <w:noProof/>
          </w:rPr>
          <w:t>Hình 2.5 Biểu đồ phân rã usecase quản lý bộ phận</w:t>
        </w:r>
        <w:r w:rsidR="0048592E">
          <w:rPr>
            <w:noProof/>
            <w:webHidden/>
          </w:rPr>
          <w:tab/>
        </w:r>
        <w:r w:rsidR="0048592E">
          <w:rPr>
            <w:noProof/>
            <w:webHidden/>
          </w:rPr>
          <w:fldChar w:fldCharType="begin"/>
        </w:r>
        <w:r w:rsidR="0048592E">
          <w:rPr>
            <w:noProof/>
            <w:webHidden/>
          </w:rPr>
          <w:instrText xml:space="preserve"> PAGEREF _Toc59339754 \h </w:instrText>
        </w:r>
        <w:r w:rsidR="0048592E">
          <w:rPr>
            <w:noProof/>
            <w:webHidden/>
          </w:rPr>
        </w:r>
        <w:r w:rsidR="0048592E">
          <w:rPr>
            <w:noProof/>
            <w:webHidden/>
          </w:rPr>
          <w:fldChar w:fldCharType="separate"/>
        </w:r>
        <w:r w:rsidR="00B91716">
          <w:rPr>
            <w:noProof/>
            <w:webHidden/>
          </w:rPr>
          <w:t>23</w:t>
        </w:r>
        <w:r w:rsidR="0048592E">
          <w:rPr>
            <w:noProof/>
            <w:webHidden/>
          </w:rPr>
          <w:fldChar w:fldCharType="end"/>
        </w:r>
      </w:hyperlink>
    </w:p>
    <w:p w14:paraId="638AD725"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5" w:history="1">
        <w:r w:rsidR="0048592E" w:rsidRPr="00035065">
          <w:rPr>
            <w:rStyle w:val="Hyperlink"/>
            <w:noProof/>
          </w:rPr>
          <w:t>Hình 2.6 Biểu đồ phân rã usecase quản lý tài sản</w:t>
        </w:r>
        <w:r w:rsidR="0048592E">
          <w:rPr>
            <w:noProof/>
            <w:webHidden/>
          </w:rPr>
          <w:tab/>
        </w:r>
        <w:r w:rsidR="0048592E">
          <w:rPr>
            <w:noProof/>
            <w:webHidden/>
          </w:rPr>
          <w:fldChar w:fldCharType="begin"/>
        </w:r>
        <w:r w:rsidR="0048592E">
          <w:rPr>
            <w:noProof/>
            <w:webHidden/>
          </w:rPr>
          <w:instrText xml:space="preserve"> PAGEREF _Toc59339755 \h </w:instrText>
        </w:r>
        <w:r w:rsidR="0048592E">
          <w:rPr>
            <w:noProof/>
            <w:webHidden/>
          </w:rPr>
        </w:r>
        <w:r w:rsidR="0048592E">
          <w:rPr>
            <w:noProof/>
            <w:webHidden/>
          </w:rPr>
          <w:fldChar w:fldCharType="separate"/>
        </w:r>
        <w:r w:rsidR="00B91716">
          <w:rPr>
            <w:noProof/>
            <w:webHidden/>
          </w:rPr>
          <w:t>24</w:t>
        </w:r>
        <w:r w:rsidR="0048592E">
          <w:rPr>
            <w:noProof/>
            <w:webHidden/>
          </w:rPr>
          <w:fldChar w:fldCharType="end"/>
        </w:r>
      </w:hyperlink>
    </w:p>
    <w:p w14:paraId="606C9243"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6" w:history="1">
        <w:r w:rsidR="0048592E" w:rsidRPr="00035065">
          <w:rPr>
            <w:rStyle w:val="Hyperlink"/>
            <w:noProof/>
          </w:rPr>
          <w:t>Hình 2.7 Biểu đồ phân rã usecase quản lý kho</w:t>
        </w:r>
        <w:r w:rsidR="0048592E">
          <w:rPr>
            <w:noProof/>
            <w:webHidden/>
          </w:rPr>
          <w:tab/>
        </w:r>
        <w:r w:rsidR="0048592E">
          <w:rPr>
            <w:noProof/>
            <w:webHidden/>
          </w:rPr>
          <w:fldChar w:fldCharType="begin"/>
        </w:r>
        <w:r w:rsidR="0048592E">
          <w:rPr>
            <w:noProof/>
            <w:webHidden/>
          </w:rPr>
          <w:instrText xml:space="preserve"> PAGEREF _Toc59339756 \h </w:instrText>
        </w:r>
        <w:r w:rsidR="0048592E">
          <w:rPr>
            <w:noProof/>
            <w:webHidden/>
          </w:rPr>
        </w:r>
        <w:r w:rsidR="0048592E">
          <w:rPr>
            <w:noProof/>
            <w:webHidden/>
          </w:rPr>
          <w:fldChar w:fldCharType="separate"/>
        </w:r>
        <w:r w:rsidR="00B91716">
          <w:rPr>
            <w:noProof/>
            <w:webHidden/>
          </w:rPr>
          <w:t>24</w:t>
        </w:r>
        <w:r w:rsidR="0048592E">
          <w:rPr>
            <w:noProof/>
            <w:webHidden/>
          </w:rPr>
          <w:fldChar w:fldCharType="end"/>
        </w:r>
      </w:hyperlink>
    </w:p>
    <w:p w14:paraId="4033FCCA"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7" w:history="1">
        <w:r w:rsidR="0048592E" w:rsidRPr="00035065">
          <w:rPr>
            <w:rStyle w:val="Hyperlink"/>
            <w:noProof/>
          </w:rPr>
          <w:t>Hình 2.8 Biểu đồ phân rã usecase quản lý lý loại thiết bị</w:t>
        </w:r>
        <w:r w:rsidR="0048592E">
          <w:rPr>
            <w:noProof/>
            <w:webHidden/>
          </w:rPr>
          <w:tab/>
        </w:r>
        <w:r w:rsidR="0048592E">
          <w:rPr>
            <w:noProof/>
            <w:webHidden/>
          </w:rPr>
          <w:fldChar w:fldCharType="begin"/>
        </w:r>
        <w:r w:rsidR="0048592E">
          <w:rPr>
            <w:noProof/>
            <w:webHidden/>
          </w:rPr>
          <w:instrText xml:space="preserve"> PAGEREF _Toc59339757 \h </w:instrText>
        </w:r>
        <w:r w:rsidR="0048592E">
          <w:rPr>
            <w:noProof/>
            <w:webHidden/>
          </w:rPr>
        </w:r>
        <w:r w:rsidR="0048592E">
          <w:rPr>
            <w:noProof/>
            <w:webHidden/>
          </w:rPr>
          <w:fldChar w:fldCharType="separate"/>
        </w:r>
        <w:r w:rsidR="00B91716">
          <w:rPr>
            <w:noProof/>
            <w:webHidden/>
          </w:rPr>
          <w:t>25</w:t>
        </w:r>
        <w:r w:rsidR="0048592E">
          <w:rPr>
            <w:noProof/>
            <w:webHidden/>
          </w:rPr>
          <w:fldChar w:fldCharType="end"/>
        </w:r>
      </w:hyperlink>
    </w:p>
    <w:p w14:paraId="2575B32B"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8" w:history="1">
        <w:r w:rsidR="0048592E" w:rsidRPr="00035065">
          <w:rPr>
            <w:rStyle w:val="Hyperlink"/>
            <w:noProof/>
          </w:rPr>
          <w:t>Hình 2.9 Biểu đồ phân rã usecase tạo phiếu yêu cầu</w:t>
        </w:r>
        <w:r w:rsidR="0048592E">
          <w:rPr>
            <w:noProof/>
            <w:webHidden/>
          </w:rPr>
          <w:tab/>
        </w:r>
        <w:r w:rsidR="0048592E">
          <w:rPr>
            <w:noProof/>
            <w:webHidden/>
          </w:rPr>
          <w:fldChar w:fldCharType="begin"/>
        </w:r>
        <w:r w:rsidR="0048592E">
          <w:rPr>
            <w:noProof/>
            <w:webHidden/>
          </w:rPr>
          <w:instrText xml:space="preserve"> PAGEREF _Toc59339758 \h </w:instrText>
        </w:r>
        <w:r w:rsidR="0048592E">
          <w:rPr>
            <w:noProof/>
            <w:webHidden/>
          </w:rPr>
        </w:r>
        <w:r w:rsidR="0048592E">
          <w:rPr>
            <w:noProof/>
            <w:webHidden/>
          </w:rPr>
          <w:fldChar w:fldCharType="separate"/>
        </w:r>
        <w:r w:rsidR="00B91716">
          <w:rPr>
            <w:noProof/>
            <w:webHidden/>
          </w:rPr>
          <w:t>25</w:t>
        </w:r>
        <w:r w:rsidR="0048592E">
          <w:rPr>
            <w:noProof/>
            <w:webHidden/>
          </w:rPr>
          <w:fldChar w:fldCharType="end"/>
        </w:r>
      </w:hyperlink>
    </w:p>
    <w:p w14:paraId="2F672DAC"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59" w:history="1">
        <w:r w:rsidR="0048592E" w:rsidRPr="00035065">
          <w:rPr>
            <w:rStyle w:val="Hyperlink"/>
            <w:noProof/>
          </w:rPr>
          <w:t>Hình 2.10 Biểu đồ phân rã usecase duyệt phiếu yêu cầu</w:t>
        </w:r>
        <w:r w:rsidR="0048592E">
          <w:rPr>
            <w:noProof/>
            <w:webHidden/>
          </w:rPr>
          <w:tab/>
        </w:r>
        <w:r w:rsidR="0048592E">
          <w:rPr>
            <w:noProof/>
            <w:webHidden/>
          </w:rPr>
          <w:fldChar w:fldCharType="begin"/>
        </w:r>
        <w:r w:rsidR="0048592E">
          <w:rPr>
            <w:noProof/>
            <w:webHidden/>
          </w:rPr>
          <w:instrText xml:space="preserve"> PAGEREF _Toc59339759 \h </w:instrText>
        </w:r>
        <w:r w:rsidR="0048592E">
          <w:rPr>
            <w:noProof/>
            <w:webHidden/>
          </w:rPr>
        </w:r>
        <w:r w:rsidR="0048592E">
          <w:rPr>
            <w:noProof/>
            <w:webHidden/>
          </w:rPr>
          <w:fldChar w:fldCharType="separate"/>
        </w:r>
        <w:r w:rsidR="00B91716">
          <w:rPr>
            <w:noProof/>
            <w:webHidden/>
          </w:rPr>
          <w:t>26</w:t>
        </w:r>
        <w:r w:rsidR="0048592E">
          <w:rPr>
            <w:noProof/>
            <w:webHidden/>
          </w:rPr>
          <w:fldChar w:fldCharType="end"/>
        </w:r>
      </w:hyperlink>
    </w:p>
    <w:p w14:paraId="244FEA0A"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0" w:history="1">
        <w:r w:rsidR="0048592E" w:rsidRPr="00035065">
          <w:rPr>
            <w:rStyle w:val="Hyperlink"/>
            <w:noProof/>
          </w:rPr>
          <w:t>Hình 2.</w:t>
        </w:r>
        <w:r w:rsidR="0048592E" w:rsidRPr="00035065">
          <w:rPr>
            <w:rStyle w:val="Hyperlink"/>
            <w:noProof/>
            <w:lang w:val="vi-VN"/>
          </w:rPr>
          <w:t>11</w:t>
        </w:r>
        <w:r w:rsidR="0048592E" w:rsidRPr="00035065">
          <w:rPr>
            <w:rStyle w:val="Hyperlink"/>
            <w:noProof/>
          </w:rPr>
          <w:t xml:space="preserve"> Biểu đồ hoạt động ca sử dụng đăng nhập</w:t>
        </w:r>
        <w:r w:rsidR="0048592E">
          <w:rPr>
            <w:noProof/>
            <w:webHidden/>
          </w:rPr>
          <w:tab/>
        </w:r>
        <w:r w:rsidR="0048592E">
          <w:rPr>
            <w:noProof/>
            <w:webHidden/>
          </w:rPr>
          <w:fldChar w:fldCharType="begin"/>
        </w:r>
        <w:r w:rsidR="0048592E">
          <w:rPr>
            <w:noProof/>
            <w:webHidden/>
          </w:rPr>
          <w:instrText xml:space="preserve"> PAGEREF _Toc59339760 \h </w:instrText>
        </w:r>
        <w:r w:rsidR="0048592E">
          <w:rPr>
            <w:noProof/>
            <w:webHidden/>
          </w:rPr>
        </w:r>
        <w:r w:rsidR="0048592E">
          <w:rPr>
            <w:noProof/>
            <w:webHidden/>
          </w:rPr>
          <w:fldChar w:fldCharType="separate"/>
        </w:r>
        <w:r w:rsidR="00B91716">
          <w:rPr>
            <w:noProof/>
            <w:webHidden/>
          </w:rPr>
          <w:t>27</w:t>
        </w:r>
        <w:r w:rsidR="0048592E">
          <w:rPr>
            <w:noProof/>
            <w:webHidden/>
          </w:rPr>
          <w:fldChar w:fldCharType="end"/>
        </w:r>
      </w:hyperlink>
    </w:p>
    <w:p w14:paraId="28D25135"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1" w:history="1">
        <w:r w:rsidR="0048592E" w:rsidRPr="00035065">
          <w:rPr>
            <w:rStyle w:val="Hyperlink"/>
            <w:noProof/>
          </w:rPr>
          <w:t>Hình 2.</w:t>
        </w:r>
        <w:r w:rsidR="0048592E" w:rsidRPr="00035065">
          <w:rPr>
            <w:rStyle w:val="Hyperlink"/>
            <w:noProof/>
            <w:lang w:val="vi-VN"/>
          </w:rPr>
          <w:t>1</w:t>
        </w:r>
        <w:r w:rsidR="0048592E" w:rsidRPr="00035065">
          <w:rPr>
            <w:rStyle w:val="Hyperlink"/>
            <w:noProof/>
          </w:rPr>
          <w:t>2 Biểu đồ hoạt động ca sử dụng thêm nhân sự</w:t>
        </w:r>
        <w:r w:rsidR="0048592E">
          <w:rPr>
            <w:noProof/>
            <w:webHidden/>
          </w:rPr>
          <w:tab/>
        </w:r>
        <w:r w:rsidR="0048592E">
          <w:rPr>
            <w:noProof/>
            <w:webHidden/>
          </w:rPr>
          <w:fldChar w:fldCharType="begin"/>
        </w:r>
        <w:r w:rsidR="0048592E">
          <w:rPr>
            <w:noProof/>
            <w:webHidden/>
          </w:rPr>
          <w:instrText xml:space="preserve"> PAGEREF _Toc59339761 \h </w:instrText>
        </w:r>
        <w:r w:rsidR="0048592E">
          <w:rPr>
            <w:noProof/>
            <w:webHidden/>
          </w:rPr>
        </w:r>
        <w:r w:rsidR="0048592E">
          <w:rPr>
            <w:noProof/>
            <w:webHidden/>
          </w:rPr>
          <w:fldChar w:fldCharType="separate"/>
        </w:r>
        <w:r w:rsidR="00B91716">
          <w:rPr>
            <w:noProof/>
            <w:webHidden/>
          </w:rPr>
          <w:t>28</w:t>
        </w:r>
        <w:r w:rsidR="0048592E">
          <w:rPr>
            <w:noProof/>
            <w:webHidden/>
          </w:rPr>
          <w:fldChar w:fldCharType="end"/>
        </w:r>
      </w:hyperlink>
    </w:p>
    <w:p w14:paraId="27823459"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2" w:history="1">
        <w:r w:rsidR="0048592E" w:rsidRPr="00035065">
          <w:rPr>
            <w:rStyle w:val="Hyperlink"/>
            <w:noProof/>
          </w:rPr>
          <w:t>Hình 2.13 Biểu đồ hoạt động ca sử dụng sửa nhân sự</w:t>
        </w:r>
        <w:r w:rsidR="0048592E">
          <w:rPr>
            <w:noProof/>
            <w:webHidden/>
          </w:rPr>
          <w:tab/>
        </w:r>
        <w:r w:rsidR="0048592E">
          <w:rPr>
            <w:noProof/>
            <w:webHidden/>
          </w:rPr>
          <w:fldChar w:fldCharType="begin"/>
        </w:r>
        <w:r w:rsidR="0048592E">
          <w:rPr>
            <w:noProof/>
            <w:webHidden/>
          </w:rPr>
          <w:instrText xml:space="preserve"> PAGEREF _Toc59339762 \h </w:instrText>
        </w:r>
        <w:r w:rsidR="0048592E">
          <w:rPr>
            <w:noProof/>
            <w:webHidden/>
          </w:rPr>
        </w:r>
        <w:r w:rsidR="0048592E">
          <w:rPr>
            <w:noProof/>
            <w:webHidden/>
          </w:rPr>
          <w:fldChar w:fldCharType="separate"/>
        </w:r>
        <w:r w:rsidR="00B91716">
          <w:rPr>
            <w:noProof/>
            <w:webHidden/>
          </w:rPr>
          <w:t>29</w:t>
        </w:r>
        <w:r w:rsidR="0048592E">
          <w:rPr>
            <w:noProof/>
            <w:webHidden/>
          </w:rPr>
          <w:fldChar w:fldCharType="end"/>
        </w:r>
      </w:hyperlink>
    </w:p>
    <w:p w14:paraId="491F08DB"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3" w:history="1">
        <w:r w:rsidR="0048592E" w:rsidRPr="00035065">
          <w:rPr>
            <w:rStyle w:val="Hyperlink"/>
            <w:noProof/>
          </w:rPr>
          <w:t>Hình 2.14 Biểu đồ hoạt động ca sử dụng khóa nhân sự</w:t>
        </w:r>
        <w:r w:rsidR="0048592E">
          <w:rPr>
            <w:noProof/>
            <w:webHidden/>
          </w:rPr>
          <w:tab/>
        </w:r>
        <w:r w:rsidR="0048592E">
          <w:rPr>
            <w:noProof/>
            <w:webHidden/>
          </w:rPr>
          <w:fldChar w:fldCharType="begin"/>
        </w:r>
        <w:r w:rsidR="0048592E">
          <w:rPr>
            <w:noProof/>
            <w:webHidden/>
          </w:rPr>
          <w:instrText xml:space="preserve"> PAGEREF _Toc59339763 \h </w:instrText>
        </w:r>
        <w:r w:rsidR="0048592E">
          <w:rPr>
            <w:noProof/>
            <w:webHidden/>
          </w:rPr>
        </w:r>
        <w:r w:rsidR="0048592E">
          <w:rPr>
            <w:noProof/>
            <w:webHidden/>
          </w:rPr>
          <w:fldChar w:fldCharType="separate"/>
        </w:r>
        <w:r w:rsidR="00B91716">
          <w:rPr>
            <w:noProof/>
            <w:webHidden/>
          </w:rPr>
          <w:t>30</w:t>
        </w:r>
        <w:r w:rsidR="0048592E">
          <w:rPr>
            <w:noProof/>
            <w:webHidden/>
          </w:rPr>
          <w:fldChar w:fldCharType="end"/>
        </w:r>
      </w:hyperlink>
    </w:p>
    <w:p w14:paraId="46A3A12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4" w:history="1">
        <w:r w:rsidR="0048592E" w:rsidRPr="00035065">
          <w:rPr>
            <w:rStyle w:val="Hyperlink"/>
            <w:noProof/>
          </w:rPr>
          <w:t>Hình 2.15 Biểu đồ hoạt động ca sử dụng cấp mật khẩu mới hoặc reset mật khẩu</w:t>
        </w:r>
        <w:r w:rsidR="0048592E">
          <w:rPr>
            <w:noProof/>
            <w:webHidden/>
          </w:rPr>
          <w:tab/>
        </w:r>
        <w:r w:rsidR="0048592E">
          <w:rPr>
            <w:noProof/>
            <w:webHidden/>
          </w:rPr>
          <w:fldChar w:fldCharType="begin"/>
        </w:r>
        <w:r w:rsidR="0048592E">
          <w:rPr>
            <w:noProof/>
            <w:webHidden/>
          </w:rPr>
          <w:instrText xml:space="preserve"> PAGEREF _Toc59339764 \h </w:instrText>
        </w:r>
        <w:r w:rsidR="0048592E">
          <w:rPr>
            <w:noProof/>
            <w:webHidden/>
          </w:rPr>
        </w:r>
        <w:r w:rsidR="0048592E">
          <w:rPr>
            <w:noProof/>
            <w:webHidden/>
          </w:rPr>
          <w:fldChar w:fldCharType="separate"/>
        </w:r>
        <w:r w:rsidR="00B91716">
          <w:rPr>
            <w:noProof/>
            <w:webHidden/>
          </w:rPr>
          <w:t>31</w:t>
        </w:r>
        <w:r w:rsidR="0048592E">
          <w:rPr>
            <w:noProof/>
            <w:webHidden/>
          </w:rPr>
          <w:fldChar w:fldCharType="end"/>
        </w:r>
      </w:hyperlink>
    </w:p>
    <w:p w14:paraId="0E6B69E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5" w:history="1">
        <w:r w:rsidR="0048592E" w:rsidRPr="00035065">
          <w:rPr>
            <w:rStyle w:val="Hyperlink"/>
            <w:noProof/>
          </w:rPr>
          <w:t>Hình 2.16 Biểu đồ hoạt động tạo phiếu yêu cầu</w:t>
        </w:r>
        <w:r w:rsidR="0048592E">
          <w:rPr>
            <w:noProof/>
            <w:webHidden/>
          </w:rPr>
          <w:tab/>
        </w:r>
        <w:r w:rsidR="0048592E">
          <w:rPr>
            <w:noProof/>
            <w:webHidden/>
          </w:rPr>
          <w:fldChar w:fldCharType="begin"/>
        </w:r>
        <w:r w:rsidR="0048592E">
          <w:rPr>
            <w:noProof/>
            <w:webHidden/>
          </w:rPr>
          <w:instrText xml:space="preserve"> PAGEREF _Toc59339765 \h </w:instrText>
        </w:r>
        <w:r w:rsidR="0048592E">
          <w:rPr>
            <w:noProof/>
            <w:webHidden/>
          </w:rPr>
        </w:r>
        <w:r w:rsidR="0048592E">
          <w:rPr>
            <w:noProof/>
            <w:webHidden/>
          </w:rPr>
          <w:fldChar w:fldCharType="separate"/>
        </w:r>
        <w:r w:rsidR="00B91716">
          <w:rPr>
            <w:noProof/>
            <w:webHidden/>
          </w:rPr>
          <w:t>32</w:t>
        </w:r>
        <w:r w:rsidR="0048592E">
          <w:rPr>
            <w:noProof/>
            <w:webHidden/>
          </w:rPr>
          <w:fldChar w:fldCharType="end"/>
        </w:r>
      </w:hyperlink>
    </w:p>
    <w:p w14:paraId="49CBB1D7"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6" w:history="1">
        <w:r w:rsidR="0048592E" w:rsidRPr="00035065">
          <w:rPr>
            <w:rStyle w:val="Hyperlink"/>
            <w:noProof/>
          </w:rPr>
          <w:t>Hình 2.17 Biểu đồ hoạt động duyệt phiếu yêu cầu</w:t>
        </w:r>
        <w:r w:rsidR="0048592E">
          <w:rPr>
            <w:noProof/>
            <w:webHidden/>
          </w:rPr>
          <w:tab/>
        </w:r>
        <w:r w:rsidR="0048592E">
          <w:rPr>
            <w:noProof/>
            <w:webHidden/>
          </w:rPr>
          <w:fldChar w:fldCharType="begin"/>
        </w:r>
        <w:r w:rsidR="0048592E">
          <w:rPr>
            <w:noProof/>
            <w:webHidden/>
          </w:rPr>
          <w:instrText xml:space="preserve"> PAGEREF _Toc59339766 \h </w:instrText>
        </w:r>
        <w:r w:rsidR="0048592E">
          <w:rPr>
            <w:noProof/>
            <w:webHidden/>
          </w:rPr>
        </w:r>
        <w:r w:rsidR="0048592E">
          <w:rPr>
            <w:noProof/>
            <w:webHidden/>
          </w:rPr>
          <w:fldChar w:fldCharType="separate"/>
        </w:r>
        <w:r w:rsidR="00B91716">
          <w:rPr>
            <w:noProof/>
            <w:webHidden/>
          </w:rPr>
          <w:t>33</w:t>
        </w:r>
        <w:r w:rsidR="0048592E">
          <w:rPr>
            <w:noProof/>
            <w:webHidden/>
          </w:rPr>
          <w:fldChar w:fldCharType="end"/>
        </w:r>
      </w:hyperlink>
    </w:p>
    <w:p w14:paraId="267271E7"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7" w:history="1">
        <w:r w:rsidR="0048592E" w:rsidRPr="00035065">
          <w:rPr>
            <w:rStyle w:val="Hyperlink"/>
            <w:noProof/>
          </w:rPr>
          <w:t>Hình 2.18 Biểu đồ hoạt động khi thêm nhà cung cấp</w:t>
        </w:r>
        <w:r w:rsidR="0048592E">
          <w:rPr>
            <w:noProof/>
            <w:webHidden/>
          </w:rPr>
          <w:tab/>
        </w:r>
        <w:r w:rsidR="0048592E">
          <w:rPr>
            <w:noProof/>
            <w:webHidden/>
          </w:rPr>
          <w:fldChar w:fldCharType="begin"/>
        </w:r>
        <w:r w:rsidR="0048592E">
          <w:rPr>
            <w:noProof/>
            <w:webHidden/>
          </w:rPr>
          <w:instrText xml:space="preserve"> PAGEREF _Toc59339767 \h </w:instrText>
        </w:r>
        <w:r w:rsidR="0048592E">
          <w:rPr>
            <w:noProof/>
            <w:webHidden/>
          </w:rPr>
        </w:r>
        <w:r w:rsidR="0048592E">
          <w:rPr>
            <w:noProof/>
            <w:webHidden/>
          </w:rPr>
          <w:fldChar w:fldCharType="separate"/>
        </w:r>
        <w:r w:rsidR="00B91716">
          <w:rPr>
            <w:noProof/>
            <w:webHidden/>
          </w:rPr>
          <w:t>34</w:t>
        </w:r>
        <w:r w:rsidR="0048592E">
          <w:rPr>
            <w:noProof/>
            <w:webHidden/>
          </w:rPr>
          <w:fldChar w:fldCharType="end"/>
        </w:r>
      </w:hyperlink>
    </w:p>
    <w:p w14:paraId="0F887AD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8" w:history="1">
        <w:r w:rsidR="0048592E" w:rsidRPr="00035065">
          <w:rPr>
            <w:rStyle w:val="Hyperlink"/>
            <w:noProof/>
          </w:rPr>
          <w:t>Hình 2.19 Biểu đồ hoạt động khi sửa nhà cung cấp</w:t>
        </w:r>
        <w:r w:rsidR="0048592E">
          <w:rPr>
            <w:noProof/>
            <w:webHidden/>
          </w:rPr>
          <w:tab/>
        </w:r>
        <w:r w:rsidR="0048592E">
          <w:rPr>
            <w:noProof/>
            <w:webHidden/>
          </w:rPr>
          <w:fldChar w:fldCharType="begin"/>
        </w:r>
        <w:r w:rsidR="0048592E">
          <w:rPr>
            <w:noProof/>
            <w:webHidden/>
          </w:rPr>
          <w:instrText xml:space="preserve"> PAGEREF _Toc59339768 \h </w:instrText>
        </w:r>
        <w:r w:rsidR="0048592E">
          <w:rPr>
            <w:noProof/>
            <w:webHidden/>
          </w:rPr>
        </w:r>
        <w:r w:rsidR="0048592E">
          <w:rPr>
            <w:noProof/>
            <w:webHidden/>
          </w:rPr>
          <w:fldChar w:fldCharType="separate"/>
        </w:r>
        <w:r w:rsidR="00B91716">
          <w:rPr>
            <w:noProof/>
            <w:webHidden/>
          </w:rPr>
          <w:t>35</w:t>
        </w:r>
        <w:r w:rsidR="0048592E">
          <w:rPr>
            <w:noProof/>
            <w:webHidden/>
          </w:rPr>
          <w:fldChar w:fldCharType="end"/>
        </w:r>
      </w:hyperlink>
    </w:p>
    <w:p w14:paraId="01DE6939"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69" w:history="1">
        <w:r w:rsidR="0048592E" w:rsidRPr="00035065">
          <w:rPr>
            <w:rStyle w:val="Hyperlink"/>
            <w:noProof/>
          </w:rPr>
          <w:t>Hình 2.20 Biểu đồ hoạt động khi chọn thêm phòng ban</w:t>
        </w:r>
        <w:r w:rsidR="0048592E">
          <w:rPr>
            <w:noProof/>
            <w:webHidden/>
          </w:rPr>
          <w:tab/>
        </w:r>
        <w:r w:rsidR="0048592E">
          <w:rPr>
            <w:noProof/>
            <w:webHidden/>
          </w:rPr>
          <w:fldChar w:fldCharType="begin"/>
        </w:r>
        <w:r w:rsidR="0048592E">
          <w:rPr>
            <w:noProof/>
            <w:webHidden/>
          </w:rPr>
          <w:instrText xml:space="preserve"> PAGEREF _Toc59339769 \h </w:instrText>
        </w:r>
        <w:r w:rsidR="0048592E">
          <w:rPr>
            <w:noProof/>
            <w:webHidden/>
          </w:rPr>
        </w:r>
        <w:r w:rsidR="0048592E">
          <w:rPr>
            <w:noProof/>
            <w:webHidden/>
          </w:rPr>
          <w:fldChar w:fldCharType="separate"/>
        </w:r>
        <w:r w:rsidR="00B91716">
          <w:rPr>
            <w:noProof/>
            <w:webHidden/>
          </w:rPr>
          <w:t>36</w:t>
        </w:r>
        <w:r w:rsidR="0048592E">
          <w:rPr>
            <w:noProof/>
            <w:webHidden/>
          </w:rPr>
          <w:fldChar w:fldCharType="end"/>
        </w:r>
      </w:hyperlink>
    </w:p>
    <w:p w14:paraId="4C7769A0"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0" w:history="1">
        <w:r w:rsidR="0048592E" w:rsidRPr="00035065">
          <w:rPr>
            <w:rStyle w:val="Hyperlink"/>
            <w:noProof/>
          </w:rPr>
          <w:t>Hình 2.21 Biểu đồ hoạt động khi chọn chọn in mã QR</w:t>
        </w:r>
        <w:r w:rsidR="0048592E">
          <w:rPr>
            <w:noProof/>
            <w:webHidden/>
          </w:rPr>
          <w:tab/>
        </w:r>
        <w:r w:rsidR="0048592E">
          <w:rPr>
            <w:noProof/>
            <w:webHidden/>
          </w:rPr>
          <w:fldChar w:fldCharType="begin"/>
        </w:r>
        <w:r w:rsidR="0048592E">
          <w:rPr>
            <w:noProof/>
            <w:webHidden/>
          </w:rPr>
          <w:instrText xml:space="preserve"> PAGEREF _Toc59339770 \h </w:instrText>
        </w:r>
        <w:r w:rsidR="0048592E">
          <w:rPr>
            <w:noProof/>
            <w:webHidden/>
          </w:rPr>
        </w:r>
        <w:r w:rsidR="0048592E">
          <w:rPr>
            <w:noProof/>
            <w:webHidden/>
          </w:rPr>
          <w:fldChar w:fldCharType="separate"/>
        </w:r>
        <w:r w:rsidR="00B91716">
          <w:rPr>
            <w:noProof/>
            <w:webHidden/>
          </w:rPr>
          <w:t>37</w:t>
        </w:r>
        <w:r w:rsidR="0048592E">
          <w:rPr>
            <w:noProof/>
            <w:webHidden/>
          </w:rPr>
          <w:fldChar w:fldCharType="end"/>
        </w:r>
      </w:hyperlink>
    </w:p>
    <w:p w14:paraId="1C1C08A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1" w:history="1">
        <w:r w:rsidR="0048592E" w:rsidRPr="00035065">
          <w:rPr>
            <w:rStyle w:val="Hyperlink"/>
            <w:noProof/>
          </w:rPr>
          <w:t>Hình 2.22 Biểu đồ tuần tự usecase Đăng nhập</w:t>
        </w:r>
        <w:r w:rsidR="0048592E">
          <w:rPr>
            <w:noProof/>
            <w:webHidden/>
          </w:rPr>
          <w:tab/>
        </w:r>
        <w:r w:rsidR="0048592E">
          <w:rPr>
            <w:noProof/>
            <w:webHidden/>
          </w:rPr>
          <w:fldChar w:fldCharType="begin"/>
        </w:r>
        <w:r w:rsidR="0048592E">
          <w:rPr>
            <w:noProof/>
            <w:webHidden/>
          </w:rPr>
          <w:instrText xml:space="preserve"> PAGEREF _Toc59339771 \h </w:instrText>
        </w:r>
        <w:r w:rsidR="0048592E">
          <w:rPr>
            <w:noProof/>
            <w:webHidden/>
          </w:rPr>
        </w:r>
        <w:r w:rsidR="0048592E">
          <w:rPr>
            <w:noProof/>
            <w:webHidden/>
          </w:rPr>
          <w:fldChar w:fldCharType="separate"/>
        </w:r>
        <w:r w:rsidR="00B91716">
          <w:rPr>
            <w:noProof/>
            <w:webHidden/>
          </w:rPr>
          <w:t>38</w:t>
        </w:r>
        <w:r w:rsidR="0048592E">
          <w:rPr>
            <w:noProof/>
            <w:webHidden/>
          </w:rPr>
          <w:fldChar w:fldCharType="end"/>
        </w:r>
      </w:hyperlink>
    </w:p>
    <w:p w14:paraId="7A83C95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2" w:history="1">
        <w:r w:rsidR="0048592E" w:rsidRPr="00035065">
          <w:rPr>
            <w:rStyle w:val="Hyperlink"/>
            <w:noProof/>
          </w:rPr>
          <w:t>Hình 2.23 Biểu đồ tuần tự usecase In mã QR</w:t>
        </w:r>
        <w:r w:rsidR="0048592E">
          <w:rPr>
            <w:noProof/>
            <w:webHidden/>
          </w:rPr>
          <w:tab/>
        </w:r>
        <w:r w:rsidR="0048592E">
          <w:rPr>
            <w:noProof/>
            <w:webHidden/>
          </w:rPr>
          <w:fldChar w:fldCharType="begin"/>
        </w:r>
        <w:r w:rsidR="0048592E">
          <w:rPr>
            <w:noProof/>
            <w:webHidden/>
          </w:rPr>
          <w:instrText xml:space="preserve"> PAGEREF _Toc59339772 \h </w:instrText>
        </w:r>
        <w:r w:rsidR="0048592E">
          <w:rPr>
            <w:noProof/>
            <w:webHidden/>
          </w:rPr>
        </w:r>
        <w:r w:rsidR="0048592E">
          <w:rPr>
            <w:noProof/>
            <w:webHidden/>
          </w:rPr>
          <w:fldChar w:fldCharType="separate"/>
        </w:r>
        <w:r w:rsidR="00B91716">
          <w:rPr>
            <w:noProof/>
            <w:webHidden/>
          </w:rPr>
          <w:t>38</w:t>
        </w:r>
        <w:r w:rsidR="0048592E">
          <w:rPr>
            <w:noProof/>
            <w:webHidden/>
          </w:rPr>
          <w:fldChar w:fldCharType="end"/>
        </w:r>
      </w:hyperlink>
    </w:p>
    <w:p w14:paraId="2CD14D4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3" w:history="1">
        <w:r w:rsidR="0048592E" w:rsidRPr="00035065">
          <w:rPr>
            <w:rStyle w:val="Hyperlink"/>
            <w:noProof/>
          </w:rPr>
          <w:t>Hình 2.24</w:t>
        </w:r>
        <w:r w:rsidR="0048592E" w:rsidRPr="00035065">
          <w:rPr>
            <w:rStyle w:val="Hyperlink"/>
            <w:b/>
            <w:noProof/>
          </w:rPr>
          <w:t xml:space="preserve"> </w:t>
        </w:r>
        <w:r w:rsidR="0048592E" w:rsidRPr="00035065">
          <w:rPr>
            <w:rStyle w:val="Hyperlink"/>
            <w:noProof/>
          </w:rPr>
          <w:t>Biểu đồ tuần tự usecase tạo phiếu yêu cầu</w:t>
        </w:r>
        <w:r w:rsidR="0048592E">
          <w:rPr>
            <w:noProof/>
            <w:webHidden/>
          </w:rPr>
          <w:tab/>
        </w:r>
        <w:r w:rsidR="0048592E">
          <w:rPr>
            <w:noProof/>
            <w:webHidden/>
          </w:rPr>
          <w:fldChar w:fldCharType="begin"/>
        </w:r>
        <w:r w:rsidR="0048592E">
          <w:rPr>
            <w:noProof/>
            <w:webHidden/>
          </w:rPr>
          <w:instrText xml:space="preserve"> PAGEREF _Toc59339773 \h </w:instrText>
        </w:r>
        <w:r w:rsidR="0048592E">
          <w:rPr>
            <w:noProof/>
            <w:webHidden/>
          </w:rPr>
        </w:r>
        <w:r w:rsidR="0048592E">
          <w:rPr>
            <w:noProof/>
            <w:webHidden/>
          </w:rPr>
          <w:fldChar w:fldCharType="separate"/>
        </w:r>
        <w:r w:rsidR="00B91716">
          <w:rPr>
            <w:noProof/>
            <w:webHidden/>
          </w:rPr>
          <w:t>39</w:t>
        </w:r>
        <w:r w:rsidR="0048592E">
          <w:rPr>
            <w:noProof/>
            <w:webHidden/>
          </w:rPr>
          <w:fldChar w:fldCharType="end"/>
        </w:r>
      </w:hyperlink>
    </w:p>
    <w:p w14:paraId="748D874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4" w:history="1">
        <w:r w:rsidR="0048592E" w:rsidRPr="00035065">
          <w:rPr>
            <w:rStyle w:val="Hyperlink"/>
            <w:noProof/>
          </w:rPr>
          <w:t>Hình 2.25</w:t>
        </w:r>
        <w:r w:rsidR="0048592E" w:rsidRPr="00035065">
          <w:rPr>
            <w:rStyle w:val="Hyperlink"/>
            <w:b/>
            <w:noProof/>
          </w:rPr>
          <w:t xml:space="preserve"> </w:t>
        </w:r>
        <w:r w:rsidR="0048592E" w:rsidRPr="00035065">
          <w:rPr>
            <w:rStyle w:val="Hyperlink"/>
            <w:noProof/>
          </w:rPr>
          <w:t>Biểu đồ tuần tự usecase duyệt phiếu yêu cầu</w:t>
        </w:r>
        <w:r w:rsidR="0048592E">
          <w:rPr>
            <w:noProof/>
            <w:webHidden/>
          </w:rPr>
          <w:tab/>
        </w:r>
        <w:r w:rsidR="0048592E">
          <w:rPr>
            <w:noProof/>
            <w:webHidden/>
          </w:rPr>
          <w:fldChar w:fldCharType="begin"/>
        </w:r>
        <w:r w:rsidR="0048592E">
          <w:rPr>
            <w:noProof/>
            <w:webHidden/>
          </w:rPr>
          <w:instrText xml:space="preserve"> PAGEREF _Toc59339774 \h </w:instrText>
        </w:r>
        <w:r w:rsidR="0048592E">
          <w:rPr>
            <w:noProof/>
            <w:webHidden/>
          </w:rPr>
        </w:r>
        <w:r w:rsidR="0048592E">
          <w:rPr>
            <w:noProof/>
            <w:webHidden/>
          </w:rPr>
          <w:fldChar w:fldCharType="separate"/>
        </w:r>
        <w:r w:rsidR="00B91716">
          <w:rPr>
            <w:noProof/>
            <w:webHidden/>
          </w:rPr>
          <w:t>39</w:t>
        </w:r>
        <w:r w:rsidR="0048592E">
          <w:rPr>
            <w:noProof/>
            <w:webHidden/>
          </w:rPr>
          <w:fldChar w:fldCharType="end"/>
        </w:r>
      </w:hyperlink>
    </w:p>
    <w:p w14:paraId="748CD396"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5" w:history="1">
        <w:r w:rsidR="0048592E" w:rsidRPr="00035065">
          <w:rPr>
            <w:rStyle w:val="Hyperlink"/>
            <w:noProof/>
          </w:rPr>
          <w:t>Hình 2.26</w:t>
        </w:r>
        <w:r w:rsidR="0048592E" w:rsidRPr="00035065">
          <w:rPr>
            <w:rStyle w:val="Hyperlink"/>
            <w:b/>
            <w:noProof/>
          </w:rPr>
          <w:t xml:space="preserve"> </w:t>
        </w:r>
        <w:r w:rsidR="0048592E" w:rsidRPr="00035065">
          <w:rPr>
            <w:rStyle w:val="Hyperlink"/>
            <w:noProof/>
          </w:rPr>
          <w:t>Biểu đồ tuần tự usecase thêm nhân sự</w:t>
        </w:r>
        <w:r w:rsidR="0048592E">
          <w:rPr>
            <w:noProof/>
            <w:webHidden/>
          </w:rPr>
          <w:tab/>
        </w:r>
        <w:r w:rsidR="0048592E">
          <w:rPr>
            <w:noProof/>
            <w:webHidden/>
          </w:rPr>
          <w:fldChar w:fldCharType="begin"/>
        </w:r>
        <w:r w:rsidR="0048592E">
          <w:rPr>
            <w:noProof/>
            <w:webHidden/>
          </w:rPr>
          <w:instrText xml:space="preserve"> PAGEREF _Toc59339775 \h </w:instrText>
        </w:r>
        <w:r w:rsidR="0048592E">
          <w:rPr>
            <w:noProof/>
            <w:webHidden/>
          </w:rPr>
        </w:r>
        <w:r w:rsidR="0048592E">
          <w:rPr>
            <w:noProof/>
            <w:webHidden/>
          </w:rPr>
          <w:fldChar w:fldCharType="separate"/>
        </w:r>
        <w:r w:rsidR="00B91716">
          <w:rPr>
            <w:noProof/>
            <w:webHidden/>
          </w:rPr>
          <w:t>40</w:t>
        </w:r>
        <w:r w:rsidR="0048592E">
          <w:rPr>
            <w:noProof/>
            <w:webHidden/>
          </w:rPr>
          <w:fldChar w:fldCharType="end"/>
        </w:r>
      </w:hyperlink>
    </w:p>
    <w:p w14:paraId="599E254A"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6" w:history="1">
        <w:r w:rsidR="0048592E" w:rsidRPr="00035065">
          <w:rPr>
            <w:rStyle w:val="Hyperlink"/>
            <w:noProof/>
          </w:rPr>
          <w:t>Hình 2.27</w:t>
        </w:r>
        <w:r w:rsidR="0048592E" w:rsidRPr="00035065">
          <w:rPr>
            <w:rStyle w:val="Hyperlink"/>
            <w:b/>
            <w:noProof/>
          </w:rPr>
          <w:t xml:space="preserve"> </w:t>
        </w:r>
        <w:r w:rsidR="0048592E" w:rsidRPr="00035065">
          <w:rPr>
            <w:rStyle w:val="Hyperlink"/>
            <w:noProof/>
          </w:rPr>
          <w:t>Biểu đồ tuần tự usecase sửa nhân sự</w:t>
        </w:r>
        <w:r w:rsidR="0048592E">
          <w:rPr>
            <w:noProof/>
            <w:webHidden/>
          </w:rPr>
          <w:tab/>
        </w:r>
        <w:r w:rsidR="0048592E">
          <w:rPr>
            <w:noProof/>
            <w:webHidden/>
          </w:rPr>
          <w:fldChar w:fldCharType="begin"/>
        </w:r>
        <w:r w:rsidR="0048592E">
          <w:rPr>
            <w:noProof/>
            <w:webHidden/>
          </w:rPr>
          <w:instrText xml:space="preserve"> PAGEREF _Toc59339776 \h </w:instrText>
        </w:r>
        <w:r w:rsidR="0048592E">
          <w:rPr>
            <w:noProof/>
            <w:webHidden/>
          </w:rPr>
        </w:r>
        <w:r w:rsidR="0048592E">
          <w:rPr>
            <w:noProof/>
            <w:webHidden/>
          </w:rPr>
          <w:fldChar w:fldCharType="separate"/>
        </w:r>
        <w:r w:rsidR="00B91716">
          <w:rPr>
            <w:noProof/>
            <w:webHidden/>
          </w:rPr>
          <w:t>40</w:t>
        </w:r>
        <w:r w:rsidR="0048592E">
          <w:rPr>
            <w:noProof/>
            <w:webHidden/>
          </w:rPr>
          <w:fldChar w:fldCharType="end"/>
        </w:r>
      </w:hyperlink>
    </w:p>
    <w:p w14:paraId="23097535"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7" w:history="1">
        <w:r w:rsidR="0048592E" w:rsidRPr="00035065">
          <w:rPr>
            <w:rStyle w:val="Hyperlink"/>
            <w:noProof/>
          </w:rPr>
          <w:t>Hình 2.28 Biểu đồ lớp</w:t>
        </w:r>
        <w:r w:rsidR="0048592E">
          <w:rPr>
            <w:noProof/>
            <w:webHidden/>
          </w:rPr>
          <w:tab/>
        </w:r>
        <w:r w:rsidR="0048592E">
          <w:rPr>
            <w:noProof/>
            <w:webHidden/>
          </w:rPr>
          <w:fldChar w:fldCharType="begin"/>
        </w:r>
        <w:r w:rsidR="0048592E">
          <w:rPr>
            <w:noProof/>
            <w:webHidden/>
          </w:rPr>
          <w:instrText xml:space="preserve"> PAGEREF _Toc59339777 \h </w:instrText>
        </w:r>
        <w:r w:rsidR="0048592E">
          <w:rPr>
            <w:noProof/>
            <w:webHidden/>
          </w:rPr>
        </w:r>
        <w:r w:rsidR="0048592E">
          <w:rPr>
            <w:noProof/>
            <w:webHidden/>
          </w:rPr>
          <w:fldChar w:fldCharType="separate"/>
        </w:r>
        <w:r w:rsidR="00B91716">
          <w:rPr>
            <w:noProof/>
            <w:webHidden/>
          </w:rPr>
          <w:t>41</w:t>
        </w:r>
        <w:r w:rsidR="0048592E">
          <w:rPr>
            <w:noProof/>
            <w:webHidden/>
          </w:rPr>
          <w:fldChar w:fldCharType="end"/>
        </w:r>
      </w:hyperlink>
    </w:p>
    <w:p w14:paraId="3CE2264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8" w:history="1">
        <w:r w:rsidR="0048592E" w:rsidRPr="00035065">
          <w:rPr>
            <w:rStyle w:val="Hyperlink"/>
            <w:noProof/>
          </w:rPr>
          <w:t>Hình 2.29 Thiết kế gói hệ thống</w:t>
        </w:r>
        <w:r w:rsidR="0048592E">
          <w:rPr>
            <w:noProof/>
            <w:webHidden/>
          </w:rPr>
          <w:tab/>
        </w:r>
        <w:r w:rsidR="0048592E">
          <w:rPr>
            <w:noProof/>
            <w:webHidden/>
          </w:rPr>
          <w:fldChar w:fldCharType="begin"/>
        </w:r>
        <w:r w:rsidR="0048592E">
          <w:rPr>
            <w:noProof/>
            <w:webHidden/>
          </w:rPr>
          <w:instrText xml:space="preserve"> PAGEREF _Toc59339778 \h </w:instrText>
        </w:r>
        <w:r w:rsidR="0048592E">
          <w:rPr>
            <w:noProof/>
            <w:webHidden/>
          </w:rPr>
        </w:r>
        <w:r w:rsidR="0048592E">
          <w:rPr>
            <w:noProof/>
            <w:webHidden/>
          </w:rPr>
          <w:fldChar w:fldCharType="separate"/>
        </w:r>
        <w:r w:rsidR="00B91716">
          <w:rPr>
            <w:noProof/>
            <w:webHidden/>
          </w:rPr>
          <w:t>42</w:t>
        </w:r>
        <w:r w:rsidR="0048592E">
          <w:rPr>
            <w:noProof/>
            <w:webHidden/>
          </w:rPr>
          <w:fldChar w:fldCharType="end"/>
        </w:r>
      </w:hyperlink>
    </w:p>
    <w:p w14:paraId="4AE267B3"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79" w:history="1">
        <w:r w:rsidR="0048592E" w:rsidRPr="00035065">
          <w:rPr>
            <w:rStyle w:val="Hyperlink"/>
            <w:noProof/>
          </w:rPr>
          <w:t>Hình 2.30 Thiết kế tổng quát cơ sở dữ liệu (không đầy đủ)</w:t>
        </w:r>
        <w:r w:rsidR="0048592E">
          <w:rPr>
            <w:noProof/>
            <w:webHidden/>
          </w:rPr>
          <w:tab/>
        </w:r>
        <w:r w:rsidR="0048592E">
          <w:rPr>
            <w:noProof/>
            <w:webHidden/>
          </w:rPr>
          <w:fldChar w:fldCharType="begin"/>
        </w:r>
        <w:r w:rsidR="0048592E">
          <w:rPr>
            <w:noProof/>
            <w:webHidden/>
          </w:rPr>
          <w:instrText xml:space="preserve"> PAGEREF _Toc59339779 \h </w:instrText>
        </w:r>
        <w:r w:rsidR="0048592E">
          <w:rPr>
            <w:noProof/>
            <w:webHidden/>
          </w:rPr>
        </w:r>
        <w:r w:rsidR="0048592E">
          <w:rPr>
            <w:noProof/>
            <w:webHidden/>
          </w:rPr>
          <w:fldChar w:fldCharType="separate"/>
        </w:r>
        <w:r w:rsidR="00B91716">
          <w:rPr>
            <w:noProof/>
            <w:webHidden/>
          </w:rPr>
          <w:t>43</w:t>
        </w:r>
        <w:r w:rsidR="0048592E">
          <w:rPr>
            <w:noProof/>
            <w:webHidden/>
          </w:rPr>
          <w:fldChar w:fldCharType="end"/>
        </w:r>
      </w:hyperlink>
    </w:p>
    <w:p w14:paraId="6AB120EE"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0" w:history="1">
        <w:r w:rsidR="0048592E" w:rsidRPr="00035065">
          <w:rPr>
            <w:rStyle w:val="Hyperlink"/>
            <w:noProof/>
          </w:rPr>
          <w:t>Hình 3.1 Kiến trúc spring framework</w:t>
        </w:r>
        <w:r w:rsidR="0048592E">
          <w:rPr>
            <w:noProof/>
            <w:webHidden/>
          </w:rPr>
          <w:tab/>
        </w:r>
        <w:r w:rsidR="0048592E">
          <w:rPr>
            <w:noProof/>
            <w:webHidden/>
          </w:rPr>
          <w:fldChar w:fldCharType="begin"/>
        </w:r>
        <w:r w:rsidR="0048592E">
          <w:rPr>
            <w:noProof/>
            <w:webHidden/>
          </w:rPr>
          <w:instrText xml:space="preserve"> PAGEREF _Toc59339780 \h </w:instrText>
        </w:r>
        <w:r w:rsidR="0048592E">
          <w:rPr>
            <w:noProof/>
            <w:webHidden/>
          </w:rPr>
        </w:r>
        <w:r w:rsidR="0048592E">
          <w:rPr>
            <w:noProof/>
            <w:webHidden/>
          </w:rPr>
          <w:fldChar w:fldCharType="separate"/>
        </w:r>
        <w:r w:rsidR="00B91716">
          <w:rPr>
            <w:noProof/>
            <w:webHidden/>
          </w:rPr>
          <w:t>55</w:t>
        </w:r>
        <w:r w:rsidR="0048592E">
          <w:rPr>
            <w:noProof/>
            <w:webHidden/>
          </w:rPr>
          <w:fldChar w:fldCharType="end"/>
        </w:r>
      </w:hyperlink>
    </w:p>
    <w:p w14:paraId="284941AC"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1" w:history="1">
        <w:r w:rsidR="0048592E" w:rsidRPr="00035065">
          <w:rPr>
            <w:rStyle w:val="Hyperlink"/>
            <w:noProof/>
          </w:rPr>
          <w:t>Hình 3.2 Kiến trúc đa tầng</w:t>
        </w:r>
        <w:r w:rsidR="0048592E">
          <w:rPr>
            <w:noProof/>
            <w:webHidden/>
          </w:rPr>
          <w:tab/>
        </w:r>
        <w:r w:rsidR="0048592E">
          <w:rPr>
            <w:noProof/>
            <w:webHidden/>
          </w:rPr>
          <w:fldChar w:fldCharType="begin"/>
        </w:r>
        <w:r w:rsidR="0048592E">
          <w:rPr>
            <w:noProof/>
            <w:webHidden/>
          </w:rPr>
          <w:instrText xml:space="preserve"> PAGEREF _Toc59339781 \h </w:instrText>
        </w:r>
        <w:r w:rsidR="0048592E">
          <w:rPr>
            <w:noProof/>
            <w:webHidden/>
          </w:rPr>
        </w:r>
        <w:r w:rsidR="0048592E">
          <w:rPr>
            <w:noProof/>
            <w:webHidden/>
          </w:rPr>
          <w:fldChar w:fldCharType="separate"/>
        </w:r>
        <w:r w:rsidR="00B91716">
          <w:rPr>
            <w:noProof/>
            <w:webHidden/>
          </w:rPr>
          <w:t>56</w:t>
        </w:r>
        <w:r w:rsidR="0048592E">
          <w:rPr>
            <w:noProof/>
            <w:webHidden/>
          </w:rPr>
          <w:fldChar w:fldCharType="end"/>
        </w:r>
      </w:hyperlink>
    </w:p>
    <w:p w14:paraId="1D693CF4"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2" w:history="1">
        <w:r w:rsidR="0048592E" w:rsidRPr="00035065">
          <w:rPr>
            <w:rStyle w:val="Hyperlink"/>
            <w:noProof/>
          </w:rPr>
          <w:t>Hình 3.3 Mô tả restful api</w:t>
        </w:r>
        <w:r w:rsidR="0048592E">
          <w:rPr>
            <w:noProof/>
            <w:webHidden/>
          </w:rPr>
          <w:tab/>
        </w:r>
        <w:r w:rsidR="0048592E">
          <w:rPr>
            <w:noProof/>
            <w:webHidden/>
          </w:rPr>
          <w:fldChar w:fldCharType="begin"/>
        </w:r>
        <w:r w:rsidR="0048592E">
          <w:rPr>
            <w:noProof/>
            <w:webHidden/>
          </w:rPr>
          <w:instrText xml:space="preserve"> PAGEREF _Toc59339782 \h </w:instrText>
        </w:r>
        <w:r w:rsidR="0048592E">
          <w:rPr>
            <w:noProof/>
            <w:webHidden/>
          </w:rPr>
        </w:r>
        <w:r w:rsidR="0048592E">
          <w:rPr>
            <w:noProof/>
            <w:webHidden/>
          </w:rPr>
          <w:fldChar w:fldCharType="separate"/>
        </w:r>
        <w:r w:rsidR="00B91716">
          <w:rPr>
            <w:noProof/>
            <w:webHidden/>
          </w:rPr>
          <w:t>57</w:t>
        </w:r>
        <w:r w:rsidR="0048592E">
          <w:rPr>
            <w:noProof/>
            <w:webHidden/>
          </w:rPr>
          <w:fldChar w:fldCharType="end"/>
        </w:r>
      </w:hyperlink>
    </w:p>
    <w:p w14:paraId="69540B78"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3" w:history="1">
        <w:r w:rsidR="0048592E" w:rsidRPr="00035065">
          <w:rPr>
            <w:rStyle w:val="Hyperlink"/>
            <w:noProof/>
          </w:rPr>
          <w:t>Hình 3.4 Giao diện đăng nhập</w:t>
        </w:r>
        <w:r w:rsidR="0048592E">
          <w:rPr>
            <w:noProof/>
            <w:webHidden/>
          </w:rPr>
          <w:tab/>
        </w:r>
        <w:r w:rsidR="0048592E">
          <w:rPr>
            <w:noProof/>
            <w:webHidden/>
          </w:rPr>
          <w:fldChar w:fldCharType="begin"/>
        </w:r>
        <w:r w:rsidR="0048592E">
          <w:rPr>
            <w:noProof/>
            <w:webHidden/>
          </w:rPr>
          <w:instrText xml:space="preserve"> PAGEREF _Toc59339783 \h </w:instrText>
        </w:r>
        <w:r w:rsidR="0048592E">
          <w:rPr>
            <w:noProof/>
            <w:webHidden/>
          </w:rPr>
        </w:r>
        <w:r w:rsidR="0048592E">
          <w:rPr>
            <w:noProof/>
            <w:webHidden/>
          </w:rPr>
          <w:fldChar w:fldCharType="separate"/>
        </w:r>
        <w:r w:rsidR="00B91716">
          <w:rPr>
            <w:noProof/>
            <w:webHidden/>
          </w:rPr>
          <w:t>61</w:t>
        </w:r>
        <w:r w:rsidR="0048592E">
          <w:rPr>
            <w:noProof/>
            <w:webHidden/>
          </w:rPr>
          <w:fldChar w:fldCharType="end"/>
        </w:r>
      </w:hyperlink>
    </w:p>
    <w:p w14:paraId="5848E896"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4" w:history="1">
        <w:r w:rsidR="0048592E" w:rsidRPr="00035065">
          <w:rPr>
            <w:rStyle w:val="Hyperlink"/>
            <w:noProof/>
          </w:rPr>
          <w:t>Hình 3.5 Giao diện quản lý nhân sự của admin</w:t>
        </w:r>
        <w:r w:rsidR="0048592E">
          <w:rPr>
            <w:noProof/>
            <w:webHidden/>
          </w:rPr>
          <w:tab/>
        </w:r>
        <w:r w:rsidR="0048592E">
          <w:rPr>
            <w:noProof/>
            <w:webHidden/>
          </w:rPr>
          <w:fldChar w:fldCharType="begin"/>
        </w:r>
        <w:r w:rsidR="0048592E">
          <w:rPr>
            <w:noProof/>
            <w:webHidden/>
          </w:rPr>
          <w:instrText xml:space="preserve"> PAGEREF _Toc59339784 \h </w:instrText>
        </w:r>
        <w:r w:rsidR="0048592E">
          <w:rPr>
            <w:noProof/>
            <w:webHidden/>
          </w:rPr>
        </w:r>
        <w:r w:rsidR="0048592E">
          <w:rPr>
            <w:noProof/>
            <w:webHidden/>
          </w:rPr>
          <w:fldChar w:fldCharType="separate"/>
        </w:r>
        <w:r w:rsidR="00B91716">
          <w:rPr>
            <w:noProof/>
            <w:webHidden/>
          </w:rPr>
          <w:t>62</w:t>
        </w:r>
        <w:r w:rsidR="0048592E">
          <w:rPr>
            <w:noProof/>
            <w:webHidden/>
          </w:rPr>
          <w:fldChar w:fldCharType="end"/>
        </w:r>
      </w:hyperlink>
    </w:p>
    <w:p w14:paraId="000FB536"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5" w:history="1">
        <w:r w:rsidR="0048592E" w:rsidRPr="00035065">
          <w:rPr>
            <w:rStyle w:val="Hyperlink"/>
            <w:noProof/>
          </w:rPr>
          <w:t xml:space="preserve">Hình </w:t>
        </w:r>
        <w:r w:rsidR="0048592E" w:rsidRPr="00035065">
          <w:rPr>
            <w:rStyle w:val="Hyperlink"/>
            <w:noProof/>
            <w:lang w:val="vi-VN"/>
          </w:rPr>
          <w:t>3.6</w:t>
        </w:r>
        <w:r w:rsidR="0048592E" w:rsidRPr="00035065">
          <w:rPr>
            <w:rStyle w:val="Hyperlink"/>
            <w:noProof/>
          </w:rPr>
          <w:t xml:space="preserve"> Giao diện quản lý của trưởng phòng</w:t>
        </w:r>
        <w:r w:rsidR="0048592E">
          <w:rPr>
            <w:noProof/>
            <w:webHidden/>
          </w:rPr>
          <w:tab/>
        </w:r>
        <w:r w:rsidR="0048592E">
          <w:rPr>
            <w:noProof/>
            <w:webHidden/>
          </w:rPr>
          <w:fldChar w:fldCharType="begin"/>
        </w:r>
        <w:r w:rsidR="0048592E">
          <w:rPr>
            <w:noProof/>
            <w:webHidden/>
          </w:rPr>
          <w:instrText xml:space="preserve"> PAGEREF _Toc59339785 \h </w:instrText>
        </w:r>
        <w:r w:rsidR="0048592E">
          <w:rPr>
            <w:noProof/>
            <w:webHidden/>
          </w:rPr>
        </w:r>
        <w:r w:rsidR="0048592E">
          <w:rPr>
            <w:noProof/>
            <w:webHidden/>
          </w:rPr>
          <w:fldChar w:fldCharType="separate"/>
        </w:r>
        <w:r w:rsidR="00B91716">
          <w:rPr>
            <w:noProof/>
            <w:webHidden/>
          </w:rPr>
          <w:t>62</w:t>
        </w:r>
        <w:r w:rsidR="0048592E">
          <w:rPr>
            <w:noProof/>
            <w:webHidden/>
          </w:rPr>
          <w:fldChar w:fldCharType="end"/>
        </w:r>
      </w:hyperlink>
    </w:p>
    <w:p w14:paraId="75A78F9D"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6" w:history="1">
        <w:r w:rsidR="0048592E" w:rsidRPr="00035065">
          <w:rPr>
            <w:rStyle w:val="Hyperlink"/>
            <w:noProof/>
          </w:rPr>
          <w:t xml:space="preserve">Hình </w:t>
        </w:r>
        <w:r w:rsidR="0048592E" w:rsidRPr="00035065">
          <w:rPr>
            <w:rStyle w:val="Hyperlink"/>
            <w:noProof/>
            <w:lang w:val="vi-VN"/>
          </w:rPr>
          <w:t>3.7</w:t>
        </w:r>
        <w:r w:rsidR="0048592E" w:rsidRPr="00035065">
          <w:rPr>
            <w:rStyle w:val="Hyperlink"/>
            <w:noProof/>
          </w:rPr>
          <w:t xml:space="preserve"> Giao diện quản lý của nhân viên</w:t>
        </w:r>
        <w:r w:rsidR="0048592E">
          <w:rPr>
            <w:noProof/>
            <w:webHidden/>
          </w:rPr>
          <w:tab/>
        </w:r>
        <w:r w:rsidR="0048592E">
          <w:rPr>
            <w:noProof/>
            <w:webHidden/>
          </w:rPr>
          <w:fldChar w:fldCharType="begin"/>
        </w:r>
        <w:r w:rsidR="0048592E">
          <w:rPr>
            <w:noProof/>
            <w:webHidden/>
          </w:rPr>
          <w:instrText xml:space="preserve"> PAGEREF _Toc59339786 \h </w:instrText>
        </w:r>
        <w:r w:rsidR="0048592E">
          <w:rPr>
            <w:noProof/>
            <w:webHidden/>
          </w:rPr>
        </w:r>
        <w:r w:rsidR="0048592E">
          <w:rPr>
            <w:noProof/>
            <w:webHidden/>
          </w:rPr>
          <w:fldChar w:fldCharType="separate"/>
        </w:r>
        <w:r w:rsidR="00B91716">
          <w:rPr>
            <w:noProof/>
            <w:webHidden/>
          </w:rPr>
          <w:t>63</w:t>
        </w:r>
        <w:r w:rsidR="0048592E">
          <w:rPr>
            <w:noProof/>
            <w:webHidden/>
          </w:rPr>
          <w:fldChar w:fldCharType="end"/>
        </w:r>
      </w:hyperlink>
    </w:p>
    <w:p w14:paraId="383D605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7" w:history="1">
        <w:r w:rsidR="0048592E" w:rsidRPr="00035065">
          <w:rPr>
            <w:rStyle w:val="Hyperlink"/>
            <w:noProof/>
          </w:rPr>
          <w:t xml:space="preserve">Hình </w:t>
        </w:r>
        <w:r w:rsidR="0048592E" w:rsidRPr="00035065">
          <w:rPr>
            <w:rStyle w:val="Hyperlink"/>
            <w:noProof/>
            <w:lang w:val="vi-VN"/>
          </w:rPr>
          <w:t>3.8</w:t>
        </w:r>
        <w:r w:rsidR="0048592E" w:rsidRPr="00035065">
          <w:rPr>
            <w:rStyle w:val="Hyperlink"/>
            <w:noProof/>
          </w:rPr>
          <w:t xml:space="preserve"> Giao diện quản lý phiếu yêu cầu của admin</w:t>
        </w:r>
        <w:r w:rsidR="0048592E">
          <w:rPr>
            <w:noProof/>
            <w:webHidden/>
          </w:rPr>
          <w:tab/>
        </w:r>
        <w:r w:rsidR="0048592E">
          <w:rPr>
            <w:noProof/>
            <w:webHidden/>
          </w:rPr>
          <w:fldChar w:fldCharType="begin"/>
        </w:r>
        <w:r w:rsidR="0048592E">
          <w:rPr>
            <w:noProof/>
            <w:webHidden/>
          </w:rPr>
          <w:instrText xml:space="preserve"> PAGEREF _Toc59339787 \h </w:instrText>
        </w:r>
        <w:r w:rsidR="0048592E">
          <w:rPr>
            <w:noProof/>
            <w:webHidden/>
          </w:rPr>
        </w:r>
        <w:r w:rsidR="0048592E">
          <w:rPr>
            <w:noProof/>
            <w:webHidden/>
          </w:rPr>
          <w:fldChar w:fldCharType="separate"/>
        </w:r>
        <w:r w:rsidR="00B91716">
          <w:rPr>
            <w:noProof/>
            <w:webHidden/>
          </w:rPr>
          <w:t>63</w:t>
        </w:r>
        <w:r w:rsidR="0048592E">
          <w:rPr>
            <w:noProof/>
            <w:webHidden/>
          </w:rPr>
          <w:fldChar w:fldCharType="end"/>
        </w:r>
      </w:hyperlink>
    </w:p>
    <w:p w14:paraId="25A4C24B"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8" w:history="1">
        <w:r w:rsidR="0048592E" w:rsidRPr="00035065">
          <w:rPr>
            <w:rStyle w:val="Hyperlink"/>
            <w:noProof/>
          </w:rPr>
          <w:t xml:space="preserve">Hình </w:t>
        </w:r>
        <w:r w:rsidR="0048592E" w:rsidRPr="00035065">
          <w:rPr>
            <w:rStyle w:val="Hyperlink"/>
            <w:noProof/>
            <w:lang w:val="vi-VN"/>
          </w:rPr>
          <w:t>3.9</w:t>
        </w:r>
        <w:r w:rsidR="0048592E" w:rsidRPr="00035065">
          <w:rPr>
            <w:rStyle w:val="Hyperlink"/>
            <w:noProof/>
          </w:rPr>
          <w:t xml:space="preserve"> Giao diện quản lý phiếu yêu cầu của trưởng phòng</w:t>
        </w:r>
        <w:r w:rsidR="0048592E">
          <w:rPr>
            <w:noProof/>
            <w:webHidden/>
          </w:rPr>
          <w:tab/>
        </w:r>
        <w:r w:rsidR="0048592E">
          <w:rPr>
            <w:noProof/>
            <w:webHidden/>
          </w:rPr>
          <w:fldChar w:fldCharType="begin"/>
        </w:r>
        <w:r w:rsidR="0048592E">
          <w:rPr>
            <w:noProof/>
            <w:webHidden/>
          </w:rPr>
          <w:instrText xml:space="preserve"> PAGEREF _Toc59339788 \h </w:instrText>
        </w:r>
        <w:r w:rsidR="0048592E">
          <w:rPr>
            <w:noProof/>
            <w:webHidden/>
          </w:rPr>
        </w:r>
        <w:r w:rsidR="0048592E">
          <w:rPr>
            <w:noProof/>
            <w:webHidden/>
          </w:rPr>
          <w:fldChar w:fldCharType="separate"/>
        </w:r>
        <w:r w:rsidR="00B91716">
          <w:rPr>
            <w:noProof/>
            <w:webHidden/>
          </w:rPr>
          <w:t>64</w:t>
        </w:r>
        <w:r w:rsidR="0048592E">
          <w:rPr>
            <w:noProof/>
            <w:webHidden/>
          </w:rPr>
          <w:fldChar w:fldCharType="end"/>
        </w:r>
      </w:hyperlink>
    </w:p>
    <w:p w14:paraId="3CBE79E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89" w:history="1">
        <w:r w:rsidR="0048592E" w:rsidRPr="00035065">
          <w:rPr>
            <w:rStyle w:val="Hyperlink"/>
            <w:noProof/>
          </w:rPr>
          <w:t xml:space="preserve">Hình </w:t>
        </w:r>
        <w:r w:rsidR="0048592E" w:rsidRPr="00035065">
          <w:rPr>
            <w:rStyle w:val="Hyperlink"/>
            <w:noProof/>
            <w:lang w:val="vi-VN"/>
          </w:rPr>
          <w:t>3.10</w:t>
        </w:r>
        <w:r w:rsidR="0048592E" w:rsidRPr="00035065">
          <w:rPr>
            <w:rStyle w:val="Hyperlink"/>
            <w:noProof/>
          </w:rPr>
          <w:t xml:space="preserve"> Giao diện quản lý phiếu yêu cầu của nhân viên</w:t>
        </w:r>
        <w:r w:rsidR="0048592E">
          <w:rPr>
            <w:noProof/>
            <w:webHidden/>
          </w:rPr>
          <w:tab/>
        </w:r>
        <w:r w:rsidR="0048592E">
          <w:rPr>
            <w:noProof/>
            <w:webHidden/>
          </w:rPr>
          <w:fldChar w:fldCharType="begin"/>
        </w:r>
        <w:r w:rsidR="0048592E">
          <w:rPr>
            <w:noProof/>
            <w:webHidden/>
          </w:rPr>
          <w:instrText xml:space="preserve"> PAGEREF _Toc59339789 \h </w:instrText>
        </w:r>
        <w:r w:rsidR="0048592E">
          <w:rPr>
            <w:noProof/>
            <w:webHidden/>
          </w:rPr>
        </w:r>
        <w:r w:rsidR="0048592E">
          <w:rPr>
            <w:noProof/>
            <w:webHidden/>
          </w:rPr>
          <w:fldChar w:fldCharType="separate"/>
        </w:r>
        <w:r w:rsidR="00B91716">
          <w:rPr>
            <w:noProof/>
            <w:webHidden/>
          </w:rPr>
          <w:t>64</w:t>
        </w:r>
        <w:r w:rsidR="0048592E">
          <w:rPr>
            <w:noProof/>
            <w:webHidden/>
          </w:rPr>
          <w:fldChar w:fldCharType="end"/>
        </w:r>
      </w:hyperlink>
    </w:p>
    <w:p w14:paraId="7258929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0" w:history="1">
        <w:r w:rsidR="0048592E" w:rsidRPr="00035065">
          <w:rPr>
            <w:rStyle w:val="Hyperlink"/>
            <w:noProof/>
          </w:rPr>
          <w:t xml:space="preserve">Hình </w:t>
        </w:r>
        <w:r w:rsidR="0048592E" w:rsidRPr="00035065">
          <w:rPr>
            <w:rStyle w:val="Hyperlink"/>
            <w:noProof/>
            <w:lang w:val="vi-VN"/>
          </w:rPr>
          <w:t>3.11</w:t>
        </w:r>
        <w:r w:rsidR="0048592E" w:rsidRPr="00035065">
          <w:rPr>
            <w:rStyle w:val="Hyperlink"/>
            <w:noProof/>
          </w:rPr>
          <w:t xml:space="preserve"> Giao diện tạo phiếu mượn</w:t>
        </w:r>
        <w:r w:rsidR="0048592E">
          <w:rPr>
            <w:noProof/>
            <w:webHidden/>
          </w:rPr>
          <w:tab/>
        </w:r>
        <w:r w:rsidR="0048592E">
          <w:rPr>
            <w:noProof/>
            <w:webHidden/>
          </w:rPr>
          <w:fldChar w:fldCharType="begin"/>
        </w:r>
        <w:r w:rsidR="0048592E">
          <w:rPr>
            <w:noProof/>
            <w:webHidden/>
          </w:rPr>
          <w:instrText xml:space="preserve"> PAGEREF _Toc59339790 \h </w:instrText>
        </w:r>
        <w:r w:rsidR="0048592E">
          <w:rPr>
            <w:noProof/>
            <w:webHidden/>
          </w:rPr>
        </w:r>
        <w:r w:rsidR="0048592E">
          <w:rPr>
            <w:noProof/>
            <w:webHidden/>
          </w:rPr>
          <w:fldChar w:fldCharType="separate"/>
        </w:r>
        <w:r w:rsidR="00B91716">
          <w:rPr>
            <w:noProof/>
            <w:webHidden/>
          </w:rPr>
          <w:t>65</w:t>
        </w:r>
        <w:r w:rsidR="0048592E">
          <w:rPr>
            <w:noProof/>
            <w:webHidden/>
          </w:rPr>
          <w:fldChar w:fldCharType="end"/>
        </w:r>
      </w:hyperlink>
    </w:p>
    <w:p w14:paraId="4AFDE4E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1" w:history="1">
        <w:r w:rsidR="0048592E" w:rsidRPr="00035065">
          <w:rPr>
            <w:rStyle w:val="Hyperlink"/>
            <w:noProof/>
          </w:rPr>
          <w:t xml:space="preserve">Hình </w:t>
        </w:r>
        <w:r w:rsidR="0048592E" w:rsidRPr="00035065">
          <w:rPr>
            <w:rStyle w:val="Hyperlink"/>
            <w:noProof/>
            <w:lang w:val="vi-VN"/>
          </w:rPr>
          <w:t>3.12</w:t>
        </w:r>
        <w:r w:rsidR="0048592E" w:rsidRPr="00035065">
          <w:rPr>
            <w:rStyle w:val="Hyperlink"/>
            <w:noProof/>
          </w:rPr>
          <w:t xml:space="preserve"> Giao diện tạo phiếu trả</w:t>
        </w:r>
        <w:r w:rsidR="0048592E">
          <w:rPr>
            <w:noProof/>
            <w:webHidden/>
          </w:rPr>
          <w:tab/>
        </w:r>
        <w:r w:rsidR="0048592E">
          <w:rPr>
            <w:noProof/>
            <w:webHidden/>
          </w:rPr>
          <w:fldChar w:fldCharType="begin"/>
        </w:r>
        <w:r w:rsidR="0048592E">
          <w:rPr>
            <w:noProof/>
            <w:webHidden/>
          </w:rPr>
          <w:instrText xml:space="preserve"> PAGEREF _Toc59339791 \h </w:instrText>
        </w:r>
        <w:r w:rsidR="0048592E">
          <w:rPr>
            <w:noProof/>
            <w:webHidden/>
          </w:rPr>
        </w:r>
        <w:r w:rsidR="0048592E">
          <w:rPr>
            <w:noProof/>
            <w:webHidden/>
          </w:rPr>
          <w:fldChar w:fldCharType="separate"/>
        </w:r>
        <w:r w:rsidR="00B91716">
          <w:rPr>
            <w:noProof/>
            <w:webHidden/>
          </w:rPr>
          <w:t>65</w:t>
        </w:r>
        <w:r w:rsidR="0048592E">
          <w:rPr>
            <w:noProof/>
            <w:webHidden/>
          </w:rPr>
          <w:fldChar w:fldCharType="end"/>
        </w:r>
      </w:hyperlink>
    </w:p>
    <w:p w14:paraId="0944726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2" w:history="1">
        <w:r w:rsidR="0048592E" w:rsidRPr="00035065">
          <w:rPr>
            <w:rStyle w:val="Hyperlink"/>
            <w:noProof/>
          </w:rPr>
          <w:t xml:space="preserve">Hình </w:t>
        </w:r>
        <w:r w:rsidR="0048592E" w:rsidRPr="00035065">
          <w:rPr>
            <w:rStyle w:val="Hyperlink"/>
            <w:noProof/>
            <w:lang w:val="vi-VN"/>
          </w:rPr>
          <w:t>3.13</w:t>
        </w:r>
        <w:r w:rsidR="0048592E" w:rsidRPr="00035065">
          <w:rPr>
            <w:rStyle w:val="Hyperlink"/>
            <w:noProof/>
          </w:rPr>
          <w:t xml:space="preserve"> Giao diện tạo phiếu mua</w:t>
        </w:r>
        <w:r w:rsidR="0048592E">
          <w:rPr>
            <w:noProof/>
            <w:webHidden/>
          </w:rPr>
          <w:tab/>
        </w:r>
        <w:r w:rsidR="0048592E">
          <w:rPr>
            <w:noProof/>
            <w:webHidden/>
          </w:rPr>
          <w:fldChar w:fldCharType="begin"/>
        </w:r>
        <w:r w:rsidR="0048592E">
          <w:rPr>
            <w:noProof/>
            <w:webHidden/>
          </w:rPr>
          <w:instrText xml:space="preserve"> PAGEREF _Toc59339792 \h </w:instrText>
        </w:r>
        <w:r w:rsidR="0048592E">
          <w:rPr>
            <w:noProof/>
            <w:webHidden/>
          </w:rPr>
        </w:r>
        <w:r w:rsidR="0048592E">
          <w:rPr>
            <w:noProof/>
            <w:webHidden/>
          </w:rPr>
          <w:fldChar w:fldCharType="separate"/>
        </w:r>
        <w:r w:rsidR="00B91716">
          <w:rPr>
            <w:noProof/>
            <w:webHidden/>
          </w:rPr>
          <w:t>66</w:t>
        </w:r>
        <w:r w:rsidR="0048592E">
          <w:rPr>
            <w:noProof/>
            <w:webHidden/>
          </w:rPr>
          <w:fldChar w:fldCharType="end"/>
        </w:r>
      </w:hyperlink>
    </w:p>
    <w:p w14:paraId="21E4A6A4"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3" w:history="1">
        <w:r w:rsidR="0048592E" w:rsidRPr="00035065">
          <w:rPr>
            <w:rStyle w:val="Hyperlink"/>
            <w:noProof/>
          </w:rPr>
          <w:t>Hình 3.1</w:t>
        </w:r>
        <w:r w:rsidR="0048592E" w:rsidRPr="00035065">
          <w:rPr>
            <w:rStyle w:val="Hyperlink"/>
            <w:noProof/>
            <w:lang w:val="vi-VN"/>
          </w:rPr>
          <w:t>4</w:t>
        </w:r>
        <w:r w:rsidR="0048592E" w:rsidRPr="00035065">
          <w:rPr>
            <w:rStyle w:val="Hyperlink"/>
            <w:noProof/>
          </w:rPr>
          <w:t xml:space="preserve"> Giao diện phê duyệt phiếu mua</w:t>
        </w:r>
        <w:r w:rsidR="0048592E">
          <w:rPr>
            <w:noProof/>
            <w:webHidden/>
          </w:rPr>
          <w:tab/>
        </w:r>
        <w:r w:rsidR="0048592E">
          <w:rPr>
            <w:noProof/>
            <w:webHidden/>
          </w:rPr>
          <w:fldChar w:fldCharType="begin"/>
        </w:r>
        <w:r w:rsidR="0048592E">
          <w:rPr>
            <w:noProof/>
            <w:webHidden/>
          </w:rPr>
          <w:instrText xml:space="preserve"> PAGEREF _Toc59339793 \h </w:instrText>
        </w:r>
        <w:r w:rsidR="0048592E">
          <w:rPr>
            <w:noProof/>
            <w:webHidden/>
          </w:rPr>
        </w:r>
        <w:r w:rsidR="0048592E">
          <w:rPr>
            <w:noProof/>
            <w:webHidden/>
          </w:rPr>
          <w:fldChar w:fldCharType="separate"/>
        </w:r>
        <w:r w:rsidR="00B91716">
          <w:rPr>
            <w:noProof/>
            <w:webHidden/>
          </w:rPr>
          <w:t>66</w:t>
        </w:r>
        <w:r w:rsidR="0048592E">
          <w:rPr>
            <w:noProof/>
            <w:webHidden/>
          </w:rPr>
          <w:fldChar w:fldCharType="end"/>
        </w:r>
      </w:hyperlink>
    </w:p>
    <w:p w14:paraId="5BD9AC48"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4" w:history="1">
        <w:r w:rsidR="0048592E" w:rsidRPr="00035065">
          <w:rPr>
            <w:rStyle w:val="Hyperlink"/>
            <w:noProof/>
          </w:rPr>
          <w:t xml:space="preserve">Hình </w:t>
        </w:r>
        <w:r w:rsidR="0048592E" w:rsidRPr="00035065">
          <w:rPr>
            <w:rStyle w:val="Hyperlink"/>
            <w:noProof/>
            <w:lang w:val="vi-VN"/>
          </w:rPr>
          <w:t>3.15</w:t>
        </w:r>
        <w:r w:rsidR="0048592E" w:rsidRPr="00035065">
          <w:rPr>
            <w:rStyle w:val="Hyperlink"/>
            <w:noProof/>
          </w:rPr>
          <w:t>. Giao diện quản lý tài sản của admin</w:t>
        </w:r>
        <w:r w:rsidR="0048592E">
          <w:rPr>
            <w:noProof/>
            <w:webHidden/>
          </w:rPr>
          <w:tab/>
        </w:r>
        <w:r w:rsidR="0048592E">
          <w:rPr>
            <w:noProof/>
            <w:webHidden/>
          </w:rPr>
          <w:fldChar w:fldCharType="begin"/>
        </w:r>
        <w:r w:rsidR="0048592E">
          <w:rPr>
            <w:noProof/>
            <w:webHidden/>
          </w:rPr>
          <w:instrText xml:space="preserve"> PAGEREF _Toc59339794 \h </w:instrText>
        </w:r>
        <w:r w:rsidR="0048592E">
          <w:rPr>
            <w:noProof/>
            <w:webHidden/>
          </w:rPr>
        </w:r>
        <w:r w:rsidR="0048592E">
          <w:rPr>
            <w:noProof/>
            <w:webHidden/>
          </w:rPr>
          <w:fldChar w:fldCharType="separate"/>
        </w:r>
        <w:r w:rsidR="00B91716">
          <w:rPr>
            <w:noProof/>
            <w:webHidden/>
          </w:rPr>
          <w:t>67</w:t>
        </w:r>
        <w:r w:rsidR="0048592E">
          <w:rPr>
            <w:noProof/>
            <w:webHidden/>
          </w:rPr>
          <w:fldChar w:fldCharType="end"/>
        </w:r>
      </w:hyperlink>
    </w:p>
    <w:p w14:paraId="48B323AB"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5" w:history="1">
        <w:r w:rsidR="0048592E" w:rsidRPr="00035065">
          <w:rPr>
            <w:rStyle w:val="Hyperlink"/>
            <w:noProof/>
          </w:rPr>
          <w:t>Hình 3.</w:t>
        </w:r>
        <w:r w:rsidR="0048592E" w:rsidRPr="00035065">
          <w:rPr>
            <w:rStyle w:val="Hyperlink"/>
            <w:noProof/>
            <w:lang w:val="vi-VN"/>
          </w:rPr>
          <w:t>16</w:t>
        </w:r>
        <w:r w:rsidR="0048592E" w:rsidRPr="00035065">
          <w:rPr>
            <w:rStyle w:val="Hyperlink"/>
            <w:noProof/>
          </w:rPr>
          <w:t xml:space="preserve"> Giao diện quản lý tài sản của nhân viên.</w:t>
        </w:r>
        <w:r w:rsidR="0048592E">
          <w:rPr>
            <w:noProof/>
            <w:webHidden/>
          </w:rPr>
          <w:tab/>
        </w:r>
        <w:r w:rsidR="0048592E">
          <w:rPr>
            <w:noProof/>
            <w:webHidden/>
          </w:rPr>
          <w:fldChar w:fldCharType="begin"/>
        </w:r>
        <w:r w:rsidR="0048592E">
          <w:rPr>
            <w:noProof/>
            <w:webHidden/>
          </w:rPr>
          <w:instrText xml:space="preserve"> PAGEREF _Toc59339795 \h </w:instrText>
        </w:r>
        <w:r w:rsidR="0048592E">
          <w:rPr>
            <w:noProof/>
            <w:webHidden/>
          </w:rPr>
        </w:r>
        <w:r w:rsidR="0048592E">
          <w:rPr>
            <w:noProof/>
            <w:webHidden/>
          </w:rPr>
          <w:fldChar w:fldCharType="separate"/>
        </w:r>
        <w:r w:rsidR="00B91716">
          <w:rPr>
            <w:noProof/>
            <w:webHidden/>
          </w:rPr>
          <w:t>67</w:t>
        </w:r>
        <w:r w:rsidR="0048592E">
          <w:rPr>
            <w:noProof/>
            <w:webHidden/>
          </w:rPr>
          <w:fldChar w:fldCharType="end"/>
        </w:r>
      </w:hyperlink>
    </w:p>
    <w:p w14:paraId="1B6C24F9"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6" w:history="1">
        <w:r w:rsidR="0048592E" w:rsidRPr="00035065">
          <w:rPr>
            <w:rStyle w:val="Hyperlink"/>
            <w:noProof/>
          </w:rPr>
          <w:t>Hình 3.1</w:t>
        </w:r>
        <w:r w:rsidR="0048592E" w:rsidRPr="00035065">
          <w:rPr>
            <w:rStyle w:val="Hyperlink"/>
            <w:noProof/>
            <w:lang w:val="vi-VN"/>
          </w:rPr>
          <w:t>7</w:t>
        </w:r>
        <w:r w:rsidR="0048592E" w:rsidRPr="00035065">
          <w:rPr>
            <w:rStyle w:val="Hyperlink"/>
            <w:noProof/>
          </w:rPr>
          <w:t xml:space="preserve"> giao diện in mã QR</w:t>
        </w:r>
        <w:r w:rsidR="0048592E">
          <w:rPr>
            <w:noProof/>
            <w:webHidden/>
          </w:rPr>
          <w:tab/>
        </w:r>
        <w:r w:rsidR="0048592E">
          <w:rPr>
            <w:noProof/>
            <w:webHidden/>
          </w:rPr>
          <w:fldChar w:fldCharType="begin"/>
        </w:r>
        <w:r w:rsidR="0048592E">
          <w:rPr>
            <w:noProof/>
            <w:webHidden/>
          </w:rPr>
          <w:instrText xml:space="preserve"> PAGEREF _Toc59339796 \h </w:instrText>
        </w:r>
        <w:r w:rsidR="0048592E">
          <w:rPr>
            <w:noProof/>
            <w:webHidden/>
          </w:rPr>
        </w:r>
        <w:r w:rsidR="0048592E">
          <w:rPr>
            <w:noProof/>
            <w:webHidden/>
          </w:rPr>
          <w:fldChar w:fldCharType="separate"/>
        </w:r>
        <w:r w:rsidR="00B91716">
          <w:rPr>
            <w:noProof/>
            <w:webHidden/>
          </w:rPr>
          <w:t>68</w:t>
        </w:r>
        <w:r w:rsidR="0048592E">
          <w:rPr>
            <w:noProof/>
            <w:webHidden/>
          </w:rPr>
          <w:fldChar w:fldCharType="end"/>
        </w:r>
      </w:hyperlink>
    </w:p>
    <w:p w14:paraId="1ED333BC"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7" w:history="1">
        <w:r w:rsidR="0048592E" w:rsidRPr="00035065">
          <w:rPr>
            <w:rStyle w:val="Hyperlink"/>
            <w:noProof/>
          </w:rPr>
          <w:t xml:space="preserve">Hình </w:t>
        </w:r>
        <w:r w:rsidR="0048592E" w:rsidRPr="00035065">
          <w:rPr>
            <w:rStyle w:val="Hyperlink"/>
            <w:noProof/>
            <w:lang w:val="vi-VN"/>
          </w:rPr>
          <w:t xml:space="preserve">3.18  </w:t>
        </w:r>
        <w:r w:rsidR="0048592E" w:rsidRPr="00035065">
          <w:rPr>
            <w:rStyle w:val="Hyperlink"/>
            <w:noProof/>
          </w:rPr>
          <w:t>Giao diện chức năng quản lý phòng ban của admin</w:t>
        </w:r>
        <w:r w:rsidR="0048592E">
          <w:rPr>
            <w:noProof/>
            <w:webHidden/>
          </w:rPr>
          <w:tab/>
        </w:r>
        <w:r w:rsidR="0048592E">
          <w:rPr>
            <w:noProof/>
            <w:webHidden/>
          </w:rPr>
          <w:fldChar w:fldCharType="begin"/>
        </w:r>
        <w:r w:rsidR="0048592E">
          <w:rPr>
            <w:noProof/>
            <w:webHidden/>
          </w:rPr>
          <w:instrText xml:space="preserve"> PAGEREF _Toc59339797 \h </w:instrText>
        </w:r>
        <w:r w:rsidR="0048592E">
          <w:rPr>
            <w:noProof/>
            <w:webHidden/>
          </w:rPr>
        </w:r>
        <w:r w:rsidR="0048592E">
          <w:rPr>
            <w:noProof/>
            <w:webHidden/>
          </w:rPr>
          <w:fldChar w:fldCharType="separate"/>
        </w:r>
        <w:r w:rsidR="00B91716">
          <w:rPr>
            <w:noProof/>
            <w:webHidden/>
          </w:rPr>
          <w:t>68</w:t>
        </w:r>
        <w:r w:rsidR="0048592E">
          <w:rPr>
            <w:noProof/>
            <w:webHidden/>
          </w:rPr>
          <w:fldChar w:fldCharType="end"/>
        </w:r>
      </w:hyperlink>
    </w:p>
    <w:p w14:paraId="654C5693" w14:textId="210DFF80" w:rsidR="00196763" w:rsidRDefault="009957BC" w:rsidP="00917257">
      <w:pPr>
        <w:pStyle w:val="0LV1"/>
        <w:jc w:val="center"/>
      </w:pPr>
      <w:r>
        <w:fldChar w:fldCharType="end"/>
      </w:r>
    </w:p>
    <w:p w14:paraId="336FD55E" w14:textId="77777777" w:rsidR="00196763" w:rsidRDefault="00196763">
      <w:pPr>
        <w:spacing w:after="160" w:line="259" w:lineRule="auto"/>
        <w:rPr>
          <w:rFonts w:eastAsiaTheme="minorHAnsi" w:cstheme="minorBidi"/>
          <w:b/>
          <w:sz w:val="28"/>
          <w:szCs w:val="22"/>
        </w:rPr>
      </w:pPr>
      <w:r>
        <w:br w:type="page"/>
      </w:r>
    </w:p>
    <w:p w14:paraId="1B5F28B2" w14:textId="77777777" w:rsidR="0048592E" w:rsidRDefault="009957BC" w:rsidP="00917257">
      <w:pPr>
        <w:pStyle w:val="0LV1"/>
        <w:jc w:val="center"/>
        <w:rPr>
          <w:noProof/>
        </w:rPr>
      </w:pPr>
      <w:bookmarkStart w:id="28" w:name="_Toc59384742"/>
      <w:r w:rsidRPr="00AE3F3A">
        <w:lastRenderedPageBreak/>
        <w:t>DANH MỤC BẢNG BIỂU</w:t>
      </w:r>
      <w:bookmarkStart w:id="29" w:name="_Toc25066025"/>
      <w:bookmarkStart w:id="30" w:name="_Toc45637156"/>
      <w:bookmarkStart w:id="31" w:name="_Toc45853099"/>
      <w:bookmarkStart w:id="32" w:name="_Toc45881112"/>
      <w:bookmarkStart w:id="33" w:name="_Toc45881136"/>
      <w:bookmarkStart w:id="34" w:name="_Toc45897648"/>
      <w:bookmarkStart w:id="35" w:name="_Toc45897672"/>
      <w:bookmarkStart w:id="36" w:name="_Toc45898318"/>
      <w:bookmarkStart w:id="37" w:name="_Toc45900422"/>
      <w:bookmarkStart w:id="38" w:name="_Toc45901344"/>
      <w:bookmarkStart w:id="39" w:name="_Toc46006012"/>
      <w:bookmarkStart w:id="40" w:name="_Toc46009441"/>
      <w:bookmarkStart w:id="41" w:name="_Toc46011333"/>
      <w:bookmarkStart w:id="42" w:name="_Toc46011508"/>
      <w:bookmarkStart w:id="43" w:name="_Toc46012031"/>
      <w:bookmarkStart w:id="44" w:name="_Toc46012526"/>
      <w:bookmarkStart w:id="45" w:name="_Toc46053659"/>
      <w:bookmarkStart w:id="46" w:name="_Toc46054017"/>
      <w:bookmarkStart w:id="47" w:name="_Toc46060743"/>
      <w:bookmarkStart w:id="48" w:name="_Toc46061330"/>
      <w:bookmarkStart w:id="49" w:name="_Toc46061404"/>
      <w:bookmarkStart w:id="50" w:name="_Toc46128904"/>
      <w:bookmarkEnd w:id="19"/>
      <w:bookmarkEnd w:id="20"/>
      <w:bookmarkEnd w:id="21"/>
      <w:bookmarkEnd w:id="22"/>
      <w:bookmarkEnd w:id="23"/>
      <w:bookmarkEnd w:id="24"/>
      <w:bookmarkEnd w:id="28"/>
      <w:r w:rsidR="00F8081D">
        <w:fldChar w:fldCharType="begin"/>
      </w:r>
      <w:r w:rsidR="00F8081D">
        <w:instrText xml:space="preserve"> TOC \h \z \t "0BANG,1" </w:instrText>
      </w:r>
      <w:r w:rsidR="00F8081D">
        <w:fldChar w:fldCharType="separate"/>
      </w:r>
    </w:p>
    <w:p w14:paraId="2CA9039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8" w:history="1">
        <w:r w:rsidR="0048592E" w:rsidRPr="0000741F">
          <w:rPr>
            <w:rStyle w:val="Hyperlink"/>
            <w:noProof/>
          </w:rPr>
          <w:t>Bảng 2.1 Usecase đăng nhập</w:t>
        </w:r>
        <w:r w:rsidR="0048592E">
          <w:rPr>
            <w:noProof/>
            <w:webHidden/>
          </w:rPr>
          <w:tab/>
        </w:r>
        <w:r w:rsidR="0048592E">
          <w:rPr>
            <w:noProof/>
            <w:webHidden/>
          </w:rPr>
          <w:fldChar w:fldCharType="begin"/>
        </w:r>
        <w:r w:rsidR="0048592E">
          <w:rPr>
            <w:noProof/>
            <w:webHidden/>
          </w:rPr>
          <w:instrText xml:space="preserve"> PAGEREF _Toc59339798 \h </w:instrText>
        </w:r>
        <w:r w:rsidR="0048592E">
          <w:rPr>
            <w:noProof/>
            <w:webHidden/>
          </w:rPr>
        </w:r>
        <w:r w:rsidR="0048592E">
          <w:rPr>
            <w:noProof/>
            <w:webHidden/>
          </w:rPr>
          <w:fldChar w:fldCharType="separate"/>
        </w:r>
        <w:r w:rsidR="00B91716">
          <w:rPr>
            <w:noProof/>
            <w:webHidden/>
          </w:rPr>
          <w:t>9</w:t>
        </w:r>
        <w:r w:rsidR="0048592E">
          <w:rPr>
            <w:noProof/>
            <w:webHidden/>
          </w:rPr>
          <w:fldChar w:fldCharType="end"/>
        </w:r>
      </w:hyperlink>
    </w:p>
    <w:p w14:paraId="6AFA8F6A"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799" w:history="1">
        <w:r w:rsidR="0048592E" w:rsidRPr="0000741F">
          <w:rPr>
            <w:rStyle w:val="Hyperlink"/>
            <w:noProof/>
          </w:rPr>
          <w:t>Bảng 2.2 Usecase đăng xuất</w:t>
        </w:r>
        <w:r w:rsidR="0048592E">
          <w:rPr>
            <w:noProof/>
            <w:webHidden/>
          </w:rPr>
          <w:tab/>
        </w:r>
        <w:r w:rsidR="0048592E">
          <w:rPr>
            <w:noProof/>
            <w:webHidden/>
          </w:rPr>
          <w:fldChar w:fldCharType="begin"/>
        </w:r>
        <w:r w:rsidR="0048592E">
          <w:rPr>
            <w:noProof/>
            <w:webHidden/>
          </w:rPr>
          <w:instrText xml:space="preserve"> PAGEREF _Toc59339799 \h </w:instrText>
        </w:r>
        <w:r w:rsidR="0048592E">
          <w:rPr>
            <w:noProof/>
            <w:webHidden/>
          </w:rPr>
        </w:r>
        <w:r w:rsidR="0048592E">
          <w:rPr>
            <w:noProof/>
            <w:webHidden/>
          </w:rPr>
          <w:fldChar w:fldCharType="separate"/>
        </w:r>
        <w:r w:rsidR="00B91716">
          <w:rPr>
            <w:noProof/>
            <w:webHidden/>
          </w:rPr>
          <w:t>10</w:t>
        </w:r>
        <w:r w:rsidR="0048592E">
          <w:rPr>
            <w:noProof/>
            <w:webHidden/>
          </w:rPr>
          <w:fldChar w:fldCharType="end"/>
        </w:r>
      </w:hyperlink>
    </w:p>
    <w:p w14:paraId="295CC920"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0" w:history="1">
        <w:r w:rsidR="0048592E" w:rsidRPr="0000741F">
          <w:rPr>
            <w:rStyle w:val="Hyperlink"/>
            <w:noProof/>
          </w:rPr>
          <w:t>Bảng 2.3 Usecase quản lý nhân sự đối với nhân viên</w:t>
        </w:r>
        <w:r w:rsidR="0048592E">
          <w:rPr>
            <w:noProof/>
            <w:webHidden/>
          </w:rPr>
          <w:tab/>
        </w:r>
        <w:r w:rsidR="0048592E">
          <w:rPr>
            <w:noProof/>
            <w:webHidden/>
          </w:rPr>
          <w:fldChar w:fldCharType="begin"/>
        </w:r>
        <w:r w:rsidR="0048592E">
          <w:rPr>
            <w:noProof/>
            <w:webHidden/>
          </w:rPr>
          <w:instrText xml:space="preserve"> PAGEREF _Toc59339800 \h </w:instrText>
        </w:r>
        <w:r w:rsidR="0048592E">
          <w:rPr>
            <w:noProof/>
            <w:webHidden/>
          </w:rPr>
        </w:r>
        <w:r w:rsidR="0048592E">
          <w:rPr>
            <w:noProof/>
            <w:webHidden/>
          </w:rPr>
          <w:fldChar w:fldCharType="separate"/>
        </w:r>
        <w:r w:rsidR="00B91716">
          <w:rPr>
            <w:noProof/>
            <w:webHidden/>
          </w:rPr>
          <w:t>11</w:t>
        </w:r>
        <w:r w:rsidR="0048592E">
          <w:rPr>
            <w:noProof/>
            <w:webHidden/>
          </w:rPr>
          <w:fldChar w:fldCharType="end"/>
        </w:r>
      </w:hyperlink>
    </w:p>
    <w:p w14:paraId="679C8E97"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1" w:history="1">
        <w:r w:rsidR="0048592E" w:rsidRPr="0000741F">
          <w:rPr>
            <w:rStyle w:val="Hyperlink"/>
            <w:noProof/>
          </w:rPr>
          <w:t>Bảng 2.4 Quản lý nhân sự đối với trưởng phòng</w:t>
        </w:r>
        <w:r w:rsidR="0048592E">
          <w:rPr>
            <w:noProof/>
            <w:webHidden/>
          </w:rPr>
          <w:tab/>
        </w:r>
        <w:r w:rsidR="0048592E">
          <w:rPr>
            <w:noProof/>
            <w:webHidden/>
          </w:rPr>
          <w:fldChar w:fldCharType="begin"/>
        </w:r>
        <w:r w:rsidR="0048592E">
          <w:rPr>
            <w:noProof/>
            <w:webHidden/>
          </w:rPr>
          <w:instrText xml:space="preserve"> PAGEREF _Toc59339801 \h </w:instrText>
        </w:r>
        <w:r w:rsidR="0048592E">
          <w:rPr>
            <w:noProof/>
            <w:webHidden/>
          </w:rPr>
        </w:r>
        <w:r w:rsidR="0048592E">
          <w:rPr>
            <w:noProof/>
            <w:webHidden/>
          </w:rPr>
          <w:fldChar w:fldCharType="separate"/>
        </w:r>
        <w:r w:rsidR="00B91716">
          <w:rPr>
            <w:noProof/>
            <w:webHidden/>
          </w:rPr>
          <w:t>12</w:t>
        </w:r>
        <w:r w:rsidR="0048592E">
          <w:rPr>
            <w:noProof/>
            <w:webHidden/>
          </w:rPr>
          <w:fldChar w:fldCharType="end"/>
        </w:r>
      </w:hyperlink>
    </w:p>
    <w:p w14:paraId="7C171902"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2" w:history="1">
        <w:r w:rsidR="0048592E" w:rsidRPr="0000741F">
          <w:rPr>
            <w:rStyle w:val="Hyperlink"/>
            <w:noProof/>
          </w:rPr>
          <w:t>Bảng 2.5 Usecase quản lý nhân sự đối với admin</w:t>
        </w:r>
        <w:r w:rsidR="0048592E">
          <w:rPr>
            <w:noProof/>
            <w:webHidden/>
          </w:rPr>
          <w:tab/>
        </w:r>
        <w:r w:rsidR="0048592E">
          <w:rPr>
            <w:noProof/>
            <w:webHidden/>
          </w:rPr>
          <w:fldChar w:fldCharType="begin"/>
        </w:r>
        <w:r w:rsidR="0048592E">
          <w:rPr>
            <w:noProof/>
            <w:webHidden/>
          </w:rPr>
          <w:instrText xml:space="preserve"> PAGEREF _Toc59339802 \h </w:instrText>
        </w:r>
        <w:r w:rsidR="0048592E">
          <w:rPr>
            <w:noProof/>
            <w:webHidden/>
          </w:rPr>
        </w:r>
        <w:r w:rsidR="0048592E">
          <w:rPr>
            <w:noProof/>
            <w:webHidden/>
          </w:rPr>
          <w:fldChar w:fldCharType="separate"/>
        </w:r>
        <w:r w:rsidR="00B91716">
          <w:rPr>
            <w:noProof/>
            <w:webHidden/>
          </w:rPr>
          <w:t>13</w:t>
        </w:r>
        <w:r w:rsidR="0048592E">
          <w:rPr>
            <w:noProof/>
            <w:webHidden/>
          </w:rPr>
          <w:fldChar w:fldCharType="end"/>
        </w:r>
      </w:hyperlink>
    </w:p>
    <w:p w14:paraId="1D275FFC"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3" w:history="1">
        <w:r w:rsidR="0048592E" w:rsidRPr="0000741F">
          <w:rPr>
            <w:rStyle w:val="Hyperlink"/>
            <w:noProof/>
          </w:rPr>
          <w:t>Bảng 2.6 Usecase quản lý nhà cung cấp của nhân viên</w:t>
        </w:r>
        <w:r w:rsidR="0048592E">
          <w:rPr>
            <w:noProof/>
            <w:webHidden/>
          </w:rPr>
          <w:tab/>
        </w:r>
        <w:r w:rsidR="0048592E">
          <w:rPr>
            <w:noProof/>
            <w:webHidden/>
          </w:rPr>
          <w:fldChar w:fldCharType="begin"/>
        </w:r>
        <w:r w:rsidR="0048592E">
          <w:rPr>
            <w:noProof/>
            <w:webHidden/>
          </w:rPr>
          <w:instrText xml:space="preserve"> PAGEREF _Toc59339803 \h </w:instrText>
        </w:r>
        <w:r w:rsidR="0048592E">
          <w:rPr>
            <w:noProof/>
            <w:webHidden/>
          </w:rPr>
        </w:r>
        <w:r w:rsidR="0048592E">
          <w:rPr>
            <w:noProof/>
            <w:webHidden/>
          </w:rPr>
          <w:fldChar w:fldCharType="separate"/>
        </w:r>
        <w:r w:rsidR="00B91716">
          <w:rPr>
            <w:noProof/>
            <w:webHidden/>
          </w:rPr>
          <w:t>14</w:t>
        </w:r>
        <w:r w:rsidR="0048592E">
          <w:rPr>
            <w:noProof/>
            <w:webHidden/>
          </w:rPr>
          <w:fldChar w:fldCharType="end"/>
        </w:r>
      </w:hyperlink>
    </w:p>
    <w:p w14:paraId="0A99FC93"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4" w:history="1">
        <w:r w:rsidR="0048592E" w:rsidRPr="0000741F">
          <w:rPr>
            <w:rStyle w:val="Hyperlink"/>
            <w:noProof/>
          </w:rPr>
          <w:t>Bảng 2.7 Usecase quản lý nhà cung cấp của trưởng phòng và admin</w:t>
        </w:r>
        <w:r w:rsidR="0048592E">
          <w:rPr>
            <w:noProof/>
            <w:webHidden/>
          </w:rPr>
          <w:tab/>
        </w:r>
        <w:r w:rsidR="0048592E">
          <w:rPr>
            <w:noProof/>
            <w:webHidden/>
          </w:rPr>
          <w:fldChar w:fldCharType="begin"/>
        </w:r>
        <w:r w:rsidR="0048592E">
          <w:rPr>
            <w:noProof/>
            <w:webHidden/>
          </w:rPr>
          <w:instrText xml:space="preserve"> PAGEREF _Toc59339804 \h </w:instrText>
        </w:r>
        <w:r w:rsidR="0048592E">
          <w:rPr>
            <w:noProof/>
            <w:webHidden/>
          </w:rPr>
        </w:r>
        <w:r w:rsidR="0048592E">
          <w:rPr>
            <w:noProof/>
            <w:webHidden/>
          </w:rPr>
          <w:fldChar w:fldCharType="separate"/>
        </w:r>
        <w:r w:rsidR="00B91716">
          <w:rPr>
            <w:noProof/>
            <w:webHidden/>
          </w:rPr>
          <w:t>14</w:t>
        </w:r>
        <w:r w:rsidR="0048592E">
          <w:rPr>
            <w:noProof/>
            <w:webHidden/>
          </w:rPr>
          <w:fldChar w:fldCharType="end"/>
        </w:r>
      </w:hyperlink>
    </w:p>
    <w:p w14:paraId="507B4574"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5" w:history="1">
        <w:r w:rsidR="0048592E" w:rsidRPr="0000741F">
          <w:rPr>
            <w:rStyle w:val="Hyperlink"/>
            <w:noProof/>
          </w:rPr>
          <w:t>Bảng 2.8 Usecase quản lý bộ phận của admin</w:t>
        </w:r>
        <w:r w:rsidR="0048592E">
          <w:rPr>
            <w:noProof/>
            <w:webHidden/>
          </w:rPr>
          <w:tab/>
        </w:r>
        <w:r w:rsidR="0048592E">
          <w:rPr>
            <w:noProof/>
            <w:webHidden/>
          </w:rPr>
          <w:fldChar w:fldCharType="begin"/>
        </w:r>
        <w:r w:rsidR="0048592E">
          <w:rPr>
            <w:noProof/>
            <w:webHidden/>
          </w:rPr>
          <w:instrText xml:space="preserve"> PAGEREF _Toc59339805 \h </w:instrText>
        </w:r>
        <w:r w:rsidR="0048592E">
          <w:rPr>
            <w:noProof/>
            <w:webHidden/>
          </w:rPr>
        </w:r>
        <w:r w:rsidR="0048592E">
          <w:rPr>
            <w:noProof/>
            <w:webHidden/>
          </w:rPr>
          <w:fldChar w:fldCharType="separate"/>
        </w:r>
        <w:r w:rsidR="00B91716">
          <w:rPr>
            <w:noProof/>
            <w:webHidden/>
          </w:rPr>
          <w:t>15</w:t>
        </w:r>
        <w:r w:rsidR="0048592E">
          <w:rPr>
            <w:noProof/>
            <w:webHidden/>
          </w:rPr>
          <w:fldChar w:fldCharType="end"/>
        </w:r>
      </w:hyperlink>
    </w:p>
    <w:p w14:paraId="242459D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6" w:history="1">
        <w:r w:rsidR="0048592E" w:rsidRPr="0000741F">
          <w:rPr>
            <w:rStyle w:val="Hyperlink"/>
            <w:noProof/>
          </w:rPr>
          <w:t>Bảng 2.9 Usecase quản lý kho của nhân viên</w:t>
        </w:r>
        <w:r w:rsidR="0048592E">
          <w:rPr>
            <w:noProof/>
            <w:webHidden/>
          </w:rPr>
          <w:tab/>
        </w:r>
        <w:r w:rsidR="0048592E">
          <w:rPr>
            <w:noProof/>
            <w:webHidden/>
          </w:rPr>
          <w:fldChar w:fldCharType="begin"/>
        </w:r>
        <w:r w:rsidR="0048592E">
          <w:rPr>
            <w:noProof/>
            <w:webHidden/>
          </w:rPr>
          <w:instrText xml:space="preserve"> PAGEREF _Toc59339806 \h </w:instrText>
        </w:r>
        <w:r w:rsidR="0048592E">
          <w:rPr>
            <w:noProof/>
            <w:webHidden/>
          </w:rPr>
        </w:r>
        <w:r w:rsidR="0048592E">
          <w:rPr>
            <w:noProof/>
            <w:webHidden/>
          </w:rPr>
          <w:fldChar w:fldCharType="separate"/>
        </w:r>
        <w:r w:rsidR="00B91716">
          <w:rPr>
            <w:noProof/>
            <w:webHidden/>
          </w:rPr>
          <w:t>16</w:t>
        </w:r>
        <w:r w:rsidR="0048592E">
          <w:rPr>
            <w:noProof/>
            <w:webHidden/>
          </w:rPr>
          <w:fldChar w:fldCharType="end"/>
        </w:r>
      </w:hyperlink>
    </w:p>
    <w:p w14:paraId="2198749D"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7" w:history="1">
        <w:r w:rsidR="0048592E" w:rsidRPr="0000741F">
          <w:rPr>
            <w:rStyle w:val="Hyperlink"/>
            <w:noProof/>
          </w:rPr>
          <w:t>Bảng 2.10 Usecase quản lý kho của trưởng phòng và admin</w:t>
        </w:r>
        <w:r w:rsidR="0048592E">
          <w:rPr>
            <w:noProof/>
            <w:webHidden/>
          </w:rPr>
          <w:tab/>
        </w:r>
        <w:r w:rsidR="0048592E">
          <w:rPr>
            <w:noProof/>
            <w:webHidden/>
          </w:rPr>
          <w:fldChar w:fldCharType="begin"/>
        </w:r>
        <w:r w:rsidR="0048592E">
          <w:rPr>
            <w:noProof/>
            <w:webHidden/>
          </w:rPr>
          <w:instrText xml:space="preserve"> PAGEREF _Toc59339807 \h </w:instrText>
        </w:r>
        <w:r w:rsidR="0048592E">
          <w:rPr>
            <w:noProof/>
            <w:webHidden/>
          </w:rPr>
        </w:r>
        <w:r w:rsidR="0048592E">
          <w:rPr>
            <w:noProof/>
            <w:webHidden/>
          </w:rPr>
          <w:fldChar w:fldCharType="separate"/>
        </w:r>
        <w:r w:rsidR="00B91716">
          <w:rPr>
            <w:noProof/>
            <w:webHidden/>
          </w:rPr>
          <w:t>17</w:t>
        </w:r>
        <w:r w:rsidR="0048592E">
          <w:rPr>
            <w:noProof/>
            <w:webHidden/>
          </w:rPr>
          <w:fldChar w:fldCharType="end"/>
        </w:r>
      </w:hyperlink>
    </w:p>
    <w:p w14:paraId="70BE7224"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8" w:history="1">
        <w:r w:rsidR="0048592E" w:rsidRPr="0000741F">
          <w:rPr>
            <w:rStyle w:val="Hyperlink"/>
            <w:noProof/>
          </w:rPr>
          <w:t>Bảng 2.11 Usecase quản lý tài sản của nhân viên</w:t>
        </w:r>
        <w:r w:rsidR="0048592E">
          <w:rPr>
            <w:noProof/>
            <w:webHidden/>
          </w:rPr>
          <w:tab/>
        </w:r>
        <w:r w:rsidR="0048592E">
          <w:rPr>
            <w:noProof/>
            <w:webHidden/>
          </w:rPr>
          <w:fldChar w:fldCharType="begin"/>
        </w:r>
        <w:r w:rsidR="0048592E">
          <w:rPr>
            <w:noProof/>
            <w:webHidden/>
          </w:rPr>
          <w:instrText xml:space="preserve"> PAGEREF _Toc59339808 \h </w:instrText>
        </w:r>
        <w:r w:rsidR="0048592E">
          <w:rPr>
            <w:noProof/>
            <w:webHidden/>
          </w:rPr>
        </w:r>
        <w:r w:rsidR="0048592E">
          <w:rPr>
            <w:noProof/>
            <w:webHidden/>
          </w:rPr>
          <w:fldChar w:fldCharType="separate"/>
        </w:r>
        <w:r w:rsidR="00B91716">
          <w:rPr>
            <w:noProof/>
            <w:webHidden/>
          </w:rPr>
          <w:t>17</w:t>
        </w:r>
        <w:r w:rsidR="0048592E">
          <w:rPr>
            <w:noProof/>
            <w:webHidden/>
          </w:rPr>
          <w:fldChar w:fldCharType="end"/>
        </w:r>
      </w:hyperlink>
    </w:p>
    <w:p w14:paraId="552DB76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09" w:history="1">
        <w:r w:rsidR="0048592E" w:rsidRPr="0000741F">
          <w:rPr>
            <w:rStyle w:val="Hyperlink"/>
            <w:noProof/>
          </w:rPr>
          <w:t>Bảng 2.12 Usecase quản lý tài sản của trưởng trưởng phòng, admin</w:t>
        </w:r>
        <w:r w:rsidR="0048592E">
          <w:rPr>
            <w:noProof/>
            <w:webHidden/>
          </w:rPr>
          <w:tab/>
        </w:r>
        <w:r w:rsidR="0048592E">
          <w:rPr>
            <w:noProof/>
            <w:webHidden/>
          </w:rPr>
          <w:fldChar w:fldCharType="begin"/>
        </w:r>
        <w:r w:rsidR="0048592E">
          <w:rPr>
            <w:noProof/>
            <w:webHidden/>
          </w:rPr>
          <w:instrText xml:space="preserve"> PAGEREF _Toc59339809 \h </w:instrText>
        </w:r>
        <w:r w:rsidR="0048592E">
          <w:rPr>
            <w:noProof/>
            <w:webHidden/>
          </w:rPr>
        </w:r>
        <w:r w:rsidR="0048592E">
          <w:rPr>
            <w:noProof/>
            <w:webHidden/>
          </w:rPr>
          <w:fldChar w:fldCharType="separate"/>
        </w:r>
        <w:r w:rsidR="00B91716">
          <w:rPr>
            <w:noProof/>
            <w:webHidden/>
          </w:rPr>
          <w:t>18</w:t>
        </w:r>
        <w:r w:rsidR="0048592E">
          <w:rPr>
            <w:noProof/>
            <w:webHidden/>
          </w:rPr>
          <w:fldChar w:fldCharType="end"/>
        </w:r>
      </w:hyperlink>
    </w:p>
    <w:p w14:paraId="55E0D815"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0" w:history="1">
        <w:r w:rsidR="0048592E" w:rsidRPr="0000741F">
          <w:rPr>
            <w:rStyle w:val="Hyperlink"/>
            <w:noProof/>
          </w:rPr>
          <w:t>Bảng 2.13 Usecase quản lý phiếu yêu cầu của sản của nhân viên</w:t>
        </w:r>
        <w:r w:rsidR="0048592E">
          <w:rPr>
            <w:noProof/>
            <w:webHidden/>
          </w:rPr>
          <w:tab/>
        </w:r>
        <w:r w:rsidR="0048592E">
          <w:rPr>
            <w:noProof/>
            <w:webHidden/>
          </w:rPr>
          <w:fldChar w:fldCharType="begin"/>
        </w:r>
        <w:r w:rsidR="0048592E">
          <w:rPr>
            <w:noProof/>
            <w:webHidden/>
          </w:rPr>
          <w:instrText xml:space="preserve"> PAGEREF _Toc59339810 \h </w:instrText>
        </w:r>
        <w:r w:rsidR="0048592E">
          <w:rPr>
            <w:noProof/>
            <w:webHidden/>
          </w:rPr>
        </w:r>
        <w:r w:rsidR="0048592E">
          <w:rPr>
            <w:noProof/>
            <w:webHidden/>
          </w:rPr>
          <w:fldChar w:fldCharType="separate"/>
        </w:r>
        <w:r w:rsidR="00B91716">
          <w:rPr>
            <w:noProof/>
            <w:webHidden/>
          </w:rPr>
          <w:t>19</w:t>
        </w:r>
        <w:r w:rsidR="0048592E">
          <w:rPr>
            <w:noProof/>
            <w:webHidden/>
          </w:rPr>
          <w:fldChar w:fldCharType="end"/>
        </w:r>
      </w:hyperlink>
    </w:p>
    <w:p w14:paraId="2DCE8149"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1" w:history="1">
        <w:r w:rsidR="0048592E" w:rsidRPr="0000741F">
          <w:rPr>
            <w:rStyle w:val="Hyperlink"/>
            <w:noProof/>
          </w:rPr>
          <w:t>Bảng 2.14 Usecase quản lý phiếu yêu cầu của trưởng phòng, admin</w:t>
        </w:r>
        <w:r w:rsidR="0048592E">
          <w:rPr>
            <w:noProof/>
            <w:webHidden/>
          </w:rPr>
          <w:tab/>
        </w:r>
        <w:r w:rsidR="0048592E">
          <w:rPr>
            <w:noProof/>
            <w:webHidden/>
          </w:rPr>
          <w:fldChar w:fldCharType="begin"/>
        </w:r>
        <w:r w:rsidR="0048592E">
          <w:rPr>
            <w:noProof/>
            <w:webHidden/>
          </w:rPr>
          <w:instrText xml:space="preserve"> PAGEREF _Toc59339811 \h </w:instrText>
        </w:r>
        <w:r w:rsidR="0048592E">
          <w:rPr>
            <w:noProof/>
            <w:webHidden/>
          </w:rPr>
        </w:r>
        <w:r w:rsidR="0048592E">
          <w:rPr>
            <w:noProof/>
            <w:webHidden/>
          </w:rPr>
          <w:fldChar w:fldCharType="separate"/>
        </w:r>
        <w:r w:rsidR="00B91716">
          <w:rPr>
            <w:noProof/>
            <w:webHidden/>
          </w:rPr>
          <w:t>20</w:t>
        </w:r>
        <w:r w:rsidR="0048592E">
          <w:rPr>
            <w:noProof/>
            <w:webHidden/>
          </w:rPr>
          <w:fldChar w:fldCharType="end"/>
        </w:r>
      </w:hyperlink>
    </w:p>
    <w:p w14:paraId="66429752"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2" w:history="1">
        <w:r w:rsidR="0048592E" w:rsidRPr="0000741F">
          <w:rPr>
            <w:rStyle w:val="Hyperlink"/>
            <w:noProof/>
          </w:rPr>
          <w:t>Bảng 2.15 Usecase quản lý danh mục tài sản trưởng trưởng phòng, admin</w:t>
        </w:r>
        <w:r w:rsidR="0048592E">
          <w:rPr>
            <w:noProof/>
            <w:webHidden/>
          </w:rPr>
          <w:tab/>
        </w:r>
        <w:r w:rsidR="0048592E">
          <w:rPr>
            <w:noProof/>
            <w:webHidden/>
          </w:rPr>
          <w:fldChar w:fldCharType="begin"/>
        </w:r>
        <w:r w:rsidR="0048592E">
          <w:rPr>
            <w:noProof/>
            <w:webHidden/>
          </w:rPr>
          <w:instrText xml:space="preserve"> PAGEREF _Toc59339812 \h </w:instrText>
        </w:r>
        <w:r w:rsidR="0048592E">
          <w:rPr>
            <w:noProof/>
            <w:webHidden/>
          </w:rPr>
        </w:r>
        <w:r w:rsidR="0048592E">
          <w:rPr>
            <w:noProof/>
            <w:webHidden/>
          </w:rPr>
          <w:fldChar w:fldCharType="separate"/>
        </w:r>
        <w:r w:rsidR="00B91716">
          <w:rPr>
            <w:noProof/>
            <w:webHidden/>
          </w:rPr>
          <w:t>21</w:t>
        </w:r>
        <w:r w:rsidR="0048592E">
          <w:rPr>
            <w:noProof/>
            <w:webHidden/>
          </w:rPr>
          <w:fldChar w:fldCharType="end"/>
        </w:r>
      </w:hyperlink>
    </w:p>
    <w:p w14:paraId="23B421C6"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3" w:history="1">
        <w:r w:rsidR="0048592E" w:rsidRPr="0000741F">
          <w:rPr>
            <w:rStyle w:val="Hyperlink"/>
            <w:noProof/>
          </w:rPr>
          <w:t>Bảng 2.16 Chi tiết bảng nhân sự</w:t>
        </w:r>
        <w:r w:rsidR="0048592E">
          <w:rPr>
            <w:noProof/>
            <w:webHidden/>
          </w:rPr>
          <w:tab/>
        </w:r>
        <w:r w:rsidR="0048592E">
          <w:rPr>
            <w:noProof/>
            <w:webHidden/>
          </w:rPr>
          <w:fldChar w:fldCharType="begin"/>
        </w:r>
        <w:r w:rsidR="0048592E">
          <w:rPr>
            <w:noProof/>
            <w:webHidden/>
          </w:rPr>
          <w:instrText xml:space="preserve"> PAGEREF _Toc59339813 \h </w:instrText>
        </w:r>
        <w:r w:rsidR="0048592E">
          <w:rPr>
            <w:noProof/>
            <w:webHidden/>
          </w:rPr>
        </w:r>
        <w:r w:rsidR="0048592E">
          <w:rPr>
            <w:noProof/>
            <w:webHidden/>
          </w:rPr>
          <w:fldChar w:fldCharType="separate"/>
        </w:r>
        <w:r w:rsidR="00B91716">
          <w:rPr>
            <w:noProof/>
            <w:webHidden/>
          </w:rPr>
          <w:t>44</w:t>
        </w:r>
        <w:r w:rsidR="0048592E">
          <w:rPr>
            <w:noProof/>
            <w:webHidden/>
          </w:rPr>
          <w:fldChar w:fldCharType="end"/>
        </w:r>
      </w:hyperlink>
    </w:p>
    <w:p w14:paraId="50805B8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4" w:history="1">
        <w:r w:rsidR="0048592E" w:rsidRPr="0000741F">
          <w:rPr>
            <w:rStyle w:val="Hyperlink"/>
            <w:noProof/>
          </w:rPr>
          <w:t>Bảng 2.17 Chi tiết bảng bộ phận</w:t>
        </w:r>
        <w:r w:rsidR="0048592E">
          <w:rPr>
            <w:noProof/>
            <w:webHidden/>
          </w:rPr>
          <w:tab/>
        </w:r>
        <w:r w:rsidR="0048592E">
          <w:rPr>
            <w:noProof/>
            <w:webHidden/>
          </w:rPr>
          <w:fldChar w:fldCharType="begin"/>
        </w:r>
        <w:r w:rsidR="0048592E">
          <w:rPr>
            <w:noProof/>
            <w:webHidden/>
          </w:rPr>
          <w:instrText xml:space="preserve"> PAGEREF _Toc59339814 \h </w:instrText>
        </w:r>
        <w:r w:rsidR="0048592E">
          <w:rPr>
            <w:noProof/>
            <w:webHidden/>
          </w:rPr>
        </w:r>
        <w:r w:rsidR="0048592E">
          <w:rPr>
            <w:noProof/>
            <w:webHidden/>
          </w:rPr>
          <w:fldChar w:fldCharType="separate"/>
        </w:r>
        <w:r w:rsidR="00B91716">
          <w:rPr>
            <w:noProof/>
            <w:webHidden/>
          </w:rPr>
          <w:t>45</w:t>
        </w:r>
        <w:r w:rsidR="0048592E">
          <w:rPr>
            <w:noProof/>
            <w:webHidden/>
          </w:rPr>
          <w:fldChar w:fldCharType="end"/>
        </w:r>
      </w:hyperlink>
    </w:p>
    <w:p w14:paraId="67435501"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5" w:history="1">
        <w:r w:rsidR="0048592E" w:rsidRPr="0000741F">
          <w:rPr>
            <w:rStyle w:val="Hyperlink"/>
            <w:noProof/>
          </w:rPr>
          <w:t>Bảng 2.18 Chi tiết bảng chức vụ</w:t>
        </w:r>
        <w:r w:rsidR="0048592E">
          <w:rPr>
            <w:noProof/>
            <w:webHidden/>
          </w:rPr>
          <w:tab/>
        </w:r>
        <w:r w:rsidR="0048592E">
          <w:rPr>
            <w:noProof/>
            <w:webHidden/>
          </w:rPr>
          <w:fldChar w:fldCharType="begin"/>
        </w:r>
        <w:r w:rsidR="0048592E">
          <w:rPr>
            <w:noProof/>
            <w:webHidden/>
          </w:rPr>
          <w:instrText xml:space="preserve"> PAGEREF _Toc59339815 \h </w:instrText>
        </w:r>
        <w:r w:rsidR="0048592E">
          <w:rPr>
            <w:noProof/>
            <w:webHidden/>
          </w:rPr>
        </w:r>
        <w:r w:rsidR="0048592E">
          <w:rPr>
            <w:noProof/>
            <w:webHidden/>
          </w:rPr>
          <w:fldChar w:fldCharType="separate"/>
        </w:r>
        <w:r w:rsidR="00B91716">
          <w:rPr>
            <w:noProof/>
            <w:webHidden/>
          </w:rPr>
          <w:t>45</w:t>
        </w:r>
        <w:r w:rsidR="0048592E">
          <w:rPr>
            <w:noProof/>
            <w:webHidden/>
          </w:rPr>
          <w:fldChar w:fldCharType="end"/>
        </w:r>
      </w:hyperlink>
    </w:p>
    <w:p w14:paraId="1D20EBD8"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6" w:history="1">
        <w:r w:rsidR="0048592E" w:rsidRPr="0000741F">
          <w:rPr>
            <w:rStyle w:val="Hyperlink"/>
            <w:noProof/>
          </w:rPr>
          <w:t>Bảng 2.19 Chi tiết bảng tài sản</w:t>
        </w:r>
        <w:r w:rsidR="0048592E">
          <w:rPr>
            <w:noProof/>
            <w:webHidden/>
          </w:rPr>
          <w:tab/>
        </w:r>
        <w:r w:rsidR="0048592E">
          <w:rPr>
            <w:noProof/>
            <w:webHidden/>
          </w:rPr>
          <w:fldChar w:fldCharType="begin"/>
        </w:r>
        <w:r w:rsidR="0048592E">
          <w:rPr>
            <w:noProof/>
            <w:webHidden/>
          </w:rPr>
          <w:instrText xml:space="preserve"> PAGEREF _Toc59339816 \h </w:instrText>
        </w:r>
        <w:r w:rsidR="0048592E">
          <w:rPr>
            <w:noProof/>
            <w:webHidden/>
          </w:rPr>
        </w:r>
        <w:r w:rsidR="0048592E">
          <w:rPr>
            <w:noProof/>
            <w:webHidden/>
          </w:rPr>
          <w:fldChar w:fldCharType="separate"/>
        </w:r>
        <w:r w:rsidR="00B91716">
          <w:rPr>
            <w:noProof/>
            <w:webHidden/>
          </w:rPr>
          <w:t>46</w:t>
        </w:r>
        <w:r w:rsidR="0048592E">
          <w:rPr>
            <w:noProof/>
            <w:webHidden/>
          </w:rPr>
          <w:fldChar w:fldCharType="end"/>
        </w:r>
      </w:hyperlink>
    </w:p>
    <w:p w14:paraId="13048734"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7" w:history="1">
        <w:r w:rsidR="0048592E" w:rsidRPr="0000741F">
          <w:rPr>
            <w:rStyle w:val="Hyperlink"/>
            <w:noProof/>
          </w:rPr>
          <w:t>Bảng 2.20 Chi tiết bảng request</w:t>
        </w:r>
        <w:r w:rsidR="0048592E">
          <w:rPr>
            <w:noProof/>
            <w:webHidden/>
          </w:rPr>
          <w:tab/>
        </w:r>
        <w:r w:rsidR="0048592E">
          <w:rPr>
            <w:noProof/>
            <w:webHidden/>
          </w:rPr>
          <w:fldChar w:fldCharType="begin"/>
        </w:r>
        <w:r w:rsidR="0048592E">
          <w:rPr>
            <w:noProof/>
            <w:webHidden/>
          </w:rPr>
          <w:instrText xml:space="preserve"> PAGEREF _Toc59339817 \h </w:instrText>
        </w:r>
        <w:r w:rsidR="0048592E">
          <w:rPr>
            <w:noProof/>
            <w:webHidden/>
          </w:rPr>
        </w:r>
        <w:r w:rsidR="0048592E">
          <w:rPr>
            <w:noProof/>
            <w:webHidden/>
          </w:rPr>
          <w:fldChar w:fldCharType="separate"/>
        </w:r>
        <w:r w:rsidR="00B91716">
          <w:rPr>
            <w:noProof/>
            <w:webHidden/>
          </w:rPr>
          <w:t>48</w:t>
        </w:r>
        <w:r w:rsidR="0048592E">
          <w:rPr>
            <w:noProof/>
            <w:webHidden/>
          </w:rPr>
          <w:fldChar w:fldCharType="end"/>
        </w:r>
      </w:hyperlink>
    </w:p>
    <w:p w14:paraId="2FC37F2D"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8" w:history="1">
        <w:r w:rsidR="0048592E" w:rsidRPr="0000741F">
          <w:rPr>
            <w:rStyle w:val="Hyperlink"/>
            <w:noProof/>
          </w:rPr>
          <w:t>Bảng 2.21 Chi tiết bảng nhà cung cấp</w:t>
        </w:r>
        <w:r w:rsidR="0048592E">
          <w:rPr>
            <w:noProof/>
            <w:webHidden/>
          </w:rPr>
          <w:tab/>
        </w:r>
        <w:r w:rsidR="0048592E">
          <w:rPr>
            <w:noProof/>
            <w:webHidden/>
          </w:rPr>
          <w:fldChar w:fldCharType="begin"/>
        </w:r>
        <w:r w:rsidR="0048592E">
          <w:rPr>
            <w:noProof/>
            <w:webHidden/>
          </w:rPr>
          <w:instrText xml:space="preserve"> PAGEREF _Toc59339818 \h </w:instrText>
        </w:r>
        <w:r w:rsidR="0048592E">
          <w:rPr>
            <w:noProof/>
            <w:webHidden/>
          </w:rPr>
        </w:r>
        <w:r w:rsidR="0048592E">
          <w:rPr>
            <w:noProof/>
            <w:webHidden/>
          </w:rPr>
          <w:fldChar w:fldCharType="separate"/>
        </w:r>
        <w:r w:rsidR="00B91716">
          <w:rPr>
            <w:noProof/>
            <w:webHidden/>
          </w:rPr>
          <w:t>49</w:t>
        </w:r>
        <w:r w:rsidR="0048592E">
          <w:rPr>
            <w:noProof/>
            <w:webHidden/>
          </w:rPr>
          <w:fldChar w:fldCharType="end"/>
        </w:r>
      </w:hyperlink>
    </w:p>
    <w:p w14:paraId="79F2BE68"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19" w:history="1">
        <w:r w:rsidR="0048592E" w:rsidRPr="0000741F">
          <w:rPr>
            <w:rStyle w:val="Hyperlink"/>
            <w:noProof/>
          </w:rPr>
          <w:t>Bảng 2.22 Chi tiết bảng kho</w:t>
        </w:r>
        <w:r w:rsidR="0048592E">
          <w:rPr>
            <w:noProof/>
            <w:webHidden/>
          </w:rPr>
          <w:tab/>
        </w:r>
        <w:r w:rsidR="0048592E">
          <w:rPr>
            <w:noProof/>
            <w:webHidden/>
          </w:rPr>
          <w:fldChar w:fldCharType="begin"/>
        </w:r>
        <w:r w:rsidR="0048592E">
          <w:rPr>
            <w:noProof/>
            <w:webHidden/>
          </w:rPr>
          <w:instrText xml:space="preserve"> PAGEREF _Toc59339819 \h </w:instrText>
        </w:r>
        <w:r w:rsidR="0048592E">
          <w:rPr>
            <w:noProof/>
            <w:webHidden/>
          </w:rPr>
        </w:r>
        <w:r w:rsidR="0048592E">
          <w:rPr>
            <w:noProof/>
            <w:webHidden/>
          </w:rPr>
          <w:fldChar w:fldCharType="separate"/>
        </w:r>
        <w:r w:rsidR="00B91716">
          <w:rPr>
            <w:noProof/>
            <w:webHidden/>
          </w:rPr>
          <w:t>50</w:t>
        </w:r>
        <w:r w:rsidR="0048592E">
          <w:rPr>
            <w:noProof/>
            <w:webHidden/>
          </w:rPr>
          <w:fldChar w:fldCharType="end"/>
        </w:r>
      </w:hyperlink>
    </w:p>
    <w:p w14:paraId="707F8C8C"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20" w:history="1">
        <w:r w:rsidR="0048592E" w:rsidRPr="0000741F">
          <w:rPr>
            <w:rStyle w:val="Hyperlink"/>
            <w:noProof/>
          </w:rPr>
          <w:t>Bảng 2.23 Chi tiết bảng thiết bị trong phiếu yêu cầu</w:t>
        </w:r>
        <w:r w:rsidR="0048592E">
          <w:rPr>
            <w:noProof/>
            <w:webHidden/>
          </w:rPr>
          <w:tab/>
        </w:r>
        <w:r w:rsidR="0048592E">
          <w:rPr>
            <w:noProof/>
            <w:webHidden/>
          </w:rPr>
          <w:fldChar w:fldCharType="begin"/>
        </w:r>
        <w:r w:rsidR="0048592E">
          <w:rPr>
            <w:noProof/>
            <w:webHidden/>
          </w:rPr>
          <w:instrText xml:space="preserve"> PAGEREF _Toc59339820 \h </w:instrText>
        </w:r>
        <w:r w:rsidR="0048592E">
          <w:rPr>
            <w:noProof/>
            <w:webHidden/>
          </w:rPr>
        </w:r>
        <w:r w:rsidR="0048592E">
          <w:rPr>
            <w:noProof/>
            <w:webHidden/>
          </w:rPr>
          <w:fldChar w:fldCharType="separate"/>
        </w:r>
        <w:r w:rsidR="00B91716">
          <w:rPr>
            <w:noProof/>
            <w:webHidden/>
          </w:rPr>
          <w:t>50</w:t>
        </w:r>
        <w:r w:rsidR="0048592E">
          <w:rPr>
            <w:noProof/>
            <w:webHidden/>
          </w:rPr>
          <w:fldChar w:fldCharType="end"/>
        </w:r>
      </w:hyperlink>
    </w:p>
    <w:p w14:paraId="683FBEEF"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21" w:history="1">
        <w:r w:rsidR="0048592E" w:rsidRPr="0000741F">
          <w:rPr>
            <w:rStyle w:val="Hyperlink"/>
            <w:noProof/>
          </w:rPr>
          <w:t>Bảng 2.24 Chi tiết bảng thiết bị trong phiếu thêm</w:t>
        </w:r>
        <w:r w:rsidR="0048592E">
          <w:rPr>
            <w:noProof/>
            <w:webHidden/>
          </w:rPr>
          <w:tab/>
        </w:r>
        <w:r w:rsidR="0048592E">
          <w:rPr>
            <w:noProof/>
            <w:webHidden/>
          </w:rPr>
          <w:fldChar w:fldCharType="begin"/>
        </w:r>
        <w:r w:rsidR="0048592E">
          <w:rPr>
            <w:noProof/>
            <w:webHidden/>
          </w:rPr>
          <w:instrText xml:space="preserve"> PAGEREF _Toc59339821 \h </w:instrText>
        </w:r>
        <w:r w:rsidR="0048592E">
          <w:rPr>
            <w:noProof/>
            <w:webHidden/>
          </w:rPr>
        </w:r>
        <w:r w:rsidR="0048592E">
          <w:rPr>
            <w:noProof/>
            <w:webHidden/>
          </w:rPr>
          <w:fldChar w:fldCharType="separate"/>
        </w:r>
        <w:r w:rsidR="00B91716">
          <w:rPr>
            <w:noProof/>
            <w:webHidden/>
          </w:rPr>
          <w:t>51</w:t>
        </w:r>
        <w:r w:rsidR="0048592E">
          <w:rPr>
            <w:noProof/>
            <w:webHidden/>
          </w:rPr>
          <w:fldChar w:fldCharType="end"/>
        </w:r>
      </w:hyperlink>
    </w:p>
    <w:p w14:paraId="708CBC33"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22" w:history="1">
        <w:r w:rsidR="0048592E" w:rsidRPr="0000741F">
          <w:rPr>
            <w:rStyle w:val="Hyperlink"/>
            <w:noProof/>
          </w:rPr>
          <w:t>Bảng 2.25 Chi tiết bảng thiết bị trong phiếu trả</w:t>
        </w:r>
        <w:r w:rsidR="0048592E">
          <w:rPr>
            <w:noProof/>
            <w:webHidden/>
          </w:rPr>
          <w:tab/>
        </w:r>
        <w:r w:rsidR="0048592E">
          <w:rPr>
            <w:noProof/>
            <w:webHidden/>
          </w:rPr>
          <w:fldChar w:fldCharType="begin"/>
        </w:r>
        <w:r w:rsidR="0048592E">
          <w:rPr>
            <w:noProof/>
            <w:webHidden/>
          </w:rPr>
          <w:instrText xml:space="preserve"> PAGEREF _Toc59339822 \h </w:instrText>
        </w:r>
        <w:r w:rsidR="0048592E">
          <w:rPr>
            <w:noProof/>
            <w:webHidden/>
          </w:rPr>
        </w:r>
        <w:r w:rsidR="0048592E">
          <w:rPr>
            <w:noProof/>
            <w:webHidden/>
          </w:rPr>
          <w:fldChar w:fldCharType="separate"/>
        </w:r>
        <w:r w:rsidR="00B91716">
          <w:rPr>
            <w:noProof/>
            <w:webHidden/>
          </w:rPr>
          <w:t>52</w:t>
        </w:r>
        <w:r w:rsidR="0048592E">
          <w:rPr>
            <w:noProof/>
            <w:webHidden/>
          </w:rPr>
          <w:fldChar w:fldCharType="end"/>
        </w:r>
      </w:hyperlink>
    </w:p>
    <w:p w14:paraId="621CE783" w14:textId="77777777" w:rsidR="0048592E" w:rsidRDefault="009E2690">
      <w:pPr>
        <w:pStyle w:val="TOC1"/>
        <w:tabs>
          <w:tab w:val="right" w:leader="dot" w:pos="9062"/>
        </w:tabs>
        <w:rPr>
          <w:rFonts w:asciiTheme="minorHAnsi" w:eastAsiaTheme="minorEastAsia" w:hAnsiTheme="minorHAnsi" w:cstheme="minorBidi"/>
          <w:noProof/>
          <w:sz w:val="22"/>
          <w:szCs w:val="22"/>
        </w:rPr>
      </w:pPr>
      <w:hyperlink w:anchor="_Toc59339823" w:history="1">
        <w:r w:rsidR="0048592E" w:rsidRPr="0000741F">
          <w:rPr>
            <w:rStyle w:val="Hyperlink"/>
            <w:noProof/>
          </w:rPr>
          <w:t xml:space="preserve">Bảng </w:t>
        </w:r>
        <w:r w:rsidR="0048592E" w:rsidRPr="0000741F">
          <w:rPr>
            <w:rStyle w:val="Hyperlink"/>
            <w:noProof/>
            <w:lang w:val="vi-VN"/>
          </w:rPr>
          <w:t xml:space="preserve">3.1 </w:t>
        </w:r>
        <w:r w:rsidR="0048592E" w:rsidRPr="0000741F">
          <w:rPr>
            <w:rStyle w:val="Hyperlink"/>
            <w:noProof/>
          </w:rPr>
          <w:t>Phân quyền theo url</w:t>
        </w:r>
        <w:r w:rsidR="0048592E">
          <w:rPr>
            <w:noProof/>
            <w:webHidden/>
          </w:rPr>
          <w:tab/>
        </w:r>
        <w:r w:rsidR="0048592E">
          <w:rPr>
            <w:noProof/>
            <w:webHidden/>
          </w:rPr>
          <w:fldChar w:fldCharType="begin"/>
        </w:r>
        <w:r w:rsidR="0048592E">
          <w:rPr>
            <w:noProof/>
            <w:webHidden/>
          </w:rPr>
          <w:instrText xml:space="preserve"> PAGEREF _Toc59339823 \h </w:instrText>
        </w:r>
        <w:r w:rsidR="0048592E">
          <w:rPr>
            <w:noProof/>
            <w:webHidden/>
          </w:rPr>
        </w:r>
        <w:r w:rsidR="0048592E">
          <w:rPr>
            <w:noProof/>
            <w:webHidden/>
          </w:rPr>
          <w:fldChar w:fldCharType="separate"/>
        </w:r>
        <w:r w:rsidR="00B91716">
          <w:rPr>
            <w:noProof/>
            <w:webHidden/>
          </w:rPr>
          <w:t>59</w:t>
        </w:r>
        <w:r w:rsidR="0048592E">
          <w:rPr>
            <w:noProof/>
            <w:webHidden/>
          </w:rPr>
          <w:fldChar w:fldCharType="end"/>
        </w:r>
      </w:hyperlink>
    </w:p>
    <w:p w14:paraId="59DD9064" w14:textId="5BCB393D" w:rsidR="00F27570" w:rsidRDefault="00F8081D" w:rsidP="00954999">
      <w:pPr>
        <w:pStyle w:val="Heading1N"/>
        <w:spacing w:line="360" w:lineRule="auto"/>
      </w:pPr>
      <w:r>
        <w:lastRenderedPageBreak/>
        <w:fldChar w:fldCharType="end"/>
      </w:r>
      <w:bookmarkStart w:id="51" w:name="_Toc59384743"/>
      <w:r w:rsidR="00F27570" w:rsidRPr="00AE3F3A">
        <w:t>DANH MỤC TỪ VIẾT TẮT</w:t>
      </w:r>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p>
    <w:tbl>
      <w:tblPr>
        <w:tblStyle w:val="TableGrid"/>
        <w:tblW w:w="8778" w:type="dxa"/>
        <w:tblLook w:val="04A0" w:firstRow="1" w:lastRow="0" w:firstColumn="1" w:lastColumn="0" w:noHBand="0" w:noVBand="1"/>
      </w:tblPr>
      <w:tblGrid>
        <w:gridCol w:w="3415"/>
        <w:gridCol w:w="5363"/>
      </w:tblGrid>
      <w:tr w:rsidR="00354B2F" w14:paraId="356835B2" w14:textId="77777777" w:rsidTr="00D82A6E">
        <w:tc>
          <w:tcPr>
            <w:tcW w:w="3415" w:type="dxa"/>
          </w:tcPr>
          <w:p w14:paraId="23F91F47" w14:textId="77777777" w:rsidR="00354B2F" w:rsidRPr="009E78A6" w:rsidRDefault="00354B2F" w:rsidP="009E78A6">
            <w:pPr>
              <w:pStyle w:val="Content"/>
              <w:jc w:val="center"/>
              <w:rPr>
                <w:b/>
                <w:szCs w:val="26"/>
              </w:rPr>
            </w:pPr>
            <w:r w:rsidRPr="009E78A6">
              <w:rPr>
                <w:b/>
                <w:szCs w:val="26"/>
              </w:rPr>
              <w:t>Từ viết tắt</w:t>
            </w:r>
          </w:p>
        </w:tc>
        <w:tc>
          <w:tcPr>
            <w:tcW w:w="5363" w:type="dxa"/>
          </w:tcPr>
          <w:p w14:paraId="27319D31" w14:textId="77777777" w:rsidR="00354B2F" w:rsidRPr="009E78A6" w:rsidRDefault="004A44BB" w:rsidP="009E78A6">
            <w:pPr>
              <w:pStyle w:val="Content"/>
              <w:jc w:val="center"/>
              <w:rPr>
                <w:b/>
                <w:szCs w:val="26"/>
              </w:rPr>
            </w:pPr>
            <w:r>
              <w:rPr>
                <w:b/>
                <w:szCs w:val="26"/>
              </w:rPr>
              <w:t>Thuật ngữ</w:t>
            </w:r>
          </w:p>
        </w:tc>
      </w:tr>
      <w:tr w:rsidR="00354B2F" w14:paraId="75D87576" w14:textId="77777777" w:rsidTr="00D82A6E">
        <w:tc>
          <w:tcPr>
            <w:tcW w:w="3415" w:type="dxa"/>
          </w:tcPr>
          <w:p w14:paraId="04BB8EF6" w14:textId="42B581A9" w:rsidR="00354B2F" w:rsidRPr="008839A9" w:rsidRDefault="008E790D" w:rsidP="00354B2F">
            <w:pPr>
              <w:pStyle w:val="Content"/>
              <w:rPr>
                <w:szCs w:val="26"/>
              </w:rPr>
            </w:pPr>
            <w:r w:rsidRPr="008839A9">
              <w:rPr>
                <w:szCs w:val="26"/>
              </w:rPr>
              <w:t>IDE</w:t>
            </w:r>
          </w:p>
        </w:tc>
        <w:tc>
          <w:tcPr>
            <w:tcW w:w="5363" w:type="dxa"/>
          </w:tcPr>
          <w:p w14:paraId="2A68141D" w14:textId="4134F0B0" w:rsidR="00354B2F" w:rsidRPr="008839A9" w:rsidRDefault="008E790D" w:rsidP="00354B2F">
            <w:pPr>
              <w:pStyle w:val="Content"/>
              <w:rPr>
                <w:rStyle w:val="Strong"/>
                <w:b w:val="0"/>
                <w:bdr w:val="none" w:sz="0" w:space="0" w:color="auto" w:frame="1"/>
              </w:rPr>
            </w:pPr>
            <w:r w:rsidRPr="008839A9">
              <w:rPr>
                <w:rStyle w:val="Strong"/>
                <w:b w:val="0"/>
                <w:bdr w:val="none" w:sz="0" w:space="0" w:color="auto" w:frame="1"/>
              </w:rPr>
              <w:t>Integrated Development Environment</w:t>
            </w:r>
          </w:p>
        </w:tc>
      </w:tr>
      <w:tr w:rsidR="00354B2F" w14:paraId="66D25C0F" w14:textId="77777777" w:rsidTr="00D82A6E">
        <w:tc>
          <w:tcPr>
            <w:tcW w:w="3415" w:type="dxa"/>
          </w:tcPr>
          <w:p w14:paraId="0C1F3821" w14:textId="203171FF" w:rsidR="00354B2F" w:rsidRPr="00AE3F3A" w:rsidRDefault="00637FF6" w:rsidP="00354B2F">
            <w:pPr>
              <w:pStyle w:val="Content"/>
            </w:pPr>
            <w:r>
              <w:t>IE</w:t>
            </w:r>
          </w:p>
        </w:tc>
        <w:tc>
          <w:tcPr>
            <w:tcW w:w="5363" w:type="dxa"/>
          </w:tcPr>
          <w:p w14:paraId="24B8F66C" w14:textId="398A074C" w:rsidR="00354B2F" w:rsidRPr="00637FF6" w:rsidRDefault="00637FF6" w:rsidP="00354B2F">
            <w:pPr>
              <w:pStyle w:val="Content"/>
              <w:rPr>
                <w:rStyle w:val="Strong"/>
                <w:b w:val="0"/>
                <w:bdr w:val="none" w:sz="0" w:space="0" w:color="auto" w:frame="1"/>
              </w:rPr>
            </w:pPr>
            <w:r w:rsidRPr="00637FF6">
              <w:rPr>
                <w:rStyle w:val="Strong"/>
                <w:b w:val="0"/>
                <w:bdr w:val="none" w:sz="0" w:space="0" w:color="auto" w:frame="1"/>
              </w:rPr>
              <w:t>Internet Explorer</w:t>
            </w:r>
          </w:p>
        </w:tc>
      </w:tr>
      <w:tr w:rsidR="009D4A99" w14:paraId="193A74AB" w14:textId="77777777" w:rsidTr="00D82A6E">
        <w:tc>
          <w:tcPr>
            <w:tcW w:w="3415" w:type="dxa"/>
          </w:tcPr>
          <w:p w14:paraId="6BF990A8" w14:textId="72E964C6" w:rsidR="009D4A99" w:rsidRDefault="009D4A99" w:rsidP="00354B2F">
            <w:pPr>
              <w:pStyle w:val="Content"/>
            </w:pPr>
            <w:r>
              <w:t>HTML</w:t>
            </w:r>
          </w:p>
        </w:tc>
        <w:tc>
          <w:tcPr>
            <w:tcW w:w="5363" w:type="dxa"/>
          </w:tcPr>
          <w:p w14:paraId="602F7F7B" w14:textId="11A17DDA" w:rsidR="009D4A99" w:rsidRPr="00637FF6" w:rsidRDefault="009D4A99" w:rsidP="00354B2F">
            <w:pPr>
              <w:pStyle w:val="Content"/>
              <w:rPr>
                <w:rStyle w:val="Strong"/>
                <w:b w:val="0"/>
                <w:bdr w:val="none" w:sz="0" w:space="0" w:color="auto" w:frame="1"/>
              </w:rPr>
            </w:pPr>
            <w:r w:rsidRPr="00EB699A">
              <w:t>HyperText Markup Language</w:t>
            </w:r>
          </w:p>
        </w:tc>
      </w:tr>
    </w:tbl>
    <w:p w14:paraId="300CE114" w14:textId="77777777" w:rsidR="00413981" w:rsidRDefault="00945E68" w:rsidP="006C2511">
      <w:pPr>
        <w:pStyle w:val="Heading1N"/>
        <w:outlineLvl w:val="9"/>
        <w:sectPr w:rsidR="00413981" w:rsidSect="001972EE">
          <w:footerReference w:type="default" r:id="rId11"/>
          <w:type w:val="continuous"/>
          <w:pgSz w:w="11907" w:h="16839" w:code="9"/>
          <w:pgMar w:top="1418" w:right="1134" w:bottom="1418" w:left="1701" w:header="992" w:footer="567" w:gutter="0"/>
          <w:pgNumType w:fmt="lowerRoman" w:start="1"/>
          <w:cols w:space="720"/>
          <w:docGrid w:linePitch="360"/>
        </w:sectPr>
      </w:pPr>
      <w:r>
        <w:br w:type="page"/>
      </w:r>
      <w:bookmarkStart w:id="52" w:name="_Toc25069115"/>
      <w:bookmarkStart w:id="53" w:name="_Toc45637157"/>
      <w:bookmarkStart w:id="54" w:name="_Toc45853100"/>
      <w:bookmarkStart w:id="55" w:name="_Toc45881113"/>
      <w:bookmarkStart w:id="56" w:name="_Toc45881137"/>
      <w:bookmarkStart w:id="57" w:name="_Toc45897649"/>
      <w:bookmarkStart w:id="58" w:name="_Toc45897673"/>
      <w:bookmarkStart w:id="59" w:name="_Toc45898319"/>
      <w:bookmarkStart w:id="60" w:name="_Toc45900423"/>
      <w:bookmarkStart w:id="61" w:name="_Toc45901345"/>
      <w:bookmarkStart w:id="62" w:name="_Toc46006013"/>
      <w:bookmarkStart w:id="63" w:name="_Toc46009442"/>
      <w:bookmarkStart w:id="64" w:name="_Toc46011334"/>
      <w:bookmarkStart w:id="65" w:name="_Toc46011509"/>
      <w:bookmarkStart w:id="66" w:name="_Toc46012032"/>
      <w:bookmarkStart w:id="67" w:name="_Toc46012527"/>
      <w:bookmarkStart w:id="68" w:name="_Toc46053660"/>
      <w:bookmarkStart w:id="69" w:name="_Toc46054018"/>
      <w:bookmarkStart w:id="70" w:name="_Toc46060744"/>
      <w:bookmarkStart w:id="71" w:name="_Toc46061331"/>
      <w:bookmarkStart w:id="72" w:name="_Toc46061405"/>
      <w:bookmarkStart w:id="73" w:name="_Toc46128905"/>
    </w:p>
    <w:p w14:paraId="43D18A71" w14:textId="5AD81E3D" w:rsidR="00945E68" w:rsidRDefault="00945E68" w:rsidP="006C2511">
      <w:pPr>
        <w:pStyle w:val="Heading1N"/>
        <w:outlineLvl w:val="9"/>
      </w:pPr>
      <w:r w:rsidRPr="00DE67E2">
        <w:lastRenderedPageBreak/>
        <w:t>LỜI NÓI ĐẦU</w:t>
      </w:r>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67462323" w14:textId="29482ECC" w:rsidR="00D33E67" w:rsidRPr="002067F6" w:rsidRDefault="00D33E67" w:rsidP="002067F6">
      <w:pPr>
        <w:pStyle w:val="0NOIDUNG"/>
        <w:ind w:firstLine="0"/>
        <w:rPr>
          <w:b/>
        </w:rPr>
      </w:pPr>
      <w:bookmarkStart w:id="74" w:name="_Toc58880996"/>
      <w:bookmarkStart w:id="75" w:name="_Toc59137233"/>
      <w:r w:rsidRPr="002067F6">
        <w:rPr>
          <w:b/>
        </w:rPr>
        <w:t>Đặt vấn đề</w:t>
      </w:r>
      <w:bookmarkEnd w:id="74"/>
      <w:bookmarkEnd w:id="75"/>
    </w:p>
    <w:p w14:paraId="08BEF446" w14:textId="2E3E156A" w:rsidR="00D33E67" w:rsidRPr="00EB699A" w:rsidRDefault="00D33E67" w:rsidP="00D33E67">
      <w:pPr>
        <w:pStyle w:val="0NOIDUNG"/>
        <w:ind w:firstLine="0"/>
      </w:pPr>
      <w:bookmarkStart w:id="76" w:name="_Toc58880999"/>
      <w:bookmarkStart w:id="77" w:name="_Toc59137236"/>
      <w:r w:rsidRPr="00EB699A">
        <w:t>Hiện nay, trong thời kỳ bùng nổ công nghệ và Internet, việc tích hợp và số hóa đã trở thành mục tiêu hàng đầu được nghiên cứu, ứng dụng bởi không chỉ trong hệ thống quả</w:t>
      </w:r>
      <w:r w:rsidR="004C339B">
        <w:t>n lý</w:t>
      </w:r>
      <w:r w:rsidRPr="00EB699A">
        <w:t xml:space="preserve"> nhà nước, ngân hàng, y tế, giáo dục và cả trong các doanh nghiệp vừa và nhỏ. Bởi lợi ích mà nó đem lại không hề nhỏ và đáp ứng được nhu cầ</w:t>
      </w:r>
      <w:r w:rsidR="001C7160">
        <w:t xml:space="preserve">u ngày càng cao, </w:t>
      </w:r>
      <w:r w:rsidRPr="00EB699A">
        <w:t>tân tiến c</w:t>
      </w:r>
      <w:r>
        <w:t>ho</w:t>
      </w:r>
      <w:r w:rsidRPr="00EB699A">
        <w:t xml:space="preserve"> tất cả mọi người</w:t>
      </w:r>
      <w:r>
        <w:t>,</w:t>
      </w:r>
      <w:r w:rsidRPr="00EB699A">
        <w:t xml:space="preserve"> từ người sử dụng đến những người quả</w:t>
      </w:r>
      <w:r>
        <w:t xml:space="preserve">n </w:t>
      </w:r>
      <w:r w:rsidR="004C339B">
        <w:t>lý</w:t>
      </w:r>
      <w:r>
        <w:t>. Đặc biệt là đối với những người quản lý của các công ty họ rất bận bịu với rất nhiều công việc khác nhau. Nên họ rấ</w:t>
      </w:r>
      <w:r w:rsidR="001C7160">
        <w:t xml:space="preserve">t </w:t>
      </w:r>
      <w:r>
        <w:t>mong muốn tạo ra những công cụ</w:t>
      </w:r>
      <w:r w:rsidR="001C7160">
        <w:t>, nhữ</w:t>
      </w:r>
      <w:r>
        <w:t>ng phần mềm giúp họ có thể quả</w:t>
      </w:r>
      <w:r w:rsidR="001C7160">
        <w:t>n</w:t>
      </w:r>
      <w:r>
        <w:t xml:space="preserve"> lý các công việ</w:t>
      </w:r>
      <w:r w:rsidR="001C7160">
        <w:t>c một</w:t>
      </w:r>
      <w:r>
        <w:t xml:space="preserve"> cách hiệu quả</w:t>
      </w:r>
      <w:r w:rsidR="001C7160">
        <w:t xml:space="preserve"> g</w:t>
      </w:r>
      <w:r>
        <w:t>iúp họ có nhiều thời gian tậ</w:t>
      </w:r>
      <w:r w:rsidR="001C7160">
        <w:t>p tr</w:t>
      </w:r>
      <w:r>
        <w:t>ung vào những công việc quan trọng khác hoặ</w:t>
      </w:r>
      <w:r w:rsidR="001C7160">
        <w:t>c đơn giả</w:t>
      </w:r>
      <w:r>
        <w:t>n là được về với gia đình hoăc đi du lị</w:t>
      </w:r>
      <w:r w:rsidR="001C7160">
        <w:t>ch m</w:t>
      </w:r>
      <w:r>
        <w:t xml:space="preserve">à vẫn có thể giúp họ có thể quản lý tốt công việc. </w:t>
      </w:r>
    </w:p>
    <w:p w14:paraId="20ADCCE4" w14:textId="537518EC" w:rsidR="00D33E67" w:rsidRPr="00EB699A" w:rsidRDefault="00D33E67" w:rsidP="00D33E67">
      <w:pPr>
        <w:pStyle w:val="0NOIDUNG"/>
        <w:ind w:firstLine="0"/>
      </w:pPr>
      <w:r w:rsidRPr="00EB699A">
        <w:t>Trước các vấn đề đặt ra, em đã chọn đề tài xây dựng ứng dụ</w:t>
      </w:r>
      <w:r>
        <w:t xml:space="preserve">ng </w:t>
      </w:r>
      <w:r w:rsidRPr="008138BF">
        <w:t>"</w:t>
      </w:r>
      <w:r w:rsidRPr="00EB699A">
        <w:t xml:space="preserve">Quản </w:t>
      </w:r>
      <w:r w:rsidR="004C339B">
        <w:t>lý</w:t>
      </w:r>
      <w:r w:rsidR="004C339B" w:rsidRPr="00EB699A">
        <w:t xml:space="preserve"> </w:t>
      </w:r>
      <w:r w:rsidRPr="00EB699A">
        <w:t>tài sản công ty</w:t>
      </w:r>
      <w:r w:rsidRPr="008138BF">
        <w:t>"</w:t>
      </w:r>
      <w:r w:rsidRPr="00EB699A">
        <w:t xml:space="preserve"> để làm đề tài tốt nghiệp. </w:t>
      </w:r>
    </w:p>
    <w:p w14:paraId="469A07CA" w14:textId="0601EC2D" w:rsidR="00D33E67" w:rsidRPr="00EB699A" w:rsidRDefault="00D33E67" w:rsidP="00D33E67">
      <w:pPr>
        <w:pStyle w:val="0NOIDUNG"/>
        <w:ind w:firstLine="0"/>
      </w:pPr>
      <w:r w:rsidRPr="00EB699A">
        <w:t xml:space="preserve">Mục tiêu em đặt ra khi chọn đề tài này là xây dựng một hệ thống hỗ trợ cho việc khai </w:t>
      </w:r>
      <w:r>
        <w:t xml:space="preserve">thác bảo vệ, khai </w:t>
      </w:r>
      <w:r w:rsidRPr="00EB699A">
        <w:t xml:space="preserve">báo và quản </w:t>
      </w:r>
      <w:r w:rsidR="004C339B">
        <w:t>lý</w:t>
      </w:r>
      <w:r w:rsidR="004C339B" w:rsidRPr="00EB699A">
        <w:t xml:space="preserve"> </w:t>
      </w:r>
      <w:r w:rsidRPr="00EB699A">
        <w:t>các tài nguyên của công ty một cách thuận lợ</w:t>
      </w:r>
      <w:r>
        <w:t>i. D</w:t>
      </w:r>
      <w:r w:rsidRPr="00EB699A">
        <w:t>ễ dàng</w:t>
      </w:r>
      <w:r>
        <w:t xml:space="preserve"> xem xét, </w:t>
      </w:r>
      <w:r w:rsidRPr="00EB699A">
        <w:t>tra cứu, tổng hợp</w:t>
      </w:r>
      <w:r>
        <w:t>, báo cáo</w:t>
      </w:r>
      <w:r w:rsidR="001C7160">
        <w:t xml:space="preserve">, </w:t>
      </w:r>
      <w:r w:rsidRPr="00EB699A">
        <w:t xml:space="preserve">nâng cao hiệu quả làm việc và quản </w:t>
      </w:r>
      <w:r w:rsidR="004C339B">
        <w:t>lý</w:t>
      </w:r>
      <w:r w:rsidR="004C339B" w:rsidRPr="00EB699A">
        <w:t xml:space="preserve"> </w:t>
      </w:r>
      <w:r>
        <w:t>tài s</w:t>
      </w:r>
      <w:r w:rsidR="001C7160">
        <w:t>ả</w:t>
      </w:r>
      <w:r>
        <w:t xml:space="preserve">n </w:t>
      </w:r>
      <w:r w:rsidRPr="00EB699A">
        <w:t>của công ty.</w:t>
      </w:r>
    </w:p>
    <w:p w14:paraId="1416AF81" w14:textId="2EDCBEFC" w:rsidR="00D33E67" w:rsidRPr="002067F6" w:rsidRDefault="00D33E67" w:rsidP="002067F6">
      <w:pPr>
        <w:pStyle w:val="0NOIDUNG"/>
        <w:ind w:firstLine="0"/>
        <w:rPr>
          <w:b/>
        </w:rPr>
      </w:pPr>
      <w:bookmarkStart w:id="78" w:name="_Toc58880998"/>
      <w:bookmarkStart w:id="79" w:name="_Toc59137235"/>
      <w:r w:rsidRPr="002067F6">
        <w:rPr>
          <w:b/>
        </w:rPr>
        <w:t>Hiện trạng</w:t>
      </w:r>
      <w:bookmarkEnd w:id="76"/>
      <w:bookmarkEnd w:id="77"/>
      <w:bookmarkEnd w:id="78"/>
      <w:bookmarkEnd w:id="79"/>
    </w:p>
    <w:p w14:paraId="23E5F3FF" w14:textId="62580A5C" w:rsidR="00D33E67" w:rsidRPr="00EB699A" w:rsidRDefault="00D33E67" w:rsidP="00D33E67">
      <w:pPr>
        <w:pStyle w:val="0NOIDUNG"/>
        <w:ind w:firstLine="0"/>
      </w:pPr>
      <w:r w:rsidRPr="00EB699A">
        <w:t>Đối mặt với các yêu cầu: Làm sao để biết được chính xác về thông tin, hiện trạng của tài sản? Tài sản có được kiểm kê giúp cho việc báo cáo số liệu đúng với thực tế</w:t>
      </w:r>
      <w:r w:rsidR="001C7160">
        <w:t xml:space="preserve"> hay t</w:t>
      </w:r>
      <w:r w:rsidRPr="00EB699A">
        <w:t xml:space="preserve">ài sản có được thu hồi hoặc luân chuyển đến phòng ban, đơn vị, chi nhánh nào không? Cùng với xu hướng ngày càng phát triển, mở rộng ra nhiều chi nhánh của các công ty thì việc kiểm kê, lưu trữ các tài sản vô hình và hữu hình thuộc công ty đã trở thành một công đoạn quan trọng không thể thiếu được trong tiến trình vận hành bộ máy làm việc của công ty. </w:t>
      </w:r>
    </w:p>
    <w:p w14:paraId="26B57E14" w14:textId="77777777" w:rsidR="00D33E67" w:rsidRDefault="00D33E67" w:rsidP="00D33E67">
      <w:pPr>
        <w:pStyle w:val="0NOIDUNG"/>
        <w:ind w:firstLine="0"/>
      </w:pPr>
      <w:r w:rsidRPr="00EB699A">
        <w:t>Bên cạnh đó nhiều doanh nghiệp, công ty với việc quản lý chỉ thực hiện ở việc liệt kê thông tin lên excel, mang tính thủ công gây bất tiện trong quá trình quản lý, tra cứu thông tin tài sản. Dẫn đến việc quản lý và thống kê các tài sản gặp khó khăn, tốn nhiều thời gian cho việc kiểm kê tài sả</w:t>
      </w:r>
      <w:r>
        <w:t>n.</w:t>
      </w:r>
    </w:p>
    <w:p w14:paraId="4F63D2FF" w14:textId="68A5835B" w:rsidR="00D33E67" w:rsidRPr="00530A98" w:rsidRDefault="00D33E67" w:rsidP="00D33E67">
      <w:pPr>
        <w:pStyle w:val="0NOIDUNG"/>
        <w:ind w:firstLine="0"/>
        <w:rPr>
          <w:b/>
        </w:rPr>
      </w:pPr>
      <w:r w:rsidRPr="00530A98">
        <w:rPr>
          <w:b/>
        </w:rPr>
        <w:lastRenderedPageBreak/>
        <w:t>Mục tiêu đề tài</w:t>
      </w:r>
    </w:p>
    <w:p w14:paraId="45F191F1" w14:textId="65F6CB2C" w:rsidR="00D33E67" w:rsidRPr="00EB699A" w:rsidRDefault="00D33E67" w:rsidP="00D33E67">
      <w:r w:rsidRPr="00EB699A">
        <w:t xml:space="preserve">Việc sử dụng phần mềm Quản </w:t>
      </w:r>
      <w:r w:rsidR="004C339B">
        <w:t>lý</w:t>
      </w:r>
      <w:r w:rsidR="004C339B" w:rsidRPr="00EB699A">
        <w:t xml:space="preserve"> </w:t>
      </w:r>
      <w:r w:rsidRPr="00EB699A">
        <w:t>tài sản công ty này sẽ giúp cho doanh nghiệp, công ty dễ dàng thống kê, lưu trữ, quản lý thông tin về tài sản. Vì toàn bộ thông tin, dữ liệu về tài sản đều được lưu trữ trên một hệ thống duy nhất, thông tin được lưu trữ đồng bộ không có trường hợ</w:t>
      </w:r>
      <w:r w:rsidR="00530A98">
        <w:t xml:space="preserve">p mỗi người nhập mỗi khác </w:t>
      </w:r>
      <w:r w:rsidRPr="00EB699A">
        <w:t xml:space="preserve">nhờ đó việc quản lý cũng như chia sẻ thông tin giữa các phòng ban, đơn vị cũng sẽ </w:t>
      </w:r>
      <w:r w:rsidR="00480683">
        <w:t>đơn giản hóa, thuận tiện hơn.</w:t>
      </w:r>
    </w:p>
    <w:p w14:paraId="5F78A1B1" w14:textId="42F6ED47" w:rsidR="00D33E67" w:rsidRPr="00EB699A" w:rsidRDefault="00D33E67" w:rsidP="00D33E67">
      <w:r w:rsidRPr="00EB699A">
        <w:t xml:space="preserve">Từ thực tế đặt ra đối với việc xây dựng Hệ thống quản </w:t>
      </w:r>
      <w:r w:rsidR="004C339B">
        <w:t>lý</w:t>
      </w:r>
      <w:r w:rsidR="004C339B" w:rsidRPr="00EB699A">
        <w:t xml:space="preserve"> </w:t>
      </w:r>
      <w:r w:rsidRPr="00EB699A">
        <w:t xml:space="preserve">tài sản công ty, giải pháp cần xây dựng là một hệ thống có khả năng quản lý tài sản, quản lý các nhân sự có liên quan đến tài sản, dễ dàng thống kê, xử </w:t>
      </w:r>
      <w:r w:rsidR="004C339B">
        <w:t>lý</w:t>
      </w:r>
      <w:r w:rsidR="004C339B" w:rsidRPr="00EB699A">
        <w:t xml:space="preserve"> </w:t>
      </w:r>
      <w:r w:rsidRPr="00EB699A">
        <w:t>và lưu trữ dữ liệu một cách đồng bộ. Hệ thống cần có khả năng tùy biến và phù hợp với các nền tảng khác nhau.</w:t>
      </w:r>
    </w:p>
    <w:p w14:paraId="31DFE6A8" w14:textId="2BBF88C5" w:rsidR="00D33E67" w:rsidRPr="00EB699A" w:rsidRDefault="00D33E67" w:rsidP="00413981">
      <w:pPr>
        <w:jc w:val="both"/>
      </w:pPr>
      <w:r w:rsidRPr="00EB699A">
        <w:t>Tuy nhiên do thời gian hạn chế tron</w:t>
      </w:r>
      <w:r w:rsidR="00530A98">
        <w:t xml:space="preserve">g việc thực hiện đồ án, do đó </w:t>
      </w:r>
      <w:r w:rsidRPr="00EB699A">
        <w:t>phạm vi đồ án sẽ thực hiện trên nền tảng web. Việc xây dựng các api phía backend sẽ giúp thuận tiện việc phát triển, nâng cấp hệ thống sau này.</w:t>
      </w:r>
    </w:p>
    <w:p w14:paraId="3C3566CA" w14:textId="45985021" w:rsidR="00945E68" w:rsidRDefault="00945E68" w:rsidP="00AA0201">
      <w:pPr>
        <w:pStyle w:val="0NOIDUNG"/>
        <w:ind w:firstLine="0"/>
        <w:rPr>
          <w:b/>
        </w:rPr>
      </w:pPr>
      <w:r>
        <w:rPr>
          <w:b/>
        </w:rPr>
        <w:t>Bố cục đề tài</w:t>
      </w:r>
      <w:r w:rsidRPr="00AE3F3A">
        <w:rPr>
          <w:b/>
        </w:rPr>
        <w:t>:</w:t>
      </w:r>
    </w:p>
    <w:p w14:paraId="5E54CFB3" w14:textId="7DB86E12" w:rsidR="005A40D5" w:rsidRPr="00006533" w:rsidRDefault="005A40D5" w:rsidP="00AA0201">
      <w:pPr>
        <w:pStyle w:val="0NOIDUNG"/>
        <w:ind w:firstLine="0"/>
        <w:rPr>
          <w:sz w:val="28"/>
          <w:szCs w:val="28"/>
        </w:rPr>
      </w:pPr>
      <w:r w:rsidRPr="00D33E67">
        <w:rPr>
          <w:b/>
          <w:sz w:val="28"/>
          <w:szCs w:val="28"/>
        </w:rPr>
        <w:t>Chương 1</w:t>
      </w:r>
      <w:r w:rsidRPr="00006533">
        <w:rPr>
          <w:sz w:val="28"/>
          <w:szCs w:val="28"/>
        </w:rPr>
        <w:t>: Tổng quan bài toán.</w:t>
      </w:r>
    </w:p>
    <w:p w14:paraId="76B0FBBD" w14:textId="2E07F85F" w:rsidR="005A40D5" w:rsidRPr="00006533" w:rsidRDefault="005A40D5" w:rsidP="00AA0201">
      <w:pPr>
        <w:pStyle w:val="0NOIDUNG"/>
        <w:ind w:firstLine="0"/>
        <w:rPr>
          <w:sz w:val="28"/>
          <w:szCs w:val="28"/>
        </w:rPr>
      </w:pPr>
      <w:r w:rsidRPr="00AA0201">
        <w:rPr>
          <w:b/>
          <w:sz w:val="28"/>
          <w:szCs w:val="28"/>
        </w:rPr>
        <w:t>Chương 2</w:t>
      </w:r>
      <w:r w:rsidRPr="00006533">
        <w:rPr>
          <w:sz w:val="28"/>
          <w:szCs w:val="28"/>
        </w:rPr>
        <w:t>:</w:t>
      </w:r>
      <w:r w:rsidR="00D33E67">
        <w:rPr>
          <w:sz w:val="28"/>
          <w:szCs w:val="28"/>
        </w:rPr>
        <w:t xml:space="preserve"> Phân tích thiết kế hệ th</w:t>
      </w:r>
      <w:r w:rsidR="007619B3">
        <w:rPr>
          <w:sz w:val="28"/>
          <w:szCs w:val="28"/>
        </w:rPr>
        <w:t>ống</w:t>
      </w:r>
      <w:r w:rsidRPr="00006533">
        <w:rPr>
          <w:sz w:val="28"/>
          <w:szCs w:val="28"/>
        </w:rPr>
        <w:t>.</w:t>
      </w:r>
    </w:p>
    <w:p w14:paraId="719DDBDB" w14:textId="1BAF9C6C" w:rsidR="007619B3" w:rsidRDefault="005A40D5" w:rsidP="00AA0201">
      <w:pPr>
        <w:pStyle w:val="0NOIDUNG"/>
        <w:ind w:firstLine="0"/>
        <w:rPr>
          <w:sz w:val="28"/>
          <w:szCs w:val="28"/>
        </w:rPr>
      </w:pPr>
      <w:r w:rsidRPr="00D33E67">
        <w:rPr>
          <w:b/>
          <w:sz w:val="28"/>
          <w:szCs w:val="28"/>
        </w:rPr>
        <w:t>Chương 3</w:t>
      </w:r>
      <w:r w:rsidRPr="00006533">
        <w:rPr>
          <w:sz w:val="28"/>
          <w:szCs w:val="28"/>
        </w:rPr>
        <w:t xml:space="preserve">: </w:t>
      </w:r>
      <w:r w:rsidR="00FB0E9B">
        <w:rPr>
          <w:sz w:val="28"/>
          <w:szCs w:val="28"/>
        </w:rPr>
        <w:t>Xây dựng và triể</w:t>
      </w:r>
      <w:r w:rsidR="007619B3">
        <w:rPr>
          <w:sz w:val="28"/>
          <w:szCs w:val="28"/>
        </w:rPr>
        <w:t>n khai hệ thống</w:t>
      </w:r>
      <w:r w:rsidR="0060531D">
        <w:rPr>
          <w:sz w:val="28"/>
          <w:szCs w:val="28"/>
        </w:rPr>
        <w:t>.</w:t>
      </w:r>
    </w:p>
    <w:p w14:paraId="0C95F177" w14:textId="1F6D8582" w:rsidR="007619B3" w:rsidRPr="007619B3" w:rsidRDefault="007619B3" w:rsidP="00AA0201">
      <w:pPr>
        <w:pStyle w:val="0NOIDUNG"/>
        <w:ind w:firstLine="0"/>
        <w:rPr>
          <w:sz w:val="28"/>
          <w:szCs w:val="28"/>
        </w:rPr>
      </w:pPr>
      <w:r w:rsidRPr="007619B3">
        <w:rPr>
          <w:b/>
          <w:sz w:val="28"/>
          <w:szCs w:val="28"/>
        </w:rPr>
        <w:t>Chương 4</w:t>
      </w:r>
      <w:r>
        <w:rPr>
          <w:b/>
          <w:sz w:val="28"/>
          <w:szCs w:val="28"/>
        </w:rPr>
        <w:t xml:space="preserve">: </w:t>
      </w:r>
      <w:r>
        <w:rPr>
          <w:sz w:val="28"/>
          <w:szCs w:val="28"/>
        </w:rPr>
        <w:t xml:space="preserve">Kết luận và </w:t>
      </w:r>
      <w:r w:rsidR="0060531D">
        <w:rPr>
          <w:sz w:val="28"/>
          <w:szCs w:val="28"/>
        </w:rPr>
        <w:t xml:space="preserve">định </w:t>
      </w:r>
      <w:r>
        <w:rPr>
          <w:sz w:val="28"/>
          <w:szCs w:val="28"/>
        </w:rPr>
        <w:t>hướng phát triển</w:t>
      </w:r>
      <w:r w:rsidR="0060531D">
        <w:rPr>
          <w:sz w:val="28"/>
          <w:szCs w:val="28"/>
        </w:rPr>
        <w:t>.</w:t>
      </w:r>
    </w:p>
    <w:p w14:paraId="5F327AFD" w14:textId="77777777" w:rsidR="00FB0E9B" w:rsidRPr="00AE3F3A" w:rsidRDefault="00FB0E9B" w:rsidP="00AA0201">
      <w:pPr>
        <w:pStyle w:val="0NOIDUNG"/>
        <w:ind w:firstLine="0"/>
      </w:pPr>
    </w:p>
    <w:p w14:paraId="47E60069" w14:textId="77777777" w:rsidR="00E36278" w:rsidRDefault="00E36278" w:rsidP="00F73C10">
      <w:pPr>
        <w:pStyle w:val="0NOIDUNG"/>
        <w:ind w:firstLine="0"/>
        <w:sectPr w:rsidR="00E36278" w:rsidSect="00732B39">
          <w:footerReference w:type="default" r:id="rId12"/>
          <w:type w:val="continuous"/>
          <w:pgSz w:w="11907" w:h="16839" w:code="9"/>
          <w:pgMar w:top="1418" w:right="1134" w:bottom="1418" w:left="1701" w:header="992" w:footer="567" w:gutter="0"/>
          <w:pgNumType w:start="1"/>
          <w:cols w:space="720"/>
          <w:docGrid w:linePitch="360"/>
        </w:sectPr>
      </w:pPr>
      <w:bookmarkStart w:id="80" w:name="_Toc45637158"/>
      <w:bookmarkStart w:id="81" w:name="_Toc45853101"/>
      <w:bookmarkStart w:id="82" w:name="_Toc45881114"/>
      <w:bookmarkStart w:id="83" w:name="_Toc45881138"/>
      <w:bookmarkStart w:id="84" w:name="_Toc45897650"/>
      <w:bookmarkStart w:id="85" w:name="_Toc45897674"/>
      <w:bookmarkStart w:id="86" w:name="_Toc45898320"/>
      <w:bookmarkStart w:id="87" w:name="_Toc45900424"/>
      <w:bookmarkStart w:id="88" w:name="_Toc45901346"/>
      <w:bookmarkStart w:id="89" w:name="_Toc46006014"/>
      <w:bookmarkStart w:id="90" w:name="_Toc46009443"/>
      <w:bookmarkStart w:id="91" w:name="_Toc46011335"/>
      <w:bookmarkStart w:id="92" w:name="_Toc46011510"/>
      <w:bookmarkStart w:id="93" w:name="_Toc46012033"/>
      <w:bookmarkStart w:id="94" w:name="_Toc46012528"/>
      <w:bookmarkStart w:id="95" w:name="_Toc46053661"/>
      <w:bookmarkStart w:id="96" w:name="_Toc46054019"/>
      <w:bookmarkStart w:id="97" w:name="_Toc46060745"/>
      <w:bookmarkStart w:id="98" w:name="_Toc46061332"/>
      <w:bookmarkStart w:id="99" w:name="_Toc46061406"/>
      <w:bookmarkStart w:id="100" w:name="_Toc46128906"/>
      <w:bookmarkEnd w:id="25"/>
      <w:bookmarkEnd w:id="26"/>
    </w:p>
    <w:p w14:paraId="4D953745" w14:textId="00796AE5" w:rsidR="00EB699A" w:rsidRPr="00872B82" w:rsidRDefault="003B49C1" w:rsidP="00872B82">
      <w:pPr>
        <w:pStyle w:val="0LV1"/>
      </w:pPr>
      <w:bookmarkStart w:id="101" w:name="_Toc58880995"/>
      <w:bookmarkStart w:id="102" w:name="_Toc59137232"/>
      <w:bookmarkStart w:id="103" w:name="_Toc59384744"/>
      <w:bookmarkStart w:id="104" w:name="_Toc44008424"/>
      <w:bookmarkStart w:id="105" w:name="_Toc44008439"/>
      <w:bookmarkStart w:id="106" w:name="_Toc58010125"/>
      <w:bookmarkStart w:id="107" w:name="_Toc58881014"/>
      <w:bookmarkStart w:id="108" w:name="_Toc59137252"/>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872B82">
        <w:lastRenderedPageBreak/>
        <w:t>C</w:t>
      </w:r>
      <w:r w:rsidR="00872B82" w:rsidRPr="00872B82">
        <w:t xml:space="preserve">HƯƠNG </w:t>
      </w:r>
      <w:r w:rsidRPr="00872B82">
        <w:t xml:space="preserve">1 </w:t>
      </w:r>
      <w:bookmarkEnd w:id="101"/>
      <w:bookmarkEnd w:id="102"/>
      <w:r w:rsidR="00FB0E9B">
        <w:t>TỔNG QUAN BÀI TOÁN</w:t>
      </w:r>
      <w:bookmarkEnd w:id="103"/>
    </w:p>
    <w:p w14:paraId="69794DEC" w14:textId="03814CF3" w:rsidR="00785A9E" w:rsidRDefault="00263621" w:rsidP="00111A92">
      <w:pPr>
        <w:pStyle w:val="0LV2"/>
        <w:numPr>
          <w:ilvl w:val="1"/>
          <w:numId w:val="44"/>
        </w:numPr>
      </w:pPr>
      <w:bookmarkStart w:id="109" w:name="_Toc59384745"/>
      <w:bookmarkStart w:id="110" w:name="_Toc58881000"/>
      <w:bookmarkStart w:id="111" w:name="_Toc59137237"/>
      <w:bookmarkEnd w:id="104"/>
      <w:r>
        <w:t>Khảo sát tình hình hiện t</w:t>
      </w:r>
      <w:r w:rsidR="0060531D">
        <w:t>rạng</w:t>
      </w:r>
      <w:bookmarkEnd w:id="109"/>
    </w:p>
    <w:p w14:paraId="52945CCE" w14:textId="7B97B7F9" w:rsidR="00111A92" w:rsidRPr="00111A92" w:rsidRDefault="00111A92" w:rsidP="00111A92">
      <w:pPr>
        <w:pStyle w:val="0NOIDUNG"/>
        <w:ind w:firstLine="0"/>
      </w:pPr>
      <w:r w:rsidRPr="00111A92">
        <w:t>Xã hội của chúng ta đang ngày càng phát triển và đời sống con người vì thế càng ngày càng được nâng cao. Nhu cầu được sử dụng các thiết bị công nghệ thông minh như smartphone (điện thoại thông minh) ngày càng nhiề</w:t>
      </w:r>
      <w:r>
        <w:t>u. Hệ thống quản lý tài sản</w:t>
      </w:r>
      <w:r w:rsidRPr="00111A92">
        <w:t xml:space="preserve"> online đang là một xu hướng phát triển và có sức hút lớn. Với hình thức truyền thố</w:t>
      </w:r>
      <w:r w:rsidR="0060531D">
        <w:t xml:space="preserve">ng, </w:t>
      </w:r>
      <w:r>
        <w:t>người quản lý và nhân viên phải đi kiểm kê từ</w:t>
      </w:r>
      <w:r w:rsidR="0060531D">
        <w:t>ng</w:t>
      </w:r>
      <w:r>
        <w:t xml:space="preserve"> tài sản </w:t>
      </w:r>
      <w:r w:rsidR="0060531D">
        <w:t>một</w:t>
      </w:r>
      <w:r>
        <w:t xml:space="preserve"> và ghi chép vào sổ sách</w:t>
      </w:r>
      <w:r w:rsidRPr="00111A92">
        <w:t>. Với những người</w:t>
      </w:r>
      <w:r>
        <w:t xml:space="preserve"> quản lý trong công ty họ rất là bận rộn với công việc</w:t>
      </w:r>
      <w:r w:rsidRPr="00111A92">
        <w:t>, hình thức này sẽ không hợ</w:t>
      </w:r>
      <w:r w:rsidR="0060531D">
        <w:t xml:space="preserve">p lý, </w:t>
      </w:r>
      <w:r w:rsidRPr="00111A92">
        <w:t>mất thờ</w:t>
      </w:r>
      <w:r>
        <w:t xml:space="preserve">i gian và sự chính </w:t>
      </w:r>
      <w:r w:rsidR="0060531D">
        <w:t>xác</w:t>
      </w:r>
      <w:r>
        <w:t xml:space="preserve"> không cao. Người quản lý không thể nắm bắ</w:t>
      </w:r>
      <w:r w:rsidR="0060531D">
        <w:t>t nhanh và chính x</w:t>
      </w:r>
      <w:r>
        <w:t>ác được tình hình của các tài sản trong công ty mình đang quản lý.</w:t>
      </w:r>
    </w:p>
    <w:p w14:paraId="19510D8C" w14:textId="675DC52A" w:rsidR="00111A92" w:rsidRPr="00263621" w:rsidRDefault="00111A92" w:rsidP="00111A92">
      <w:pPr>
        <w:pStyle w:val="0NOIDUNG"/>
        <w:ind w:firstLine="0"/>
      </w:pPr>
      <w:r w:rsidRPr="00111A92">
        <w:rPr>
          <w:rFonts w:eastAsia="Tahoma"/>
        </w:rPr>
        <w:t xml:space="preserve">Nắm </w:t>
      </w:r>
      <w:r w:rsidRPr="00111A92">
        <w:t xml:space="preserve">bắt xu hướng và mong muốn của khách hàng, </w:t>
      </w:r>
      <w:r>
        <w:t>cụ thể là các doanh nghiệ</w:t>
      </w:r>
      <w:r w:rsidR="0060531D">
        <w:t>p lớn</w:t>
      </w:r>
      <w:r w:rsidR="00263621">
        <w:t xml:space="preserve"> có</w:t>
      </w:r>
      <w:r>
        <w:t xml:space="preserve"> lượng tài sản lớn mà muốn quả</w:t>
      </w:r>
      <w:r w:rsidR="00A0187A">
        <w:t xml:space="preserve">n lý nhanh chóng, sự thay đổi </w:t>
      </w:r>
      <w:r w:rsidR="00E651FD">
        <w:t>đ</w:t>
      </w:r>
      <w:r w:rsidRPr="00111A92">
        <w:t xml:space="preserve">ịnh kỳ hoặc bất thường </w:t>
      </w:r>
      <w:r w:rsidR="00A0187A">
        <w:t xml:space="preserve">mà </w:t>
      </w:r>
      <w:r w:rsidRPr="00111A92">
        <w:t xml:space="preserve">mỗi doanh nghiệp đều phải tiến hành kiểm kê </w:t>
      </w:r>
      <w:r w:rsidR="00A0187A">
        <w:t xml:space="preserve">tài sản </w:t>
      </w:r>
      <w:r w:rsidRPr="00111A92">
        <w:t>đánh giá hiện trạng của tài sản như: số lượng tài sản thực tế so với sổ liệu trên hệ thố</w:t>
      </w:r>
      <w:r w:rsidR="00A0187A">
        <w:t>ng :</w:t>
      </w:r>
      <w:r w:rsidRPr="00111A92">
        <w:t xml:space="preserve"> tài sản hỏng, cần bảo hành, sửa chữa, thay thế, thu hồi, thanh lý…</w:t>
      </w:r>
    </w:p>
    <w:p w14:paraId="558185AE" w14:textId="60119010" w:rsidR="00111A92" w:rsidRPr="00111A92" w:rsidRDefault="00111A92" w:rsidP="00111A92">
      <w:pPr>
        <w:pStyle w:val="0NOIDUNG"/>
        <w:ind w:firstLine="0"/>
      </w:pPr>
      <w:r w:rsidRPr="00111A92">
        <w:t>Kiểm kê tài sản với số lượng lớn và phương pháp thủ công sẽ khiến doanh nghiệp gặp phải nhiều vấn đề và tốn kém rất nhiều chi phí mà vẫn có sai sót kèm theo không tìm ra nguyên nhân tại sao số liệu không khớp</w:t>
      </w:r>
      <w:r w:rsidR="00A0187A">
        <w:t>.</w:t>
      </w:r>
    </w:p>
    <w:p w14:paraId="64F24B89" w14:textId="00676D30" w:rsidR="00111A92" w:rsidRDefault="00111A92" w:rsidP="00111A92">
      <w:pPr>
        <w:pStyle w:val="0NOIDUNG"/>
        <w:ind w:firstLine="0"/>
      </w:pPr>
      <w:r w:rsidRPr="00111A92">
        <w:t>Để nâng cao hiệu quả trong việc kiểm kê, quản lý tài sản, việc sử dụng phần mềm tích hợp mã QR Code định danh trên từng tài sản là phương pháp quản lý mới nhất và tối ưu nhất cho doanh nghiệp của bạn.</w:t>
      </w:r>
    </w:p>
    <w:p w14:paraId="6129E485" w14:textId="358BA77F" w:rsidR="00111A92" w:rsidRDefault="00480683" w:rsidP="00480683">
      <w:pPr>
        <w:pStyle w:val="0NOIDUNG"/>
        <w:ind w:firstLine="0"/>
      </w:pPr>
      <w:r>
        <w:t>Nắm bắt được nhưng tình hình trên thì em qu</w:t>
      </w:r>
      <w:r w:rsidR="007A2DF2">
        <w:t>y</w:t>
      </w:r>
      <w:r>
        <w:t xml:space="preserve">ết định chọn đề tài </w:t>
      </w:r>
      <w:r w:rsidRPr="00A11F9A">
        <w:rPr>
          <w:b/>
        </w:rPr>
        <w:t>Quản lý tài sản công ty</w:t>
      </w:r>
      <w:r>
        <w:t xml:space="preserve"> là đề tài đồ án tố</w:t>
      </w:r>
      <w:r w:rsidR="007A2DF2">
        <w:t>t nghiệ</w:t>
      </w:r>
      <w:r>
        <w:t>p</w:t>
      </w:r>
      <w:r w:rsidR="00A0187A">
        <w:t xml:space="preserve"> của mình</w:t>
      </w:r>
      <w:r>
        <w:t>.</w:t>
      </w:r>
    </w:p>
    <w:p w14:paraId="50C8946D" w14:textId="5193832D" w:rsidR="00CB083B" w:rsidRDefault="00AB295B" w:rsidP="00AB295B">
      <w:pPr>
        <w:pStyle w:val="0LV2"/>
        <w:numPr>
          <w:ilvl w:val="1"/>
          <w:numId w:val="44"/>
        </w:numPr>
      </w:pPr>
      <w:bookmarkStart w:id="112" w:name="_Toc59384746"/>
      <w:r>
        <w:t>Lợi ích phầ</w:t>
      </w:r>
      <w:r w:rsidR="007B2B7A">
        <w:t>n mề</w:t>
      </w:r>
      <w:r>
        <w:t>m mang lại</w:t>
      </w:r>
      <w:bookmarkEnd w:id="112"/>
    </w:p>
    <w:p w14:paraId="31749B80" w14:textId="4972B2B2" w:rsidR="00AE6EAC" w:rsidRPr="00AE6EAC" w:rsidRDefault="00AE6EAC" w:rsidP="00AE6EAC">
      <w:pPr>
        <w:pStyle w:val="0NOIDUNG"/>
        <w:ind w:firstLine="0"/>
        <w:rPr>
          <w:b/>
        </w:rPr>
      </w:pPr>
      <w:r w:rsidRPr="00AE6EAC">
        <w:rPr>
          <w:b/>
        </w:rPr>
        <w:t>Quản lý vật chất</w:t>
      </w:r>
    </w:p>
    <w:p w14:paraId="4804A5FA" w14:textId="77777777" w:rsidR="00263621" w:rsidRPr="00263621" w:rsidRDefault="00263621" w:rsidP="00263621">
      <w:pPr>
        <w:pStyle w:val="0NOIDUNG"/>
        <w:ind w:firstLine="0"/>
      </w:pPr>
      <w:r w:rsidRPr="00263621">
        <w:t>Với việc sử dụng các giải pháp quản lý tài sản, các doanh nghiệp vừa và nhỏ có thể giám sát tốt hơn tài sản vật chất khi được sử dụng trong công ty hoặc được chuyển giao giữa các phòng ban.</w:t>
      </w:r>
    </w:p>
    <w:p w14:paraId="7560525E" w14:textId="4A41778A" w:rsidR="00263621" w:rsidRDefault="00263621" w:rsidP="00263621">
      <w:pPr>
        <w:pStyle w:val="0NOIDUNG"/>
        <w:ind w:firstLine="0"/>
      </w:pPr>
      <w:r w:rsidRPr="00263621">
        <w:lastRenderedPageBreak/>
        <w:t>Điều này cho phép các doanh nghiệp nhỏ có được cái nhìn tốt hơn về danh mục đầu tư tài sản vật chất hoàn chỉnh của công ty, dễ dàng xác định nhu cầu và loại bỏ sự trùng lặp tài nguyên lãng phí và không cần thiết.</w:t>
      </w:r>
    </w:p>
    <w:p w14:paraId="4C93CCDD" w14:textId="412CE580" w:rsidR="00A11F9A" w:rsidRPr="00A11F9A" w:rsidRDefault="00A11F9A" w:rsidP="00263621">
      <w:pPr>
        <w:pStyle w:val="0NOIDUNG"/>
        <w:ind w:firstLine="0"/>
        <w:rPr>
          <w:b/>
        </w:rPr>
      </w:pPr>
      <w:r w:rsidRPr="00A11F9A">
        <w:rPr>
          <w:b/>
        </w:rPr>
        <w:t>Ngăn ngừa mất mát</w:t>
      </w:r>
    </w:p>
    <w:p w14:paraId="4A662D7F" w14:textId="478861AB" w:rsidR="00AB295B" w:rsidRDefault="00AE6EAC" w:rsidP="00A11F9A">
      <w:pPr>
        <w:pStyle w:val="0NOIDUNG"/>
        <w:ind w:firstLine="0"/>
      </w:pPr>
      <w:r w:rsidRPr="00A11F9A">
        <w:t>Trong các quá trình kinh doanh sẽ không thể tránh khỏi việc hư hỏng của các tài sản quan trọng. Việc luân chuyển các thiết bị, tài sản trong doanh nghiệp là thường xuyên và khó có số liệu thống kê chính xác. Khi cần một tài sản tương tự, các tài liệu ghi chép gần nhất không phản ánh vị trí hiện tại của tài sản và không thể được định vị. Khó khăn này dẫn đến nhiều công ty phải chi trả thêm chi phí tài sản thay thế không cần thiết.</w:t>
      </w:r>
    </w:p>
    <w:p w14:paraId="5617A62D" w14:textId="13FBA5BB" w:rsidR="00A11F9A" w:rsidRPr="00A11F9A" w:rsidRDefault="00A11F9A" w:rsidP="00A11F9A">
      <w:pPr>
        <w:pStyle w:val="0NOIDUNG"/>
        <w:ind w:firstLine="0"/>
        <w:rPr>
          <w:b/>
        </w:rPr>
      </w:pPr>
      <w:r w:rsidRPr="00A11F9A">
        <w:rPr>
          <w:b/>
        </w:rPr>
        <w:t>Quản lý tuân thủ quy định</w:t>
      </w:r>
    </w:p>
    <w:p w14:paraId="2A3B2E92" w14:textId="1F851145" w:rsidR="00A11F9A" w:rsidRPr="00A11F9A" w:rsidRDefault="00A11F9A" w:rsidP="00A11F9A">
      <w:pPr>
        <w:pStyle w:val="0NOIDUNG"/>
        <w:ind w:firstLine="0"/>
      </w:pPr>
      <w:r w:rsidRPr="00A11F9A">
        <w:t>Hiện nay có nhiều công ty đang hoạt động trong các ngành công nghiệp yêu cầu quy chuẩn rất chặt chẽ</w:t>
      </w:r>
      <w:r w:rsidR="00873E50">
        <w:t xml:space="preserve"> </w:t>
      </w:r>
      <w:r w:rsidRPr="00A11F9A">
        <w:t>do đó, các công ty này phải được trang bị các quy trình quy định để nắm bắt và báo cáo dữ liệu với đối tác, khách hàng để chứng minh sự tuân thủ.</w:t>
      </w:r>
    </w:p>
    <w:p w14:paraId="3B76644A" w14:textId="606D7BFF" w:rsidR="00A11F9A" w:rsidRPr="00A11F9A" w:rsidRDefault="00A11F9A" w:rsidP="00A11F9A">
      <w:pPr>
        <w:pStyle w:val="0NOIDUNG"/>
        <w:ind w:firstLine="0"/>
      </w:pPr>
      <w:r w:rsidRPr="00A11F9A">
        <w:t>Việc quản lý tài sản không chỉ giúp các doanh nghiệp duy trì được các yêu cầu về quy định như kiể</w:t>
      </w:r>
      <w:r w:rsidR="00A0187A">
        <w:t xml:space="preserve">m tra </w:t>
      </w:r>
      <w:r w:rsidRPr="00A11F9A">
        <w:t>và bảo trì thiết bị mà khi kết hợp với giải pháp phần mềm quản lý tài sản toàn diện, chẳng hạn như phần mềm quản lý bảo trì, nó giúp tạo ra các bảng báo cáo chính xác và logic.</w:t>
      </w:r>
    </w:p>
    <w:p w14:paraId="47F24F23" w14:textId="6FDED706" w:rsidR="00A11F9A" w:rsidRDefault="00A11F9A" w:rsidP="00A11F9A">
      <w:pPr>
        <w:pStyle w:val="0NOIDUNG"/>
        <w:ind w:firstLine="0"/>
      </w:pPr>
      <w:r w:rsidRPr="00A11F9A">
        <w:t>Nhiều công ty có thể tạo ra các báo cáo chi tiết chỉ trong vài phút, trong khi biên dịch cùng một dữ liệu bằng tay sẽ mất vài ngày hoặc thậm chí vài tuần.</w:t>
      </w:r>
    </w:p>
    <w:p w14:paraId="52EBF7B7" w14:textId="78E54392" w:rsidR="00A11F9A" w:rsidRPr="00A11F9A" w:rsidRDefault="00A11F9A" w:rsidP="00A11F9A">
      <w:pPr>
        <w:pStyle w:val="0NOIDUNG"/>
        <w:ind w:firstLine="0"/>
        <w:rPr>
          <w:b/>
        </w:rPr>
      </w:pPr>
      <w:r w:rsidRPr="00A11F9A">
        <w:rPr>
          <w:b/>
        </w:rPr>
        <w:t>Cung cấp dịch vụ tốt hơn cho khách hàng</w:t>
      </w:r>
    </w:p>
    <w:p w14:paraId="2BCF0DBF" w14:textId="243E68B4" w:rsidR="00A11F9A" w:rsidRPr="00A11F9A" w:rsidRDefault="00A11F9A" w:rsidP="00A11F9A">
      <w:pPr>
        <w:pStyle w:val="0NOIDUNG"/>
        <w:ind w:firstLine="0"/>
      </w:pPr>
      <w:r w:rsidRPr="00A11F9A">
        <w:t>Cuối cùng, các lợi ích khác khi sử dụng giải pháp quản lý tài sản cho phép các doanh nghiệp nhỏ hoạt động tốt hơn, duy trì các thiết bị và công cụ làm việ</w:t>
      </w:r>
      <w:r w:rsidR="00A0187A">
        <w:t xml:space="preserve">c, </w:t>
      </w:r>
      <w:r w:rsidRPr="00A11F9A">
        <w:t>phân bổ nguồn lực tốt hơn để hoàn thành dự án cả về thời gian và ngân sách.</w:t>
      </w:r>
    </w:p>
    <w:p w14:paraId="414F354C" w14:textId="7E4EC7AD" w:rsidR="00A11F9A" w:rsidRDefault="00A11F9A" w:rsidP="00A11F9A">
      <w:pPr>
        <w:pStyle w:val="0NOIDUNG"/>
        <w:ind w:firstLine="0"/>
      </w:pPr>
      <w:r w:rsidRPr="00A11F9A">
        <w:t>Kết quả cuối cùng là tăng sự hài lòng củ</w:t>
      </w:r>
      <w:r w:rsidR="00A0187A">
        <w:t>a khách hàng k</w:t>
      </w:r>
      <w:r w:rsidRPr="00A11F9A">
        <w:t>hi không còn phải dành thời gian tập trung vào xử lý các vấn đề liên quan đến tài sản, doanh nghiệp sẽ dồn nhân lực để</w:t>
      </w:r>
      <w:r w:rsidR="00A0187A">
        <w:t xml:space="preserve"> chăm sóc khách hàng và phát triển sản phẩm.</w:t>
      </w:r>
    </w:p>
    <w:p w14:paraId="40B63853" w14:textId="77777777" w:rsidR="007367F2" w:rsidRDefault="007367F2">
      <w:pPr>
        <w:spacing w:after="160" w:line="259" w:lineRule="auto"/>
        <w:rPr>
          <w:rFonts w:eastAsiaTheme="minorHAnsi" w:cstheme="minorBidi"/>
          <w:b/>
          <w:sz w:val="28"/>
          <w:szCs w:val="22"/>
        </w:rPr>
      </w:pPr>
      <w:bookmarkStart w:id="113" w:name="_Toc59384747"/>
      <w:r>
        <w:br w:type="page"/>
      </w:r>
    </w:p>
    <w:p w14:paraId="41CE36F5" w14:textId="30A4E371" w:rsidR="00EB699A" w:rsidRPr="00EB699A" w:rsidRDefault="00872B82" w:rsidP="00872B82">
      <w:pPr>
        <w:pStyle w:val="0LV1"/>
      </w:pPr>
      <w:r>
        <w:lastRenderedPageBreak/>
        <w:t xml:space="preserve">CHƯƠNG 2 </w:t>
      </w:r>
      <w:r w:rsidR="00EB699A" w:rsidRPr="00EB699A">
        <w:t>PHÂN TÍCH THIẾT KẾ HỆ THỐNG</w:t>
      </w:r>
      <w:bookmarkEnd w:id="110"/>
      <w:bookmarkEnd w:id="111"/>
      <w:bookmarkEnd w:id="113"/>
    </w:p>
    <w:p w14:paraId="1F1F3451" w14:textId="1B0E648A" w:rsidR="00EB699A" w:rsidRPr="00EB699A" w:rsidRDefault="00872B82" w:rsidP="00872B82">
      <w:pPr>
        <w:pStyle w:val="0LV2"/>
      </w:pPr>
      <w:bookmarkStart w:id="114" w:name="_Toc44008425"/>
      <w:bookmarkStart w:id="115" w:name="_Toc58881001"/>
      <w:bookmarkStart w:id="116" w:name="_Toc59137238"/>
      <w:bookmarkStart w:id="117" w:name="_Toc59384748"/>
      <w:r>
        <w:t xml:space="preserve">2.1 </w:t>
      </w:r>
      <w:r w:rsidR="00EB699A" w:rsidRPr="00EB699A">
        <w:t>Tổng quan hệ thống</w:t>
      </w:r>
      <w:bookmarkEnd w:id="114"/>
      <w:bookmarkEnd w:id="115"/>
      <w:bookmarkEnd w:id="116"/>
      <w:bookmarkEnd w:id="117"/>
    </w:p>
    <w:p w14:paraId="0B26BCB4" w14:textId="3F6C73A8" w:rsidR="00EB699A" w:rsidRPr="00EB699A" w:rsidRDefault="00872B82" w:rsidP="00872B82">
      <w:pPr>
        <w:pStyle w:val="0LV3"/>
      </w:pPr>
      <w:bookmarkStart w:id="118" w:name="_Toc44008426"/>
      <w:bookmarkStart w:id="119" w:name="_Toc58881002"/>
      <w:bookmarkStart w:id="120" w:name="_Toc59137239"/>
      <w:bookmarkStart w:id="121" w:name="_Toc59384749"/>
      <w:r>
        <w:t xml:space="preserve">2.1.1 </w:t>
      </w:r>
      <w:r w:rsidR="00EB699A" w:rsidRPr="00EB699A">
        <w:t>Hoạt động nghiệp vụ hệ thống</w:t>
      </w:r>
      <w:bookmarkEnd w:id="118"/>
      <w:bookmarkEnd w:id="119"/>
      <w:bookmarkEnd w:id="120"/>
      <w:bookmarkEnd w:id="121"/>
    </w:p>
    <w:p w14:paraId="6821FE7C" w14:textId="2C7BE243" w:rsidR="00EB699A" w:rsidRPr="00EB699A" w:rsidRDefault="00EB699A" w:rsidP="00872B82">
      <w:pPr>
        <w:pStyle w:val="0NOIDUNG"/>
        <w:ind w:firstLine="0"/>
      </w:pPr>
      <w:r w:rsidRPr="00EB699A">
        <w:t>Từ các khảo sát h</w:t>
      </w:r>
      <w:r w:rsidR="007A2DF2">
        <w:t>ệ</w:t>
      </w:r>
      <w:r w:rsidRPr="00EB699A">
        <w:t xml:space="preserve"> thống, hoạt động nghiệp vụ hệ thống được mô tả</w:t>
      </w:r>
      <w:r w:rsidR="00785A9E">
        <w:t xml:space="preserve"> theo các quy trình sau.</w:t>
      </w:r>
    </w:p>
    <w:p w14:paraId="7B2CC49E" w14:textId="6010EA18" w:rsidR="00EB699A" w:rsidRPr="00EB699A" w:rsidRDefault="00EB699A" w:rsidP="001111E9">
      <w:pPr>
        <w:pStyle w:val="0NOIDUNG"/>
        <w:numPr>
          <w:ilvl w:val="0"/>
          <w:numId w:val="16"/>
        </w:numPr>
        <w:tabs>
          <w:tab w:val="left" w:pos="284"/>
        </w:tabs>
        <w:ind w:left="0" w:firstLine="0"/>
      </w:pPr>
      <w:r w:rsidRPr="00EB699A">
        <w:t>Người quản lý hệ thống</w:t>
      </w:r>
      <w:r w:rsidR="0023463C">
        <w:t xml:space="preserve"> </w:t>
      </w:r>
      <w:r w:rsidR="00F71C15">
        <w:t>(admin)</w:t>
      </w:r>
      <w:r w:rsidRPr="00EB699A">
        <w:t xml:space="preserve"> tạo ra hồ sơ cho trưởng phòng hoặc nhân viên gồm các thông</w:t>
      </w:r>
      <w:r w:rsidR="00873E50">
        <w:t xml:space="preserve"> tin:</w:t>
      </w:r>
      <w:r w:rsidR="00A0187A">
        <w:t xml:space="preserve"> m</w:t>
      </w:r>
      <w:r w:rsidRPr="00EB699A">
        <w:t>ã nhân sự, họ</w:t>
      </w:r>
      <w:r w:rsidR="0023463C">
        <w:t xml:space="preserve"> và tên, ngày tháng năm sinh</w:t>
      </w:r>
      <w:r w:rsidRPr="00EB699A">
        <w:t>, email, số điện thoại, password, chức vụ, phòng ban…</w:t>
      </w:r>
    </w:p>
    <w:p w14:paraId="7F7FDEFA" w14:textId="26A39507" w:rsidR="00EB699A" w:rsidRPr="00EB699A" w:rsidRDefault="00EB699A" w:rsidP="001111E9">
      <w:pPr>
        <w:pStyle w:val="0NOIDUNG"/>
        <w:numPr>
          <w:ilvl w:val="0"/>
          <w:numId w:val="16"/>
        </w:numPr>
        <w:tabs>
          <w:tab w:val="left" w:pos="284"/>
        </w:tabs>
        <w:ind w:left="0" w:firstLine="0"/>
      </w:pPr>
      <w:r w:rsidRPr="00EB699A">
        <w:t>Người quản lý hệ thống</w:t>
      </w:r>
      <w:r w:rsidR="0023463C">
        <w:t xml:space="preserve"> </w:t>
      </w:r>
      <w:r w:rsidR="00F71C15">
        <w:t>(admin, trưởng phòng)</w:t>
      </w:r>
      <w:r w:rsidRPr="00EB699A">
        <w:t xml:space="preserve"> tạo ra hồ sơ cho nhân viên gồm các thông tin: mã nhân sự, họ</w:t>
      </w:r>
      <w:r w:rsidR="0023463C">
        <w:t xml:space="preserve"> và tên, ngày tháng năm sinh</w:t>
      </w:r>
      <w:r w:rsidRPr="00EB699A">
        <w:t>, email, số điện thoại, password, chức vụ, phòng ban…</w:t>
      </w:r>
    </w:p>
    <w:p w14:paraId="679A0724" w14:textId="4DA678B0" w:rsidR="00EB699A" w:rsidRPr="00EB699A" w:rsidRDefault="00EB699A" w:rsidP="001111E9">
      <w:pPr>
        <w:pStyle w:val="0NOIDUNG"/>
        <w:numPr>
          <w:ilvl w:val="0"/>
          <w:numId w:val="16"/>
        </w:numPr>
        <w:tabs>
          <w:tab w:val="left" w:pos="284"/>
        </w:tabs>
        <w:ind w:left="0" w:firstLine="0"/>
      </w:pPr>
      <w:r w:rsidRPr="00EB699A">
        <w:t>Trưởng phòng sẽ quản lý nhân sự phòng ban của mình quản lý.</w:t>
      </w:r>
    </w:p>
    <w:p w14:paraId="1B10E6B1" w14:textId="16B682B3" w:rsidR="00EB699A" w:rsidRPr="00EB699A" w:rsidRDefault="00EB699A" w:rsidP="001111E9">
      <w:pPr>
        <w:pStyle w:val="0NOIDUNG"/>
        <w:numPr>
          <w:ilvl w:val="0"/>
          <w:numId w:val="16"/>
        </w:numPr>
        <w:tabs>
          <w:tab w:val="left" w:pos="284"/>
        </w:tabs>
        <w:ind w:left="0" w:firstLine="0"/>
      </w:pPr>
      <w:r w:rsidRPr="00EB699A">
        <w:t>Người quản lý nhà cung cấp</w:t>
      </w:r>
      <w:r w:rsidR="00F71C15">
        <w:t xml:space="preserve"> (admin hoặc trưởng phòng)</w:t>
      </w:r>
      <w:r w:rsidRPr="00EB699A">
        <w:t xml:space="preserve"> sẽ cập nhập</w:t>
      </w:r>
      <w:r w:rsidR="00F71C15">
        <w:t xml:space="preserve"> danh sách</w:t>
      </w:r>
      <w:r w:rsidRPr="00EB699A">
        <w:t xml:space="preserve"> các nhà cung cấp vào danh sách</w:t>
      </w:r>
      <w:r w:rsidR="00F71C15">
        <w:t xml:space="preserve"> nhà cung cấp</w:t>
      </w:r>
      <w:r w:rsidRPr="00EB699A">
        <w:t>.</w:t>
      </w:r>
    </w:p>
    <w:p w14:paraId="726EDC61" w14:textId="3D799290" w:rsidR="00EB699A" w:rsidRPr="00EB699A" w:rsidRDefault="00EB699A" w:rsidP="001111E9">
      <w:pPr>
        <w:pStyle w:val="0NOIDUNG"/>
        <w:numPr>
          <w:ilvl w:val="0"/>
          <w:numId w:val="16"/>
        </w:numPr>
        <w:tabs>
          <w:tab w:val="left" w:pos="284"/>
        </w:tabs>
        <w:ind w:left="0" w:firstLine="0"/>
      </w:pPr>
      <w:r w:rsidRPr="00EB699A">
        <w:t>Người quả</w:t>
      </w:r>
      <w:r w:rsidR="001D7C7A">
        <w:t>n lý bộ</w:t>
      </w:r>
      <w:r w:rsidRPr="00EB699A">
        <w:t xml:space="preserve"> phận</w:t>
      </w:r>
      <w:r w:rsidR="00F71C15">
        <w:t xml:space="preserve"> (admin)</w:t>
      </w:r>
      <w:r w:rsidRPr="00EB699A">
        <w:t xml:space="preserve"> sẽ cập nhập các bộ phận vào danh sách.</w:t>
      </w:r>
    </w:p>
    <w:p w14:paraId="29C60D83" w14:textId="77777777" w:rsidR="00A0187A" w:rsidRDefault="00EB699A" w:rsidP="001111E9">
      <w:pPr>
        <w:pStyle w:val="0NOIDUNG"/>
        <w:numPr>
          <w:ilvl w:val="0"/>
          <w:numId w:val="16"/>
        </w:numPr>
        <w:tabs>
          <w:tab w:val="left" w:pos="284"/>
        </w:tabs>
        <w:ind w:left="0" w:firstLine="0"/>
      </w:pPr>
      <w:r w:rsidRPr="00EB699A">
        <w:t>Người quản lý tài sản</w:t>
      </w:r>
      <w:r w:rsidR="00F71C15">
        <w:t>(admin)</w:t>
      </w:r>
      <w:r w:rsidRPr="00EB699A">
        <w:t xml:space="preserve"> sẽ có nhiệm vụ cập nhập tài sản mới vào danh sách tài sản. </w:t>
      </w:r>
    </w:p>
    <w:p w14:paraId="22096B67" w14:textId="234A2A91" w:rsidR="00EB699A" w:rsidRPr="00EB699A" w:rsidRDefault="00EB699A" w:rsidP="001111E9">
      <w:pPr>
        <w:pStyle w:val="0NOIDUNG"/>
        <w:numPr>
          <w:ilvl w:val="0"/>
          <w:numId w:val="16"/>
        </w:numPr>
        <w:tabs>
          <w:tab w:val="left" w:pos="284"/>
        </w:tabs>
        <w:ind w:left="0" w:firstLine="0"/>
      </w:pPr>
      <w:r w:rsidRPr="00EB699A">
        <w:t>Trưởng phòng sẽ quản lý danh sách các tài sản thuộc phòng ban của mình</w:t>
      </w:r>
      <w:r w:rsidR="00A0187A">
        <w:t>.</w:t>
      </w:r>
    </w:p>
    <w:p w14:paraId="5E6A1320" w14:textId="0F2604BC" w:rsidR="00EB699A" w:rsidRPr="00EB699A" w:rsidRDefault="00EB699A" w:rsidP="001111E9">
      <w:pPr>
        <w:pStyle w:val="0NOIDUNG"/>
        <w:numPr>
          <w:ilvl w:val="0"/>
          <w:numId w:val="16"/>
        </w:numPr>
        <w:tabs>
          <w:tab w:val="left" w:pos="284"/>
        </w:tabs>
        <w:ind w:left="0" w:firstLine="0"/>
      </w:pPr>
      <w:r w:rsidRPr="00EB699A">
        <w:t>Người quản lý kho</w:t>
      </w:r>
      <w:r w:rsidR="00F71C15">
        <w:t xml:space="preserve"> (admin, trưởng phòng)</w:t>
      </w:r>
      <w:r w:rsidRPr="00EB699A">
        <w:t xml:space="preserve"> sẽ có nhiệm vụ cập nhập kho mới vào danh sách kho.</w:t>
      </w:r>
    </w:p>
    <w:p w14:paraId="266CA21F" w14:textId="67BA7864" w:rsidR="00EB699A" w:rsidRPr="00EB699A" w:rsidRDefault="00F71C15" w:rsidP="001111E9">
      <w:pPr>
        <w:pStyle w:val="0NOIDUNG"/>
        <w:numPr>
          <w:ilvl w:val="0"/>
          <w:numId w:val="16"/>
        </w:numPr>
        <w:tabs>
          <w:tab w:val="left" w:pos="284"/>
        </w:tabs>
        <w:ind w:left="0" w:firstLine="0"/>
      </w:pPr>
      <w:r>
        <w:t>Người tạo ra p</w:t>
      </w:r>
      <w:r w:rsidR="00EB699A" w:rsidRPr="00EB699A">
        <w:t>hiếu yêu cầu</w:t>
      </w:r>
      <w:r>
        <w:t xml:space="preserve"> (admin, trưởng phòng, nhân viên)</w:t>
      </w:r>
      <w:r w:rsidR="00EB699A" w:rsidRPr="00EB699A">
        <w:t xml:space="preserve"> có nhiệm vụ khi ngườ</w:t>
      </w:r>
      <w:r w:rsidR="007E04B0">
        <w:t>i dùng có</w:t>
      </w:r>
      <w:r w:rsidR="00EB699A" w:rsidRPr="00EB699A">
        <w:t xml:space="preserve"> nhu cầu mượ</w:t>
      </w:r>
      <w:r>
        <w:t>n,</w:t>
      </w:r>
      <w:r w:rsidR="00EB699A" w:rsidRPr="00EB699A">
        <w:t xml:space="preserve"> trả hoặ</w:t>
      </w:r>
      <w:r>
        <w:t>c là mua tài sản</w:t>
      </w:r>
      <w:r w:rsidR="007E04B0">
        <w:t xml:space="preserve"> mới</w:t>
      </w:r>
      <w:r w:rsidR="00EB699A" w:rsidRPr="00EB699A">
        <w:t xml:space="preserve"> thì họ sẽ tạo phiếu yêu cầu gửi lên cấp trên có thẩm quyền phê duyệt. </w:t>
      </w:r>
      <w:r>
        <w:t>Đối với với tài khoản là nhân viên thì chỉ có thể tạo phiếu mượn và phiếu trả. Đối với tài khoản là trưởng phòng thì có thể tạo phiếu mượn, phiếu trả, phiếu mua và phê duyệt phiếu mượn, trả các tài sản thuộc phòng ban của mình quản lý. Đối với tài khoản admin thì chỉ có chức năng tạo phiếu mượn</w:t>
      </w:r>
      <w:r w:rsidR="007E04B0">
        <w:t>,</w:t>
      </w:r>
      <w:r>
        <w:t xml:space="preserve"> phiếu trả và phê duyệt phiếu mua.</w:t>
      </w:r>
    </w:p>
    <w:p w14:paraId="42093BB6" w14:textId="7B6CA609" w:rsidR="00EB699A" w:rsidRDefault="007E04B0" w:rsidP="001111E9">
      <w:pPr>
        <w:pStyle w:val="0NOIDUNG"/>
        <w:numPr>
          <w:ilvl w:val="0"/>
          <w:numId w:val="16"/>
        </w:numPr>
        <w:tabs>
          <w:tab w:val="left" w:pos="284"/>
        </w:tabs>
        <w:ind w:left="0" w:firstLine="0"/>
      </w:pPr>
      <w:r>
        <w:t>Admin sẽ q</w:t>
      </w:r>
      <w:r w:rsidR="00EB699A" w:rsidRPr="00EB699A">
        <w:t>uản lý danh mục tài sản có chức năng cập nhậ</w:t>
      </w:r>
      <w:r>
        <w:t>t</w:t>
      </w:r>
      <w:r w:rsidR="00EB699A" w:rsidRPr="00EB699A">
        <w:t xml:space="preserve"> những thông tin thay đổi </w:t>
      </w:r>
      <w:r>
        <w:t xml:space="preserve">kết </w:t>
      </w:r>
      <w:r w:rsidR="00EB699A" w:rsidRPr="00EB699A">
        <w:t>quả danh mục tài sản.</w:t>
      </w:r>
    </w:p>
    <w:p w14:paraId="416086CB" w14:textId="469A1750" w:rsidR="004B711C" w:rsidRPr="00EB699A" w:rsidRDefault="004B711C" w:rsidP="001E566D">
      <w:pPr>
        <w:pStyle w:val="0NOIDUNG"/>
        <w:numPr>
          <w:ilvl w:val="0"/>
          <w:numId w:val="16"/>
        </w:numPr>
        <w:ind w:left="284"/>
      </w:pPr>
      <w:r>
        <w:lastRenderedPageBreak/>
        <w:t>Quản lý tài sản thì trưởng phòng sẽ vào cập nhậ</w:t>
      </w:r>
      <w:r w:rsidR="007E04B0">
        <w:t>t</w:t>
      </w:r>
      <w:r>
        <w:t xml:space="preserve"> các thông tin về tài sản.</w:t>
      </w:r>
    </w:p>
    <w:p w14:paraId="77447C85" w14:textId="01053F1C" w:rsidR="00EB699A" w:rsidRPr="00EB699A" w:rsidRDefault="00F47B8E" w:rsidP="00F47B8E">
      <w:pPr>
        <w:pStyle w:val="0LV3"/>
      </w:pPr>
      <w:bookmarkStart w:id="122" w:name="_Toc44008427"/>
      <w:bookmarkStart w:id="123" w:name="_Toc58881003"/>
      <w:bookmarkStart w:id="124" w:name="_Toc59137240"/>
      <w:bookmarkStart w:id="125" w:name="_Toc59384750"/>
      <w:r>
        <w:t xml:space="preserve">2.1.2 </w:t>
      </w:r>
      <w:r w:rsidR="00EB699A" w:rsidRPr="00EB699A">
        <w:t>Yêu cầu hệ thống</w:t>
      </w:r>
      <w:bookmarkEnd w:id="122"/>
      <w:bookmarkEnd w:id="123"/>
      <w:bookmarkEnd w:id="124"/>
      <w:bookmarkEnd w:id="125"/>
    </w:p>
    <w:p w14:paraId="4104682D" w14:textId="62167480" w:rsidR="00EB699A" w:rsidRPr="000D28EE" w:rsidRDefault="00003F46" w:rsidP="004B711C">
      <w:pPr>
        <w:pStyle w:val="0NOIDUNG"/>
        <w:ind w:firstLine="0"/>
      </w:pPr>
      <w:r w:rsidRPr="00003F46">
        <w:rPr>
          <w:b/>
        </w:rPr>
        <w:t>Đối với nhân viên:</w:t>
      </w:r>
      <w:r w:rsidR="000D28EE">
        <w:rPr>
          <w:b/>
        </w:rPr>
        <w:t xml:space="preserve"> </w:t>
      </w:r>
      <w:r w:rsidR="000D28EE" w:rsidRPr="002F7F29">
        <w:t>Giao diện thân thiện với người dùng</w:t>
      </w:r>
      <w:r w:rsidR="000D28EE">
        <w:t xml:space="preserve">. </w:t>
      </w:r>
      <w:r w:rsidR="000D28EE" w:rsidRPr="002F7F29">
        <w:t>Tính bảo mật dữ liệu, thông tin khách hàng, thông tin dự án cao</w:t>
      </w:r>
      <w:r w:rsidR="000D28EE">
        <w:t>.</w:t>
      </w:r>
      <w:r w:rsidR="004B711C">
        <w:t xml:space="preserve"> </w:t>
      </w:r>
      <w:r w:rsidR="000D28EE" w:rsidRPr="002F7F29">
        <w:t>Admin</w:t>
      </w:r>
      <w:r w:rsidR="000D28EE">
        <w:t xml:space="preserve">, trưởng phòng </w:t>
      </w:r>
      <w:r w:rsidR="000D28EE" w:rsidRPr="002F7F29">
        <w:t xml:space="preserve">có thể cấp tài khoản cho </w:t>
      </w:r>
      <w:r w:rsidR="000D28EE">
        <w:t xml:space="preserve">nhân viên. Tài khoản sẽ là email của nhân viên đó. Nhân </w:t>
      </w:r>
      <w:r w:rsidR="000D28EE" w:rsidRPr="002F7F29">
        <w:t xml:space="preserve">trở thành thành viên của hệ thống </w:t>
      </w:r>
      <w:r w:rsidR="000D28EE">
        <w:t>phải là nhân viên đã được ký hợp đồng chính thứ</w:t>
      </w:r>
      <w:r w:rsidR="007E04B0">
        <w:t>c, đ</w:t>
      </w:r>
      <w:r w:rsidR="000D28EE">
        <w:t>ược cấp tài khoản và mật khẩu để đăng nhập vào hệ thống.</w:t>
      </w:r>
      <w:r w:rsidR="004B711C">
        <w:t xml:space="preserve"> Khi vào được hệ thống tài khoản phải đảm bảo phân quyền để thực hiện các chức năng sau</w:t>
      </w:r>
      <w:r w:rsidR="007E04B0">
        <w:t>:</w:t>
      </w:r>
      <w:r w:rsidR="004B711C">
        <w:t xml:space="preserve"> xem thông tin nhân sự, xem thông tin tài sản, xem thông tin kho, xem thông tin nhà cung cấp, xem thông tin tài sản</w:t>
      </w:r>
      <w:r w:rsidR="007E04B0">
        <w:t>,</w:t>
      </w:r>
      <w:r w:rsidR="004B711C">
        <w:t xml:space="preserve"> tạo phiếu mượn, tạo phiếu trả.</w:t>
      </w:r>
    </w:p>
    <w:p w14:paraId="2A5ACD1E" w14:textId="2B2DD273" w:rsidR="00003F46" w:rsidRPr="004B711C" w:rsidRDefault="00003F46" w:rsidP="00003F46">
      <w:pPr>
        <w:pStyle w:val="0NOIDUNG"/>
        <w:ind w:firstLine="0"/>
      </w:pPr>
      <w:r>
        <w:rPr>
          <w:b/>
        </w:rPr>
        <w:t>Đối với trưởng phòng:</w:t>
      </w:r>
      <w:r w:rsidR="004B711C">
        <w:rPr>
          <w:b/>
        </w:rPr>
        <w:t xml:space="preserve"> </w:t>
      </w:r>
      <w:r w:rsidR="004B711C" w:rsidRPr="002F7F29">
        <w:t>Giao diện thân thiện với người dùng</w:t>
      </w:r>
      <w:r w:rsidR="004B711C">
        <w:t xml:space="preserve">. </w:t>
      </w:r>
      <w:r w:rsidR="004B711C" w:rsidRPr="002F7F29">
        <w:t>Tính bảo mật dữ liệu, thông tin khách hàng, thông tin dự án cao</w:t>
      </w:r>
      <w:r w:rsidR="004B711C">
        <w:t xml:space="preserve">. </w:t>
      </w:r>
      <w:r w:rsidR="007E04B0">
        <w:t>Trưởng phòng</w:t>
      </w:r>
      <w:r w:rsidR="004B711C">
        <w:t xml:space="preserve"> </w:t>
      </w:r>
      <w:r w:rsidR="004B711C" w:rsidRPr="002F7F29">
        <w:t xml:space="preserve">có thể cấp tài khoản cho </w:t>
      </w:r>
      <w:r w:rsidR="007E04B0">
        <w:t>nhân viên thuộc phòng ban mình quản lí</w:t>
      </w:r>
      <w:r w:rsidR="004B711C">
        <w:t>. Tài khoản sẽ là email của nhân viên đó. Nhân</w:t>
      </w:r>
      <w:r w:rsidR="007E04B0">
        <w:t xml:space="preserve"> viên</w:t>
      </w:r>
      <w:r w:rsidR="004B711C">
        <w:t xml:space="preserve"> </w:t>
      </w:r>
      <w:r w:rsidR="004B711C" w:rsidRPr="002F7F29">
        <w:t xml:space="preserve">trở thành thành viên của hệ thống </w:t>
      </w:r>
      <w:r w:rsidR="004B711C">
        <w:t>phả</w:t>
      </w:r>
      <w:r w:rsidR="007E04B0">
        <w:t>i là nhân</w:t>
      </w:r>
      <w:r w:rsidR="004B711C">
        <w:t xml:space="preserve"> viên đã được ký hợp đồng chính thứ</w:t>
      </w:r>
      <w:r w:rsidR="007E04B0">
        <w:t>c, đ</w:t>
      </w:r>
      <w:r w:rsidR="004B711C">
        <w:t>ược cấp tài khoản và mật khẩu để đăng nhập vào hệ thống. Khi vào được hệ thống tài khoản phải đảm bảo phân quyền để thực hiện các chức năng sau</w:t>
      </w:r>
      <w:r w:rsidR="007E04B0">
        <w:t>:</w:t>
      </w:r>
      <w:r w:rsidR="004B711C">
        <w:t xml:space="preserve"> quản lý nhân sự trong phòng ban của mình quản lý, quản lý nhà cung cấp, quản lý kho, quản lý tài sản, tạo phiếu mượn, trả, phiếu mua, phê duyệt các phiếu mượn</w:t>
      </w:r>
      <w:r w:rsidR="007E04B0">
        <w:t>,</w:t>
      </w:r>
      <w:r w:rsidR="004B711C">
        <w:t xml:space="preserve"> phiếu trả của phòng ban mình quản lý.</w:t>
      </w:r>
    </w:p>
    <w:p w14:paraId="57C2DBD2" w14:textId="40E089D8" w:rsidR="00003F46" w:rsidRPr="004B711C" w:rsidRDefault="00003F46" w:rsidP="00003F46">
      <w:pPr>
        <w:pStyle w:val="0NOIDUNG"/>
        <w:ind w:firstLine="0"/>
      </w:pPr>
      <w:r>
        <w:rPr>
          <w:b/>
        </w:rPr>
        <w:t xml:space="preserve">Đối với admin: </w:t>
      </w:r>
      <w:r w:rsidR="004B711C" w:rsidRPr="002F7F29">
        <w:t>Giao diện thân thiện với người dùng</w:t>
      </w:r>
      <w:r w:rsidR="004B711C">
        <w:t xml:space="preserve">. </w:t>
      </w:r>
      <w:r w:rsidR="004B711C" w:rsidRPr="002F7F29">
        <w:t>Tính bảo mật dữ liệu, thông tin khách hàng, thông tin dự án cao</w:t>
      </w:r>
      <w:r w:rsidR="004B711C">
        <w:t xml:space="preserve">. </w:t>
      </w:r>
      <w:r w:rsidR="004B711C" w:rsidRPr="002F7F29">
        <w:t>Admin</w:t>
      </w:r>
      <w:r w:rsidR="004B711C">
        <w:t xml:space="preserve"> </w:t>
      </w:r>
      <w:r w:rsidR="004B711C" w:rsidRPr="002F7F29">
        <w:t>có thể cấp tài khoản cho</w:t>
      </w:r>
      <w:r w:rsidR="004B711C">
        <w:t xml:space="preserve"> admin</w:t>
      </w:r>
      <w:r w:rsidR="007E04B0">
        <w:t xml:space="preserve"> khác và cấp tài khoản cho các trưởng phòng, các nhân viên của mình. T</w:t>
      </w:r>
      <w:r w:rsidR="004B711C">
        <w:t xml:space="preserve">ài khoản sẽ là email của nhân viên đó. Nhân </w:t>
      </w:r>
      <w:r w:rsidR="004B711C" w:rsidRPr="002F7F29">
        <w:t>trở thành thàn</w:t>
      </w:r>
      <w:r w:rsidR="007E04B0">
        <w:t>h</w:t>
      </w:r>
      <w:r w:rsidR="004B711C" w:rsidRPr="002F7F29">
        <w:t xml:space="preserve"> viên của hệ thống </w:t>
      </w:r>
      <w:r w:rsidR="004B711C">
        <w:t>phả</w:t>
      </w:r>
      <w:r w:rsidR="00873E50">
        <w:t xml:space="preserve">i là nhân </w:t>
      </w:r>
      <w:r w:rsidR="004B711C">
        <w:t>viên đã được ký hợp đồng chính thứ</w:t>
      </w:r>
      <w:r w:rsidR="007E04B0">
        <w:t>c, đ</w:t>
      </w:r>
      <w:r w:rsidR="004B711C">
        <w:t>ược cấp tài khoản và mật khẩu để đăng nhập vào hệ thống. Khi vào được hệ thống tài khoản phải đảm bảo phân quyền để thực hiện các chức năng sau quản lý nhân sự trong công ty, quản lý nhà cung cấp, quản lý kho, quản lý tài sản, tạo phiếu mượn, trả, phê duyệt phiếu mua, quản lý bộ phận</w:t>
      </w:r>
      <w:r w:rsidR="0023463C">
        <w:t>.</w:t>
      </w:r>
    </w:p>
    <w:p w14:paraId="6425D3C5" w14:textId="77777777" w:rsidR="0023463C" w:rsidRDefault="0023463C">
      <w:pPr>
        <w:spacing w:after="160" w:line="259" w:lineRule="auto"/>
        <w:rPr>
          <w:rFonts w:eastAsiaTheme="minorHAnsi" w:cstheme="minorBidi"/>
          <w:b/>
          <w:szCs w:val="22"/>
        </w:rPr>
      </w:pPr>
      <w:bookmarkStart w:id="126" w:name="_Toc44008428"/>
      <w:bookmarkStart w:id="127" w:name="_Toc58881004"/>
      <w:bookmarkStart w:id="128" w:name="_Toc59137241"/>
      <w:r>
        <w:br w:type="page"/>
      </w:r>
    </w:p>
    <w:p w14:paraId="54EEF190" w14:textId="7D453C43" w:rsidR="00922D5D" w:rsidRPr="00922D5D" w:rsidRDefault="00F47B8E" w:rsidP="00922D5D">
      <w:pPr>
        <w:pStyle w:val="0LV2"/>
      </w:pPr>
      <w:bookmarkStart w:id="129" w:name="_Toc59384751"/>
      <w:r>
        <w:lastRenderedPageBreak/>
        <w:t xml:space="preserve">2.2 </w:t>
      </w:r>
      <w:bookmarkEnd w:id="126"/>
      <w:bookmarkEnd w:id="127"/>
      <w:bookmarkEnd w:id="128"/>
      <w:r w:rsidR="00922D5D">
        <w:t>Xác định vai trò của người dùng</w:t>
      </w:r>
      <w:bookmarkEnd w:id="129"/>
    </w:p>
    <w:p w14:paraId="69DDCCBC" w14:textId="4F960D03" w:rsidR="00922D5D" w:rsidRPr="00922D5D" w:rsidRDefault="00922D5D" w:rsidP="00922D5D">
      <w:pPr>
        <w:pStyle w:val="0NOIDUNG"/>
        <w:ind w:firstLine="0"/>
        <w:rPr>
          <w:b/>
        </w:rPr>
      </w:pPr>
      <w:r w:rsidRPr="00922D5D">
        <w:rPr>
          <w:b/>
        </w:rPr>
        <w:t>Hệ thống được chia làm 3 nhóm người dùng:</w:t>
      </w:r>
    </w:p>
    <w:p w14:paraId="37E14504" w14:textId="53F49AA7" w:rsidR="00EB699A" w:rsidRPr="00EB699A" w:rsidRDefault="00EB699A" w:rsidP="001E566D">
      <w:pPr>
        <w:pStyle w:val="0NOIDUNG"/>
        <w:numPr>
          <w:ilvl w:val="0"/>
          <w:numId w:val="18"/>
        </w:numPr>
        <w:ind w:left="426"/>
      </w:pPr>
      <w:r w:rsidRPr="00EB699A">
        <w:t>Admin</w:t>
      </w:r>
    </w:p>
    <w:p w14:paraId="58218F15" w14:textId="77777777" w:rsidR="00EB699A" w:rsidRPr="00EB699A" w:rsidRDefault="00EB699A" w:rsidP="001E566D">
      <w:pPr>
        <w:pStyle w:val="0NOIDUNG"/>
        <w:numPr>
          <w:ilvl w:val="0"/>
          <w:numId w:val="18"/>
        </w:numPr>
        <w:ind w:left="426"/>
      </w:pPr>
      <w:r w:rsidRPr="00EB699A">
        <w:t>Trưởng phòng</w:t>
      </w:r>
    </w:p>
    <w:p w14:paraId="1A7B074D" w14:textId="6C6CEB26" w:rsidR="00EB699A" w:rsidRDefault="00EB699A" w:rsidP="001E566D">
      <w:pPr>
        <w:pStyle w:val="0NOIDUNG"/>
        <w:numPr>
          <w:ilvl w:val="0"/>
          <w:numId w:val="18"/>
        </w:numPr>
        <w:ind w:left="426"/>
      </w:pPr>
      <w:r w:rsidRPr="00EB699A">
        <w:t>Nhân viên</w:t>
      </w:r>
    </w:p>
    <w:p w14:paraId="199C0A47" w14:textId="3F30FED3" w:rsidR="00922D5D" w:rsidRPr="00922D5D" w:rsidRDefault="00922D5D" w:rsidP="00922D5D">
      <w:pPr>
        <w:pStyle w:val="0NOIDUNG"/>
        <w:ind w:left="66" w:firstLine="0"/>
        <w:rPr>
          <w:b/>
        </w:rPr>
      </w:pPr>
      <w:r w:rsidRPr="00922D5D">
        <w:rPr>
          <w:b/>
        </w:rPr>
        <w:t>Định nghĩa từng nhóm người dùng :</w:t>
      </w:r>
    </w:p>
    <w:p w14:paraId="655E82B2" w14:textId="2CBC9C00" w:rsidR="00EB699A" w:rsidRPr="00EB699A" w:rsidRDefault="00EB699A" w:rsidP="0023463C">
      <w:pPr>
        <w:pStyle w:val="0NOIDUNG"/>
        <w:numPr>
          <w:ilvl w:val="0"/>
          <w:numId w:val="45"/>
        </w:numPr>
        <w:ind w:left="426"/>
      </w:pPr>
      <w:r w:rsidRPr="0023463C">
        <w:rPr>
          <w:b/>
        </w:rPr>
        <w:t>Tác nhân Admin</w:t>
      </w:r>
      <w:r w:rsidRPr="009379E0">
        <w:rPr>
          <w:b/>
        </w:rPr>
        <w:t>:</w:t>
      </w:r>
    </w:p>
    <w:p w14:paraId="75C8D063" w14:textId="311A132B" w:rsidR="00EB699A" w:rsidRPr="00EB699A" w:rsidRDefault="00EB699A" w:rsidP="00D407E3">
      <w:pPr>
        <w:pStyle w:val="0NOIDUNG"/>
        <w:ind w:firstLine="0"/>
      </w:pPr>
      <w:r w:rsidRPr="00EB699A">
        <w:t>Quản lý nhân sự: Admin có quyền xem thông tin nhân sự, tìm kiếm thông tin nhân sự, thêm</w:t>
      </w:r>
      <w:r w:rsidR="009379E0">
        <w:t xml:space="preserve"> nhân sự là trưởng phòng hoặc nhân viên thường,</w:t>
      </w:r>
      <w:r w:rsidRPr="00EB699A">
        <w:t xml:space="preserve"> sửa</w:t>
      </w:r>
      <w:r w:rsidR="009379E0">
        <w:t xml:space="preserve"> nhân sự,</w:t>
      </w:r>
      <w:r w:rsidRPr="00EB699A">
        <w:t xml:space="preserve"> xóa nhân sự</w:t>
      </w:r>
      <w:r w:rsidR="009379E0">
        <w:t xml:space="preserve"> của toàn bộ công ty</w:t>
      </w:r>
      <w:r w:rsidRPr="00EB699A">
        <w:t>.</w:t>
      </w:r>
    </w:p>
    <w:p w14:paraId="33EF4B1E" w14:textId="77777777" w:rsidR="00EB699A" w:rsidRPr="00EB699A" w:rsidRDefault="00EB699A" w:rsidP="00D407E3">
      <w:pPr>
        <w:pStyle w:val="0NOIDUNG"/>
        <w:ind w:firstLine="0"/>
      </w:pPr>
      <w:r w:rsidRPr="00EB699A">
        <w:t>Quản lý nhà cung cấp: Admin có quyền xem thông tin nhà cung cấp, tìm kiếm thông tin nhà cung cấp, thêm sửa xóa nhà cung cấp.</w:t>
      </w:r>
    </w:p>
    <w:p w14:paraId="7E21A020" w14:textId="500019E2" w:rsidR="00EB699A" w:rsidRPr="00EB699A" w:rsidRDefault="00EB699A" w:rsidP="00D407E3">
      <w:pPr>
        <w:pStyle w:val="0NOIDUNG"/>
        <w:ind w:firstLine="0"/>
      </w:pPr>
      <w:r w:rsidRPr="00EB699A">
        <w:t>Quản lý bộ phận: Admin có quyền xem thông</w:t>
      </w:r>
      <w:r w:rsidR="00CB2CD3">
        <w:t xml:space="preserve"> tin</w:t>
      </w:r>
      <w:r w:rsidRPr="00EB699A">
        <w:t xml:space="preserve"> bộ phận, tìm kiếm thông tin bộ phận, thêm sửa xóa bộ phận.</w:t>
      </w:r>
    </w:p>
    <w:p w14:paraId="6B08F0D8" w14:textId="50F63D74" w:rsidR="00EB699A" w:rsidRPr="00EB699A" w:rsidRDefault="00EB699A" w:rsidP="00D407E3">
      <w:pPr>
        <w:pStyle w:val="0NOIDUNG"/>
        <w:ind w:firstLine="0"/>
      </w:pPr>
      <w:r w:rsidRPr="00EB699A">
        <w:t>Quản lý tài sản: Admin có quyền xem thông tin tài sản, tìm kiếm thông tin tài sản, thêm sửa xóa tài sản, in mã QR, xuất báo cáo.</w:t>
      </w:r>
    </w:p>
    <w:p w14:paraId="510C8D2C" w14:textId="7420EEC9" w:rsidR="00EB699A" w:rsidRPr="00EB699A" w:rsidRDefault="00EB699A" w:rsidP="00D407E3">
      <w:pPr>
        <w:pStyle w:val="0NOIDUNG"/>
        <w:ind w:firstLine="0"/>
      </w:pPr>
      <w:r w:rsidRPr="00EB699A">
        <w:t>Quản lý kho: Admin có quyền xem thông tin kho, tìm kiếm thông tin kho, thêm sửa xóa kho.</w:t>
      </w:r>
    </w:p>
    <w:p w14:paraId="6990B0D1" w14:textId="24936690" w:rsidR="00EB699A" w:rsidRPr="00EB699A" w:rsidRDefault="00EB699A" w:rsidP="00D407E3">
      <w:pPr>
        <w:pStyle w:val="0NOIDUNG"/>
        <w:ind w:firstLine="0"/>
      </w:pPr>
      <w:r w:rsidRPr="00EB699A">
        <w:t>Quản lý phiếu yêu cầu: Có thể tạo phiếu mượn, phiếu trả</w:t>
      </w:r>
      <w:r w:rsidR="00CB2CD3">
        <w:t>, d</w:t>
      </w:r>
      <w:r w:rsidRPr="00EB699A">
        <w:t xml:space="preserve">uyệt phiếu </w:t>
      </w:r>
      <w:r w:rsidR="0003073D">
        <w:t>nhập mua.</w:t>
      </w:r>
    </w:p>
    <w:p w14:paraId="6EDC27FA" w14:textId="53D18E77" w:rsidR="00EB699A" w:rsidRPr="00EB699A" w:rsidRDefault="00EB699A" w:rsidP="00D407E3">
      <w:pPr>
        <w:pStyle w:val="0NOIDUNG"/>
        <w:ind w:firstLine="0"/>
      </w:pPr>
      <w:r w:rsidRPr="00EB699A">
        <w:t>Quản lý danh mụ</w:t>
      </w:r>
      <w:r w:rsidR="0003073D">
        <w:t>c tài sản</w:t>
      </w:r>
      <w:r w:rsidRPr="00EB699A">
        <w:t>: Có thể xem thông tin danh mụ</w:t>
      </w:r>
      <w:r w:rsidR="0003073D">
        <w:t>c tài sản</w:t>
      </w:r>
      <w:r w:rsidRPr="00EB699A">
        <w:t>, tìm kiếm danh mụ</w:t>
      </w:r>
      <w:r w:rsidR="0003073D">
        <w:t>c tài sản</w:t>
      </w:r>
      <w:r w:rsidRPr="00EB699A">
        <w:t xml:space="preserve">, thêm và sửa thông tin danh mục </w:t>
      </w:r>
      <w:r w:rsidR="0003073D">
        <w:t>tài sản</w:t>
      </w:r>
      <w:r w:rsidRPr="00EB699A">
        <w:t>.</w:t>
      </w:r>
    </w:p>
    <w:p w14:paraId="0EF68ACC" w14:textId="57454DA4" w:rsidR="00EB699A" w:rsidRPr="00D407E3" w:rsidRDefault="00EB699A" w:rsidP="00D407E3">
      <w:pPr>
        <w:pStyle w:val="0NOIDUNG"/>
        <w:numPr>
          <w:ilvl w:val="0"/>
          <w:numId w:val="45"/>
        </w:numPr>
        <w:ind w:left="426"/>
      </w:pPr>
      <w:r w:rsidRPr="00D407E3">
        <w:rPr>
          <w:b/>
        </w:rPr>
        <w:t>Tác nhân là trưởng phòng</w:t>
      </w:r>
      <w:r w:rsidR="00D407E3">
        <w:rPr>
          <w:b/>
        </w:rPr>
        <w:t xml:space="preserve"> </w:t>
      </w:r>
      <w:r w:rsidRPr="00D407E3">
        <w:rPr>
          <w:b/>
        </w:rPr>
        <w:t>:</w:t>
      </w:r>
    </w:p>
    <w:p w14:paraId="23377A05" w14:textId="77777777" w:rsidR="00EB699A" w:rsidRPr="00EB699A" w:rsidRDefault="00EB699A" w:rsidP="00D407E3">
      <w:pPr>
        <w:pStyle w:val="0NOIDUNG"/>
        <w:ind w:firstLine="0"/>
      </w:pPr>
      <w:r w:rsidRPr="00EB699A">
        <w:t>Quản lý nhân sự: Trưởng phòng có quyền xem thông tin nhân sự, tìm kiếm thông tin nhân sự, thêm sửa xóa nhân sự trực thuộc phòng ban của mình quản lý.</w:t>
      </w:r>
    </w:p>
    <w:p w14:paraId="2250D75A" w14:textId="77777777" w:rsidR="00EB699A" w:rsidRPr="00EB699A" w:rsidRDefault="00EB699A" w:rsidP="00D407E3">
      <w:pPr>
        <w:pStyle w:val="0NOIDUNG"/>
        <w:ind w:firstLine="0"/>
      </w:pPr>
      <w:r w:rsidRPr="00EB699A">
        <w:t>Quản lý nhà cung cấp: Trưởng phòng có quyền xem thông tin nhà cung cấp, tìm kiếm thông tin nhà cung cấp, thêm sửa xóa nhà cung cấp.</w:t>
      </w:r>
    </w:p>
    <w:p w14:paraId="126260C1" w14:textId="3E792EC0" w:rsidR="00EB699A" w:rsidRPr="00EB699A" w:rsidRDefault="00EB699A" w:rsidP="00D407E3">
      <w:pPr>
        <w:pStyle w:val="0NOIDUNG"/>
        <w:ind w:firstLine="0"/>
      </w:pPr>
      <w:r w:rsidRPr="00EB699A">
        <w:t>Quản lý tài sản: Trưởng phòng có quyền xem thông tin tài sản, tìm kiếm thông tin tài sản, thêm sửa xóa tài sản, in mã QR, xuất báo cáo</w:t>
      </w:r>
      <w:r w:rsidR="0003073D">
        <w:t xml:space="preserve"> thuộc phòng ban mình quản lý</w:t>
      </w:r>
      <w:r w:rsidRPr="00EB699A">
        <w:t>.</w:t>
      </w:r>
    </w:p>
    <w:p w14:paraId="63268369" w14:textId="77777777" w:rsidR="00EB699A" w:rsidRPr="00EB699A" w:rsidRDefault="00EB699A" w:rsidP="00D407E3">
      <w:pPr>
        <w:pStyle w:val="0NOIDUNG"/>
        <w:ind w:firstLine="0"/>
      </w:pPr>
      <w:r w:rsidRPr="00EB699A">
        <w:t>Quản lý kho: Trưởng phòng có quyền xem thông tin kho, tìm kiếm thông tin kho, thêm, sửa, xóa kho.</w:t>
      </w:r>
    </w:p>
    <w:p w14:paraId="578C2EEE" w14:textId="47AEBE8A" w:rsidR="00EB699A" w:rsidRPr="00EB699A" w:rsidRDefault="00EB699A" w:rsidP="00D407E3">
      <w:pPr>
        <w:pStyle w:val="0NOIDUNG"/>
        <w:ind w:firstLine="0"/>
      </w:pPr>
      <w:r w:rsidRPr="00EB699A">
        <w:lastRenderedPageBreak/>
        <w:t>Quản lý phiếu yêu cầu: Có thể tạo phiếu mượn tài sản, trả tài sản, tạo phiế</w:t>
      </w:r>
      <w:r w:rsidR="0003073D">
        <w:t>u mua</w:t>
      </w:r>
      <w:r w:rsidRPr="00EB699A">
        <w:t>. Có thể phê duyệt các phiếu mượn</w:t>
      </w:r>
      <w:r w:rsidR="0003073D">
        <w:t>, phiếu trả các tài sản th</w:t>
      </w:r>
      <w:r w:rsidR="00CB2CD3">
        <w:t>u</w:t>
      </w:r>
      <w:r w:rsidR="0003073D">
        <w:t>ộc công ty mình quản lý</w:t>
      </w:r>
      <w:r w:rsidRPr="00EB699A">
        <w:t xml:space="preserve"> và không thể phê duyệt phiế</w:t>
      </w:r>
      <w:r w:rsidR="0003073D">
        <w:t>u mua và các phiếu mượn, phiếu trả tài sản củ</w:t>
      </w:r>
      <w:r w:rsidR="00CB2CD3">
        <w:t>a phò</w:t>
      </w:r>
      <w:r w:rsidR="0003073D">
        <w:t>ng ban khác</w:t>
      </w:r>
      <w:r w:rsidRPr="00EB699A">
        <w:t>.</w:t>
      </w:r>
    </w:p>
    <w:p w14:paraId="3F44ABE4" w14:textId="6C03DA8C" w:rsidR="00EB699A" w:rsidRPr="0003073D" w:rsidRDefault="00922D5D" w:rsidP="0003073D">
      <w:pPr>
        <w:pStyle w:val="0NOIDUNG"/>
        <w:numPr>
          <w:ilvl w:val="0"/>
          <w:numId w:val="45"/>
        </w:numPr>
        <w:tabs>
          <w:tab w:val="left" w:pos="426"/>
        </w:tabs>
        <w:ind w:left="426"/>
        <w:rPr>
          <w:b/>
        </w:rPr>
      </w:pPr>
      <w:r w:rsidRPr="0003073D">
        <w:rPr>
          <w:b/>
        </w:rPr>
        <w:t>Tác nhân là nhân viên</w:t>
      </w:r>
      <w:r w:rsidR="00EB699A" w:rsidRPr="0003073D">
        <w:rPr>
          <w:b/>
        </w:rPr>
        <w:t>:</w:t>
      </w:r>
    </w:p>
    <w:p w14:paraId="488321CB" w14:textId="77777777" w:rsidR="00EB699A" w:rsidRPr="00EB699A" w:rsidRDefault="00EB699A" w:rsidP="00D407E3">
      <w:pPr>
        <w:pStyle w:val="0NOIDUNG"/>
        <w:ind w:firstLine="0"/>
      </w:pPr>
      <w:r w:rsidRPr="00EB699A">
        <w:t>Xem danh sách tài sản: nhân sự đó có thể vào danh sách tài sản, xem thông tin tài sản, in mã QR. Không được sửa và xóa tài sản.</w:t>
      </w:r>
    </w:p>
    <w:p w14:paraId="69B44C06" w14:textId="77777777" w:rsidR="00EB699A" w:rsidRPr="00EB699A" w:rsidRDefault="00EB699A" w:rsidP="00D407E3">
      <w:pPr>
        <w:pStyle w:val="0NOIDUNG"/>
        <w:ind w:firstLine="0"/>
      </w:pPr>
      <w:r w:rsidRPr="00EB699A">
        <w:t>Xem danh mục kho tin kho: Nhân viên chỉ có quyền xem và tìm kiếm thông tin kho.</w:t>
      </w:r>
    </w:p>
    <w:p w14:paraId="4C17B0DF" w14:textId="0FCEAC2E" w:rsidR="00EB699A" w:rsidRPr="00EB699A" w:rsidRDefault="00EB699A" w:rsidP="00D407E3">
      <w:pPr>
        <w:pStyle w:val="0NOIDUNG"/>
        <w:ind w:firstLine="0"/>
      </w:pPr>
      <w:r w:rsidRPr="00EB699A">
        <w:t>Xem danh mục nhà cung cấp: Nhân viên chỉ có quyền xem thông tin nhà cung cấp và tìm kiếm thông tin nhà cung cấp.</w:t>
      </w:r>
    </w:p>
    <w:p w14:paraId="43E93214" w14:textId="5F42A0D3" w:rsidR="00EB699A" w:rsidRPr="00EB699A" w:rsidRDefault="00EB699A" w:rsidP="00D407E3">
      <w:pPr>
        <w:pStyle w:val="0NOIDUNG"/>
        <w:ind w:firstLine="0"/>
      </w:pPr>
      <w:r w:rsidRPr="00EB699A">
        <w:t>Nhân viên có quyền tạo phiếu yêu cầu: Khi nhân v</w:t>
      </w:r>
      <w:r w:rsidR="001D7C7A">
        <w:t>i</w:t>
      </w:r>
      <w:r w:rsidRPr="00EB699A">
        <w:t>ên cần cung cấp thêm thiết bị thì nhân viên đó tạo phiếu yêu cầu gửi lên cấp trên phê duyệt cấp thiết bị đó.</w:t>
      </w:r>
    </w:p>
    <w:p w14:paraId="643305A6" w14:textId="3BA71759" w:rsidR="00EB699A" w:rsidRPr="00EB699A" w:rsidRDefault="00E34562" w:rsidP="00D407E3">
      <w:pPr>
        <w:pStyle w:val="0NOIDUNG"/>
        <w:ind w:firstLine="0"/>
      </w:pPr>
      <w:r>
        <w:t>Xem thông tin nhân sự</w:t>
      </w:r>
      <w:r w:rsidR="00E23BA2">
        <w:t>.</w:t>
      </w:r>
    </w:p>
    <w:p w14:paraId="68FD0A05" w14:textId="71A59F9C" w:rsidR="00EB699A" w:rsidRPr="00EB699A" w:rsidRDefault="00EB699A" w:rsidP="00E34562">
      <w:pPr>
        <w:pStyle w:val="0NOIDUNG"/>
        <w:ind w:firstLine="0"/>
      </w:pPr>
      <w:r w:rsidRPr="00EB699A">
        <w:t>Lập phiếu yêu cầu mượn</w:t>
      </w:r>
      <w:r w:rsidR="00E34562">
        <w:t>,</w:t>
      </w:r>
      <w:r w:rsidRPr="00EB699A">
        <w:t xml:space="preserve"> trả tài sản.</w:t>
      </w:r>
    </w:p>
    <w:p w14:paraId="28A9BB02" w14:textId="77777777" w:rsidR="00EB699A" w:rsidRPr="004B711C" w:rsidRDefault="00EB699A" w:rsidP="00EB699A">
      <w:pPr>
        <w:rPr>
          <w:b/>
        </w:rPr>
      </w:pPr>
      <w:bookmarkStart w:id="130" w:name="_Toc44008430"/>
      <w:bookmarkStart w:id="131" w:name="_Toc58881006"/>
      <w:bookmarkStart w:id="132" w:name="_Toc59137243"/>
      <w:r w:rsidRPr="004B711C">
        <w:rPr>
          <w:b/>
        </w:rPr>
        <w:t>Biểu đồ usecase tổng quát</w:t>
      </w:r>
      <w:bookmarkEnd w:id="130"/>
      <w:bookmarkEnd w:id="131"/>
      <w:bookmarkEnd w:id="132"/>
    </w:p>
    <w:p w14:paraId="21790907" w14:textId="440E941C" w:rsidR="00EB699A" w:rsidRPr="00EB699A" w:rsidRDefault="009F0F8F" w:rsidP="00EB699A">
      <w:bookmarkStart w:id="133" w:name="_Toc58853562"/>
      <w:r>
        <w:rPr>
          <w:noProof/>
        </w:rPr>
        <w:drawing>
          <wp:inline distT="0" distB="0" distL="0" distR="0" wp14:anchorId="7E54C1D9" wp14:editId="36AABF4C">
            <wp:extent cx="5580380" cy="3256915"/>
            <wp:effectExtent l="0" t="0" r="127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80380" cy="3256915"/>
                    </a:xfrm>
                    <a:prstGeom prst="rect">
                      <a:avLst/>
                    </a:prstGeom>
                  </pic:spPr>
                </pic:pic>
              </a:graphicData>
            </a:graphic>
          </wp:inline>
        </w:drawing>
      </w:r>
    </w:p>
    <w:p w14:paraId="5D0084D4" w14:textId="4B243656" w:rsidR="008842B2" w:rsidRDefault="008842B2" w:rsidP="00455FE5">
      <w:pPr>
        <w:pStyle w:val="0HINH"/>
      </w:pPr>
      <w:bookmarkStart w:id="134" w:name="_Toc58909897"/>
      <w:bookmarkStart w:id="135" w:name="_Toc59339750"/>
      <w:r>
        <w:t>Hình 2.</w:t>
      </w:r>
      <w:r w:rsidR="00E23BA2">
        <w:t>1</w:t>
      </w:r>
      <w:r w:rsidR="00EB699A" w:rsidRPr="00EB699A">
        <w:t xml:space="preserve"> Biểu đồ usecase tổng quát</w:t>
      </w:r>
      <w:bookmarkEnd w:id="134"/>
      <w:bookmarkEnd w:id="135"/>
    </w:p>
    <w:p w14:paraId="3ECCA008" w14:textId="0405480B" w:rsidR="00E23BA2" w:rsidRPr="008842B2" w:rsidRDefault="008842B2" w:rsidP="008842B2">
      <w:pPr>
        <w:spacing w:after="160" w:line="259" w:lineRule="auto"/>
        <w:rPr>
          <w:rFonts w:eastAsiaTheme="minorHAnsi" w:cstheme="minorBidi"/>
          <w:i/>
          <w:sz w:val="24"/>
          <w:szCs w:val="22"/>
        </w:rPr>
      </w:pPr>
      <w:r>
        <w:br w:type="page"/>
      </w:r>
    </w:p>
    <w:p w14:paraId="5B1AF5B9" w14:textId="61D051DB" w:rsidR="00E23BA2" w:rsidRDefault="00E23BA2" w:rsidP="00E23BA2">
      <w:pPr>
        <w:pStyle w:val="0LV2"/>
      </w:pPr>
      <w:bookmarkStart w:id="136" w:name="_Toc59384752"/>
      <w:r>
        <w:lastRenderedPageBreak/>
        <w:t>2.3 Đặc tả</w:t>
      </w:r>
      <w:r w:rsidR="00CB2CD3">
        <w:t xml:space="preserve"> use</w:t>
      </w:r>
      <w:r>
        <w:t>case</w:t>
      </w:r>
      <w:bookmarkEnd w:id="136"/>
    </w:p>
    <w:p w14:paraId="010A754F" w14:textId="5D63DC68" w:rsidR="0050247C" w:rsidRDefault="00CB2CD3" w:rsidP="00EB1B65">
      <w:pPr>
        <w:pStyle w:val="0LV3"/>
      </w:pPr>
      <w:bookmarkStart w:id="137" w:name="_Toc59384753"/>
      <w:r>
        <w:t>2.3.1 Use</w:t>
      </w:r>
      <w:r w:rsidR="00EB1B65">
        <w:t>case đăng nhập</w:t>
      </w:r>
      <w:bookmarkEnd w:id="137"/>
    </w:p>
    <w:p w14:paraId="1985A304" w14:textId="47B04636" w:rsidR="0050247C" w:rsidRPr="0050247C" w:rsidRDefault="0050247C" w:rsidP="00A2572C">
      <w:pPr>
        <w:pStyle w:val="0BANG"/>
      </w:pPr>
      <w:bookmarkStart w:id="138" w:name="_Toc59285378"/>
      <w:bookmarkStart w:id="139" w:name="_Toc59339798"/>
      <w:r w:rsidRPr="0050247C">
        <w:t>Bả</w:t>
      </w:r>
      <w:r w:rsidR="00A2572C">
        <w:t xml:space="preserve">ng 2.1 </w:t>
      </w:r>
      <w:r w:rsidR="00A2572C" w:rsidRPr="00A2572C">
        <w:t>U</w:t>
      </w:r>
      <w:r w:rsidR="00CB2CD3">
        <w:t>se</w:t>
      </w:r>
      <w:r w:rsidRPr="00A2572C">
        <w:t>case</w:t>
      </w:r>
      <w:r w:rsidRPr="0050247C">
        <w:t xml:space="preserve"> đăng nhập</w:t>
      </w:r>
      <w:bookmarkEnd w:id="138"/>
      <w:bookmarkEnd w:id="139"/>
    </w:p>
    <w:tbl>
      <w:tblPr>
        <w:tblStyle w:val="TableGrid"/>
        <w:tblW w:w="8730" w:type="dxa"/>
        <w:tblLook w:val="04A0" w:firstRow="1" w:lastRow="0" w:firstColumn="1" w:lastColumn="0" w:noHBand="0" w:noVBand="1"/>
      </w:tblPr>
      <w:tblGrid>
        <w:gridCol w:w="2070"/>
        <w:gridCol w:w="6660"/>
      </w:tblGrid>
      <w:tr w:rsidR="00E23BA2" w:rsidRPr="00346E6E" w14:paraId="4839E124" w14:textId="77777777" w:rsidTr="00C01479">
        <w:trPr>
          <w:trHeight w:val="225"/>
        </w:trPr>
        <w:tc>
          <w:tcPr>
            <w:tcW w:w="2070" w:type="dxa"/>
            <w:hideMark/>
          </w:tcPr>
          <w:p w14:paraId="115EFD13" w14:textId="77777777" w:rsidR="00E23BA2" w:rsidRPr="00CA7122" w:rsidRDefault="00E23BA2" w:rsidP="00C01479">
            <w:pPr>
              <w:spacing w:line="360" w:lineRule="auto"/>
              <w:rPr>
                <w:b/>
                <w:bCs/>
                <w:szCs w:val="26"/>
              </w:rPr>
            </w:pPr>
            <w:r w:rsidRPr="00CA7122">
              <w:rPr>
                <w:b/>
                <w:bCs/>
                <w:szCs w:val="26"/>
              </w:rPr>
              <w:t>Use Case Name</w:t>
            </w:r>
          </w:p>
        </w:tc>
        <w:tc>
          <w:tcPr>
            <w:tcW w:w="6660" w:type="dxa"/>
            <w:hideMark/>
          </w:tcPr>
          <w:p w14:paraId="041F84E4" w14:textId="77777777" w:rsidR="00E23BA2" w:rsidRPr="00CA7122" w:rsidRDefault="00E23BA2" w:rsidP="00C01479">
            <w:pPr>
              <w:spacing w:line="360" w:lineRule="auto"/>
              <w:rPr>
                <w:b/>
                <w:bCs/>
                <w:szCs w:val="26"/>
              </w:rPr>
            </w:pPr>
            <w:r w:rsidRPr="00CA7122">
              <w:rPr>
                <w:b/>
                <w:bCs/>
                <w:szCs w:val="26"/>
              </w:rPr>
              <w:t>Đăng nhập</w:t>
            </w:r>
          </w:p>
        </w:tc>
      </w:tr>
      <w:tr w:rsidR="00E23BA2" w:rsidRPr="00346E6E" w14:paraId="76EB4F58" w14:textId="77777777" w:rsidTr="00C01479">
        <w:trPr>
          <w:trHeight w:val="903"/>
        </w:trPr>
        <w:tc>
          <w:tcPr>
            <w:tcW w:w="2070" w:type="dxa"/>
            <w:hideMark/>
          </w:tcPr>
          <w:p w14:paraId="6F7EF266" w14:textId="77777777" w:rsidR="00E23BA2" w:rsidRPr="00CA7122" w:rsidRDefault="00E23BA2" w:rsidP="00C01479">
            <w:pPr>
              <w:spacing w:line="360" w:lineRule="auto"/>
              <w:rPr>
                <w:b/>
                <w:bCs/>
                <w:szCs w:val="26"/>
              </w:rPr>
            </w:pPr>
            <w:r w:rsidRPr="00CA7122">
              <w:rPr>
                <w:b/>
                <w:bCs/>
                <w:szCs w:val="26"/>
              </w:rPr>
              <w:t>Description</w:t>
            </w:r>
          </w:p>
        </w:tc>
        <w:tc>
          <w:tcPr>
            <w:tcW w:w="6660" w:type="dxa"/>
            <w:hideMark/>
          </w:tcPr>
          <w:p w14:paraId="74262877" w14:textId="77777777" w:rsidR="00E23BA2" w:rsidRPr="00346E6E" w:rsidRDefault="00E23BA2" w:rsidP="00C01479">
            <w:pPr>
              <w:spacing w:line="360" w:lineRule="auto"/>
              <w:rPr>
                <w:szCs w:val="26"/>
              </w:rPr>
            </w:pPr>
            <w:r w:rsidRPr="00346E6E">
              <w:rPr>
                <w:szCs w:val="26"/>
              </w:rPr>
              <w:t>Là người dùng, tôi muốn đăng nhập vào ứng dụng để sử dụng dịch vụ từ ứng dụng.</w:t>
            </w:r>
          </w:p>
        </w:tc>
      </w:tr>
      <w:tr w:rsidR="00E23BA2" w:rsidRPr="00346E6E" w14:paraId="42802A69" w14:textId="77777777" w:rsidTr="00C01479">
        <w:trPr>
          <w:trHeight w:val="225"/>
        </w:trPr>
        <w:tc>
          <w:tcPr>
            <w:tcW w:w="2070" w:type="dxa"/>
            <w:hideMark/>
          </w:tcPr>
          <w:p w14:paraId="3C4FD563" w14:textId="77777777" w:rsidR="00E23BA2" w:rsidRPr="00CA7122" w:rsidRDefault="00E23BA2" w:rsidP="00C01479">
            <w:pPr>
              <w:spacing w:line="360" w:lineRule="auto"/>
              <w:rPr>
                <w:b/>
                <w:bCs/>
                <w:szCs w:val="26"/>
              </w:rPr>
            </w:pPr>
            <w:r w:rsidRPr="00CA7122">
              <w:rPr>
                <w:b/>
                <w:bCs/>
                <w:szCs w:val="26"/>
              </w:rPr>
              <w:t>Actor(s)</w:t>
            </w:r>
          </w:p>
        </w:tc>
        <w:tc>
          <w:tcPr>
            <w:tcW w:w="6660" w:type="dxa"/>
            <w:hideMark/>
          </w:tcPr>
          <w:p w14:paraId="5DB9F887" w14:textId="44F8454E" w:rsidR="00E23BA2" w:rsidRPr="00346E6E" w:rsidRDefault="00EB1B65" w:rsidP="00C01479">
            <w:pPr>
              <w:spacing w:line="360" w:lineRule="auto"/>
              <w:rPr>
                <w:szCs w:val="26"/>
              </w:rPr>
            </w:pPr>
            <w:r>
              <w:rPr>
                <w:szCs w:val="26"/>
              </w:rPr>
              <w:t>Bao gồm nhân</w:t>
            </w:r>
            <w:r w:rsidR="009C2681">
              <w:rPr>
                <w:szCs w:val="26"/>
              </w:rPr>
              <w:t xml:space="preserve"> viên, trưởng phòng và admin</w:t>
            </w:r>
            <w:r>
              <w:rPr>
                <w:szCs w:val="26"/>
              </w:rPr>
              <w:t>.</w:t>
            </w:r>
          </w:p>
        </w:tc>
      </w:tr>
      <w:tr w:rsidR="00E23BA2" w:rsidRPr="00346E6E" w14:paraId="6F2E5552" w14:textId="77777777" w:rsidTr="00C01479">
        <w:trPr>
          <w:trHeight w:val="225"/>
        </w:trPr>
        <w:tc>
          <w:tcPr>
            <w:tcW w:w="2070" w:type="dxa"/>
            <w:hideMark/>
          </w:tcPr>
          <w:p w14:paraId="49E7D00A" w14:textId="77777777" w:rsidR="00E23BA2" w:rsidRPr="00CA7122" w:rsidRDefault="00E23BA2" w:rsidP="00C01479">
            <w:pPr>
              <w:spacing w:line="360" w:lineRule="auto"/>
              <w:rPr>
                <w:b/>
                <w:bCs/>
                <w:szCs w:val="26"/>
              </w:rPr>
            </w:pPr>
            <w:r w:rsidRPr="00CA7122">
              <w:rPr>
                <w:b/>
                <w:bCs/>
                <w:szCs w:val="26"/>
              </w:rPr>
              <w:t>Priority</w:t>
            </w:r>
          </w:p>
        </w:tc>
        <w:tc>
          <w:tcPr>
            <w:tcW w:w="6660" w:type="dxa"/>
            <w:hideMark/>
          </w:tcPr>
          <w:p w14:paraId="5D24FDED" w14:textId="77777777" w:rsidR="00E23BA2" w:rsidRPr="00346E6E" w:rsidRDefault="00E23BA2" w:rsidP="00C01479">
            <w:pPr>
              <w:spacing w:line="360" w:lineRule="auto"/>
              <w:rPr>
                <w:szCs w:val="26"/>
              </w:rPr>
            </w:pPr>
            <w:r>
              <w:rPr>
                <w:szCs w:val="26"/>
              </w:rPr>
              <w:t>Phải có.</w:t>
            </w:r>
          </w:p>
        </w:tc>
      </w:tr>
      <w:tr w:rsidR="00E23BA2" w:rsidRPr="00346E6E" w14:paraId="5A9204F5" w14:textId="77777777" w:rsidTr="00C01479">
        <w:trPr>
          <w:trHeight w:val="225"/>
        </w:trPr>
        <w:tc>
          <w:tcPr>
            <w:tcW w:w="2070" w:type="dxa"/>
            <w:hideMark/>
          </w:tcPr>
          <w:p w14:paraId="5F8C1E07" w14:textId="77777777" w:rsidR="00E23BA2" w:rsidRPr="00CA7122" w:rsidRDefault="00E23BA2" w:rsidP="00C01479">
            <w:pPr>
              <w:spacing w:line="360" w:lineRule="auto"/>
              <w:rPr>
                <w:b/>
                <w:bCs/>
                <w:szCs w:val="26"/>
              </w:rPr>
            </w:pPr>
            <w:r w:rsidRPr="00CA7122">
              <w:rPr>
                <w:b/>
                <w:bCs/>
                <w:szCs w:val="26"/>
              </w:rPr>
              <w:t>Trigger</w:t>
            </w:r>
          </w:p>
        </w:tc>
        <w:tc>
          <w:tcPr>
            <w:tcW w:w="6660" w:type="dxa"/>
            <w:hideMark/>
          </w:tcPr>
          <w:p w14:paraId="1D68DA79" w14:textId="6987CA42" w:rsidR="00E23BA2" w:rsidRPr="00346E6E" w:rsidRDefault="00E23BA2" w:rsidP="00EB1B65">
            <w:pPr>
              <w:spacing w:line="360" w:lineRule="auto"/>
              <w:rPr>
                <w:szCs w:val="26"/>
              </w:rPr>
            </w:pPr>
            <w:r w:rsidRPr="00346E6E">
              <w:rPr>
                <w:szCs w:val="26"/>
              </w:rPr>
              <w:t>Người dùng muốn đăng nhập vào ứng dụng</w:t>
            </w:r>
            <w:r w:rsidR="00EB1B65">
              <w:rPr>
                <w:szCs w:val="26"/>
              </w:rPr>
              <w:t xml:space="preserve"> quản lý tài sản công ty</w:t>
            </w:r>
            <w:r>
              <w:rPr>
                <w:szCs w:val="26"/>
              </w:rPr>
              <w:t>.</w:t>
            </w:r>
          </w:p>
        </w:tc>
      </w:tr>
      <w:tr w:rsidR="00E23BA2" w:rsidRPr="00346E6E" w14:paraId="5B45BADA" w14:textId="77777777" w:rsidTr="00C01479">
        <w:trPr>
          <w:trHeight w:val="225"/>
        </w:trPr>
        <w:tc>
          <w:tcPr>
            <w:tcW w:w="2070" w:type="dxa"/>
          </w:tcPr>
          <w:p w14:paraId="2ED52344" w14:textId="77777777" w:rsidR="00E23BA2" w:rsidRPr="00CA7122" w:rsidRDefault="00E23BA2" w:rsidP="00C01479">
            <w:pPr>
              <w:spacing w:line="360" w:lineRule="auto"/>
              <w:rPr>
                <w:szCs w:val="26"/>
              </w:rPr>
            </w:pPr>
            <w:r w:rsidRPr="00CA7122">
              <w:rPr>
                <w:rStyle w:val="Strong"/>
                <w:szCs w:val="26"/>
              </w:rPr>
              <w:t xml:space="preserve">Pre-Condition </w:t>
            </w:r>
          </w:p>
        </w:tc>
        <w:tc>
          <w:tcPr>
            <w:tcW w:w="6660" w:type="dxa"/>
          </w:tcPr>
          <w:p w14:paraId="41B6AFA2" w14:textId="77777777" w:rsidR="00E23BA2" w:rsidRPr="00346E6E" w:rsidRDefault="00E23BA2" w:rsidP="00C01479">
            <w:pPr>
              <w:spacing w:before="120" w:line="360" w:lineRule="auto"/>
              <w:rPr>
                <w:szCs w:val="26"/>
              </w:rPr>
            </w:pPr>
            <w:r w:rsidRPr="00346E6E">
              <w:rPr>
                <w:szCs w:val="26"/>
              </w:rPr>
              <w:t>Tài khoản người dùng đã được tạo sẵn</w:t>
            </w:r>
            <w:r>
              <w:rPr>
                <w:szCs w:val="26"/>
              </w:rPr>
              <w:t>.</w:t>
            </w:r>
          </w:p>
          <w:p w14:paraId="187CC214" w14:textId="77777777" w:rsidR="00E23BA2" w:rsidRPr="00346E6E" w:rsidRDefault="00E23BA2" w:rsidP="00C01479">
            <w:pPr>
              <w:spacing w:before="120" w:line="360" w:lineRule="auto"/>
              <w:rPr>
                <w:szCs w:val="26"/>
              </w:rPr>
            </w:pPr>
            <w:r w:rsidRPr="00346E6E">
              <w:rPr>
                <w:szCs w:val="26"/>
              </w:rPr>
              <w:t>Tài khoản người dùng đã được phân quyền</w:t>
            </w:r>
            <w:r>
              <w:rPr>
                <w:szCs w:val="26"/>
              </w:rPr>
              <w:t>.</w:t>
            </w:r>
          </w:p>
          <w:p w14:paraId="052E4625" w14:textId="77777777" w:rsidR="00E23BA2" w:rsidRPr="00346E6E" w:rsidRDefault="00E23BA2" w:rsidP="00C01479">
            <w:pPr>
              <w:spacing w:before="120" w:line="360" w:lineRule="auto"/>
              <w:rPr>
                <w:szCs w:val="26"/>
              </w:rPr>
            </w:pPr>
            <w:r w:rsidRPr="00346E6E">
              <w:rPr>
                <w:szCs w:val="26"/>
              </w:rPr>
              <w:t>Thiết bị của người dùng đã được kết nối internet khi thực hiện đăng nhập</w:t>
            </w:r>
            <w:r>
              <w:rPr>
                <w:szCs w:val="26"/>
              </w:rPr>
              <w:t>.</w:t>
            </w:r>
          </w:p>
        </w:tc>
      </w:tr>
      <w:tr w:rsidR="00E23BA2" w:rsidRPr="00346E6E" w14:paraId="18858230" w14:textId="77777777" w:rsidTr="00C01479">
        <w:trPr>
          <w:trHeight w:val="225"/>
        </w:trPr>
        <w:tc>
          <w:tcPr>
            <w:tcW w:w="2070" w:type="dxa"/>
          </w:tcPr>
          <w:p w14:paraId="1D1E2CFE" w14:textId="77777777" w:rsidR="00E23BA2" w:rsidRPr="00CA7122" w:rsidRDefault="00E23BA2" w:rsidP="00C01479">
            <w:pPr>
              <w:spacing w:line="360" w:lineRule="auto"/>
              <w:rPr>
                <w:szCs w:val="26"/>
              </w:rPr>
            </w:pPr>
            <w:r w:rsidRPr="00CA7122">
              <w:rPr>
                <w:rStyle w:val="Strong"/>
                <w:szCs w:val="26"/>
                <w:shd w:val="clear" w:color="auto" w:fill="FFFFFF"/>
              </w:rPr>
              <w:t xml:space="preserve">Post-Condition </w:t>
            </w:r>
          </w:p>
        </w:tc>
        <w:tc>
          <w:tcPr>
            <w:tcW w:w="6660" w:type="dxa"/>
          </w:tcPr>
          <w:p w14:paraId="29B0C00D" w14:textId="77777777" w:rsidR="00E23BA2" w:rsidRPr="00346E6E" w:rsidRDefault="00E23BA2" w:rsidP="00C01479">
            <w:pPr>
              <w:shd w:val="clear" w:color="auto" w:fill="FFFFFF"/>
              <w:spacing w:before="120" w:line="360" w:lineRule="auto"/>
              <w:rPr>
                <w:szCs w:val="26"/>
              </w:rPr>
            </w:pPr>
            <w:r w:rsidRPr="00346E6E">
              <w:rPr>
                <w:szCs w:val="26"/>
              </w:rPr>
              <w:t>Người dùng đăng nhập ứng dụng thành công</w:t>
            </w:r>
            <w:r>
              <w:rPr>
                <w:szCs w:val="26"/>
              </w:rPr>
              <w:t>.</w:t>
            </w:r>
          </w:p>
          <w:p w14:paraId="7CC479E7" w14:textId="77777777" w:rsidR="00E23BA2" w:rsidRPr="00346E6E" w:rsidRDefault="00E23BA2" w:rsidP="00C01479">
            <w:pPr>
              <w:shd w:val="clear" w:color="auto" w:fill="FFFFFF"/>
              <w:spacing w:before="120" w:line="360" w:lineRule="auto"/>
              <w:rPr>
                <w:szCs w:val="26"/>
              </w:rPr>
            </w:pPr>
            <w:r w:rsidRPr="00346E6E">
              <w:rPr>
                <w:szCs w:val="26"/>
              </w:rPr>
              <w:t>Hệ thống ghi nhận hoạt động đăng nhập thành công</w:t>
            </w:r>
            <w:r>
              <w:rPr>
                <w:szCs w:val="26"/>
              </w:rPr>
              <w:t>.</w:t>
            </w:r>
          </w:p>
        </w:tc>
      </w:tr>
      <w:tr w:rsidR="00E23BA2" w:rsidRPr="00346E6E" w14:paraId="5B973645" w14:textId="77777777" w:rsidTr="00C01479">
        <w:trPr>
          <w:trHeight w:val="225"/>
        </w:trPr>
        <w:tc>
          <w:tcPr>
            <w:tcW w:w="2070" w:type="dxa"/>
          </w:tcPr>
          <w:p w14:paraId="54E03B3C" w14:textId="77777777" w:rsidR="00E23BA2" w:rsidRPr="00CA7122" w:rsidRDefault="00E23BA2" w:rsidP="00C01479">
            <w:pPr>
              <w:spacing w:line="360" w:lineRule="auto"/>
              <w:rPr>
                <w:rStyle w:val="Strong"/>
                <w:b w:val="0"/>
                <w:bCs w:val="0"/>
                <w:szCs w:val="26"/>
                <w:shd w:val="clear" w:color="auto" w:fill="FFFFFF"/>
              </w:rPr>
            </w:pPr>
            <w:r w:rsidRPr="00CA7122">
              <w:rPr>
                <w:b/>
                <w:bCs/>
              </w:rPr>
              <w:t>Basic Flow</w:t>
            </w:r>
          </w:p>
        </w:tc>
        <w:tc>
          <w:tcPr>
            <w:tcW w:w="6660" w:type="dxa"/>
          </w:tcPr>
          <w:p w14:paraId="394D57CC" w14:textId="15EF3182" w:rsidR="00E23BA2" w:rsidRDefault="00E23BA2" w:rsidP="001E566D">
            <w:pPr>
              <w:pStyle w:val="ListParagraph"/>
              <w:numPr>
                <w:ilvl w:val="0"/>
                <w:numId w:val="12"/>
              </w:numPr>
              <w:spacing w:after="0" w:line="360" w:lineRule="auto"/>
              <w:ind w:left="330" w:hanging="330"/>
              <w:jc w:val="both"/>
              <w:rPr>
                <w:rFonts w:cs="Times New Roman"/>
              </w:rPr>
            </w:pPr>
            <w:r w:rsidRPr="00AF5097">
              <w:rPr>
                <w:rFonts w:cs="Times New Roman"/>
              </w:rPr>
              <w:t xml:space="preserve">Người dùng truy cập ứng dụng </w:t>
            </w:r>
            <w:r w:rsidR="00EB1B65">
              <w:rPr>
                <w:rFonts w:cs="Times New Roman"/>
              </w:rPr>
              <w:t>quản lý tài sản công ty</w:t>
            </w:r>
            <w:r>
              <w:rPr>
                <w:rFonts w:cs="Times New Roman"/>
              </w:rPr>
              <w:t>.</w:t>
            </w:r>
          </w:p>
          <w:p w14:paraId="144AFDF4" w14:textId="0ACE6C99" w:rsidR="00EB1B65" w:rsidRPr="00AF5097" w:rsidRDefault="00EB1B65" w:rsidP="001E566D">
            <w:pPr>
              <w:pStyle w:val="ListParagraph"/>
              <w:numPr>
                <w:ilvl w:val="0"/>
                <w:numId w:val="12"/>
              </w:numPr>
              <w:spacing w:after="0" w:line="360" w:lineRule="auto"/>
              <w:ind w:left="330" w:hanging="330"/>
              <w:jc w:val="both"/>
              <w:rPr>
                <w:rFonts w:cs="Times New Roman"/>
              </w:rPr>
            </w:pPr>
            <w:r>
              <w:rPr>
                <w:rFonts w:cs="Times New Roman"/>
              </w:rPr>
              <w:t>Nếu người dùng quên mật khẩu thì rẽ</w:t>
            </w:r>
            <w:r w:rsidR="00F14CC0">
              <w:rPr>
                <w:rFonts w:cs="Times New Roman"/>
              </w:rPr>
              <w:t xml:space="preserve"> nhánh 2</w:t>
            </w:r>
            <w:r>
              <w:rPr>
                <w:rFonts w:cs="Times New Roman"/>
              </w:rPr>
              <w:t>a</w:t>
            </w:r>
          </w:p>
          <w:p w14:paraId="672DEF45" w14:textId="53B6F244" w:rsidR="00E23BA2" w:rsidRPr="00AF5097" w:rsidRDefault="00E23BA2" w:rsidP="001E566D">
            <w:pPr>
              <w:pStyle w:val="ListParagraph"/>
              <w:numPr>
                <w:ilvl w:val="0"/>
                <w:numId w:val="12"/>
              </w:numPr>
              <w:spacing w:after="0" w:line="360" w:lineRule="auto"/>
              <w:ind w:left="330" w:hanging="330"/>
              <w:jc w:val="both"/>
              <w:rPr>
                <w:rFonts w:cs="Times New Roman"/>
              </w:rPr>
            </w:pPr>
            <w:r w:rsidRPr="00AF5097">
              <w:rPr>
                <w:rFonts w:cs="Times New Roman"/>
              </w:rPr>
              <w:t xml:space="preserve">Người dùng nhập tài khoản là </w:t>
            </w:r>
            <w:r w:rsidR="00EB1B65">
              <w:rPr>
                <w:rFonts w:cs="Times New Roman"/>
              </w:rPr>
              <w:t>email</w:t>
            </w:r>
            <w:r w:rsidR="00CB2CD3">
              <w:rPr>
                <w:rFonts w:cs="Times New Roman"/>
              </w:rPr>
              <w:t xml:space="preserve">, </w:t>
            </w:r>
            <w:r w:rsidRPr="00AF5097">
              <w:rPr>
                <w:rFonts w:cs="Times New Roman"/>
              </w:rPr>
              <w:t>mật khẩu và chọn Đăng nhập</w:t>
            </w:r>
            <w:r>
              <w:rPr>
                <w:rFonts w:cs="Times New Roman"/>
              </w:rPr>
              <w:t>.</w:t>
            </w:r>
          </w:p>
          <w:p w14:paraId="684112D0" w14:textId="611E0CE9" w:rsidR="00E23BA2" w:rsidRPr="00AF5097" w:rsidRDefault="00E23BA2" w:rsidP="001E566D">
            <w:pPr>
              <w:pStyle w:val="ListParagraph"/>
              <w:numPr>
                <w:ilvl w:val="0"/>
                <w:numId w:val="12"/>
              </w:numPr>
              <w:spacing w:after="0" w:line="360" w:lineRule="auto"/>
              <w:ind w:left="330" w:hanging="330"/>
              <w:jc w:val="both"/>
              <w:rPr>
                <w:rFonts w:cs="Times New Roman"/>
              </w:rPr>
            </w:pPr>
            <w:r w:rsidRPr="00AF5097">
              <w:rPr>
                <w:rFonts w:cs="Times New Roman"/>
              </w:rPr>
              <w:t>Hệ thống xác thực thông tin đăng nhập thành công và cho phép người dùng truy cập ứng dụng</w:t>
            </w:r>
            <w:r>
              <w:rPr>
                <w:rFonts w:cs="Times New Roman"/>
              </w:rPr>
              <w:t>. Nếu người dùng nhập sai thông tin tài khoản hoặc mật khẩu thì chuyển đến tới luồng rẽ</w:t>
            </w:r>
            <w:r w:rsidR="00F14CC0">
              <w:rPr>
                <w:rFonts w:cs="Times New Roman"/>
              </w:rPr>
              <w:t xml:space="preserve"> nhánh 2</w:t>
            </w:r>
            <w:r w:rsidR="00EB1B65">
              <w:rPr>
                <w:rFonts w:cs="Times New Roman"/>
              </w:rPr>
              <w:t>b</w:t>
            </w:r>
            <w:r>
              <w:rPr>
                <w:rFonts w:cs="Times New Roman"/>
              </w:rPr>
              <w:t>.</w:t>
            </w:r>
          </w:p>
          <w:p w14:paraId="237BB338" w14:textId="77777777" w:rsidR="00E23BA2" w:rsidRPr="006E475B" w:rsidRDefault="00E23BA2" w:rsidP="001E566D">
            <w:pPr>
              <w:pStyle w:val="ListParagraph"/>
              <w:numPr>
                <w:ilvl w:val="0"/>
                <w:numId w:val="12"/>
              </w:numPr>
              <w:spacing w:after="0" w:line="360" w:lineRule="auto"/>
              <w:ind w:left="330" w:hanging="330"/>
              <w:jc w:val="both"/>
              <w:rPr>
                <w:rFonts w:cs="Times New Roman"/>
              </w:rPr>
            </w:pPr>
            <w:r w:rsidRPr="00AF5097">
              <w:rPr>
                <w:rFonts w:cs="Times New Roman"/>
              </w:rPr>
              <w:t>Hệ thống ghi nhận hoạt động đăng nhập thành công</w:t>
            </w:r>
            <w:r>
              <w:rPr>
                <w:rFonts w:cs="Times New Roman"/>
              </w:rPr>
              <w:t xml:space="preserve"> và hiển thị màn hình Trang chủ.</w:t>
            </w:r>
          </w:p>
        </w:tc>
      </w:tr>
      <w:tr w:rsidR="00E23BA2" w:rsidRPr="00346E6E" w14:paraId="7798F52A" w14:textId="77777777" w:rsidTr="00C01479">
        <w:trPr>
          <w:trHeight w:val="225"/>
        </w:trPr>
        <w:tc>
          <w:tcPr>
            <w:tcW w:w="2070" w:type="dxa"/>
          </w:tcPr>
          <w:p w14:paraId="5309E77B" w14:textId="77777777" w:rsidR="00E23BA2" w:rsidRPr="00CA7122" w:rsidRDefault="00E23BA2" w:rsidP="00C01479">
            <w:pPr>
              <w:spacing w:line="360" w:lineRule="auto"/>
              <w:rPr>
                <w:rStyle w:val="Strong"/>
                <w:b w:val="0"/>
                <w:bCs w:val="0"/>
                <w:szCs w:val="26"/>
                <w:shd w:val="clear" w:color="auto" w:fill="FFFFFF"/>
              </w:rPr>
            </w:pPr>
            <w:r w:rsidRPr="00CA7122">
              <w:rPr>
                <w:b/>
                <w:bCs/>
              </w:rPr>
              <w:t>Alternative Flow</w:t>
            </w:r>
          </w:p>
        </w:tc>
        <w:tc>
          <w:tcPr>
            <w:tcW w:w="6660" w:type="dxa"/>
          </w:tcPr>
          <w:p w14:paraId="3E024189" w14:textId="77777777" w:rsidR="00E23BA2" w:rsidRPr="00346E6E" w:rsidRDefault="00E23BA2" w:rsidP="00C01479">
            <w:pPr>
              <w:shd w:val="clear" w:color="auto" w:fill="FFFFFF"/>
              <w:spacing w:before="120" w:line="360" w:lineRule="auto"/>
              <w:rPr>
                <w:szCs w:val="26"/>
              </w:rPr>
            </w:pPr>
            <w:r>
              <w:rPr>
                <w:szCs w:val="26"/>
              </w:rPr>
              <w:t>Không có.</w:t>
            </w:r>
          </w:p>
        </w:tc>
      </w:tr>
      <w:tr w:rsidR="00E23BA2" w:rsidRPr="00346E6E" w14:paraId="0804E5CE" w14:textId="77777777" w:rsidTr="00C01479">
        <w:trPr>
          <w:trHeight w:val="225"/>
        </w:trPr>
        <w:tc>
          <w:tcPr>
            <w:tcW w:w="2070" w:type="dxa"/>
          </w:tcPr>
          <w:p w14:paraId="420248A4" w14:textId="77777777" w:rsidR="00E23BA2" w:rsidRPr="00CA7122" w:rsidRDefault="00E23BA2" w:rsidP="00C01479">
            <w:pPr>
              <w:spacing w:line="360" w:lineRule="auto"/>
              <w:rPr>
                <w:rStyle w:val="Strong"/>
                <w:b w:val="0"/>
                <w:bCs w:val="0"/>
                <w:szCs w:val="26"/>
                <w:shd w:val="clear" w:color="auto" w:fill="FFFFFF"/>
              </w:rPr>
            </w:pPr>
            <w:r w:rsidRPr="00CA7122">
              <w:rPr>
                <w:b/>
                <w:bCs/>
              </w:rPr>
              <w:t>Exception Flow</w:t>
            </w:r>
          </w:p>
        </w:tc>
        <w:tc>
          <w:tcPr>
            <w:tcW w:w="6660" w:type="dxa"/>
          </w:tcPr>
          <w:p w14:paraId="01F74872" w14:textId="77777777" w:rsidR="00CB2CD3" w:rsidRDefault="00F14CC0" w:rsidP="00CB2CD3">
            <w:pPr>
              <w:pStyle w:val="ListParagraph"/>
              <w:numPr>
                <w:ilvl w:val="0"/>
                <w:numId w:val="20"/>
              </w:numPr>
              <w:spacing w:line="360" w:lineRule="auto"/>
              <w:ind w:left="372"/>
              <w:rPr>
                <w:iCs/>
              </w:rPr>
            </w:pPr>
            <w:r>
              <w:rPr>
                <w:iCs/>
              </w:rPr>
              <w:t xml:space="preserve">Luồng </w:t>
            </w:r>
            <w:r w:rsidRPr="00F14CC0">
              <w:rPr>
                <w:iCs/>
              </w:rPr>
              <w:t xml:space="preserve">rẽ nhánh </w:t>
            </w:r>
            <w:r w:rsidRPr="00CB2CD3">
              <w:rPr>
                <w:iCs/>
              </w:rPr>
              <w:t xml:space="preserve">2a: Người dùng chọn vào quên mật khẩu, </w:t>
            </w:r>
            <w:r w:rsidRPr="00CB2CD3">
              <w:rPr>
                <w:iCs/>
              </w:rPr>
              <w:lastRenderedPageBreak/>
              <w:t>hệ thống sẽ chuyển sang màn hình nhập lại email.</w:t>
            </w:r>
          </w:p>
          <w:p w14:paraId="777612DF" w14:textId="5B81145E" w:rsidR="00F14CC0" w:rsidRPr="00CB2CD3" w:rsidRDefault="00F14CC0" w:rsidP="00CB2CD3">
            <w:pPr>
              <w:pStyle w:val="ListParagraph"/>
              <w:spacing w:line="360" w:lineRule="auto"/>
              <w:ind w:left="372"/>
              <w:rPr>
                <w:iCs/>
              </w:rPr>
            </w:pPr>
            <w:r w:rsidRPr="00CB2CD3">
              <w:rPr>
                <w:iCs/>
              </w:rPr>
              <w:t>2a1. Người dùng nhập mật khẩu thì hệ thống sẽ kiểm tra email rồi gửi mật khẩu mới về email đã nhập, thông báo thành công và quay về màn hình đăng nhập.</w:t>
            </w:r>
          </w:p>
          <w:p w14:paraId="2949AB2E" w14:textId="562DE64B" w:rsidR="00F14CC0" w:rsidRPr="00F14CC0" w:rsidRDefault="00CB2CD3" w:rsidP="00F14CC0">
            <w:pPr>
              <w:spacing w:line="360" w:lineRule="auto"/>
              <w:ind w:left="12"/>
              <w:rPr>
                <w:iCs/>
              </w:rPr>
            </w:pPr>
            <w:r>
              <w:rPr>
                <w:iCs/>
              </w:rPr>
              <w:t xml:space="preserve">     </w:t>
            </w:r>
            <w:r w:rsidR="00F14CC0">
              <w:rPr>
                <w:iCs/>
              </w:rPr>
              <w:t>2a2. Người dùng ấn hủy thì quay về màn đăng nhập</w:t>
            </w:r>
          </w:p>
          <w:p w14:paraId="6CA98322" w14:textId="054BDE79" w:rsidR="00E23BA2" w:rsidRPr="00F14CC0" w:rsidRDefault="00E23BA2" w:rsidP="001E566D">
            <w:pPr>
              <w:pStyle w:val="ListParagraph"/>
              <w:numPr>
                <w:ilvl w:val="0"/>
                <w:numId w:val="20"/>
              </w:numPr>
              <w:spacing w:line="360" w:lineRule="auto"/>
              <w:ind w:left="372"/>
              <w:rPr>
                <w:iCs/>
              </w:rPr>
            </w:pPr>
            <w:r w:rsidRPr="00F14CC0">
              <w:rPr>
                <w:iCs/>
              </w:rPr>
              <w:t xml:space="preserve">Luồng rẽ nhánh </w:t>
            </w:r>
            <w:r w:rsidR="00F14CC0">
              <w:rPr>
                <w:iCs/>
              </w:rPr>
              <w:t>2b</w:t>
            </w:r>
            <w:r w:rsidRPr="00F14CC0">
              <w:rPr>
                <w:iCs/>
              </w:rPr>
              <w:t>: hệ thống xác thực thông tin đăng nhập không thành công.</w:t>
            </w:r>
          </w:p>
          <w:p w14:paraId="3E189B19" w14:textId="39B466E3" w:rsidR="00E23BA2" w:rsidRPr="005A1534" w:rsidRDefault="00CB2CD3" w:rsidP="00C01479">
            <w:pPr>
              <w:spacing w:line="360" w:lineRule="auto"/>
            </w:pPr>
            <w:r>
              <w:t xml:space="preserve">     </w:t>
            </w:r>
            <w:r w:rsidR="00F14CC0">
              <w:t>2b</w:t>
            </w:r>
            <w:r>
              <w:t>1</w:t>
            </w:r>
            <w:r w:rsidR="00E23BA2" w:rsidRPr="005A1534">
              <w:t>. Hệ thống xác thực thông tin đăng nhập không thành công và hiển thị thông báo</w:t>
            </w:r>
          </w:p>
          <w:p w14:paraId="5C48C91C" w14:textId="77777777" w:rsidR="00CB2CD3" w:rsidRDefault="00CB2CD3" w:rsidP="00C01479">
            <w:pPr>
              <w:spacing w:line="360" w:lineRule="auto"/>
            </w:pPr>
            <w:r>
              <w:t xml:space="preserve">     </w:t>
            </w:r>
            <w:r w:rsidR="00F14CC0">
              <w:t>2b</w:t>
            </w:r>
            <w:r>
              <w:t>2</w:t>
            </w:r>
            <w:r w:rsidR="00E23BA2" w:rsidRPr="005A1534">
              <w:t>. Ng</w:t>
            </w:r>
            <w:r>
              <w:t>ười dùng chọn lệnh hủy đăng nhập</w:t>
            </w:r>
          </w:p>
          <w:p w14:paraId="06559C9E" w14:textId="5A8931CF" w:rsidR="00E23BA2" w:rsidRDefault="00E23BA2" w:rsidP="00C01479">
            <w:pPr>
              <w:spacing w:line="360" w:lineRule="auto"/>
            </w:pPr>
            <w:r w:rsidRPr="005A1534">
              <w:t>UseCase dừng lại</w:t>
            </w:r>
            <w:r>
              <w:t>.</w:t>
            </w:r>
          </w:p>
          <w:p w14:paraId="78B30CF4" w14:textId="740FC73E" w:rsidR="00F14CC0" w:rsidRPr="006E475B" w:rsidRDefault="00F14CC0" w:rsidP="00F14CC0">
            <w:pPr>
              <w:pStyle w:val="ListParagraph"/>
              <w:spacing w:line="360" w:lineRule="auto"/>
              <w:ind w:left="372"/>
            </w:pPr>
          </w:p>
        </w:tc>
      </w:tr>
    </w:tbl>
    <w:p w14:paraId="1B27793E" w14:textId="568B49A1" w:rsidR="00E23BA2" w:rsidRDefault="00E23BA2" w:rsidP="00EB699A"/>
    <w:p w14:paraId="513F1B0A" w14:textId="5E8AF862" w:rsidR="00E23BA2" w:rsidRDefault="0050247C" w:rsidP="006A2CBF">
      <w:pPr>
        <w:pStyle w:val="0LV3"/>
      </w:pPr>
      <w:bookmarkStart w:id="140" w:name="_Toc59384754"/>
      <w:r>
        <w:t xml:space="preserve">2.3.2 </w:t>
      </w:r>
      <w:r w:rsidR="006A2CBF" w:rsidRPr="00696BCC">
        <w:t>Usecase đăng xuất</w:t>
      </w:r>
      <w:bookmarkEnd w:id="140"/>
    </w:p>
    <w:p w14:paraId="1467C170" w14:textId="57775FD0" w:rsidR="006A2CBF" w:rsidRDefault="00A2572C" w:rsidP="00A2572C">
      <w:pPr>
        <w:pStyle w:val="0BANG"/>
      </w:pPr>
      <w:bookmarkStart w:id="141" w:name="_Toc59285379"/>
      <w:bookmarkStart w:id="142" w:name="_Toc59339799"/>
      <w:r>
        <w:t>Bảng</w:t>
      </w:r>
      <w:r w:rsidR="004625B8">
        <w:t xml:space="preserve"> 2.2 Usecase đ</w:t>
      </w:r>
      <w:r w:rsidR="006A2CBF">
        <w:t>ăng xuất</w:t>
      </w:r>
      <w:bookmarkEnd w:id="141"/>
      <w:bookmarkEnd w:id="142"/>
    </w:p>
    <w:tbl>
      <w:tblPr>
        <w:tblStyle w:val="TableGrid"/>
        <w:tblW w:w="8730" w:type="dxa"/>
        <w:tblLook w:val="04A0" w:firstRow="1" w:lastRow="0" w:firstColumn="1" w:lastColumn="0" w:noHBand="0" w:noVBand="1"/>
      </w:tblPr>
      <w:tblGrid>
        <w:gridCol w:w="2070"/>
        <w:gridCol w:w="6660"/>
      </w:tblGrid>
      <w:tr w:rsidR="006A2CBF" w:rsidRPr="00346E6E" w14:paraId="35F2A168" w14:textId="77777777" w:rsidTr="00C01479">
        <w:trPr>
          <w:trHeight w:val="225"/>
        </w:trPr>
        <w:tc>
          <w:tcPr>
            <w:tcW w:w="2070" w:type="dxa"/>
            <w:hideMark/>
          </w:tcPr>
          <w:p w14:paraId="153C43BD" w14:textId="77777777" w:rsidR="006A2CBF" w:rsidRPr="00CA7122" w:rsidRDefault="006A2CBF" w:rsidP="00C01479">
            <w:pPr>
              <w:spacing w:line="360" w:lineRule="auto"/>
              <w:rPr>
                <w:b/>
                <w:bCs/>
                <w:szCs w:val="26"/>
              </w:rPr>
            </w:pPr>
            <w:r w:rsidRPr="00CA7122">
              <w:rPr>
                <w:b/>
                <w:bCs/>
                <w:szCs w:val="26"/>
              </w:rPr>
              <w:t>Use Case Name</w:t>
            </w:r>
          </w:p>
        </w:tc>
        <w:tc>
          <w:tcPr>
            <w:tcW w:w="6660" w:type="dxa"/>
            <w:hideMark/>
          </w:tcPr>
          <w:p w14:paraId="43FF587E" w14:textId="3A5D1455" w:rsidR="006A2CBF" w:rsidRPr="00CA7122" w:rsidRDefault="006A2CBF" w:rsidP="00C01479">
            <w:pPr>
              <w:spacing w:line="360" w:lineRule="auto"/>
              <w:rPr>
                <w:b/>
                <w:bCs/>
                <w:szCs w:val="26"/>
              </w:rPr>
            </w:pPr>
            <w:r>
              <w:rPr>
                <w:b/>
                <w:bCs/>
                <w:szCs w:val="26"/>
              </w:rPr>
              <w:t>Đăng xuất</w:t>
            </w:r>
          </w:p>
        </w:tc>
      </w:tr>
      <w:tr w:rsidR="006A2CBF" w:rsidRPr="00346E6E" w14:paraId="45344465" w14:textId="77777777" w:rsidTr="006A2CBF">
        <w:trPr>
          <w:trHeight w:val="457"/>
        </w:trPr>
        <w:tc>
          <w:tcPr>
            <w:tcW w:w="2070" w:type="dxa"/>
            <w:hideMark/>
          </w:tcPr>
          <w:p w14:paraId="3826DF22" w14:textId="77777777" w:rsidR="006A2CBF" w:rsidRPr="00CA7122" w:rsidRDefault="006A2CBF" w:rsidP="00C01479">
            <w:pPr>
              <w:spacing w:line="360" w:lineRule="auto"/>
              <w:rPr>
                <w:b/>
                <w:bCs/>
                <w:szCs w:val="26"/>
              </w:rPr>
            </w:pPr>
            <w:r w:rsidRPr="00CA7122">
              <w:rPr>
                <w:b/>
                <w:bCs/>
                <w:szCs w:val="26"/>
              </w:rPr>
              <w:t>Description</w:t>
            </w:r>
          </w:p>
        </w:tc>
        <w:tc>
          <w:tcPr>
            <w:tcW w:w="6660" w:type="dxa"/>
            <w:hideMark/>
          </w:tcPr>
          <w:p w14:paraId="464AF8B6" w14:textId="66D409AB" w:rsidR="006A2CBF" w:rsidRPr="00346E6E" w:rsidRDefault="006A2CBF" w:rsidP="006A2CBF">
            <w:pPr>
              <w:spacing w:line="360" w:lineRule="auto"/>
              <w:rPr>
                <w:szCs w:val="26"/>
              </w:rPr>
            </w:pPr>
            <w:r w:rsidRPr="00346E6E">
              <w:rPr>
                <w:szCs w:val="26"/>
              </w:rPr>
              <w:t xml:space="preserve">Là người dùng, tôi muốn đăng </w:t>
            </w:r>
            <w:r>
              <w:rPr>
                <w:szCs w:val="26"/>
              </w:rPr>
              <w:t>đăng xuất khỏi hệ thống</w:t>
            </w:r>
          </w:p>
        </w:tc>
      </w:tr>
      <w:tr w:rsidR="006A2CBF" w:rsidRPr="00346E6E" w14:paraId="3A54BD0C" w14:textId="77777777" w:rsidTr="00C01479">
        <w:trPr>
          <w:trHeight w:val="225"/>
        </w:trPr>
        <w:tc>
          <w:tcPr>
            <w:tcW w:w="2070" w:type="dxa"/>
            <w:hideMark/>
          </w:tcPr>
          <w:p w14:paraId="0130AE36" w14:textId="77777777" w:rsidR="006A2CBF" w:rsidRPr="00CA7122" w:rsidRDefault="006A2CBF" w:rsidP="00C01479">
            <w:pPr>
              <w:spacing w:line="360" w:lineRule="auto"/>
              <w:rPr>
                <w:b/>
                <w:bCs/>
                <w:szCs w:val="26"/>
              </w:rPr>
            </w:pPr>
            <w:r w:rsidRPr="00CA7122">
              <w:rPr>
                <w:b/>
                <w:bCs/>
                <w:szCs w:val="26"/>
              </w:rPr>
              <w:t>Actor(s)</w:t>
            </w:r>
          </w:p>
        </w:tc>
        <w:tc>
          <w:tcPr>
            <w:tcW w:w="6660" w:type="dxa"/>
            <w:hideMark/>
          </w:tcPr>
          <w:p w14:paraId="43980716" w14:textId="77777777" w:rsidR="006A2CBF" w:rsidRPr="00346E6E" w:rsidRDefault="006A2CBF" w:rsidP="00C01479">
            <w:pPr>
              <w:spacing w:line="360" w:lineRule="auto"/>
              <w:rPr>
                <w:szCs w:val="26"/>
              </w:rPr>
            </w:pPr>
            <w:r>
              <w:rPr>
                <w:szCs w:val="26"/>
              </w:rPr>
              <w:t>Bao gồm nhân viên, trưởng phòng và nhân viên.</w:t>
            </w:r>
          </w:p>
        </w:tc>
      </w:tr>
      <w:tr w:rsidR="006A2CBF" w:rsidRPr="00346E6E" w14:paraId="61367215" w14:textId="77777777" w:rsidTr="00C01479">
        <w:trPr>
          <w:trHeight w:val="225"/>
        </w:trPr>
        <w:tc>
          <w:tcPr>
            <w:tcW w:w="2070" w:type="dxa"/>
            <w:hideMark/>
          </w:tcPr>
          <w:p w14:paraId="5FE5436F" w14:textId="77777777" w:rsidR="006A2CBF" w:rsidRPr="00CA7122" w:rsidRDefault="006A2CBF" w:rsidP="00C01479">
            <w:pPr>
              <w:spacing w:line="360" w:lineRule="auto"/>
              <w:rPr>
                <w:b/>
                <w:bCs/>
                <w:szCs w:val="26"/>
              </w:rPr>
            </w:pPr>
            <w:r w:rsidRPr="00CA7122">
              <w:rPr>
                <w:b/>
                <w:bCs/>
                <w:szCs w:val="26"/>
              </w:rPr>
              <w:t>Priority</w:t>
            </w:r>
          </w:p>
        </w:tc>
        <w:tc>
          <w:tcPr>
            <w:tcW w:w="6660" w:type="dxa"/>
            <w:hideMark/>
          </w:tcPr>
          <w:p w14:paraId="7958DD80" w14:textId="77777777" w:rsidR="006A2CBF" w:rsidRPr="00346E6E" w:rsidRDefault="006A2CBF" w:rsidP="00C01479">
            <w:pPr>
              <w:spacing w:line="360" w:lineRule="auto"/>
              <w:rPr>
                <w:szCs w:val="26"/>
              </w:rPr>
            </w:pPr>
            <w:r>
              <w:rPr>
                <w:szCs w:val="26"/>
              </w:rPr>
              <w:t>Phải có.</w:t>
            </w:r>
          </w:p>
        </w:tc>
      </w:tr>
      <w:tr w:rsidR="006A2CBF" w:rsidRPr="00346E6E" w14:paraId="6BC2B2E8" w14:textId="77777777" w:rsidTr="00C01479">
        <w:trPr>
          <w:trHeight w:val="225"/>
        </w:trPr>
        <w:tc>
          <w:tcPr>
            <w:tcW w:w="2070" w:type="dxa"/>
            <w:hideMark/>
          </w:tcPr>
          <w:p w14:paraId="00C36FC4" w14:textId="77777777" w:rsidR="006A2CBF" w:rsidRPr="00CA7122" w:rsidRDefault="006A2CBF" w:rsidP="00C01479">
            <w:pPr>
              <w:spacing w:line="360" w:lineRule="auto"/>
              <w:rPr>
                <w:b/>
                <w:bCs/>
                <w:szCs w:val="26"/>
              </w:rPr>
            </w:pPr>
            <w:r w:rsidRPr="00CA7122">
              <w:rPr>
                <w:b/>
                <w:bCs/>
                <w:szCs w:val="26"/>
              </w:rPr>
              <w:t>Trigger</w:t>
            </w:r>
          </w:p>
        </w:tc>
        <w:tc>
          <w:tcPr>
            <w:tcW w:w="6660" w:type="dxa"/>
            <w:hideMark/>
          </w:tcPr>
          <w:p w14:paraId="64A36766" w14:textId="1393521E" w:rsidR="006A2CBF" w:rsidRPr="00346E6E" w:rsidRDefault="006A2CBF" w:rsidP="006A2CBF">
            <w:pPr>
              <w:spacing w:line="360" w:lineRule="auto"/>
              <w:rPr>
                <w:szCs w:val="26"/>
              </w:rPr>
            </w:pPr>
            <w:r w:rsidRPr="00346E6E">
              <w:rPr>
                <w:szCs w:val="26"/>
              </w:rPr>
              <w:t xml:space="preserve">Người dùng muốn </w:t>
            </w:r>
            <w:r>
              <w:rPr>
                <w:szCs w:val="26"/>
              </w:rPr>
              <w:t xml:space="preserve">đăng xuất khỏi </w:t>
            </w:r>
            <w:r w:rsidRPr="00346E6E">
              <w:rPr>
                <w:szCs w:val="26"/>
              </w:rPr>
              <w:t>ứng dụng</w:t>
            </w:r>
            <w:r>
              <w:rPr>
                <w:szCs w:val="26"/>
              </w:rPr>
              <w:t xml:space="preserve"> quản lý tài sản công ty.</w:t>
            </w:r>
          </w:p>
        </w:tc>
      </w:tr>
      <w:tr w:rsidR="006A2CBF" w:rsidRPr="00346E6E" w14:paraId="4615A173" w14:textId="77777777" w:rsidTr="00C01479">
        <w:trPr>
          <w:trHeight w:val="225"/>
        </w:trPr>
        <w:tc>
          <w:tcPr>
            <w:tcW w:w="2070" w:type="dxa"/>
          </w:tcPr>
          <w:p w14:paraId="27566771" w14:textId="77777777" w:rsidR="006A2CBF" w:rsidRPr="00CA7122" w:rsidRDefault="006A2CBF" w:rsidP="00C01479">
            <w:pPr>
              <w:spacing w:line="360" w:lineRule="auto"/>
              <w:rPr>
                <w:szCs w:val="26"/>
              </w:rPr>
            </w:pPr>
            <w:r w:rsidRPr="00CA7122">
              <w:rPr>
                <w:rStyle w:val="Strong"/>
                <w:szCs w:val="26"/>
              </w:rPr>
              <w:t xml:space="preserve">Pre-Condition </w:t>
            </w:r>
          </w:p>
        </w:tc>
        <w:tc>
          <w:tcPr>
            <w:tcW w:w="6660" w:type="dxa"/>
          </w:tcPr>
          <w:p w14:paraId="41EFB61A" w14:textId="77777777" w:rsidR="006A2CBF" w:rsidRDefault="006A2CBF" w:rsidP="00C01479">
            <w:pPr>
              <w:spacing w:before="120" w:line="360" w:lineRule="auto"/>
              <w:rPr>
                <w:szCs w:val="26"/>
              </w:rPr>
            </w:pPr>
            <w:r w:rsidRPr="00346E6E">
              <w:rPr>
                <w:szCs w:val="26"/>
              </w:rPr>
              <w:t xml:space="preserve">Thiết bị của người dùng đã được kết nối </w:t>
            </w:r>
            <w:r>
              <w:rPr>
                <w:szCs w:val="26"/>
              </w:rPr>
              <w:t>internet khi thực hiện đăng xuất.</w:t>
            </w:r>
          </w:p>
          <w:p w14:paraId="39A33ADA" w14:textId="68EEDBD9" w:rsidR="006A2CBF" w:rsidRPr="00346E6E" w:rsidRDefault="000B24A5" w:rsidP="00C01479">
            <w:pPr>
              <w:spacing w:before="120" w:line="360" w:lineRule="auto"/>
              <w:rPr>
                <w:szCs w:val="26"/>
              </w:rPr>
            </w:pPr>
            <w:r>
              <w:rPr>
                <w:szCs w:val="26"/>
              </w:rPr>
              <w:t>Người dùng đang đ</w:t>
            </w:r>
            <w:r w:rsidR="006A2CBF">
              <w:rPr>
                <w:szCs w:val="26"/>
              </w:rPr>
              <w:t>ăng nhập vào hệ thống.</w:t>
            </w:r>
          </w:p>
        </w:tc>
      </w:tr>
      <w:tr w:rsidR="006A2CBF" w:rsidRPr="00346E6E" w14:paraId="5EAE2C56" w14:textId="77777777" w:rsidTr="00C01479">
        <w:trPr>
          <w:trHeight w:val="225"/>
        </w:trPr>
        <w:tc>
          <w:tcPr>
            <w:tcW w:w="2070" w:type="dxa"/>
          </w:tcPr>
          <w:p w14:paraId="46DF93F7" w14:textId="77777777" w:rsidR="006A2CBF" w:rsidRPr="00CA7122" w:rsidRDefault="006A2CBF" w:rsidP="00C01479">
            <w:pPr>
              <w:spacing w:line="360" w:lineRule="auto"/>
              <w:rPr>
                <w:szCs w:val="26"/>
              </w:rPr>
            </w:pPr>
            <w:r w:rsidRPr="00CA7122">
              <w:rPr>
                <w:rStyle w:val="Strong"/>
                <w:szCs w:val="26"/>
                <w:shd w:val="clear" w:color="auto" w:fill="FFFFFF"/>
              </w:rPr>
              <w:t xml:space="preserve">Post-Condition </w:t>
            </w:r>
          </w:p>
        </w:tc>
        <w:tc>
          <w:tcPr>
            <w:tcW w:w="6660" w:type="dxa"/>
          </w:tcPr>
          <w:p w14:paraId="0A3C46BF" w14:textId="0C49FE17" w:rsidR="006A2CBF" w:rsidRPr="00346E6E" w:rsidRDefault="006A2CBF" w:rsidP="00C01479">
            <w:pPr>
              <w:shd w:val="clear" w:color="auto" w:fill="FFFFFF"/>
              <w:spacing w:before="120" w:line="360" w:lineRule="auto"/>
              <w:rPr>
                <w:szCs w:val="26"/>
              </w:rPr>
            </w:pPr>
            <w:r w:rsidRPr="00346E6E">
              <w:rPr>
                <w:szCs w:val="26"/>
              </w:rPr>
              <w:t xml:space="preserve">Người dùng đăng </w:t>
            </w:r>
            <w:r>
              <w:rPr>
                <w:szCs w:val="26"/>
              </w:rPr>
              <w:t>xuất</w:t>
            </w:r>
            <w:r w:rsidRPr="00346E6E">
              <w:rPr>
                <w:szCs w:val="26"/>
              </w:rPr>
              <w:t xml:space="preserve"> ứng dụng thành công</w:t>
            </w:r>
            <w:r>
              <w:rPr>
                <w:szCs w:val="26"/>
              </w:rPr>
              <w:t>.</w:t>
            </w:r>
          </w:p>
          <w:p w14:paraId="4572C2F6" w14:textId="18914728" w:rsidR="006A2CBF" w:rsidRPr="00346E6E" w:rsidRDefault="006A2CBF" w:rsidP="000B24A5">
            <w:pPr>
              <w:shd w:val="clear" w:color="auto" w:fill="FFFFFF"/>
              <w:spacing w:before="120" w:line="360" w:lineRule="auto"/>
              <w:rPr>
                <w:szCs w:val="26"/>
              </w:rPr>
            </w:pPr>
            <w:r>
              <w:rPr>
                <w:szCs w:val="26"/>
              </w:rPr>
              <w:t>Hệ thống sẽ đăng xuất khỏi hệ thống và qua</w:t>
            </w:r>
            <w:r w:rsidR="000B24A5">
              <w:rPr>
                <w:szCs w:val="26"/>
              </w:rPr>
              <w:t>y</w:t>
            </w:r>
            <w:r>
              <w:rPr>
                <w:szCs w:val="26"/>
              </w:rPr>
              <w:t xml:space="preserve"> trở lại màn hình </w:t>
            </w:r>
            <w:r w:rsidR="000B24A5">
              <w:rPr>
                <w:szCs w:val="26"/>
              </w:rPr>
              <w:t>đăng nhập.</w:t>
            </w:r>
          </w:p>
        </w:tc>
      </w:tr>
      <w:tr w:rsidR="006A2CBF" w:rsidRPr="00346E6E" w14:paraId="447B7DAF" w14:textId="77777777" w:rsidTr="00C01479">
        <w:trPr>
          <w:trHeight w:val="225"/>
        </w:trPr>
        <w:tc>
          <w:tcPr>
            <w:tcW w:w="2070" w:type="dxa"/>
          </w:tcPr>
          <w:p w14:paraId="5AE7B855" w14:textId="77777777" w:rsidR="006A2CBF" w:rsidRPr="00CA7122" w:rsidRDefault="006A2CBF" w:rsidP="00C01479">
            <w:pPr>
              <w:spacing w:line="360" w:lineRule="auto"/>
              <w:rPr>
                <w:rStyle w:val="Strong"/>
                <w:b w:val="0"/>
                <w:bCs w:val="0"/>
                <w:szCs w:val="26"/>
                <w:shd w:val="clear" w:color="auto" w:fill="FFFFFF"/>
              </w:rPr>
            </w:pPr>
            <w:r w:rsidRPr="00CA7122">
              <w:rPr>
                <w:b/>
                <w:bCs/>
              </w:rPr>
              <w:t>Basic Flow</w:t>
            </w:r>
          </w:p>
        </w:tc>
        <w:tc>
          <w:tcPr>
            <w:tcW w:w="6660" w:type="dxa"/>
          </w:tcPr>
          <w:p w14:paraId="25B06671" w14:textId="6654E68F" w:rsidR="006A2CBF" w:rsidRDefault="006A2CBF" w:rsidP="001E566D">
            <w:pPr>
              <w:pStyle w:val="ListParagraph"/>
              <w:numPr>
                <w:ilvl w:val="0"/>
                <w:numId w:val="21"/>
              </w:numPr>
              <w:spacing w:after="0" w:line="360" w:lineRule="auto"/>
              <w:ind w:left="372"/>
              <w:jc w:val="both"/>
              <w:rPr>
                <w:rFonts w:cs="Times New Roman"/>
              </w:rPr>
            </w:pPr>
            <w:r w:rsidRPr="00AF5097">
              <w:rPr>
                <w:rFonts w:cs="Times New Roman"/>
              </w:rPr>
              <w:t xml:space="preserve">Người dùng </w:t>
            </w:r>
            <w:r>
              <w:rPr>
                <w:rFonts w:cs="Times New Roman"/>
              </w:rPr>
              <w:t xml:space="preserve">đang </w:t>
            </w:r>
            <w:r w:rsidRPr="00AF5097">
              <w:rPr>
                <w:rFonts w:cs="Times New Roman"/>
              </w:rPr>
              <w:t xml:space="preserve">truy cập ứng dụng </w:t>
            </w:r>
            <w:r>
              <w:rPr>
                <w:rFonts w:cs="Times New Roman"/>
              </w:rPr>
              <w:t>quả</w:t>
            </w:r>
            <w:r w:rsidR="000B24A5">
              <w:rPr>
                <w:rFonts w:cs="Times New Roman"/>
              </w:rPr>
              <w:t>n</w:t>
            </w:r>
            <w:r>
              <w:rPr>
                <w:rFonts w:cs="Times New Roman"/>
              </w:rPr>
              <w:t xml:space="preserve"> lý tài sản công </w:t>
            </w:r>
            <w:r>
              <w:rPr>
                <w:rFonts w:cs="Times New Roman"/>
              </w:rPr>
              <w:lastRenderedPageBreak/>
              <w:t>ty.</w:t>
            </w:r>
          </w:p>
          <w:p w14:paraId="753415E5" w14:textId="1C23DF29" w:rsidR="006A2CBF" w:rsidRDefault="006A2CBF" w:rsidP="001E566D">
            <w:pPr>
              <w:pStyle w:val="ListParagraph"/>
              <w:numPr>
                <w:ilvl w:val="0"/>
                <w:numId w:val="21"/>
              </w:numPr>
              <w:spacing w:after="0" w:line="360" w:lineRule="auto"/>
              <w:ind w:left="372"/>
              <w:jc w:val="both"/>
              <w:rPr>
                <w:rFonts w:cs="Times New Roman"/>
              </w:rPr>
            </w:pPr>
            <w:r>
              <w:rPr>
                <w:rFonts w:cs="Times New Roman"/>
              </w:rPr>
              <w:t>Người dùng chọn đăng xuất tài khoản. Nếu người dùng ấn hủy luồ</w:t>
            </w:r>
            <w:r w:rsidR="000B24A5">
              <w:rPr>
                <w:rFonts w:cs="Times New Roman"/>
              </w:rPr>
              <w:t>ng r</w:t>
            </w:r>
            <w:r>
              <w:rPr>
                <w:rFonts w:cs="Times New Roman"/>
              </w:rPr>
              <w:t>ẽ</w:t>
            </w:r>
            <w:r w:rsidR="000B24A5">
              <w:rPr>
                <w:rFonts w:cs="Times New Roman"/>
              </w:rPr>
              <w:t xml:space="preserve"> nhá</w:t>
            </w:r>
            <w:r>
              <w:rPr>
                <w:rFonts w:cs="Times New Roman"/>
              </w:rPr>
              <w:t>nh 2a.</w:t>
            </w:r>
          </w:p>
          <w:p w14:paraId="7F1ADC1F" w14:textId="39F13D72" w:rsidR="006A2CBF" w:rsidRPr="006A2CBF" w:rsidRDefault="006A2CBF" w:rsidP="001D7C7A">
            <w:pPr>
              <w:pStyle w:val="ListParagraph"/>
              <w:numPr>
                <w:ilvl w:val="0"/>
                <w:numId w:val="21"/>
              </w:numPr>
              <w:spacing w:after="0" w:line="360" w:lineRule="auto"/>
              <w:ind w:left="372"/>
              <w:jc w:val="both"/>
              <w:rPr>
                <w:rFonts w:cs="Times New Roman"/>
              </w:rPr>
            </w:pPr>
            <w:r>
              <w:rPr>
                <w:rFonts w:cs="Times New Roman"/>
              </w:rPr>
              <w:t>Hệ</w:t>
            </w:r>
            <w:r w:rsidR="001D7C7A">
              <w:rPr>
                <w:rFonts w:cs="Times New Roman"/>
              </w:rPr>
              <w:t xml:space="preserve"> thố</w:t>
            </w:r>
            <w:r>
              <w:rPr>
                <w:rFonts w:cs="Times New Roman"/>
              </w:rPr>
              <w:t>ng sẽ chuyển qua màn hình login.</w:t>
            </w:r>
          </w:p>
        </w:tc>
      </w:tr>
      <w:tr w:rsidR="006A2CBF" w:rsidRPr="00346E6E" w14:paraId="36E4BF49" w14:textId="77777777" w:rsidTr="00C01479">
        <w:trPr>
          <w:trHeight w:val="225"/>
        </w:trPr>
        <w:tc>
          <w:tcPr>
            <w:tcW w:w="2070" w:type="dxa"/>
          </w:tcPr>
          <w:p w14:paraId="5091761E" w14:textId="77777777" w:rsidR="006A2CBF" w:rsidRPr="00CA7122" w:rsidRDefault="006A2CBF" w:rsidP="00C01479">
            <w:pPr>
              <w:spacing w:line="360" w:lineRule="auto"/>
              <w:rPr>
                <w:rStyle w:val="Strong"/>
                <w:b w:val="0"/>
                <w:bCs w:val="0"/>
                <w:szCs w:val="26"/>
                <w:shd w:val="clear" w:color="auto" w:fill="FFFFFF"/>
              </w:rPr>
            </w:pPr>
            <w:r w:rsidRPr="00CA7122">
              <w:rPr>
                <w:b/>
                <w:bCs/>
              </w:rPr>
              <w:lastRenderedPageBreak/>
              <w:t>Alternative Flow</w:t>
            </w:r>
          </w:p>
        </w:tc>
        <w:tc>
          <w:tcPr>
            <w:tcW w:w="6660" w:type="dxa"/>
          </w:tcPr>
          <w:p w14:paraId="776D4B0A" w14:textId="77777777" w:rsidR="006A2CBF" w:rsidRPr="00346E6E" w:rsidRDefault="006A2CBF" w:rsidP="00C01479">
            <w:pPr>
              <w:shd w:val="clear" w:color="auto" w:fill="FFFFFF"/>
              <w:spacing w:before="120" w:line="360" w:lineRule="auto"/>
              <w:rPr>
                <w:szCs w:val="26"/>
              </w:rPr>
            </w:pPr>
            <w:r>
              <w:rPr>
                <w:szCs w:val="26"/>
              </w:rPr>
              <w:t>Không có.</w:t>
            </w:r>
          </w:p>
        </w:tc>
      </w:tr>
      <w:tr w:rsidR="006A2CBF" w:rsidRPr="00346E6E" w14:paraId="1FE4C16F" w14:textId="77777777" w:rsidTr="00C01479">
        <w:trPr>
          <w:trHeight w:val="225"/>
        </w:trPr>
        <w:tc>
          <w:tcPr>
            <w:tcW w:w="2070" w:type="dxa"/>
          </w:tcPr>
          <w:p w14:paraId="008B28B8" w14:textId="77777777" w:rsidR="006A2CBF" w:rsidRPr="00CA7122" w:rsidRDefault="006A2CBF" w:rsidP="00C01479">
            <w:pPr>
              <w:spacing w:line="360" w:lineRule="auto"/>
              <w:rPr>
                <w:rStyle w:val="Strong"/>
                <w:b w:val="0"/>
                <w:bCs w:val="0"/>
                <w:szCs w:val="26"/>
                <w:shd w:val="clear" w:color="auto" w:fill="FFFFFF"/>
              </w:rPr>
            </w:pPr>
            <w:r w:rsidRPr="00CA7122">
              <w:rPr>
                <w:b/>
                <w:bCs/>
              </w:rPr>
              <w:t>Exception Flow</w:t>
            </w:r>
          </w:p>
        </w:tc>
        <w:tc>
          <w:tcPr>
            <w:tcW w:w="6660" w:type="dxa"/>
          </w:tcPr>
          <w:p w14:paraId="4D8885EB" w14:textId="07721C1D" w:rsidR="006A2CBF" w:rsidRDefault="006A2CBF" w:rsidP="00C01479">
            <w:pPr>
              <w:spacing w:line="360" w:lineRule="auto"/>
            </w:pPr>
            <w:r>
              <w:t xml:space="preserve">Luồng </w:t>
            </w:r>
            <w:r w:rsidR="000B24A5">
              <w:t>r</w:t>
            </w:r>
            <w:r>
              <w:t>ẽ nhánh 2a.</w:t>
            </w:r>
            <w:r w:rsidRPr="005A1534">
              <w:t xml:space="preserve"> Người dùng chọn lệnh hủy đăng nhập</w:t>
            </w:r>
          </w:p>
          <w:p w14:paraId="098668F5" w14:textId="77777777" w:rsidR="006A2CBF" w:rsidRDefault="006A2CBF" w:rsidP="00C01479">
            <w:pPr>
              <w:spacing w:line="360" w:lineRule="auto"/>
            </w:pPr>
            <w:r w:rsidRPr="005A1534">
              <w:t>UseCase dừng lại</w:t>
            </w:r>
            <w:r>
              <w:t>.</w:t>
            </w:r>
          </w:p>
          <w:p w14:paraId="047537A7" w14:textId="77777777" w:rsidR="006A2CBF" w:rsidRPr="006E475B" w:rsidRDefault="006A2CBF" w:rsidP="00C01479">
            <w:pPr>
              <w:pStyle w:val="ListParagraph"/>
              <w:spacing w:line="360" w:lineRule="auto"/>
              <w:ind w:left="372"/>
            </w:pPr>
          </w:p>
        </w:tc>
      </w:tr>
    </w:tbl>
    <w:p w14:paraId="0304AA49" w14:textId="25B6ECE4" w:rsidR="00E23BA2" w:rsidRDefault="004625B8" w:rsidP="004625B8">
      <w:pPr>
        <w:pStyle w:val="0LV3"/>
      </w:pPr>
      <w:bookmarkStart w:id="143" w:name="_Toc59384755"/>
      <w:r>
        <w:t xml:space="preserve">2.3.3 </w:t>
      </w:r>
      <w:r w:rsidR="00A2572C">
        <w:t>Usecase q</w:t>
      </w:r>
      <w:r>
        <w:t>uản lý nhân sự</w:t>
      </w:r>
      <w:bookmarkEnd w:id="143"/>
    </w:p>
    <w:p w14:paraId="2451A95F" w14:textId="0372B261" w:rsidR="001F2246" w:rsidRDefault="000B24A5" w:rsidP="001F2246">
      <w:pPr>
        <w:pStyle w:val="0NOIDUNG"/>
        <w:ind w:firstLine="0"/>
      </w:pPr>
      <w:r>
        <w:t>Use</w:t>
      </w:r>
      <w:r w:rsidR="001F2246">
        <w:t>case quản lý nhân sự đối với nhân viên</w:t>
      </w:r>
    </w:p>
    <w:p w14:paraId="71A89305" w14:textId="53280C42" w:rsidR="00A2572C" w:rsidRDefault="00A2572C" w:rsidP="00A2572C">
      <w:pPr>
        <w:pStyle w:val="0BANG"/>
      </w:pPr>
      <w:bookmarkStart w:id="144" w:name="_Toc59285380"/>
      <w:bookmarkStart w:id="145" w:name="_Toc59339800"/>
      <w:r>
        <w:t>B</w:t>
      </w:r>
      <w:r w:rsidR="005B7B2E">
        <w:t>ả</w:t>
      </w:r>
      <w:r w:rsidR="000B24A5">
        <w:t>ng 2.3 Use</w:t>
      </w:r>
      <w:r>
        <w:t>case quản lý nhân sự đối với nhân viên</w:t>
      </w:r>
      <w:bookmarkEnd w:id="144"/>
      <w:bookmarkEnd w:id="145"/>
    </w:p>
    <w:tbl>
      <w:tblPr>
        <w:tblStyle w:val="TableGrid"/>
        <w:tblW w:w="8730" w:type="dxa"/>
        <w:tblLook w:val="04A0" w:firstRow="1" w:lastRow="0" w:firstColumn="1" w:lastColumn="0" w:noHBand="0" w:noVBand="1"/>
      </w:tblPr>
      <w:tblGrid>
        <w:gridCol w:w="2070"/>
        <w:gridCol w:w="6660"/>
      </w:tblGrid>
      <w:tr w:rsidR="00A2572C" w:rsidRPr="00346E6E" w14:paraId="3AE5C3FC" w14:textId="77777777" w:rsidTr="00C01479">
        <w:trPr>
          <w:trHeight w:val="225"/>
        </w:trPr>
        <w:tc>
          <w:tcPr>
            <w:tcW w:w="2070" w:type="dxa"/>
            <w:hideMark/>
          </w:tcPr>
          <w:p w14:paraId="4A0ADF10" w14:textId="77777777" w:rsidR="00A2572C" w:rsidRPr="00CA7122" w:rsidRDefault="00A2572C" w:rsidP="00C01479">
            <w:pPr>
              <w:spacing w:line="360" w:lineRule="auto"/>
              <w:rPr>
                <w:b/>
                <w:bCs/>
                <w:szCs w:val="26"/>
              </w:rPr>
            </w:pPr>
            <w:r w:rsidRPr="00CA7122">
              <w:rPr>
                <w:b/>
                <w:bCs/>
                <w:szCs w:val="26"/>
              </w:rPr>
              <w:t>Use Case Name</w:t>
            </w:r>
          </w:p>
        </w:tc>
        <w:tc>
          <w:tcPr>
            <w:tcW w:w="6660" w:type="dxa"/>
            <w:hideMark/>
          </w:tcPr>
          <w:p w14:paraId="1E1C3339" w14:textId="213C5D07" w:rsidR="00A2572C" w:rsidRPr="00CA7122" w:rsidRDefault="00A2572C" w:rsidP="00C01479">
            <w:pPr>
              <w:spacing w:line="360" w:lineRule="auto"/>
              <w:rPr>
                <w:b/>
                <w:bCs/>
                <w:szCs w:val="26"/>
              </w:rPr>
            </w:pPr>
            <w:r>
              <w:rPr>
                <w:b/>
                <w:bCs/>
                <w:szCs w:val="26"/>
              </w:rPr>
              <w:t>Quản lý nhân sự</w:t>
            </w:r>
          </w:p>
        </w:tc>
      </w:tr>
      <w:tr w:rsidR="00A2572C" w:rsidRPr="00346E6E" w14:paraId="03AECA47" w14:textId="77777777" w:rsidTr="00A2572C">
        <w:trPr>
          <w:trHeight w:val="416"/>
        </w:trPr>
        <w:tc>
          <w:tcPr>
            <w:tcW w:w="2070" w:type="dxa"/>
            <w:hideMark/>
          </w:tcPr>
          <w:p w14:paraId="1B9C6FD1" w14:textId="77777777" w:rsidR="00A2572C" w:rsidRPr="00CA7122" w:rsidRDefault="00A2572C" w:rsidP="00C01479">
            <w:pPr>
              <w:spacing w:line="360" w:lineRule="auto"/>
              <w:rPr>
                <w:b/>
                <w:bCs/>
                <w:szCs w:val="26"/>
              </w:rPr>
            </w:pPr>
            <w:r w:rsidRPr="00CA7122">
              <w:rPr>
                <w:b/>
                <w:bCs/>
                <w:szCs w:val="26"/>
              </w:rPr>
              <w:t>Description</w:t>
            </w:r>
          </w:p>
        </w:tc>
        <w:tc>
          <w:tcPr>
            <w:tcW w:w="6660" w:type="dxa"/>
            <w:hideMark/>
          </w:tcPr>
          <w:p w14:paraId="5B7A7386" w14:textId="331F518A" w:rsidR="00A2572C" w:rsidRPr="00346E6E" w:rsidRDefault="00A2572C" w:rsidP="00A2572C">
            <w:pPr>
              <w:spacing w:line="360" w:lineRule="auto"/>
              <w:rPr>
                <w:szCs w:val="26"/>
              </w:rPr>
            </w:pPr>
            <w:r w:rsidRPr="00346E6E">
              <w:rPr>
                <w:szCs w:val="26"/>
              </w:rPr>
              <w:t xml:space="preserve">Là người dùng, </w:t>
            </w:r>
            <w:r>
              <w:rPr>
                <w:szCs w:val="26"/>
              </w:rPr>
              <w:t>vào màn hình quản lý nhân sự</w:t>
            </w:r>
          </w:p>
        </w:tc>
      </w:tr>
      <w:tr w:rsidR="00A2572C" w:rsidRPr="00346E6E" w14:paraId="5098775D" w14:textId="77777777" w:rsidTr="00C01479">
        <w:trPr>
          <w:trHeight w:val="225"/>
        </w:trPr>
        <w:tc>
          <w:tcPr>
            <w:tcW w:w="2070" w:type="dxa"/>
            <w:hideMark/>
          </w:tcPr>
          <w:p w14:paraId="6392BD2A" w14:textId="77777777" w:rsidR="00A2572C" w:rsidRPr="00CA7122" w:rsidRDefault="00A2572C" w:rsidP="00C01479">
            <w:pPr>
              <w:spacing w:line="360" w:lineRule="auto"/>
              <w:rPr>
                <w:b/>
                <w:bCs/>
                <w:szCs w:val="26"/>
              </w:rPr>
            </w:pPr>
            <w:r w:rsidRPr="00CA7122">
              <w:rPr>
                <w:b/>
                <w:bCs/>
                <w:szCs w:val="26"/>
              </w:rPr>
              <w:t>Actor(s)</w:t>
            </w:r>
          </w:p>
        </w:tc>
        <w:tc>
          <w:tcPr>
            <w:tcW w:w="6660" w:type="dxa"/>
            <w:hideMark/>
          </w:tcPr>
          <w:p w14:paraId="0F6FD704" w14:textId="01F29BC8" w:rsidR="00A2572C" w:rsidRPr="00346E6E" w:rsidRDefault="00A2572C" w:rsidP="00C01479">
            <w:pPr>
              <w:spacing w:line="360" w:lineRule="auto"/>
              <w:rPr>
                <w:szCs w:val="26"/>
              </w:rPr>
            </w:pPr>
            <w:r>
              <w:rPr>
                <w:szCs w:val="26"/>
              </w:rPr>
              <w:t>Là nhân viên.</w:t>
            </w:r>
          </w:p>
        </w:tc>
      </w:tr>
      <w:tr w:rsidR="00A2572C" w:rsidRPr="00346E6E" w14:paraId="72EBBD04" w14:textId="77777777" w:rsidTr="00C01479">
        <w:trPr>
          <w:trHeight w:val="225"/>
        </w:trPr>
        <w:tc>
          <w:tcPr>
            <w:tcW w:w="2070" w:type="dxa"/>
            <w:hideMark/>
          </w:tcPr>
          <w:p w14:paraId="04280C7F" w14:textId="77777777" w:rsidR="00A2572C" w:rsidRPr="00CA7122" w:rsidRDefault="00A2572C" w:rsidP="00C01479">
            <w:pPr>
              <w:spacing w:line="360" w:lineRule="auto"/>
              <w:rPr>
                <w:b/>
                <w:bCs/>
                <w:szCs w:val="26"/>
              </w:rPr>
            </w:pPr>
            <w:r w:rsidRPr="00CA7122">
              <w:rPr>
                <w:b/>
                <w:bCs/>
                <w:szCs w:val="26"/>
              </w:rPr>
              <w:t>Priority</w:t>
            </w:r>
          </w:p>
        </w:tc>
        <w:tc>
          <w:tcPr>
            <w:tcW w:w="6660" w:type="dxa"/>
            <w:hideMark/>
          </w:tcPr>
          <w:p w14:paraId="0F741239" w14:textId="77777777" w:rsidR="00A2572C" w:rsidRPr="00346E6E" w:rsidRDefault="00A2572C" w:rsidP="00C01479">
            <w:pPr>
              <w:spacing w:line="360" w:lineRule="auto"/>
              <w:rPr>
                <w:szCs w:val="26"/>
              </w:rPr>
            </w:pPr>
            <w:r>
              <w:rPr>
                <w:szCs w:val="26"/>
              </w:rPr>
              <w:t>Phải có.</w:t>
            </w:r>
          </w:p>
        </w:tc>
      </w:tr>
      <w:tr w:rsidR="00A2572C" w:rsidRPr="00346E6E" w14:paraId="10820E2E" w14:textId="77777777" w:rsidTr="00C01479">
        <w:trPr>
          <w:trHeight w:val="225"/>
        </w:trPr>
        <w:tc>
          <w:tcPr>
            <w:tcW w:w="2070" w:type="dxa"/>
            <w:hideMark/>
          </w:tcPr>
          <w:p w14:paraId="58BF3804" w14:textId="77777777" w:rsidR="00A2572C" w:rsidRPr="00CA7122" w:rsidRDefault="00A2572C" w:rsidP="00C01479">
            <w:pPr>
              <w:spacing w:line="360" w:lineRule="auto"/>
              <w:rPr>
                <w:b/>
                <w:bCs/>
                <w:szCs w:val="26"/>
              </w:rPr>
            </w:pPr>
            <w:r w:rsidRPr="00CA7122">
              <w:rPr>
                <w:b/>
                <w:bCs/>
                <w:szCs w:val="26"/>
              </w:rPr>
              <w:t>Trigger</w:t>
            </w:r>
          </w:p>
        </w:tc>
        <w:tc>
          <w:tcPr>
            <w:tcW w:w="6660" w:type="dxa"/>
            <w:hideMark/>
          </w:tcPr>
          <w:p w14:paraId="3AD4CB25" w14:textId="1C49E4AF" w:rsidR="00A2572C" w:rsidRPr="00346E6E" w:rsidRDefault="00A2572C" w:rsidP="00C01479">
            <w:pPr>
              <w:spacing w:line="360" w:lineRule="auto"/>
              <w:rPr>
                <w:szCs w:val="26"/>
              </w:rPr>
            </w:pPr>
            <w:r w:rsidRPr="00346E6E">
              <w:rPr>
                <w:szCs w:val="26"/>
              </w:rPr>
              <w:t xml:space="preserve">Người </w:t>
            </w:r>
            <w:r w:rsidR="009C2681">
              <w:rPr>
                <w:szCs w:val="26"/>
              </w:rPr>
              <w:t>dùng muốn vào danh mục quản lý nhân sự</w:t>
            </w:r>
          </w:p>
        </w:tc>
      </w:tr>
      <w:tr w:rsidR="00A2572C" w:rsidRPr="00346E6E" w14:paraId="3B955243" w14:textId="77777777" w:rsidTr="00C01479">
        <w:trPr>
          <w:trHeight w:val="225"/>
        </w:trPr>
        <w:tc>
          <w:tcPr>
            <w:tcW w:w="2070" w:type="dxa"/>
          </w:tcPr>
          <w:p w14:paraId="6866B5FA" w14:textId="77777777" w:rsidR="00A2572C" w:rsidRPr="00CA7122" w:rsidRDefault="00A2572C" w:rsidP="00C01479">
            <w:pPr>
              <w:spacing w:line="360" w:lineRule="auto"/>
              <w:rPr>
                <w:szCs w:val="26"/>
              </w:rPr>
            </w:pPr>
            <w:r w:rsidRPr="00CA7122">
              <w:rPr>
                <w:rStyle w:val="Strong"/>
                <w:szCs w:val="26"/>
              </w:rPr>
              <w:t xml:space="preserve">Pre-Condition </w:t>
            </w:r>
          </w:p>
        </w:tc>
        <w:tc>
          <w:tcPr>
            <w:tcW w:w="6660" w:type="dxa"/>
          </w:tcPr>
          <w:p w14:paraId="47602BA9" w14:textId="77777777" w:rsidR="00A2572C" w:rsidRPr="00346E6E" w:rsidRDefault="00A2572C" w:rsidP="00C01479">
            <w:pPr>
              <w:spacing w:before="120" w:line="360" w:lineRule="auto"/>
              <w:rPr>
                <w:szCs w:val="26"/>
              </w:rPr>
            </w:pPr>
            <w:r w:rsidRPr="00346E6E">
              <w:rPr>
                <w:szCs w:val="26"/>
              </w:rPr>
              <w:t>Tài khoản người dùng đã được tạo sẵn</w:t>
            </w:r>
            <w:r>
              <w:rPr>
                <w:szCs w:val="26"/>
              </w:rPr>
              <w:t>.</w:t>
            </w:r>
          </w:p>
          <w:p w14:paraId="40D4B7A0" w14:textId="6CFEDD46" w:rsidR="00A2572C" w:rsidRPr="00346E6E" w:rsidRDefault="00A2572C" w:rsidP="00C01479">
            <w:pPr>
              <w:spacing w:before="120" w:line="360" w:lineRule="auto"/>
              <w:rPr>
                <w:szCs w:val="26"/>
              </w:rPr>
            </w:pPr>
            <w:r w:rsidRPr="00346E6E">
              <w:rPr>
                <w:szCs w:val="26"/>
              </w:rPr>
              <w:t>Tài khoản người dùng đã được phân quyền</w:t>
            </w:r>
            <w:r>
              <w:rPr>
                <w:szCs w:val="26"/>
              </w:rPr>
              <w:t xml:space="preserve"> là nhân viên.</w:t>
            </w:r>
          </w:p>
        </w:tc>
      </w:tr>
      <w:tr w:rsidR="00A2572C" w:rsidRPr="00346E6E" w14:paraId="7E042B95" w14:textId="77777777" w:rsidTr="00C01479">
        <w:trPr>
          <w:trHeight w:val="225"/>
        </w:trPr>
        <w:tc>
          <w:tcPr>
            <w:tcW w:w="2070" w:type="dxa"/>
          </w:tcPr>
          <w:p w14:paraId="6A81A5B6" w14:textId="77777777" w:rsidR="00A2572C" w:rsidRPr="00CA7122" w:rsidRDefault="00A2572C" w:rsidP="00C01479">
            <w:pPr>
              <w:spacing w:line="360" w:lineRule="auto"/>
              <w:rPr>
                <w:szCs w:val="26"/>
              </w:rPr>
            </w:pPr>
            <w:r w:rsidRPr="00CA7122">
              <w:rPr>
                <w:rStyle w:val="Strong"/>
                <w:szCs w:val="26"/>
                <w:shd w:val="clear" w:color="auto" w:fill="FFFFFF"/>
              </w:rPr>
              <w:t xml:space="preserve">Post-Condition </w:t>
            </w:r>
          </w:p>
        </w:tc>
        <w:tc>
          <w:tcPr>
            <w:tcW w:w="6660" w:type="dxa"/>
          </w:tcPr>
          <w:p w14:paraId="607B8758" w14:textId="016DF925" w:rsidR="00A2572C" w:rsidRPr="00346E6E" w:rsidRDefault="00801D62" w:rsidP="00C01479">
            <w:pPr>
              <w:shd w:val="clear" w:color="auto" w:fill="FFFFFF"/>
              <w:spacing w:before="120" w:line="360" w:lineRule="auto"/>
              <w:rPr>
                <w:szCs w:val="26"/>
              </w:rPr>
            </w:pPr>
            <w:r>
              <w:rPr>
                <w:szCs w:val="26"/>
              </w:rPr>
              <w:t>Người dùng vào</w:t>
            </w:r>
            <w:r w:rsidR="00A367C9">
              <w:rPr>
                <w:szCs w:val="26"/>
              </w:rPr>
              <w:t xml:space="preserve"> được màn hình quản lý nhân sự</w:t>
            </w:r>
          </w:p>
        </w:tc>
      </w:tr>
      <w:tr w:rsidR="00A2572C" w:rsidRPr="00346E6E" w14:paraId="2D3790D9" w14:textId="77777777" w:rsidTr="00C01479">
        <w:trPr>
          <w:trHeight w:val="225"/>
        </w:trPr>
        <w:tc>
          <w:tcPr>
            <w:tcW w:w="2070" w:type="dxa"/>
          </w:tcPr>
          <w:p w14:paraId="0108F38F" w14:textId="77777777" w:rsidR="00A2572C" w:rsidRPr="00CA7122" w:rsidRDefault="00A2572C" w:rsidP="00C01479">
            <w:pPr>
              <w:spacing w:line="360" w:lineRule="auto"/>
              <w:rPr>
                <w:rStyle w:val="Strong"/>
                <w:b w:val="0"/>
                <w:bCs w:val="0"/>
                <w:szCs w:val="26"/>
                <w:shd w:val="clear" w:color="auto" w:fill="FFFFFF"/>
              </w:rPr>
            </w:pPr>
            <w:r w:rsidRPr="00CA7122">
              <w:rPr>
                <w:b/>
                <w:bCs/>
              </w:rPr>
              <w:t>Basic Flow</w:t>
            </w:r>
          </w:p>
        </w:tc>
        <w:tc>
          <w:tcPr>
            <w:tcW w:w="6660" w:type="dxa"/>
          </w:tcPr>
          <w:p w14:paraId="1ED30E3C" w14:textId="77777777" w:rsidR="00551F86" w:rsidRDefault="00801D62" w:rsidP="001E566D">
            <w:pPr>
              <w:pStyle w:val="ListParagraph"/>
              <w:numPr>
                <w:ilvl w:val="0"/>
                <w:numId w:val="22"/>
              </w:numPr>
              <w:spacing w:line="360" w:lineRule="auto"/>
              <w:ind w:left="372"/>
              <w:jc w:val="both"/>
            </w:pPr>
            <w:r>
              <w:t>Người dùng chọn vào quản lý nhân sự.</w:t>
            </w:r>
            <w:r w:rsidR="00C633D4">
              <w:t xml:space="preserve"> </w:t>
            </w:r>
          </w:p>
          <w:p w14:paraId="1A5A08E0" w14:textId="3E4EA749" w:rsidR="009C2681" w:rsidRDefault="00801D62" w:rsidP="001E566D">
            <w:pPr>
              <w:pStyle w:val="ListParagraph"/>
              <w:numPr>
                <w:ilvl w:val="0"/>
                <w:numId w:val="22"/>
              </w:numPr>
              <w:spacing w:line="360" w:lineRule="auto"/>
              <w:ind w:left="372"/>
              <w:jc w:val="both"/>
            </w:pPr>
            <w:r>
              <w:t>Đối với tài khoản là nhân viên thì chỉ có chức năng xem thông tin nhân sự.</w:t>
            </w:r>
            <w:r w:rsidR="00C633D4">
              <w:t xml:space="preserve"> </w:t>
            </w:r>
          </w:p>
          <w:p w14:paraId="78867ED4" w14:textId="77777777" w:rsidR="00C633D4" w:rsidRDefault="00C633D4" w:rsidP="00C633D4">
            <w:pPr>
              <w:spacing w:line="360" w:lineRule="auto"/>
              <w:jc w:val="both"/>
            </w:pPr>
            <w:r>
              <w:t xml:space="preserve">Khi người dùng chọn chức năng quản lý khác </w:t>
            </w:r>
          </w:p>
          <w:p w14:paraId="2CA7676D" w14:textId="09DED41F" w:rsidR="00C633D4" w:rsidRPr="00801D62" w:rsidRDefault="00C633D4" w:rsidP="00C633D4">
            <w:pPr>
              <w:spacing w:line="360" w:lineRule="auto"/>
            </w:pPr>
            <w:r w:rsidRPr="005A1534">
              <w:t>UseCase dừng lại</w:t>
            </w:r>
            <w:r>
              <w:t>.</w:t>
            </w:r>
          </w:p>
        </w:tc>
      </w:tr>
      <w:tr w:rsidR="00A2572C" w:rsidRPr="00346E6E" w14:paraId="0D12A5D6" w14:textId="77777777" w:rsidTr="00C01479">
        <w:trPr>
          <w:trHeight w:val="225"/>
        </w:trPr>
        <w:tc>
          <w:tcPr>
            <w:tcW w:w="2070" w:type="dxa"/>
          </w:tcPr>
          <w:p w14:paraId="47BC9CEA" w14:textId="77777777" w:rsidR="00A2572C" w:rsidRPr="00CA7122" w:rsidRDefault="00A2572C" w:rsidP="00C01479">
            <w:pPr>
              <w:spacing w:line="360" w:lineRule="auto"/>
              <w:rPr>
                <w:rStyle w:val="Strong"/>
                <w:b w:val="0"/>
                <w:bCs w:val="0"/>
                <w:szCs w:val="26"/>
                <w:shd w:val="clear" w:color="auto" w:fill="FFFFFF"/>
              </w:rPr>
            </w:pPr>
            <w:r w:rsidRPr="00CA7122">
              <w:rPr>
                <w:b/>
                <w:bCs/>
              </w:rPr>
              <w:t>Alternative Flow</w:t>
            </w:r>
          </w:p>
        </w:tc>
        <w:tc>
          <w:tcPr>
            <w:tcW w:w="6660" w:type="dxa"/>
          </w:tcPr>
          <w:p w14:paraId="29DC8CCF" w14:textId="77777777" w:rsidR="00A2572C" w:rsidRPr="00346E6E" w:rsidRDefault="00A2572C" w:rsidP="00C01479">
            <w:pPr>
              <w:shd w:val="clear" w:color="auto" w:fill="FFFFFF"/>
              <w:spacing w:before="120" w:line="360" w:lineRule="auto"/>
              <w:rPr>
                <w:szCs w:val="26"/>
              </w:rPr>
            </w:pPr>
            <w:r>
              <w:rPr>
                <w:szCs w:val="26"/>
              </w:rPr>
              <w:t>Không có.</w:t>
            </w:r>
          </w:p>
        </w:tc>
      </w:tr>
      <w:tr w:rsidR="00A2572C" w:rsidRPr="00346E6E" w14:paraId="5F091B33" w14:textId="77777777" w:rsidTr="00C01479">
        <w:trPr>
          <w:trHeight w:val="225"/>
        </w:trPr>
        <w:tc>
          <w:tcPr>
            <w:tcW w:w="2070" w:type="dxa"/>
          </w:tcPr>
          <w:p w14:paraId="1F70C4E8" w14:textId="77777777" w:rsidR="00A2572C" w:rsidRPr="00CA7122" w:rsidRDefault="00A2572C" w:rsidP="00C01479">
            <w:pPr>
              <w:spacing w:line="360" w:lineRule="auto"/>
              <w:rPr>
                <w:rStyle w:val="Strong"/>
                <w:b w:val="0"/>
                <w:bCs w:val="0"/>
                <w:szCs w:val="26"/>
                <w:shd w:val="clear" w:color="auto" w:fill="FFFFFF"/>
              </w:rPr>
            </w:pPr>
            <w:r w:rsidRPr="00CA7122">
              <w:rPr>
                <w:b/>
                <w:bCs/>
              </w:rPr>
              <w:t>Exception Flow</w:t>
            </w:r>
          </w:p>
        </w:tc>
        <w:tc>
          <w:tcPr>
            <w:tcW w:w="6660" w:type="dxa"/>
          </w:tcPr>
          <w:p w14:paraId="16448E05" w14:textId="4D0841E8" w:rsidR="00A2572C" w:rsidRPr="006E475B" w:rsidRDefault="00A2572C" w:rsidP="00C633D4">
            <w:pPr>
              <w:spacing w:line="360" w:lineRule="auto"/>
            </w:pPr>
          </w:p>
        </w:tc>
      </w:tr>
    </w:tbl>
    <w:p w14:paraId="3D8EC671" w14:textId="2E9F2526" w:rsidR="001F2246" w:rsidRDefault="001F2246" w:rsidP="001F2246">
      <w:pPr>
        <w:pStyle w:val="0NOIDUNG"/>
        <w:ind w:firstLine="0"/>
      </w:pPr>
      <w:r>
        <w:lastRenderedPageBreak/>
        <w:t>Quản lý nhân sự đối với trưởng phòng</w:t>
      </w:r>
    </w:p>
    <w:p w14:paraId="6449F699" w14:textId="5774F95A" w:rsidR="004625B8" w:rsidRPr="004625B8" w:rsidRDefault="00C633D4" w:rsidP="00C633D4">
      <w:pPr>
        <w:pStyle w:val="0BANG"/>
      </w:pPr>
      <w:bookmarkStart w:id="146" w:name="_Toc59285381"/>
      <w:bookmarkStart w:id="147" w:name="_Toc59339801"/>
      <w:r>
        <w:t>Bảng 2.4 Quản lý nhân sự đối với trưởng phòng</w:t>
      </w:r>
      <w:bookmarkEnd w:id="146"/>
      <w:bookmarkEnd w:id="147"/>
      <w:r>
        <w:t xml:space="preserve"> </w:t>
      </w:r>
    </w:p>
    <w:tbl>
      <w:tblPr>
        <w:tblStyle w:val="TableGrid"/>
        <w:tblW w:w="8730" w:type="dxa"/>
        <w:tblLook w:val="04A0" w:firstRow="1" w:lastRow="0" w:firstColumn="1" w:lastColumn="0" w:noHBand="0" w:noVBand="1"/>
      </w:tblPr>
      <w:tblGrid>
        <w:gridCol w:w="2070"/>
        <w:gridCol w:w="6660"/>
      </w:tblGrid>
      <w:tr w:rsidR="00C633D4" w:rsidRPr="00346E6E" w14:paraId="27CA396B" w14:textId="77777777" w:rsidTr="00C01479">
        <w:trPr>
          <w:trHeight w:val="225"/>
        </w:trPr>
        <w:tc>
          <w:tcPr>
            <w:tcW w:w="2070" w:type="dxa"/>
            <w:hideMark/>
          </w:tcPr>
          <w:p w14:paraId="78DC5672" w14:textId="77777777" w:rsidR="00C633D4" w:rsidRPr="00CA7122" w:rsidRDefault="00C633D4" w:rsidP="00C01479">
            <w:pPr>
              <w:spacing w:line="360" w:lineRule="auto"/>
              <w:rPr>
                <w:b/>
                <w:bCs/>
                <w:szCs w:val="26"/>
              </w:rPr>
            </w:pPr>
            <w:r w:rsidRPr="00CA7122">
              <w:rPr>
                <w:b/>
                <w:bCs/>
                <w:szCs w:val="26"/>
              </w:rPr>
              <w:t>Use Case Name</w:t>
            </w:r>
          </w:p>
        </w:tc>
        <w:tc>
          <w:tcPr>
            <w:tcW w:w="6660" w:type="dxa"/>
            <w:hideMark/>
          </w:tcPr>
          <w:p w14:paraId="37ED5B09" w14:textId="77777777" w:rsidR="00C633D4" w:rsidRPr="00CA7122" w:rsidRDefault="00C633D4" w:rsidP="00C01479">
            <w:pPr>
              <w:spacing w:line="360" w:lineRule="auto"/>
              <w:rPr>
                <w:b/>
                <w:bCs/>
                <w:szCs w:val="26"/>
              </w:rPr>
            </w:pPr>
            <w:r>
              <w:rPr>
                <w:b/>
                <w:bCs/>
                <w:szCs w:val="26"/>
              </w:rPr>
              <w:t>Quản lý nhân sự</w:t>
            </w:r>
          </w:p>
        </w:tc>
      </w:tr>
      <w:tr w:rsidR="00C633D4" w:rsidRPr="00346E6E" w14:paraId="6F460EA0" w14:textId="77777777" w:rsidTr="00C01479">
        <w:trPr>
          <w:trHeight w:val="416"/>
        </w:trPr>
        <w:tc>
          <w:tcPr>
            <w:tcW w:w="2070" w:type="dxa"/>
            <w:hideMark/>
          </w:tcPr>
          <w:p w14:paraId="14098CD9" w14:textId="77777777" w:rsidR="00C633D4" w:rsidRPr="00CA7122" w:rsidRDefault="00C633D4" w:rsidP="00C01479">
            <w:pPr>
              <w:spacing w:line="360" w:lineRule="auto"/>
              <w:rPr>
                <w:b/>
                <w:bCs/>
                <w:szCs w:val="26"/>
              </w:rPr>
            </w:pPr>
            <w:r w:rsidRPr="00CA7122">
              <w:rPr>
                <w:b/>
                <w:bCs/>
                <w:szCs w:val="26"/>
              </w:rPr>
              <w:t>Description</w:t>
            </w:r>
          </w:p>
        </w:tc>
        <w:tc>
          <w:tcPr>
            <w:tcW w:w="6660" w:type="dxa"/>
            <w:hideMark/>
          </w:tcPr>
          <w:p w14:paraId="4D6D258A" w14:textId="77777777" w:rsidR="00C633D4" w:rsidRPr="00346E6E" w:rsidRDefault="00C633D4" w:rsidP="00C01479">
            <w:pPr>
              <w:spacing w:line="360" w:lineRule="auto"/>
              <w:rPr>
                <w:szCs w:val="26"/>
              </w:rPr>
            </w:pPr>
            <w:r w:rsidRPr="00346E6E">
              <w:rPr>
                <w:szCs w:val="26"/>
              </w:rPr>
              <w:t xml:space="preserve">Là người dùng, </w:t>
            </w:r>
            <w:r>
              <w:rPr>
                <w:szCs w:val="26"/>
              </w:rPr>
              <w:t>vào màn hình quản lý nhân sự</w:t>
            </w:r>
          </w:p>
        </w:tc>
      </w:tr>
      <w:tr w:rsidR="00C633D4" w:rsidRPr="00346E6E" w14:paraId="47720B02" w14:textId="77777777" w:rsidTr="00C01479">
        <w:trPr>
          <w:trHeight w:val="225"/>
        </w:trPr>
        <w:tc>
          <w:tcPr>
            <w:tcW w:w="2070" w:type="dxa"/>
            <w:hideMark/>
          </w:tcPr>
          <w:p w14:paraId="6DABF4C0" w14:textId="77777777" w:rsidR="00C633D4" w:rsidRPr="00CA7122" w:rsidRDefault="00C633D4" w:rsidP="00C01479">
            <w:pPr>
              <w:spacing w:line="360" w:lineRule="auto"/>
              <w:rPr>
                <w:b/>
                <w:bCs/>
                <w:szCs w:val="26"/>
              </w:rPr>
            </w:pPr>
            <w:r w:rsidRPr="00CA7122">
              <w:rPr>
                <w:b/>
                <w:bCs/>
                <w:szCs w:val="26"/>
              </w:rPr>
              <w:t>Actor(s)</w:t>
            </w:r>
          </w:p>
        </w:tc>
        <w:tc>
          <w:tcPr>
            <w:tcW w:w="6660" w:type="dxa"/>
            <w:hideMark/>
          </w:tcPr>
          <w:p w14:paraId="78D967DA" w14:textId="485E9989" w:rsidR="00C633D4" w:rsidRPr="00346E6E" w:rsidRDefault="00C633D4" w:rsidP="00C01479">
            <w:pPr>
              <w:spacing w:line="360" w:lineRule="auto"/>
              <w:rPr>
                <w:szCs w:val="26"/>
              </w:rPr>
            </w:pPr>
            <w:r>
              <w:rPr>
                <w:szCs w:val="26"/>
              </w:rPr>
              <w:t>Là trưởng phòng.</w:t>
            </w:r>
          </w:p>
        </w:tc>
      </w:tr>
      <w:tr w:rsidR="00C633D4" w:rsidRPr="00346E6E" w14:paraId="13F026D1" w14:textId="77777777" w:rsidTr="00C01479">
        <w:trPr>
          <w:trHeight w:val="225"/>
        </w:trPr>
        <w:tc>
          <w:tcPr>
            <w:tcW w:w="2070" w:type="dxa"/>
            <w:hideMark/>
          </w:tcPr>
          <w:p w14:paraId="7D1D2C75" w14:textId="77777777" w:rsidR="00C633D4" w:rsidRPr="00CA7122" w:rsidRDefault="00C633D4" w:rsidP="00C01479">
            <w:pPr>
              <w:spacing w:line="360" w:lineRule="auto"/>
              <w:rPr>
                <w:b/>
                <w:bCs/>
                <w:szCs w:val="26"/>
              </w:rPr>
            </w:pPr>
            <w:r w:rsidRPr="00CA7122">
              <w:rPr>
                <w:b/>
                <w:bCs/>
                <w:szCs w:val="26"/>
              </w:rPr>
              <w:t>Priority</w:t>
            </w:r>
          </w:p>
        </w:tc>
        <w:tc>
          <w:tcPr>
            <w:tcW w:w="6660" w:type="dxa"/>
            <w:hideMark/>
          </w:tcPr>
          <w:p w14:paraId="633F7173" w14:textId="77777777" w:rsidR="00C633D4" w:rsidRPr="00346E6E" w:rsidRDefault="00C633D4" w:rsidP="00C01479">
            <w:pPr>
              <w:spacing w:line="360" w:lineRule="auto"/>
              <w:rPr>
                <w:szCs w:val="26"/>
              </w:rPr>
            </w:pPr>
            <w:r>
              <w:rPr>
                <w:szCs w:val="26"/>
              </w:rPr>
              <w:t>Phải có.</w:t>
            </w:r>
          </w:p>
        </w:tc>
      </w:tr>
      <w:tr w:rsidR="00C633D4" w:rsidRPr="00346E6E" w14:paraId="7DD4E41D" w14:textId="77777777" w:rsidTr="00C01479">
        <w:trPr>
          <w:trHeight w:val="225"/>
        </w:trPr>
        <w:tc>
          <w:tcPr>
            <w:tcW w:w="2070" w:type="dxa"/>
            <w:hideMark/>
          </w:tcPr>
          <w:p w14:paraId="7F0DD1D3" w14:textId="77777777" w:rsidR="00C633D4" w:rsidRPr="00CA7122" w:rsidRDefault="00C633D4" w:rsidP="00C01479">
            <w:pPr>
              <w:spacing w:line="360" w:lineRule="auto"/>
              <w:rPr>
                <w:b/>
                <w:bCs/>
                <w:szCs w:val="26"/>
              </w:rPr>
            </w:pPr>
            <w:r w:rsidRPr="00CA7122">
              <w:rPr>
                <w:b/>
                <w:bCs/>
                <w:szCs w:val="26"/>
              </w:rPr>
              <w:t>Trigger</w:t>
            </w:r>
          </w:p>
        </w:tc>
        <w:tc>
          <w:tcPr>
            <w:tcW w:w="6660" w:type="dxa"/>
            <w:hideMark/>
          </w:tcPr>
          <w:p w14:paraId="50378ACE" w14:textId="2E21C24D" w:rsidR="00C633D4" w:rsidRPr="00346E6E" w:rsidRDefault="00C633D4" w:rsidP="00A367C9">
            <w:pPr>
              <w:spacing w:line="360" w:lineRule="auto"/>
              <w:rPr>
                <w:szCs w:val="26"/>
              </w:rPr>
            </w:pPr>
            <w:r w:rsidRPr="00346E6E">
              <w:rPr>
                <w:szCs w:val="26"/>
              </w:rPr>
              <w:t>Người dùng muốn</w:t>
            </w:r>
            <w:r w:rsidR="00A367C9">
              <w:rPr>
                <w:szCs w:val="26"/>
              </w:rPr>
              <w:t xml:space="preserve"> vào danh mục</w:t>
            </w:r>
            <w:r w:rsidRPr="00346E6E">
              <w:rPr>
                <w:szCs w:val="26"/>
              </w:rPr>
              <w:t xml:space="preserve"> </w:t>
            </w:r>
            <w:r w:rsidR="00A367C9">
              <w:rPr>
                <w:szCs w:val="26"/>
              </w:rPr>
              <w:t>quản lý nhân sự</w:t>
            </w:r>
          </w:p>
        </w:tc>
      </w:tr>
      <w:tr w:rsidR="00C633D4" w:rsidRPr="00346E6E" w14:paraId="2663514D" w14:textId="77777777" w:rsidTr="00C01479">
        <w:trPr>
          <w:trHeight w:val="225"/>
        </w:trPr>
        <w:tc>
          <w:tcPr>
            <w:tcW w:w="2070" w:type="dxa"/>
          </w:tcPr>
          <w:p w14:paraId="6B402039" w14:textId="77777777" w:rsidR="00C633D4" w:rsidRPr="00CA7122" w:rsidRDefault="00C633D4" w:rsidP="00C01479">
            <w:pPr>
              <w:spacing w:line="360" w:lineRule="auto"/>
              <w:rPr>
                <w:szCs w:val="26"/>
              </w:rPr>
            </w:pPr>
            <w:r w:rsidRPr="00CA7122">
              <w:rPr>
                <w:rStyle w:val="Strong"/>
                <w:szCs w:val="26"/>
              </w:rPr>
              <w:t xml:space="preserve">Pre-Condition </w:t>
            </w:r>
          </w:p>
        </w:tc>
        <w:tc>
          <w:tcPr>
            <w:tcW w:w="6660" w:type="dxa"/>
          </w:tcPr>
          <w:p w14:paraId="162115EF" w14:textId="77777777" w:rsidR="00C633D4" w:rsidRPr="00346E6E" w:rsidRDefault="00C633D4" w:rsidP="00C01479">
            <w:pPr>
              <w:spacing w:before="120" w:line="360" w:lineRule="auto"/>
              <w:rPr>
                <w:szCs w:val="26"/>
              </w:rPr>
            </w:pPr>
            <w:r w:rsidRPr="00346E6E">
              <w:rPr>
                <w:szCs w:val="26"/>
              </w:rPr>
              <w:t>Tài khoản người dùng đã được tạo sẵn</w:t>
            </w:r>
            <w:r>
              <w:rPr>
                <w:szCs w:val="26"/>
              </w:rPr>
              <w:t>.</w:t>
            </w:r>
          </w:p>
          <w:p w14:paraId="0E53229B" w14:textId="34451984" w:rsidR="00C633D4" w:rsidRPr="00346E6E" w:rsidRDefault="00C633D4" w:rsidP="00C01479">
            <w:pPr>
              <w:spacing w:before="120" w:line="360" w:lineRule="auto"/>
              <w:rPr>
                <w:szCs w:val="26"/>
              </w:rPr>
            </w:pPr>
            <w:r w:rsidRPr="00346E6E">
              <w:rPr>
                <w:szCs w:val="26"/>
              </w:rPr>
              <w:t>Tài khoản người dùng đã được phân quyền</w:t>
            </w:r>
            <w:r>
              <w:rPr>
                <w:szCs w:val="26"/>
              </w:rPr>
              <w:t xml:space="preserve"> là trưởng phòng.</w:t>
            </w:r>
          </w:p>
        </w:tc>
      </w:tr>
      <w:tr w:rsidR="00C633D4" w:rsidRPr="00346E6E" w14:paraId="5FB97447" w14:textId="77777777" w:rsidTr="00C01479">
        <w:trPr>
          <w:trHeight w:val="225"/>
        </w:trPr>
        <w:tc>
          <w:tcPr>
            <w:tcW w:w="2070" w:type="dxa"/>
          </w:tcPr>
          <w:p w14:paraId="4B32CB44" w14:textId="77777777" w:rsidR="00C633D4" w:rsidRPr="00CA7122" w:rsidRDefault="00C633D4" w:rsidP="00C01479">
            <w:pPr>
              <w:spacing w:line="360" w:lineRule="auto"/>
              <w:rPr>
                <w:szCs w:val="26"/>
              </w:rPr>
            </w:pPr>
            <w:r w:rsidRPr="00CA7122">
              <w:rPr>
                <w:rStyle w:val="Strong"/>
                <w:szCs w:val="26"/>
                <w:shd w:val="clear" w:color="auto" w:fill="FFFFFF"/>
              </w:rPr>
              <w:t xml:space="preserve">Post-Condition </w:t>
            </w:r>
          </w:p>
        </w:tc>
        <w:tc>
          <w:tcPr>
            <w:tcW w:w="6660" w:type="dxa"/>
          </w:tcPr>
          <w:p w14:paraId="76ACD6CD" w14:textId="792C86EC" w:rsidR="00C633D4" w:rsidRPr="00346E6E" w:rsidRDefault="00C633D4" w:rsidP="000B24A5">
            <w:pPr>
              <w:shd w:val="clear" w:color="auto" w:fill="FFFFFF"/>
              <w:spacing w:before="120" w:line="360" w:lineRule="auto"/>
              <w:rPr>
                <w:szCs w:val="26"/>
              </w:rPr>
            </w:pPr>
            <w:r>
              <w:rPr>
                <w:szCs w:val="26"/>
              </w:rPr>
              <w:t xml:space="preserve">Người dùng vào được màn hình quản lý nhân </w:t>
            </w:r>
            <w:r w:rsidR="000B24A5">
              <w:rPr>
                <w:szCs w:val="26"/>
              </w:rPr>
              <w:t>sự</w:t>
            </w:r>
          </w:p>
        </w:tc>
      </w:tr>
      <w:tr w:rsidR="00C633D4" w:rsidRPr="00346E6E" w14:paraId="3FA45987" w14:textId="77777777" w:rsidTr="00C01479">
        <w:trPr>
          <w:trHeight w:val="225"/>
        </w:trPr>
        <w:tc>
          <w:tcPr>
            <w:tcW w:w="2070" w:type="dxa"/>
          </w:tcPr>
          <w:p w14:paraId="68AEA0BB" w14:textId="77777777" w:rsidR="00C633D4" w:rsidRPr="00CA7122" w:rsidRDefault="00C633D4" w:rsidP="00C01479">
            <w:pPr>
              <w:spacing w:line="360" w:lineRule="auto"/>
              <w:rPr>
                <w:rStyle w:val="Strong"/>
                <w:b w:val="0"/>
                <w:bCs w:val="0"/>
                <w:szCs w:val="26"/>
                <w:shd w:val="clear" w:color="auto" w:fill="FFFFFF"/>
              </w:rPr>
            </w:pPr>
            <w:r w:rsidRPr="00CA7122">
              <w:rPr>
                <w:b/>
                <w:bCs/>
              </w:rPr>
              <w:t>Basic Flow</w:t>
            </w:r>
          </w:p>
        </w:tc>
        <w:tc>
          <w:tcPr>
            <w:tcW w:w="6660" w:type="dxa"/>
          </w:tcPr>
          <w:p w14:paraId="67285F2A" w14:textId="77777777" w:rsidR="00551F86" w:rsidRDefault="00C633D4" w:rsidP="001E566D">
            <w:pPr>
              <w:pStyle w:val="ListParagraph"/>
              <w:numPr>
                <w:ilvl w:val="0"/>
                <w:numId w:val="23"/>
              </w:numPr>
              <w:spacing w:line="360" w:lineRule="auto"/>
              <w:ind w:left="372"/>
              <w:jc w:val="both"/>
            </w:pPr>
            <w:r>
              <w:t xml:space="preserve">Người dùng chọn vào quản lý nhân sự. </w:t>
            </w:r>
          </w:p>
          <w:p w14:paraId="0E591714" w14:textId="44440FDA" w:rsidR="00C633D4" w:rsidRDefault="00C633D4" w:rsidP="001E566D">
            <w:pPr>
              <w:pStyle w:val="ListParagraph"/>
              <w:numPr>
                <w:ilvl w:val="0"/>
                <w:numId w:val="23"/>
              </w:numPr>
              <w:spacing w:line="360" w:lineRule="auto"/>
              <w:ind w:left="372"/>
              <w:jc w:val="both"/>
            </w:pPr>
            <w:r>
              <w:t>Đối với tài khoản là trưởng phòng thì có chức năng xem thông tin nhân sự. sửa thông tin nhân sự và xóa thông tin nhân sự th</w:t>
            </w:r>
            <w:r w:rsidR="000B24A5">
              <w:t>u</w:t>
            </w:r>
            <w:r>
              <w:t>ộc phòng ban của mình quản lý.</w:t>
            </w:r>
          </w:p>
          <w:p w14:paraId="0AD71862" w14:textId="77777777" w:rsidR="00C633D4" w:rsidRDefault="00C633D4" w:rsidP="00C01479">
            <w:pPr>
              <w:spacing w:line="360" w:lineRule="auto"/>
              <w:jc w:val="both"/>
            </w:pPr>
            <w:r>
              <w:t xml:space="preserve">Khi người dùng chọn chức năng quản lý khác </w:t>
            </w:r>
          </w:p>
          <w:p w14:paraId="78CF3154" w14:textId="77777777" w:rsidR="00C633D4" w:rsidRPr="00801D62" w:rsidRDefault="00C633D4" w:rsidP="00C01479">
            <w:pPr>
              <w:spacing w:line="360" w:lineRule="auto"/>
            </w:pPr>
            <w:r w:rsidRPr="005A1534">
              <w:t>UseCase dừng lại</w:t>
            </w:r>
            <w:r>
              <w:t>.</w:t>
            </w:r>
          </w:p>
        </w:tc>
      </w:tr>
      <w:tr w:rsidR="00C633D4" w:rsidRPr="00346E6E" w14:paraId="00AEBC83" w14:textId="77777777" w:rsidTr="00C01479">
        <w:trPr>
          <w:trHeight w:val="225"/>
        </w:trPr>
        <w:tc>
          <w:tcPr>
            <w:tcW w:w="2070" w:type="dxa"/>
          </w:tcPr>
          <w:p w14:paraId="1F0B6D2E" w14:textId="77777777" w:rsidR="00C633D4" w:rsidRPr="00CA7122" w:rsidRDefault="00C633D4" w:rsidP="00C01479">
            <w:pPr>
              <w:spacing w:line="360" w:lineRule="auto"/>
              <w:rPr>
                <w:rStyle w:val="Strong"/>
                <w:b w:val="0"/>
                <w:bCs w:val="0"/>
                <w:szCs w:val="26"/>
                <w:shd w:val="clear" w:color="auto" w:fill="FFFFFF"/>
              </w:rPr>
            </w:pPr>
            <w:r w:rsidRPr="00CA7122">
              <w:rPr>
                <w:b/>
                <w:bCs/>
              </w:rPr>
              <w:t>Alternative Flow</w:t>
            </w:r>
          </w:p>
        </w:tc>
        <w:tc>
          <w:tcPr>
            <w:tcW w:w="6660" w:type="dxa"/>
          </w:tcPr>
          <w:p w14:paraId="14684F16" w14:textId="77777777" w:rsidR="00C633D4" w:rsidRPr="00346E6E" w:rsidRDefault="00C633D4" w:rsidP="00C01479">
            <w:pPr>
              <w:shd w:val="clear" w:color="auto" w:fill="FFFFFF"/>
              <w:spacing w:before="120" w:line="360" w:lineRule="auto"/>
              <w:rPr>
                <w:szCs w:val="26"/>
              </w:rPr>
            </w:pPr>
            <w:r>
              <w:rPr>
                <w:szCs w:val="26"/>
              </w:rPr>
              <w:t>Không có.</w:t>
            </w:r>
          </w:p>
        </w:tc>
      </w:tr>
      <w:tr w:rsidR="00C633D4" w:rsidRPr="00346E6E" w14:paraId="47DE7E94" w14:textId="77777777" w:rsidTr="00C01479">
        <w:trPr>
          <w:trHeight w:val="225"/>
        </w:trPr>
        <w:tc>
          <w:tcPr>
            <w:tcW w:w="2070" w:type="dxa"/>
          </w:tcPr>
          <w:p w14:paraId="4A82A5F0" w14:textId="77777777" w:rsidR="00C633D4" w:rsidRPr="00CA7122" w:rsidRDefault="00C633D4" w:rsidP="00C01479">
            <w:pPr>
              <w:spacing w:line="360" w:lineRule="auto"/>
              <w:rPr>
                <w:rStyle w:val="Strong"/>
                <w:b w:val="0"/>
                <w:bCs w:val="0"/>
                <w:szCs w:val="26"/>
                <w:shd w:val="clear" w:color="auto" w:fill="FFFFFF"/>
              </w:rPr>
            </w:pPr>
            <w:r w:rsidRPr="00CA7122">
              <w:rPr>
                <w:b/>
                <w:bCs/>
              </w:rPr>
              <w:t>Exception Flow</w:t>
            </w:r>
          </w:p>
        </w:tc>
        <w:tc>
          <w:tcPr>
            <w:tcW w:w="6660" w:type="dxa"/>
          </w:tcPr>
          <w:p w14:paraId="1124B272" w14:textId="77777777" w:rsidR="00C633D4" w:rsidRPr="006E475B" w:rsidRDefault="00C633D4" w:rsidP="00C01479">
            <w:pPr>
              <w:spacing w:line="360" w:lineRule="auto"/>
            </w:pPr>
          </w:p>
        </w:tc>
      </w:tr>
    </w:tbl>
    <w:p w14:paraId="75092F97" w14:textId="0C3CDA81" w:rsidR="00E23BA2" w:rsidRDefault="00E23BA2" w:rsidP="00EB699A"/>
    <w:p w14:paraId="15544F68" w14:textId="77777777" w:rsidR="008842B2" w:rsidRDefault="008842B2">
      <w:pPr>
        <w:spacing w:after="160" w:line="259" w:lineRule="auto"/>
        <w:rPr>
          <w:rFonts w:eastAsiaTheme="minorHAnsi" w:cstheme="minorBidi"/>
          <w:szCs w:val="22"/>
          <w:lang w:val="fr-FR"/>
        </w:rPr>
      </w:pPr>
      <w:r>
        <w:br w:type="page"/>
      </w:r>
    </w:p>
    <w:p w14:paraId="15973612" w14:textId="291492E6" w:rsidR="001F2246" w:rsidRDefault="000B24A5" w:rsidP="001F2246">
      <w:pPr>
        <w:pStyle w:val="0NOIDUNG"/>
        <w:ind w:firstLine="0"/>
      </w:pPr>
      <w:r>
        <w:lastRenderedPageBreak/>
        <w:t>Use</w:t>
      </w:r>
      <w:r w:rsidR="001F2246">
        <w:t>case quản lý nhân sự đối với admin</w:t>
      </w:r>
    </w:p>
    <w:p w14:paraId="0063FC40" w14:textId="5145BFF0" w:rsidR="00E23BA2" w:rsidRDefault="00C633D4" w:rsidP="00C633D4">
      <w:pPr>
        <w:pStyle w:val="0BANG"/>
      </w:pPr>
      <w:bookmarkStart w:id="148" w:name="_Toc59285382"/>
      <w:bookmarkStart w:id="149" w:name="_Toc59339802"/>
      <w:r>
        <w:t>Bả</w:t>
      </w:r>
      <w:r w:rsidR="000B24A5">
        <w:t>ng 2.5 Use</w:t>
      </w:r>
      <w:r>
        <w:t>case quản lý nhân sự đối với admin</w:t>
      </w:r>
      <w:bookmarkEnd w:id="148"/>
      <w:bookmarkEnd w:id="149"/>
    </w:p>
    <w:tbl>
      <w:tblPr>
        <w:tblStyle w:val="TableGrid"/>
        <w:tblW w:w="8730" w:type="dxa"/>
        <w:tblLook w:val="04A0" w:firstRow="1" w:lastRow="0" w:firstColumn="1" w:lastColumn="0" w:noHBand="0" w:noVBand="1"/>
      </w:tblPr>
      <w:tblGrid>
        <w:gridCol w:w="2070"/>
        <w:gridCol w:w="6660"/>
      </w:tblGrid>
      <w:tr w:rsidR="00C633D4" w:rsidRPr="00346E6E" w14:paraId="4C6FF269" w14:textId="77777777" w:rsidTr="00C01479">
        <w:trPr>
          <w:trHeight w:val="225"/>
        </w:trPr>
        <w:tc>
          <w:tcPr>
            <w:tcW w:w="2070" w:type="dxa"/>
            <w:hideMark/>
          </w:tcPr>
          <w:p w14:paraId="5A75ECBF" w14:textId="77777777" w:rsidR="00C633D4" w:rsidRPr="00CA7122" w:rsidRDefault="00C633D4" w:rsidP="00C01479">
            <w:pPr>
              <w:spacing w:line="360" w:lineRule="auto"/>
              <w:rPr>
                <w:b/>
                <w:bCs/>
                <w:szCs w:val="26"/>
              </w:rPr>
            </w:pPr>
            <w:r w:rsidRPr="00CA7122">
              <w:rPr>
                <w:b/>
                <w:bCs/>
                <w:szCs w:val="26"/>
              </w:rPr>
              <w:t>Use Case Name</w:t>
            </w:r>
          </w:p>
        </w:tc>
        <w:tc>
          <w:tcPr>
            <w:tcW w:w="6660" w:type="dxa"/>
            <w:hideMark/>
          </w:tcPr>
          <w:p w14:paraId="79083F43" w14:textId="77777777" w:rsidR="00C633D4" w:rsidRPr="00CA7122" w:rsidRDefault="00C633D4" w:rsidP="00C01479">
            <w:pPr>
              <w:spacing w:line="360" w:lineRule="auto"/>
              <w:rPr>
                <w:b/>
                <w:bCs/>
                <w:szCs w:val="26"/>
              </w:rPr>
            </w:pPr>
            <w:r>
              <w:rPr>
                <w:b/>
                <w:bCs/>
                <w:szCs w:val="26"/>
              </w:rPr>
              <w:t>Quản lý nhân sự</w:t>
            </w:r>
          </w:p>
        </w:tc>
      </w:tr>
      <w:tr w:rsidR="00C633D4" w:rsidRPr="00346E6E" w14:paraId="69E2D4A4" w14:textId="77777777" w:rsidTr="00C01479">
        <w:trPr>
          <w:trHeight w:val="416"/>
        </w:trPr>
        <w:tc>
          <w:tcPr>
            <w:tcW w:w="2070" w:type="dxa"/>
            <w:hideMark/>
          </w:tcPr>
          <w:p w14:paraId="7DB396C2" w14:textId="77777777" w:rsidR="00C633D4" w:rsidRPr="00CA7122" w:rsidRDefault="00C633D4" w:rsidP="00C01479">
            <w:pPr>
              <w:spacing w:line="360" w:lineRule="auto"/>
              <w:rPr>
                <w:b/>
                <w:bCs/>
                <w:szCs w:val="26"/>
              </w:rPr>
            </w:pPr>
            <w:r w:rsidRPr="00CA7122">
              <w:rPr>
                <w:b/>
                <w:bCs/>
                <w:szCs w:val="26"/>
              </w:rPr>
              <w:t>Description</w:t>
            </w:r>
          </w:p>
        </w:tc>
        <w:tc>
          <w:tcPr>
            <w:tcW w:w="6660" w:type="dxa"/>
            <w:hideMark/>
          </w:tcPr>
          <w:p w14:paraId="6DAB90E7" w14:textId="77777777" w:rsidR="00C633D4" w:rsidRPr="00346E6E" w:rsidRDefault="00C633D4" w:rsidP="00C01479">
            <w:pPr>
              <w:spacing w:line="360" w:lineRule="auto"/>
              <w:rPr>
                <w:szCs w:val="26"/>
              </w:rPr>
            </w:pPr>
            <w:r w:rsidRPr="00346E6E">
              <w:rPr>
                <w:szCs w:val="26"/>
              </w:rPr>
              <w:t xml:space="preserve">Là người dùng, </w:t>
            </w:r>
            <w:r>
              <w:rPr>
                <w:szCs w:val="26"/>
              </w:rPr>
              <w:t>vào màn hình quản lý nhân sự</w:t>
            </w:r>
          </w:p>
        </w:tc>
      </w:tr>
      <w:tr w:rsidR="00C633D4" w:rsidRPr="00346E6E" w14:paraId="761CFF27" w14:textId="77777777" w:rsidTr="00C01479">
        <w:trPr>
          <w:trHeight w:val="225"/>
        </w:trPr>
        <w:tc>
          <w:tcPr>
            <w:tcW w:w="2070" w:type="dxa"/>
            <w:hideMark/>
          </w:tcPr>
          <w:p w14:paraId="3E0498FB" w14:textId="77777777" w:rsidR="00C633D4" w:rsidRPr="00CA7122" w:rsidRDefault="00C633D4" w:rsidP="00C01479">
            <w:pPr>
              <w:spacing w:line="360" w:lineRule="auto"/>
              <w:rPr>
                <w:b/>
                <w:bCs/>
                <w:szCs w:val="26"/>
              </w:rPr>
            </w:pPr>
            <w:r w:rsidRPr="00CA7122">
              <w:rPr>
                <w:b/>
                <w:bCs/>
                <w:szCs w:val="26"/>
              </w:rPr>
              <w:t>Actor(s)</w:t>
            </w:r>
          </w:p>
        </w:tc>
        <w:tc>
          <w:tcPr>
            <w:tcW w:w="6660" w:type="dxa"/>
            <w:hideMark/>
          </w:tcPr>
          <w:p w14:paraId="516DA342" w14:textId="07E2391B" w:rsidR="00C633D4" w:rsidRPr="00346E6E" w:rsidRDefault="00C633D4" w:rsidP="00C01479">
            <w:pPr>
              <w:spacing w:line="360" w:lineRule="auto"/>
              <w:rPr>
                <w:szCs w:val="26"/>
              </w:rPr>
            </w:pPr>
            <w:r>
              <w:rPr>
                <w:szCs w:val="26"/>
              </w:rPr>
              <w:t>Là admin.</w:t>
            </w:r>
          </w:p>
        </w:tc>
      </w:tr>
      <w:tr w:rsidR="00C633D4" w:rsidRPr="00346E6E" w14:paraId="1F6787AB" w14:textId="77777777" w:rsidTr="00C01479">
        <w:trPr>
          <w:trHeight w:val="225"/>
        </w:trPr>
        <w:tc>
          <w:tcPr>
            <w:tcW w:w="2070" w:type="dxa"/>
            <w:hideMark/>
          </w:tcPr>
          <w:p w14:paraId="517575C0" w14:textId="77777777" w:rsidR="00C633D4" w:rsidRPr="00CA7122" w:rsidRDefault="00C633D4" w:rsidP="00C01479">
            <w:pPr>
              <w:spacing w:line="360" w:lineRule="auto"/>
              <w:rPr>
                <w:b/>
                <w:bCs/>
                <w:szCs w:val="26"/>
              </w:rPr>
            </w:pPr>
            <w:r w:rsidRPr="00CA7122">
              <w:rPr>
                <w:b/>
                <w:bCs/>
                <w:szCs w:val="26"/>
              </w:rPr>
              <w:t>Priority</w:t>
            </w:r>
          </w:p>
        </w:tc>
        <w:tc>
          <w:tcPr>
            <w:tcW w:w="6660" w:type="dxa"/>
            <w:hideMark/>
          </w:tcPr>
          <w:p w14:paraId="223326E3" w14:textId="77777777" w:rsidR="00C633D4" w:rsidRPr="00346E6E" w:rsidRDefault="00C633D4" w:rsidP="00C01479">
            <w:pPr>
              <w:spacing w:line="360" w:lineRule="auto"/>
              <w:rPr>
                <w:szCs w:val="26"/>
              </w:rPr>
            </w:pPr>
            <w:r>
              <w:rPr>
                <w:szCs w:val="26"/>
              </w:rPr>
              <w:t>Phải có.</w:t>
            </w:r>
          </w:p>
        </w:tc>
      </w:tr>
      <w:tr w:rsidR="00C633D4" w:rsidRPr="00346E6E" w14:paraId="515555F8" w14:textId="77777777" w:rsidTr="00C01479">
        <w:trPr>
          <w:trHeight w:val="225"/>
        </w:trPr>
        <w:tc>
          <w:tcPr>
            <w:tcW w:w="2070" w:type="dxa"/>
            <w:hideMark/>
          </w:tcPr>
          <w:p w14:paraId="61CC5D3F" w14:textId="77777777" w:rsidR="00C633D4" w:rsidRPr="00CA7122" w:rsidRDefault="00C633D4" w:rsidP="00C01479">
            <w:pPr>
              <w:spacing w:line="360" w:lineRule="auto"/>
              <w:rPr>
                <w:b/>
                <w:bCs/>
                <w:szCs w:val="26"/>
              </w:rPr>
            </w:pPr>
            <w:r w:rsidRPr="00CA7122">
              <w:rPr>
                <w:b/>
                <w:bCs/>
                <w:szCs w:val="26"/>
              </w:rPr>
              <w:t>Trigger</w:t>
            </w:r>
          </w:p>
        </w:tc>
        <w:tc>
          <w:tcPr>
            <w:tcW w:w="6660" w:type="dxa"/>
            <w:hideMark/>
          </w:tcPr>
          <w:p w14:paraId="78222794" w14:textId="2D82188B" w:rsidR="00C633D4" w:rsidRPr="00346E6E" w:rsidRDefault="00C633D4" w:rsidP="00A367C9">
            <w:pPr>
              <w:spacing w:line="360" w:lineRule="auto"/>
              <w:rPr>
                <w:szCs w:val="26"/>
              </w:rPr>
            </w:pPr>
            <w:r w:rsidRPr="00346E6E">
              <w:rPr>
                <w:szCs w:val="26"/>
              </w:rPr>
              <w:t xml:space="preserve">Người dùng </w:t>
            </w:r>
            <w:r w:rsidR="00A367C9">
              <w:rPr>
                <w:szCs w:val="26"/>
              </w:rPr>
              <w:t>muốn vào danh mục quản lý nhân sự</w:t>
            </w:r>
          </w:p>
        </w:tc>
      </w:tr>
      <w:tr w:rsidR="00C633D4" w:rsidRPr="00346E6E" w14:paraId="32F8629C" w14:textId="77777777" w:rsidTr="00C01479">
        <w:trPr>
          <w:trHeight w:val="225"/>
        </w:trPr>
        <w:tc>
          <w:tcPr>
            <w:tcW w:w="2070" w:type="dxa"/>
          </w:tcPr>
          <w:p w14:paraId="51CFF903" w14:textId="77777777" w:rsidR="00C633D4" w:rsidRPr="00CA7122" w:rsidRDefault="00C633D4" w:rsidP="00C01479">
            <w:pPr>
              <w:spacing w:line="360" w:lineRule="auto"/>
              <w:rPr>
                <w:szCs w:val="26"/>
              </w:rPr>
            </w:pPr>
            <w:r w:rsidRPr="00CA7122">
              <w:rPr>
                <w:rStyle w:val="Strong"/>
                <w:szCs w:val="26"/>
              </w:rPr>
              <w:t xml:space="preserve">Pre-Condition </w:t>
            </w:r>
          </w:p>
        </w:tc>
        <w:tc>
          <w:tcPr>
            <w:tcW w:w="6660" w:type="dxa"/>
          </w:tcPr>
          <w:p w14:paraId="3290D3D6" w14:textId="77777777" w:rsidR="00C633D4" w:rsidRPr="00346E6E" w:rsidRDefault="00C633D4" w:rsidP="00C01479">
            <w:pPr>
              <w:spacing w:before="120" w:line="360" w:lineRule="auto"/>
              <w:rPr>
                <w:szCs w:val="26"/>
              </w:rPr>
            </w:pPr>
            <w:r w:rsidRPr="00346E6E">
              <w:rPr>
                <w:szCs w:val="26"/>
              </w:rPr>
              <w:t>Tài khoản người dùng đã được tạo sẵn</w:t>
            </w:r>
            <w:r>
              <w:rPr>
                <w:szCs w:val="26"/>
              </w:rPr>
              <w:t>.</w:t>
            </w:r>
          </w:p>
          <w:p w14:paraId="791B9A39" w14:textId="0C062E1F" w:rsidR="00C633D4" w:rsidRPr="00346E6E" w:rsidRDefault="00C633D4" w:rsidP="00C01479">
            <w:pPr>
              <w:spacing w:before="120" w:line="360" w:lineRule="auto"/>
              <w:rPr>
                <w:szCs w:val="26"/>
              </w:rPr>
            </w:pPr>
            <w:r w:rsidRPr="00346E6E">
              <w:rPr>
                <w:szCs w:val="26"/>
              </w:rPr>
              <w:t>Tài khoản người dùng đã được phân quyền</w:t>
            </w:r>
            <w:r>
              <w:rPr>
                <w:szCs w:val="26"/>
              </w:rPr>
              <w:t xml:space="preserve"> là admin.</w:t>
            </w:r>
          </w:p>
        </w:tc>
      </w:tr>
      <w:tr w:rsidR="00C633D4" w:rsidRPr="00346E6E" w14:paraId="5106BD21" w14:textId="77777777" w:rsidTr="00C01479">
        <w:trPr>
          <w:trHeight w:val="225"/>
        </w:trPr>
        <w:tc>
          <w:tcPr>
            <w:tcW w:w="2070" w:type="dxa"/>
          </w:tcPr>
          <w:p w14:paraId="7DEBD5B5" w14:textId="77777777" w:rsidR="00C633D4" w:rsidRPr="00CA7122" w:rsidRDefault="00C633D4" w:rsidP="00C01479">
            <w:pPr>
              <w:spacing w:line="360" w:lineRule="auto"/>
              <w:rPr>
                <w:szCs w:val="26"/>
              </w:rPr>
            </w:pPr>
            <w:r w:rsidRPr="00CA7122">
              <w:rPr>
                <w:rStyle w:val="Strong"/>
                <w:szCs w:val="26"/>
                <w:shd w:val="clear" w:color="auto" w:fill="FFFFFF"/>
              </w:rPr>
              <w:t xml:space="preserve">Post-Condition </w:t>
            </w:r>
          </w:p>
        </w:tc>
        <w:tc>
          <w:tcPr>
            <w:tcW w:w="6660" w:type="dxa"/>
          </w:tcPr>
          <w:p w14:paraId="5B727531" w14:textId="13D0294B" w:rsidR="00C633D4" w:rsidRPr="00346E6E" w:rsidRDefault="00C633D4" w:rsidP="00C01479">
            <w:pPr>
              <w:shd w:val="clear" w:color="auto" w:fill="FFFFFF"/>
              <w:spacing w:before="120" w:line="360" w:lineRule="auto"/>
              <w:rPr>
                <w:szCs w:val="26"/>
              </w:rPr>
            </w:pPr>
            <w:r>
              <w:rPr>
                <w:szCs w:val="26"/>
              </w:rPr>
              <w:t>Người dùng vào</w:t>
            </w:r>
            <w:r w:rsidR="00A367C9">
              <w:rPr>
                <w:szCs w:val="26"/>
              </w:rPr>
              <w:t xml:space="preserve"> được màn hình quản lý nhà cung cấp</w:t>
            </w:r>
          </w:p>
        </w:tc>
      </w:tr>
      <w:tr w:rsidR="00C633D4" w:rsidRPr="00346E6E" w14:paraId="73245DBB" w14:textId="77777777" w:rsidTr="00C01479">
        <w:trPr>
          <w:trHeight w:val="225"/>
        </w:trPr>
        <w:tc>
          <w:tcPr>
            <w:tcW w:w="2070" w:type="dxa"/>
          </w:tcPr>
          <w:p w14:paraId="0A927D26" w14:textId="77777777" w:rsidR="00C633D4" w:rsidRPr="00CA7122" w:rsidRDefault="00C633D4" w:rsidP="00C01479">
            <w:pPr>
              <w:spacing w:line="360" w:lineRule="auto"/>
              <w:rPr>
                <w:rStyle w:val="Strong"/>
                <w:b w:val="0"/>
                <w:bCs w:val="0"/>
                <w:szCs w:val="26"/>
                <w:shd w:val="clear" w:color="auto" w:fill="FFFFFF"/>
              </w:rPr>
            </w:pPr>
            <w:r w:rsidRPr="00CA7122">
              <w:rPr>
                <w:b/>
                <w:bCs/>
              </w:rPr>
              <w:t>Basic Flow</w:t>
            </w:r>
          </w:p>
        </w:tc>
        <w:tc>
          <w:tcPr>
            <w:tcW w:w="6660" w:type="dxa"/>
          </w:tcPr>
          <w:p w14:paraId="021F7477" w14:textId="77777777" w:rsidR="00551F86" w:rsidRDefault="00C633D4" w:rsidP="001E566D">
            <w:pPr>
              <w:pStyle w:val="ListParagraph"/>
              <w:numPr>
                <w:ilvl w:val="0"/>
                <w:numId w:val="24"/>
              </w:numPr>
              <w:spacing w:line="360" w:lineRule="auto"/>
              <w:ind w:left="372"/>
              <w:jc w:val="both"/>
            </w:pPr>
            <w:r>
              <w:t xml:space="preserve">Người dùng chọn vào quản lý nhân sự. </w:t>
            </w:r>
          </w:p>
          <w:p w14:paraId="30D7CC55" w14:textId="72F56337" w:rsidR="00C633D4" w:rsidRDefault="00C633D4" w:rsidP="001E566D">
            <w:pPr>
              <w:pStyle w:val="ListParagraph"/>
              <w:numPr>
                <w:ilvl w:val="0"/>
                <w:numId w:val="24"/>
              </w:numPr>
              <w:spacing w:line="360" w:lineRule="auto"/>
              <w:ind w:left="372"/>
              <w:jc w:val="both"/>
            </w:pPr>
            <w:r>
              <w:t>Đối với tài khoả</w:t>
            </w:r>
            <w:r w:rsidR="00882E79">
              <w:t>n là admin</w:t>
            </w:r>
            <w:r>
              <w:t xml:space="preserve"> thì có chức năng xem thông tin nhân sự. sửa thông tin nhân sự và xóa thông tin nhân sự của toàn bộ công ty cũng như là thêm tài khoả</w:t>
            </w:r>
            <w:r w:rsidR="000B24A5">
              <w:t>n</w:t>
            </w:r>
            <w:r>
              <w:t xml:space="preserve"> trưởng phòng</w:t>
            </w:r>
            <w:r w:rsidR="00A367C9">
              <w:t xml:space="preserve"> và tài </w:t>
            </w:r>
            <w:r w:rsidR="001F2246">
              <w:t>khoản admin khác</w:t>
            </w:r>
            <w:r>
              <w:t>.</w:t>
            </w:r>
          </w:p>
          <w:p w14:paraId="61C6B530" w14:textId="77777777" w:rsidR="00C633D4" w:rsidRDefault="00C633D4" w:rsidP="00C01479">
            <w:pPr>
              <w:spacing w:line="360" w:lineRule="auto"/>
              <w:jc w:val="both"/>
            </w:pPr>
            <w:r>
              <w:t xml:space="preserve">Khi người dùng chọn chức năng quản lý khác </w:t>
            </w:r>
          </w:p>
          <w:p w14:paraId="1F21EA40" w14:textId="77777777" w:rsidR="00C633D4" w:rsidRPr="00801D62" w:rsidRDefault="00C633D4" w:rsidP="00C01479">
            <w:pPr>
              <w:spacing w:line="360" w:lineRule="auto"/>
            </w:pPr>
            <w:r w:rsidRPr="005A1534">
              <w:t>UseCase dừng lại</w:t>
            </w:r>
            <w:r>
              <w:t>.</w:t>
            </w:r>
          </w:p>
        </w:tc>
      </w:tr>
      <w:tr w:rsidR="00C633D4" w:rsidRPr="00346E6E" w14:paraId="53D00921" w14:textId="77777777" w:rsidTr="00C01479">
        <w:trPr>
          <w:trHeight w:val="225"/>
        </w:trPr>
        <w:tc>
          <w:tcPr>
            <w:tcW w:w="2070" w:type="dxa"/>
          </w:tcPr>
          <w:p w14:paraId="552CCFE2" w14:textId="77777777" w:rsidR="00C633D4" w:rsidRPr="00CA7122" w:rsidRDefault="00C633D4" w:rsidP="00C01479">
            <w:pPr>
              <w:spacing w:line="360" w:lineRule="auto"/>
              <w:rPr>
                <w:rStyle w:val="Strong"/>
                <w:b w:val="0"/>
                <w:bCs w:val="0"/>
                <w:szCs w:val="26"/>
                <w:shd w:val="clear" w:color="auto" w:fill="FFFFFF"/>
              </w:rPr>
            </w:pPr>
            <w:r w:rsidRPr="00CA7122">
              <w:rPr>
                <w:b/>
                <w:bCs/>
              </w:rPr>
              <w:t>Alternative Flow</w:t>
            </w:r>
          </w:p>
        </w:tc>
        <w:tc>
          <w:tcPr>
            <w:tcW w:w="6660" w:type="dxa"/>
          </w:tcPr>
          <w:p w14:paraId="3330022B" w14:textId="77777777" w:rsidR="00C633D4" w:rsidRPr="00346E6E" w:rsidRDefault="00C633D4" w:rsidP="00C01479">
            <w:pPr>
              <w:shd w:val="clear" w:color="auto" w:fill="FFFFFF"/>
              <w:spacing w:before="120" w:line="360" w:lineRule="auto"/>
              <w:rPr>
                <w:szCs w:val="26"/>
              </w:rPr>
            </w:pPr>
            <w:r>
              <w:rPr>
                <w:szCs w:val="26"/>
              </w:rPr>
              <w:t>Không có.</w:t>
            </w:r>
          </w:p>
        </w:tc>
      </w:tr>
      <w:tr w:rsidR="00C633D4" w:rsidRPr="00346E6E" w14:paraId="275EE0FE" w14:textId="77777777" w:rsidTr="00C01479">
        <w:trPr>
          <w:trHeight w:val="225"/>
        </w:trPr>
        <w:tc>
          <w:tcPr>
            <w:tcW w:w="2070" w:type="dxa"/>
          </w:tcPr>
          <w:p w14:paraId="6EFB2B33" w14:textId="77777777" w:rsidR="00C633D4" w:rsidRPr="00CA7122" w:rsidRDefault="00C633D4" w:rsidP="00C01479">
            <w:pPr>
              <w:spacing w:line="360" w:lineRule="auto"/>
              <w:rPr>
                <w:rStyle w:val="Strong"/>
                <w:b w:val="0"/>
                <w:bCs w:val="0"/>
                <w:szCs w:val="26"/>
                <w:shd w:val="clear" w:color="auto" w:fill="FFFFFF"/>
              </w:rPr>
            </w:pPr>
            <w:r w:rsidRPr="00CA7122">
              <w:rPr>
                <w:b/>
                <w:bCs/>
              </w:rPr>
              <w:t>Exception Flow</w:t>
            </w:r>
          </w:p>
        </w:tc>
        <w:tc>
          <w:tcPr>
            <w:tcW w:w="6660" w:type="dxa"/>
          </w:tcPr>
          <w:p w14:paraId="34B5392A" w14:textId="77777777" w:rsidR="00C633D4" w:rsidRPr="006E475B" w:rsidRDefault="00C633D4" w:rsidP="00C01479">
            <w:pPr>
              <w:spacing w:line="360" w:lineRule="auto"/>
            </w:pPr>
          </w:p>
        </w:tc>
      </w:tr>
    </w:tbl>
    <w:p w14:paraId="4C6F744D" w14:textId="77777777" w:rsidR="008F6116" w:rsidRDefault="008F6116" w:rsidP="00551F86">
      <w:pPr>
        <w:pStyle w:val="0LV3"/>
      </w:pPr>
    </w:p>
    <w:p w14:paraId="6D38A1B1" w14:textId="77777777" w:rsidR="008F6116" w:rsidRDefault="008F6116">
      <w:pPr>
        <w:spacing w:after="160" w:line="259" w:lineRule="auto"/>
        <w:rPr>
          <w:rFonts w:eastAsiaTheme="minorHAnsi" w:cstheme="minorBidi"/>
          <w:b/>
          <w:i/>
          <w:szCs w:val="22"/>
        </w:rPr>
      </w:pPr>
      <w:r>
        <w:br w:type="page"/>
      </w:r>
    </w:p>
    <w:p w14:paraId="44C7BCF4" w14:textId="6ACD9E23" w:rsidR="00C633D4" w:rsidRDefault="00551F86" w:rsidP="00551F86">
      <w:pPr>
        <w:pStyle w:val="0LV3"/>
      </w:pPr>
      <w:bookmarkStart w:id="150" w:name="_Toc59384756"/>
      <w:r>
        <w:lastRenderedPageBreak/>
        <w:t>2.3.4 Usecase quản lý nhà cung cấp</w:t>
      </w:r>
      <w:bookmarkEnd w:id="150"/>
    </w:p>
    <w:p w14:paraId="0B2950EF" w14:textId="008F6C47" w:rsidR="00FE2E47" w:rsidRDefault="00FE2E47" w:rsidP="00FE2E47">
      <w:pPr>
        <w:pStyle w:val="0NOIDUNG"/>
        <w:ind w:firstLine="0"/>
      </w:pPr>
      <w:r>
        <w:t>Usecase quản lý nhà cung cấp của nhân viên</w:t>
      </w:r>
    </w:p>
    <w:p w14:paraId="2240AA3C" w14:textId="17044DE8" w:rsidR="00551F86" w:rsidRDefault="00551F86" w:rsidP="00551F86">
      <w:pPr>
        <w:pStyle w:val="0BANG"/>
      </w:pPr>
      <w:bookmarkStart w:id="151" w:name="_Toc59285383"/>
      <w:bookmarkStart w:id="152" w:name="_Toc59339803"/>
      <w:r>
        <w:t>Bảng 2.6 Usecase quản lý nhà cung cấp của nhân viên</w:t>
      </w:r>
      <w:bookmarkEnd w:id="151"/>
      <w:bookmarkEnd w:id="152"/>
    </w:p>
    <w:tbl>
      <w:tblPr>
        <w:tblStyle w:val="TableGrid"/>
        <w:tblW w:w="8730" w:type="dxa"/>
        <w:tblLook w:val="04A0" w:firstRow="1" w:lastRow="0" w:firstColumn="1" w:lastColumn="0" w:noHBand="0" w:noVBand="1"/>
      </w:tblPr>
      <w:tblGrid>
        <w:gridCol w:w="2070"/>
        <w:gridCol w:w="6660"/>
      </w:tblGrid>
      <w:tr w:rsidR="00551F86" w:rsidRPr="00346E6E" w14:paraId="7076D49F" w14:textId="77777777" w:rsidTr="00C01479">
        <w:trPr>
          <w:trHeight w:val="225"/>
        </w:trPr>
        <w:tc>
          <w:tcPr>
            <w:tcW w:w="2070" w:type="dxa"/>
            <w:hideMark/>
          </w:tcPr>
          <w:p w14:paraId="21CAC197" w14:textId="77777777" w:rsidR="00551F86" w:rsidRPr="00CA7122" w:rsidRDefault="00551F86" w:rsidP="007367F2">
            <w:pPr>
              <w:spacing w:line="360" w:lineRule="auto"/>
              <w:jc w:val="center"/>
              <w:rPr>
                <w:b/>
                <w:bCs/>
                <w:szCs w:val="26"/>
              </w:rPr>
            </w:pPr>
            <w:r w:rsidRPr="00CA7122">
              <w:rPr>
                <w:b/>
                <w:bCs/>
                <w:szCs w:val="26"/>
              </w:rPr>
              <w:t>Use Case Name</w:t>
            </w:r>
          </w:p>
        </w:tc>
        <w:tc>
          <w:tcPr>
            <w:tcW w:w="6660" w:type="dxa"/>
            <w:hideMark/>
          </w:tcPr>
          <w:p w14:paraId="7A7187E2" w14:textId="43F1A7E5" w:rsidR="00551F86" w:rsidRPr="00CA7122" w:rsidRDefault="00FE2E47" w:rsidP="007367F2">
            <w:pPr>
              <w:spacing w:line="360" w:lineRule="auto"/>
              <w:jc w:val="center"/>
              <w:rPr>
                <w:b/>
                <w:bCs/>
                <w:szCs w:val="26"/>
              </w:rPr>
            </w:pPr>
            <w:r>
              <w:rPr>
                <w:b/>
                <w:bCs/>
                <w:szCs w:val="26"/>
              </w:rPr>
              <w:t>Quản lý nhà cung cấp</w:t>
            </w:r>
          </w:p>
        </w:tc>
      </w:tr>
      <w:tr w:rsidR="00551F86" w:rsidRPr="00346E6E" w14:paraId="42118BEC" w14:textId="77777777" w:rsidTr="00C01479">
        <w:trPr>
          <w:trHeight w:val="416"/>
        </w:trPr>
        <w:tc>
          <w:tcPr>
            <w:tcW w:w="2070" w:type="dxa"/>
            <w:hideMark/>
          </w:tcPr>
          <w:p w14:paraId="19C7CAC8" w14:textId="77777777" w:rsidR="00551F86" w:rsidRPr="00CA7122" w:rsidRDefault="00551F86" w:rsidP="00C01479">
            <w:pPr>
              <w:spacing w:line="360" w:lineRule="auto"/>
              <w:rPr>
                <w:b/>
                <w:bCs/>
                <w:szCs w:val="26"/>
              </w:rPr>
            </w:pPr>
            <w:r w:rsidRPr="00CA7122">
              <w:rPr>
                <w:b/>
                <w:bCs/>
                <w:szCs w:val="26"/>
              </w:rPr>
              <w:t>Description</w:t>
            </w:r>
          </w:p>
        </w:tc>
        <w:tc>
          <w:tcPr>
            <w:tcW w:w="6660" w:type="dxa"/>
            <w:hideMark/>
          </w:tcPr>
          <w:p w14:paraId="20BB073E" w14:textId="08D341F4" w:rsidR="00551F86" w:rsidRPr="00346E6E" w:rsidRDefault="00551F86" w:rsidP="00C01479">
            <w:pPr>
              <w:spacing w:line="360" w:lineRule="auto"/>
              <w:rPr>
                <w:szCs w:val="26"/>
              </w:rPr>
            </w:pPr>
            <w:r w:rsidRPr="00346E6E">
              <w:rPr>
                <w:szCs w:val="26"/>
              </w:rPr>
              <w:t xml:space="preserve">Là người dùng, </w:t>
            </w:r>
            <w:r w:rsidR="00FE2E47">
              <w:rPr>
                <w:szCs w:val="26"/>
              </w:rPr>
              <w:t>vào màn hình quản lý nhà cung cấp</w:t>
            </w:r>
          </w:p>
        </w:tc>
      </w:tr>
      <w:tr w:rsidR="00551F86" w:rsidRPr="00346E6E" w14:paraId="3F2D2082" w14:textId="77777777" w:rsidTr="00C01479">
        <w:trPr>
          <w:trHeight w:val="225"/>
        </w:trPr>
        <w:tc>
          <w:tcPr>
            <w:tcW w:w="2070" w:type="dxa"/>
            <w:hideMark/>
          </w:tcPr>
          <w:p w14:paraId="3631B1A1" w14:textId="77777777" w:rsidR="00551F86" w:rsidRPr="00CA7122" w:rsidRDefault="00551F86" w:rsidP="00C01479">
            <w:pPr>
              <w:spacing w:line="360" w:lineRule="auto"/>
              <w:rPr>
                <w:b/>
                <w:bCs/>
                <w:szCs w:val="26"/>
              </w:rPr>
            </w:pPr>
            <w:r w:rsidRPr="00CA7122">
              <w:rPr>
                <w:b/>
                <w:bCs/>
                <w:szCs w:val="26"/>
              </w:rPr>
              <w:t>Actor(s)</w:t>
            </w:r>
          </w:p>
        </w:tc>
        <w:tc>
          <w:tcPr>
            <w:tcW w:w="6660" w:type="dxa"/>
            <w:hideMark/>
          </w:tcPr>
          <w:p w14:paraId="2B783F9C" w14:textId="1A6CD983" w:rsidR="00551F86" w:rsidRPr="00346E6E" w:rsidRDefault="00551F86" w:rsidP="00A367C9">
            <w:pPr>
              <w:spacing w:line="360" w:lineRule="auto"/>
              <w:rPr>
                <w:szCs w:val="26"/>
              </w:rPr>
            </w:pPr>
            <w:r>
              <w:rPr>
                <w:szCs w:val="26"/>
              </w:rPr>
              <w:t xml:space="preserve">Là </w:t>
            </w:r>
            <w:r w:rsidR="00A367C9">
              <w:rPr>
                <w:szCs w:val="26"/>
              </w:rPr>
              <w:t>nhân viên</w:t>
            </w:r>
            <w:r>
              <w:rPr>
                <w:szCs w:val="26"/>
              </w:rPr>
              <w:t>.</w:t>
            </w:r>
          </w:p>
        </w:tc>
      </w:tr>
      <w:tr w:rsidR="00551F86" w:rsidRPr="00346E6E" w14:paraId="4C02AF45" w14:textId="77777777" w:rsidTr="00C01479">
        <w:trPr>
          <w:trHeight w:val="225"/>
        </w:trPr>
        <w:tc>
          <w:tcPr>
            <w:tcW w:w="2070" w:type="dxa"/>
            <w:hideMark/>
          </w:tcPr>
          <w:p w14:paraId="4144F717" w14:textId="77777777" w:rsidR="00551F86" w:rsidRPr="00CA7122" w:rsidRDefault="00551F86" w:rsidP="00C01479">
            <w:pPr>
              <w:spacing w:line="360" w:lineRule="auto"/>
              <w:rPr>
                <w:b/>
                <w:bCs/>
                <w:szCs w:val="26"/>
              </w:rPr>
            </w:pPr>
            <w:r w:rsidRPr="00CA7122">
              <w:rPr>
                <w:b/>
                <w:bCs/>
                <w:szCs w:val="26"/>
              </w:rPr>
              <w:t>Priority</w:t>
            </w:r>
          </w:p>
        </w:tc>
        <w:tc>
          <w:tcPr>
            <w:tcW w:w="6660" w:type="dxa"/>
            <w:hideMark/>
          </w:tcPr>
          <w:p w14:paraId="0DC7FB5C" w14:textId="77777777" w:rsidR="00551F86" w:rsidRPr="00346E6E" w:rsidRDefault="00551F86" w:rsidP="00C01479">
            <w:pPr>
              <w:spacing w:line="360" w:lineRule="auto"/>
              <w:rPr>
                <w:szCs w:val="26"/>
              </w:rPr>
            </w:pPr>
            <w:r>
              <w:rPr>
                <w:szCs w:val="26"/>
              </w:rPr>
              <w:t>Phải có.</w:t>
            </w:r>
          </w:p>
        </w:tc>
      </w:tr>
      <w:tr w:rsidR="00551F86" w:rsidRPr="00346E6E" w14:paraId="73826037" w14:textId="77777777" w:rsidTr="00C01479">
        <w:trPr>
          <w:trHeight w:val="225"/>
        </w:trPr>
        <w:tc>
          <w:tcPr>
            <w:tcW w:w="2070" w:type="dxa"/>
            <w:hideMark/>
          </w:tcPr>
          <w:p w14:paraId="1E0AC269" w14:textId="77777777" w:rsidR="00551F86" w:rsidRPr="00CA7122" w:rsidRDefault="00551F86" w:rsidP="00C01479">
            <w:pPr>
              <w:spacing w:line="360" w:lineRule="auto"/>
              <w:rPr>
                <w:b/>
                <w:bCs/>
                <w:szCs w:val="26"/>
              </w:rPr>
            </w:pPr>
            <w:r w:rsidRPr="00CA7122">
              <w:rPr>
                <w:b/>
                <w:bCs/>
                <w:szCs w:val="26"/>
              </w:rPr>
              <w:t>Trigger</w:t>
            </w:r>
          </w:p>
        </w:tc>
        <w:tc>
          <w:tcPr>
            <w:tcW w:w="6660" w:type="dxa"/>
            <w:hideMark/>
          </w:tcPr>
          <w:p w14:paraId="1DD0EF8B" w14:textId="279FF2CE" w:rsidR="00551F86" w:rsidRPr="00346E6E" w:rsidRDefault="00551F86" w:rsidP="00A367C9">
            <w:pPr>
              <w:spacing w:line="360" w:lineRule="auto"/>
              <w:rPr>
                <w:szCs w:val="26"/>
              </w:rPr>
            </w:pPr>
            <w:r w:rsidRPr="00346E6E">
              <w:rPr>
                <w:szCs w:val="26"/>
              </w:rPr>
              <w:t>Người dùng muốn</w:t>
            </w:r>
            <w:r w:rsidR="008F6116">
              <w:rPr>
                <w:szCs w:val="26"/>
              </w:rPr>
              <w:t xml:space="preserve"> vào</w:t>
            </w:r>
            <w:r w:rsidRPr="00346E6E">
              <w:rPr>
                <w:szCs w:val="26"/>
              </w:rPr>
              <w:t xml:space="preserve"> </w:t>
            </w:r>
            <w:r w:rsidR="00A367C9">
              <w:rPr>
                <w:szCs w:val="26"/>
              </w:rPr>
              <w:t>danh mục nhà cung cấp</w:t>
            </w:r>
          </w:p>
        </w:tc>
      </w:tr>
      <w:tr w:rsidR="00551F86" w:rsidRPr="00346E6E" w14:paraId="63F886AE" w14:textId="77777777" w:rsidTr="00C01479">
        <w:trPr>
          <w:trHeight w:val="225"/>
        </w:trPr>
        <w:tc>
          <w:tcPr>
            <w:tcW w:w="2070" w:type="dxa"/>
          </w:tcPr>
          <w:p w14:paraId="6BB20B13" w14:textId="77777777" w:rsidR="00551F86" w:rsidRPr="00CA7122" w:rsidRDefault="00551F86" w:rsidP="00C01479">
            <w:pPr>
              <w:spacing w:line="360" w:lineRule="auto"/>
              <w:rPr>
                <w:szCs w:val="26"/>
              </w:rPr>
            </w:pPr>
            <w:r w:rsidRPr="00CA7122">
              <w:rPr>
                <w:rStyle w:val="Strong"/>
                <w:szCs w:val="26"/>
              </w:rPr>
              <w:t xml:space="preserve">Pre-Condition </w:t>
            </w:r>
          </w:p>
        </w:tc>
        <w:tc>
          <w:tcPr>
            <w:tcW w:w="6660" w:type="dxa"/>
          </w:tcPr>
          <w:p w14:paraId="285FC3BA" w14:textId="77777777" w:rsidR="00551F86" w:rsidRPr="00346E6E" w:rsidRDefault="00551F86" w:rsidP="00C01479">
            <w:pPr>
              <w:spacing w:before="120" w:line="360" w:lineRule="auto"/>
              <w:rPr>
                <w:szCs w:val="26"/>
              </w:rPr>
            </w:pPr>
            <w:r w:rsidRPr="00346E6E">
              <w:rPr>
                <w:szCs w:val="26"/>
              </w:rPr>
              <w:t>Tài khoản người dùng đã được tạo sẵn</w:t>
            </w:r>
            <w:r>
              <w:rPr>
                <w:szCs w:val="26"/>
              </w:rPr>
              <w:t>.</w:t>
            </w:r>
          </w:p>
          <w:p w14:paraId="7CE478BB" w14:textId="62AECD5A" w:rsidR="00551F86" w:rsidRPr="00346E6E" w:rsidRDefault="00551F86" w:rsidP="00C01479">
            <w:pPr>
              <w:spacing w:before="120" w:line="360" w:lineRule="auto"/>
              <w:rPr>
                <w:szCs w:val="26"/>
              </w:rPr>
            </w:pPr>
            <w:r w:rsidRPr="00346E6E">
              <w:rPr>
                <w:szCs w:val="26"/>
              </w:rPr>
              <w:t>Tài khoản người dùng đã được phân quyền</w:t>
            </w:r>
            <w:r w:rsidR="00A367C9">
              <w:rPr>
                <w:szCs w:val="26"/>
              </w:rPr>
              <w:t xml:space="preserve"> là nhân viên</w:t>
            </w:r>
            <w:r>
              <w:rPr>
                <w:szCs w:val="26"/>
              </w:rPr>
              <w:t>.</w:t>
            </w:r>
          </w:p>
        </w:tc>
      </w:tr>
      <w:tr w:rsidR="00551F86" w:rsidRPr="00346E6E" w14:paraId="54AB6E99" w14:textId="77777777" w:rsidTr="00C01479">
        <w:trPr>
          <w:trHeight w:val="225"/>
        </w:trPr>
        <w:tc>
          <w:tcPr>
            <w:tcW w:w="2070" w:type="dxa"/>
          </w:tcPr>
          <w:p w14:paraId="5053BF04" w14:textId="77777777" w:rsidR="00551F86" w:rsidRPr="00CA7122" w:rsidRDefault="00551F86" w:rsidP="00C01479">
            <w:pPr>
              <w:spacing w:line="360" w:lineRule="auto"/>
              <w:rPr>
                <w:szCs w:val="26"/>
              </w:rPr>
            </w:pPr>
            <w:r w:rsidRPr="00CA7122">
              <w:rPr>
                <w:rStyle w:val="Strong"/>
                <w:szCs w:val="26"/>
                <w:shd w:val="clear" w:color="auto" w:fill="FFFFFF"/>
              </w:rPr>
              <w:t xml:space="preserve">Post-Condition </w:t>
            </w:r>
          </w:p>
        </w:tc>
        <w:tc>
          <w:tcPr>
            <w:tcW w:w="6660" w:type="dxa"/>
          </w:tcPr>
          <w:p w14:paraId="37D3D552" w14:textId="77E882DB" w:rsidR="00551F86" w:rsidRPr="00346E6E" w:rsidRDefault="00551F86" w:rsidP="00A367C9">
            <w:pPr>
              <w:shd w:val="clear" w:color="auto" w:fill="FFFFFF"/>
              <w:spacing w:before="120" w:line="360" w:lineRule="auto"/>
              <w:rPr>
                <w:szCs w:val="26"/>
              </w:rPr>
            </w:pPr>
            <w:r>
              <w:rPr>
                <w:szCs w:val="26"/>
              </w:rPr>
              <w:t xml:space="preserve">Người dùng vào được màn hình quản </w:t>
            </w:r>
            <w:r w:rsidR="00A367C9">
              <w:rPr>
                <w:szCs w:val="26"/>
              </w:rPr>
              <w:t>lý nhà cung cấp</w:t>
            </w:r>
          </w:p>
        </w:tc>
      </w:tr>
      <w:tr w:rsidR="00551F86" w:rsidRPr="00346E6E" w14:paraId="26261E8F" w14:textId="77777777" w:rsidTr="00C01479">
        <w:trPr>
          <w:trHeight w:val="225"/>
        </w:trPr>
        <w:tc>
          <w:tcPr>
            <w:tcW w:w="2070" w:type="dxa"/>
          </w:tcPr>
          <w:p w14:paraId="4FBECC2E" w14:textId="77777777" w:rsidR="00551F86" w:rsidRPr="00CA7122" w:rsidRDefault="00551F86" w:rsidP="00C01479">
            <w:pPr>
              <w:spacing w:line="360" w:lineRule="auto"/>
              <w:rPr>
                <w:rStyle w:val="Strong"/>
                <w:b w:val="0"/>
                <w:bCs w:val="0"/>
                <w:szCs w:val="26"/>
                <w:shd w:val="clear" w:color="auto" w:fill="FFFFFF"/>
              </w:rPr>
            </w:pPr>
            <w:r w:rsidRPr="00CA7122">
              <w:rPr>
                <w:b/>
                <w:bCs/>
              </w:rPr>
              <w:t>Basic Flow</w:t>
            </w:r>
          </w:p>
        </w:tc>
        <w:tc>
          <w:tcPr>
            <w:tcW w:w="6660" w:type="dxa"/>
          </w:tcPr>
          <w:p w14:paraId="65ABF06D" w14:textId="5B4EBA9D" w:rsidR="00551F86" w:rsidRDefault="00551F86" w:rsidP="001E566D">
            <w:pPr>
              <w:pStyle w:val="ListParagraph"/>
              <w:numPr>
                <w:ilvl w:val="0"/>
                <w:numId w:val="25"/>
              </w:numPr>
              <w:spacing w:line="360" w:lineRule="auto"/>
              <w:ind w:left="372"/>
              <w:jc w:val="both"/>
            </w:pPr>
            <w:r>
              <w:t xml:space="preserve">Người dùng chọn vào quản lý </w:t>
            </w:r>
            <w:r w:rsidR="008F6116">
              <w:t>nhà cung cấp</w:t>
            </w:r>
            <w:r>
              <w:t xml:space="preserve">. </w:t>
            </w:r>
          </w:p>
          <w:p w14:paraId="7F625B1F" w14:textId="571A7015" w:rsidR="00A367C9" w:rsidRDefault="00551F86" w:rsidP="001E566D">
            <w:pPr>
              <w:pStyle w:val="ListParagraph"/>
              <w:numPr>
                <w:ilvl w:val="0"/>
                <w:numId w:val="25"/>
              </w:numPr>
              <w:spacing w:line="360" w:lineRule="auto"/>
              <w:ind w:left="372"/>
              <w:jc w:val="both"/>
            </w:pPr>
            <w:r>
              <w:t>Đối với tài khoả</w:t>
            </w:r>
            <w:r w:rsidR="00882E79">
              <w:t>n là nhân viên</w:t>
            </w:r>
            <w:r>
              <w:t xml:space="preserve"> thì có chứ</w:t>
            </w:r>
            <w:r w:rsidR="00A367C9">
              <w:t>c năng xem</w:t>
            </w:r>
            <w:r w:rsidR="008F6116">
              <w:t>, tìm kiếm</w:t>
            </w:r>
            <w:r w:rsidR="00A367C9">
              <w:t xml:space="preserve"> thông tin của nhà cung cấp</w:t>
            </w:r>
          </w:p>
          <w:p w14:paraId="22A106A8" w14:textId="3E87EB80" w:rsidR="00551F86" w:rsidRDefault="00551F86" w:rsidP="00A367C9">
            <w:pPr>
              <w:pStyle w:val="ListParagraph"/>
              <w:spacing w:line="360" w:lineRule="auto"/>
              <w:ind w:left="88"/>
              <w:jc w:val="both"/>
            </w:pPr>
            <w:r>
              <w:t xml:space="preserve">Khi người dùng chọn chức năng quản lý khác </w:t>
            </w:r>
          </w:p>
          <w:p w14:paraId="16892391" w14:textId="77777777" w:rsidR="00551F86" w:rsidRPr="00801D62" w:rsidRDefault="00551F86" w:rsidP="00C01479">
            <w:pPr>
              <w:spacing w:line="360" w:lineRule="auto"/>
            </w:pPr>
            <w:r w:rsidRPr="005A1534">
              <w:t>UseCase dừng lại</w:t>
            </w:r>
            <w:r>
              <w:t>.</w:t>
            </w:r>
          </w:p>
        </w:tc>
      </w:tr>
      <w:tr w:rsidR="00551F86" w:rsidRPr="00346E6E" w14:paraId="32DBDB85" w14:textId="77777777" w:rsidTr="00C01479">
        <w:trPr>
          <w:trHeight w:val="225"/>
        </w:trPr>
        <w:tc>
          <w:tcPr>
            <w:tcW w:w="2070" w:type="dxa"/>
          </w:tcPr>
          <w:p w14:paraId="1F6F2639" w14:textId="77777777" w:rsidR="00551F86" w:rsidRPr="00CA7122" w:rsidRDefault="00551F86" w:rsidP="00C01479">
            <w:pPr>
              <w:spacing w:line="360" w:lineRule="auto"/>
              <w:rPr>
                <w:rStyle w:val="Strong"/>
                <w:b w:val="0"/>
                <w:bCs w:val="0"/>
                <w:szCs w:val="26"/>
                <w:shd w:val="clear" w:color="auto" w:fill="FFFFFF"/>
              </w:rPr>
            </w:pPr>
            <w:r w:rsidRPr="00CA7122">
              <w:rPr>
                <w:b/>
                <w:bCs/>
              </w:rPr>
              <w:t>Alternative Flow</w:t>
            </w:r>
          </w:p>
        </w:tc>
        <w:tc>
          <w:tcPr>
            <w:tcW w:w="6660" w:type="dxa"/>
          </w:tcPr>
          <w:p w14:paraId="061A1D1F" w14:textId="77777777" w:rsidR="00551F86" w:rsidRPr="00346E6E" w:rsidRDefault="00551F86" w:rsidP="00C01479">
            <w:pPr>
              <w:shd w:val="clear" w:color="auto" w:fill="FFFFFF"/>
              <w:spacing w:before="120" w:line="360" w:lineRule="auto"/>
              <w:rPr>
                <w:szCs w:val="26"/>
              </w:rPr>
            </w:pPr>
            <w:r>
              <w:rPr>
                <w:szCs w:val="26"/>
              </w:rPr>
              <w:t>Không có.</w:t>
            </w:r>
          </w:p>
        </w:tc>
      </w:tr>
      <w:tr w:rsidR="00551F86" w:rsidRPr="00346E6E" w14:paraId="75DD4B75" w14:textId="77777777" w:rsidTr="00C01479">
        <w:trPr>
          <w:trHeight w:val="225"/>
        </w:trPr>
        <w:tc>
          <w:tcPr>
            <w:tcW w:w="2070" w:type="dxa"/>
          </w:tcPr>
          <w:p w14:paraId="37814C11" w14:textId="77777777" w:rsidR="00551F86" w:rsidRPr="00CA7122" w:rsidRDefault="00551F86" w:rsidP="00C01479">
            <w:pPr>
              <w:spacing w:line="360" w:lineRule="auto"/>
              <w:rPr>
                <w:rStyle w:val="Strong"/>
                <w:b w:val="0"/>
                <w:bCs w:val="0"/>
                <w:szCs w:val="26"/>
                <w:shd w:val="clear" w:color="auto" w:fill="FFFFFF"/>
              </w:rPr>
            </w:pPr>
            <w:r w:rsidRPr="00CA7122">
              <w:rPr>
                <w:b/>
                <w:bCs/>
              </w:rPr>
              <w:t>Exception Flow</w:t>
            </w:r>
          </w:p>
        </w:tc>
        <w:tc>
          <w:tcPr>
            <w:tcW w:w="6660" w:type="dxa"/>
          </w:tcPr>
          <w:p w14:paraId="764FFE57" w14:textId="77777777" w:rsidR="00551F86" w:rsidRPr="006E475B" w:rsidRDefault="00551F86" w:rsidP="00C01479">
            <w:pPr>
              <w:spacing w:line="360" w:lineRule="auto"/>
            </w:pPr>
          </w:p>
        </w:tc>
      </w:tr>
    </w:tbl>
    <w:p w14:paraId="74882276" w14:textId="65A36A71" w:rsidR="00551F86" w:rsidRDefault="00551F86" w:rsidP="00551F86">
      <w:pPr>
        <w:pStyle w:val="0BANG"/>
      </w:pPr>
      <w:bookmarkStart w:id="153" w:name="_Toc59285384"/>
      <w:bookmarkStart w:id="154" w:name="_Toc59339804"/>
      <w:r>
        <w:t>Bảng 2.</w:t>
      </w:r>
      <w:r w:rsidR="008F6116">
        <w:t>7</w:t>
      </w:r>
      <w:r>
        <w:t xml:space="preserve"> Usecase quản lý nhà cung cấp của trưởng phòng và admin</w:t>
      </w:r>
      <w:bookmarkEnd w:id="153"/>
      <w:bookmarkEnd w:id="154"/>
    </w:p>
    <w:tbl>
      <w:tblPr>
        <w:tblStyle w:val="TableGrid"/>
        <w:tblW w:w="8730" w:type="dxa"/>
        <w:tblLook w:val="04A0" w:firstRow="1" w:lastRow="0" w:firstColumn="1" w:lastColumn="0" w:noHBand="0" w:noVBand="1"/>
      </w:tblPr>
      <w:tblGrid>
        <w:gridCol w:w="2070"/>
        <w:gridCol w:w="6660"/>
      </w:tblGrid>
      <w:tr w:rsidR="001F2246" w:rsidRPr="00346E6E" w14:paraId="198F02D7" w14:textId="77777777" w:rsidTr="007367F2">
        <w:trPr>
          <w:trHeight w:val="20"/>
        </w:trPr>
        <w:tc>
          <w:tcPr>
            <w:tcW w:w="2070" w:type="dxa"/>
            <w:hideMark/>
          </w:tcPr>
          <w:p w14:paraId="55B12146" w14:textId="77777777" w:rsidR="001F2246" w:rsidRPr="00CA7122" w:rsidRDefault="001F2246" w:rsidP="007367F2">
            <w:pPr>
              <w:spacing w:before="100" w:after="100" w:line="360" w:lineRule="auto"/>
              <w:jc w:val="center"/>
              <w:rPr>
                <w:b/>
                <w:bCs/>
                <w:szCs w:val="26"/>
              </w:rPr>
            </w:pPr>
            <w:r w:rsidRPr="00CA7122">
              <w:rPr>
                <w:b/>
                <w:bCs/>
                <w:szCs w:val="26"/>
              </w:rPr>
              <w:t>Use Case Name</w:t>
            </w:r>
          </w:p>
        </w:tc>
        <w:tc>
          <w:tcPr>
            <w:tcW w:w="6660" w:type="dxa"/>
            <w:hideMark/>
          </w:tcPr>
          <w:p w14:paraId="07566C8D" w14:textId="4B3FDF9F" w:rsidR="001F2246" w:rsidRPr="00CA7122" w:rsidRDefault="00A367C9" w:rsidP="007367F2">
            <w:pPr>
              <w:spacing w:before="100" w:after="100" w:line="360" w:lineRule="auto"/>
              <w:jc w:val="center"/>
              <w:rPr>
                <w:b/>
                <w:bCs/>
                <w:szCs w:val="26"/>
              </w:rPr>
            </w:pPr>
            <w:r>
              <w:rPr>
                <w:b/>
                <w:bCs/>
                <w:szCs w:val="26"/>
              </w:rPr>
              <w:t>Quản lý nhà cung cấp</w:t>
            </w:r>
          </w:p>
        </w:tc>
      </w:tr>
      <w:tr w:rsidR="001F2246" w:rsidRPr="00346E6E" w14:paraId="60677195" w14:textId="77777777" w:rsidTr="007367F2">
        <w:trPr>
          <w:trHeight w:val="20"/>
        </w:trPr>
        <w:tc>
          <w:tcPr>
            <w:tcW w:w="2070" w:type="dxa"/>
            <w:hideMark/>
          </w:tcPr>
          <w:p w14:paraId="1E6CACA0" w14:textId="77777777" w:rsidR="001F2246" w:rsidRPr="00CA7122" w:rsidRDefault="001F2246" w:rsidP="007367F2">
            <w:pPr>
              <w:spacing w:before="100" w:after="100" w:line="360" w:lineRule="auto"/>
              <w:rPr>
                <w:b/>
                <w:bCs/>
                <w:szCs w:val="26"/>
              </w:rPr>
            </w:pPr>
            <w:r w:rsidRPr="00CA7122">
              <w:rPr>
                <w:b/>
                <w:bCs/>
                <w:szCs w:val="26"/>
              </w:rPr>
              <w:t>Description</w:t>
            </w:r>
          </w:p>
        </w:tc>
        <w:tc>
          <w:tcPr>
            <w:tcW w:w="6660" w:type="dxa"/>
            <w:hideMark/>
          </w:tcPr>
          <w:p w14:paraId="4A274AA5" w14:textId="00B9EC0B" w:rsidR="001F2246" w:rsidRPr="00346E6E" w:rsidRDefault="001F2246" w:rsidP="007367F2">
            <w:pPr>
              <w:spacing w:before="100" w:after="100" w:line="360" w:lineRule="auto"/>
              <w:rPr>
                <w:szCs w:val="26"/>
              </w:rPr>
            </w:pPr>
            <w:r w:rsidRPr="00346E6E">
              <w:rPr>
                <w:szCs w:val="26"/>
              </w:rPr>
              <w:t xml:space="preserve">Là người dùng, </w:t>
            </w:r>
            <w:r>
              <w:rPr>
                <w:szCs w:val="26"/>
              </w:rPr>
              <w:t xml:space="preserve">vào màn hình quản lý </w:t>
            </w:r>
            <w:r w:rsidR="00A367C9">
              <w:rPr>
                <w:szCs w:val="26"/>
              </w:rPr>
              <w:t>nhà cung cấp</w:t>
            </w:r>
          </w:p>
        </w:tc>
      </w:tr>
      <w:tr w:rsidR="001F2246" w:rsidRPr="00346E6E" w14:paraId="475D3D3A" w14:textId="77777777" w:rsidTr="007367F2">
        <w:trPr>
          <w:trHeight w:val="20"/>
        </w:trPr>
        <w:tc>
          <w:tcPr>
            <w:tcW w:w="2070" w:type="dxa"/>
            <w:hideMark/>
          </w:tcPr>
          <w:p w14:paraId="7B7D5291" w14:textId="77777777" w:rsidR="001F2246" w:rsidRPr="00CA7122" w:rsidRDefault="001F2246" w:rsidP="007367F2">
            <w:pPr>
              <w:spacing w:before="100" w:after="100" w:line="360" w:lineRule="auto"/>
              <w:rPr>
                <w:b/>
                <w:bCs/>
                <w:szCs w:val="26"/>
              </w:rPr>
            </w:pPr>
            <w:r w:rsidRPr="00CA7122">
              <w:rPr>
                <w:b/>
                <w:bCs/>
                <w:szCs w:val="26"/>
              </w:rPr>
              <w:t>Actor(s)</w:t>
            </w:r>
          </w:p>
        </w:tc>
        <w:tc>
          <w:tcPr>
            <w:tcW w:w="6660" w:type="dxa"/>
            <w:hideMark/>
          </w:tcPr>
          <w:p w14:paraId="11D58508" w14:textId="74E89CE0" w:rsidR="001F2246" w:rsidRPr="00346E6E" w:rsidRDefault="001F2246" w:rsidP="007367F2">
            <w:pPr>
              <w:spacing w:before="100" w:after="100" w:line="360" w:lineRule="auto"/>
              <w:rPr>
                <w:szCs w:val="26"/>
              </w:rPr>
            </w:pPr>
            <w:r>
              <w:rPr>
                <w:szCs w:val="26"/>
              </w:rPr>
              <w:t xml:space="preserve">Là </w:t>
            </w:r>
            <w:r w:rsidR="00EB353A">
              <w:rPr>
                <w:szCs w:val="26"/>
              </w:rPr>
              <w:t xml:space="preserve">trưởng phòng, </w:t>
            </w:r>
            <w:r>
              <w:rPr>
                <w:szCs w:val="26"/>
              </w:rPr>
              <w:t>admin.</w:t>
            </w:r>
          </w:p>
        </w:tc>
      </w:tr>
      <w:tr w:rsidR="001F2246" w:rsidRPr="00346E6E" w14:paraId="4D4A5054" w14:textId="77777777" w:rsidTr="007367F2">
        <w:trPr>
          <w:trHeight w:val="20"/>
        </w:trPr>
        <w:tc>
          <w:tcPr>
            <w:tcW w:w="2070" w:type="dxa"/>
            <w:hideMark/>
          </w:tcPr>
          <w:p w14:paraId="5F02B22F" w14:textId="77777777" w:rsidR="001F2246" w:rsidRPr="00CA7122" w:rsidRDefault="001F2246" w:rsidP="007367F2">
            <w:pPr>
              <w:spacing w:before="100" w:after="100" w:line="360" w:lineRule="auto"/>
              <w:rPr>
                <w:b/>
                <w:bCs/>
                <w:szCs w:val="26"/>
              </w:rPr>
            </w:pPr>
            <w:r w:rsidRPr="00CA7122">
              <w:rPr>
                <w:b/>
                <w:bCs/>
                <w:szCs w:val="26"/>
              </w:rPr>
              <w:t>Priority</w:t>
            </w:r>
          </w:p>
        </w:tc>
        <w:tc>
          <w:tcPr>
            <w:tcW w:w="6660" w:type="dxa"/>
            <w:hideMark/>
          </w:tcPr>
          <w:p w14:paraId="057AA64B" w14:textId="77777777" w:rsidR="001F2246" w:rsidRPr="00346E6E" w:rsidRDefault="001F2246" w:rsidP="007367F2">
            <w:pPr>
              <w:spacing w:before="100" w:after="100" w:line="360" w:lineRule="auto"/>
              <w:rPr>
                <w:szCs w:val="26"/>
              </w:rPr>
            </w:pPr>
            <w:r>
              <w:rPr>
                <w:szCs w:val="26"/>
              </w:rPr>
              <w:t>Phải có.</w:t>
            </w:r>
          </w:p>
        </w:tc>
      </w:tr>
      <w:tr w:rsidR="001F2246" w:rsidRPr="00346E6E" w14:paraId="3F299CDD" w14:textId="77777777" w:rsidTr="007367F2">
        <w:trPr>
          <w:trHeight w:val="20"/>
        </w:trPr>
        <w:tc>
          <w:tcPr>
            <w:tcW w:w="2070" w:type="dxa"/>
            <w:hideMark/>
          </w:tcPr>
          <w:p w14:paraId="36F8927D" w14:textId="77777777" w:rsidR="001F2246" w:rsidRPr="00CA7122" w:rsidRDefault="001F2246" w:rsidP="007367F2">
            <w:pPr>
              <w:spacing w:before="100" w:after="100" w:line="360" w:lineRule="auto"/>
              <w:rPr>
                <w:b/>
                <w:bCs/>
                <w:szCs w:val="26"/>
              </w:rPr>
            </w:pPr>
            <w:r w:rsidRPr="00CA7122">
              <w:rPr>
                <w:b/>
                <w:bCs/>
                <w:szCs w:val="26"/>
              </w:rPr>
              <w:t>Trigger</w:t>
            </w:r>
          </w:p>
        </w:tc>
        <w:tc>
          <w:tcPr>
            <w:tcW w:w="6660" w:type="dxa"/>
            <w:hideMark/>
          </w:tcPr>
          <w:p w14:paraId="7918956E" w14:textId="6FFC2204" w:rsidR="001F2246" w:rsidRPr="00346E6E" w:rsidRDefault="001F2246" w:rsidP="007367F2">
            <w:pPr>
              <w:spacing w:before="100" w:after="100" w:line="360" w:lineRule="auto"/>
              <w:rPr>
                <w:szCs w:val="26"/>
              </w:rPr>
            </w:pPr>
            <w:r w:rsidRPr="00346E6E">
              <w:rPr>
                <w:szCs w:val="26"/>
              </w:rPr>
              <w:t xml:space="preserve">Người dùng </w:t>
            </w:r>
            <w:r w:rsidR="00A367C9">
              <w:rPr>
                <w:szCs w:val="26"/>
              </w:rPr>
              <w:t>vào danh mục nhà cung cấp</w:t>
            </w:r>
          </w:p>
        </w:tc>
      </w:tr>
      <w:tr w:rsidR="001F2246" w:rsidRPr="00346E6E" w14:paraId="029276B8" w14:textId="77777777" w:rsidTr="007367F2">
        <w:trPr>
          <w:trHeight w:val="20"/>
        </w:trPr>
        <w:tc>
          <w:tcPr>
            <w:tcW w:w="2070" w:type="dxa"/>
          </w:tcPr>
          <w:p w14:paraId="3A73A686" w14:textId="77777777" w:rsidR="001F2246" w:rsidRPr="00CA7122" w:rsidRDefault="001F2246" w:rsidP="007367F2">
            <w:pPr>
              <w:spacing w:before="100" w:after="100" w:line="360" w:lineRule="auto"/>
              <w:rPr>
                <w:szCs w:val="26"/>
              </w:rPr>
            </w:pPr>
            <w:r w:rsidRPr="00CA7122">
              <w:rPr>
                <w:rStyle w:val="Strong"/>
                <w:szCs w:val="26"/>
              </w:rPr>
              <w:lastRenderedPageBreak/>
              <w:t xml:space="preserve">Pre-Condition </w:t>
            </w:r>
          </w:p>
        </w:tc>
        <w:tc>
          <w:tcPr>
            <w:tcW w:w="6660" w:type="dxa"/>
          </w:tcPr>
          <w:p w14:paraId="01C82D2A" w14:textId="77777777" w:rsidR="001F2246" w:rsidRPr="00346E6E" w:rsidRDefault="001F2246" w:rsidP="007367F2">
            <w:pPr>
              <w:spacing w:before="100" w:after="100" w:line="360" w:lineRule="auto"/>
              <w:rPr>
                <w:szCs w:val="26"/>
              </w:rPr>
            </w:pPr>
            <w:r w:rsidRPr="00346E6E">
              <w:rPr>
                <w:szCs w:val="26"/>
              </w:rPr>
              <w:t>Tài khoản người dùng đã được tạo sẵn</w:t>
            </w:r>
            <w:r>
              <w:rPr>
                <w:szCs w:val="26"/>
              </w:rPr>
              <w:t>.</w:t>
            </w:r>
          </w:p>
          <w:p w14:paraId="7779467F" w14:textId="63F8C894" w:rsidR="001F2246" w:rsidRPr="00346E6E" w:rsidRDefault="001F2246" w:rsidP="007367F2">
            <w:pPr>
              <w:spacing w:before="100" w:after="100" w:line="360" w:lineRule="auto"/>
              <w:rPr>
                <w:szCs w:val="26"/>
              </w:rPr>
            </w:pPr>
            <w:r w:rsidRPr="00346E6E">
              <w:rPr>
                <w:szCs w:val="26"/>
              </w:rPr>
              <w:t>Tài khoản người dùng đã được phân quyền</w:t>
            </w:r>
            <w:r>
              <w:rPr>
                <w:szCs w:val="26"/>
              </w:rPr>
              <w:t xml:space="preserve"> là </w:t>
            </w:r>
            <w:r w:rsidR="00EB353A">
              <w:rPr>
                <w:szCs w:val="26"/>
              </w:rPr>
              <w:t>trưởng phòng, admin</w:t>
            </w:r>
            <w:r>
              <w:rPr>
                <w:szCs w:val="26"/>
              </w:rPr>
              <w:t>.</w:t>
            </w:r>
          </w:p>
        </w:tc>
      </w:tr>
      <w:tr w:rsidR="001F2246" w:rsidRPr="00346E6E" w14:paraId="2A6791A4" w14:textId="77777777" w:rsidTr="007367F2">
        <w:trPr>
          <w:trHeight w:val="20"/>
        </w:trPr>
        <w:tc>
          <w:tcPr>
            <w:tcW w:w="2070" w:type="dxa"/>
          </w:tcPr>
          <w:p w14:paraId="47E12FB5" w14:textId="77777777" w:rsidR="001F2246" w:rsidRPr="00CA7122" w:rsidRDefault="001F2246" w:rsidP="007367F2">
            <w:pPr>
              <w:spacing w:before="100" w:after="100" w:line="360" w:lineRule="auto"/>
              <w:rPr>
                <w:szCs w:val="26"/>
              </w:rPr>
            </w:pPr>
            <w:r w:rsidRPr="00CA7122">
              <w:rPr>
                <w:rStyle w:val="Strong"/>
                <w:szCs w:val="26"/>
                <w:shd w:val="clear" w:color="auto" w:fill="FFFFFF"/>
              </w:rPr>
              <w:t xml:space="preserve">Post-Condition </w:t>
            </w:r>
          </w:p>
        </w:tc>
        <w:tc>
          <w:tcPr>
            <w:tcW w:w="6660" w:type="dxa"/>
          </w:tcPr>
          <w:p w14:paraId="24F01BCF" w14:textId="273F7D95" w:rsidR="001F2246" w:rsidRPr="00346E6E" w:rsidRDefault="001F2246" w:rsidP="007367F2">
            <w:pPr>
              <w:shd w:val="clear" w:color="auto" w:fill="FFFFFF"/>
              <w:spacing w:before="100" w:after="100" w:line="360" w:lineRule="auto"/>
              <w:rPr>
                <w:szCs w:val="26"/>
              </w:rPr>
            </w:pPr>
            <w:r>
              <w:rPr>
                <w:szCs w:val="26"/>
              </w:rPr>
              <w:t>Người dùng vào</w:t>
            </w:r>
            <w:r w:rsidR="00EB353A">
              <w:rPr>
                <w:szCs w:val="26"/>
              </w:rPr>
              <w:t xml:space="preserve"> được màn hình quản lý nhà cung cấp</w:t>
            </w:r>
          </w:p>
        </w:tc>
      </w:tr>
      <w:tr w:rsidR="001F2246" w:rsidRPr="00346E6E" w14:paraId="271B1693" w14:textId="77777777" w:rsidTr="007367F2">
        <w:trPr>
          <w:trHeight w:val="20"/>
        </w:trPr>
        <w:tc>
          <w:tcPr>
            <w:tcW w:w="2070" w:type="dxa"/>
          </w:tcPr>
          <w:p w14:paraId="624B1851" w14:textId="77777777" w:rsidR="001F2246" w:rsidRPr="00CA7122" w:rsidRDefault="001F2246" w:rsidP="007367F2">
            <w:pPr>
              <w:spacing w:before="100" w:after="100" w:line="360" w:lineRule="auto"/>
              <w:rPr>
                <w:rStyle w:val="Strong"/>
                <w:b w:val="0"/>
                <w:bCs w:val="0"/>
                <w:szCs w:val="26"/>
                <w:shd w:val="clear" w:color="auto" w:fill="FFFFFF"/>
              </w:rPr>
            </w:pPr>
            <w:r w:rsidRPr="00CA7122">
              <w:rPr>
                <w:b/>
                <w:bCs/>
              </w:rPr>
              <w:t>Basic Flow</w:t>
            </w:r>
          </w:p>
        </w:tc>
        <w:tc>
          <w:tcPr>
            <w:tcW w:w="6660" w:type="dxa"/>
          </w:tcPr>
          <w:p w14:paraId="75F0D029" w14:textId="5778508F" w:rsidR="001F2246" w:rsidRDefault="001F2246" w:rsidP="007367F2">
            <w:pPr>
              <w:pStyle w:val="ListParagraph"/>
              <w:numPr>
                <w:ilvl w:val="0"/>
                <w:numId w:val="26"/>
              </w:numPr>
              <w:spacing w:before="100" w:after="100" w:line="360" w:lineRule="auto"/>
              <w:ind w:left="372" w:hanging="372"/>
              <w:jc w:val="both"/>
            </w:pPr>
            <w:r>
              <w:t>Người dùng chọn vào quả</w:t>
            </w:r>
            <w:r w:rsidR="000B62E0">
              <w:t>n lý nhà cung cấp</w:t>
            </w:r>
            <w:r>
              <w:t xml:space="preserve">. </w:t>
            </w:r>
          </w:p>
          <w:p w14:paraId="326EB4F3" w14:textId="304CFF1B" w:rsidR="001F2246" w:rsidRDefault="001F2246" w:rsidP="007367F2">
            <w:pPr>
              <w:pStyle w:val="ListParagraph"/>
              <w:numPr>
                <w:ilvl w:val="0"/>
                <w:numId w:val="26"/>
              </w:numPr>
              <w:spacing w:before="100" w:after="100" w:line="360" w:lineRule="auto"/>
              <w:ind w:left="372"/>
              <w:jc w:val="both"/>
            </w:pPr>
            <w:r>
              <w:t>Đối với tài khoản là trưởng phòng</w:t>
            </w:r>
            <w:r w:rsidR="00EB353A">
              <w:t>, admin</w:t>
            </w:r>
            <w:r>
              <w:t xml:space="preserve"> thì có chức năng xem thông tin </w:t>
            </w:r>
            <w:r w:rsidR="00EB353A">
              <w:rPr>
                <w:szCs w:val="26"/>
              </w:rPr>
              <w:t>nhà cung cấp</w:t>
            </w:r>
            <w:r>
              <w:t xml:space="preserve">. sửa thông tin </w:t>
            </w:r>
            <w:r w:rsidR="00EB353A">
              <w:rPr>
                <w:szCs w:val="26"/>
              </w:rPr>
              <w:t>nhà cung cấp</w:t>
            </w:r>
            <w:r w:rsidR="00EB353A">
              <w:t xml:space="preserve"> </w:t>
            </w:r>
            <w:r>
              <w:t xml:space="preserve">và xóa </w:t>
            </w:r>
            <w:r w:rsidR="00EB353A">
              <w:rPr>
                <w:szCs w:val="26"/>
              </w:rPr>
              <w:t>nhà cung cấp</w:t>
            </w:r>
            <w:r>
              <w:t>.</w:t>
            </w:r>
          </w:p>
          <w:p w14:paraId="5C209216" w14:textId="77777777" w:rsidR="001F2246" w:rsidRDefault="001F2246" w:rsidP="007367F2">
            <w:pPr>
              <w:spacing w:before="100" w:after="100" w:line="360" w:lineRule="auto"/>
              <w:jc w:val="both"/>
            </w:pPr>
            <w:r>
              <w:t xml:space="preserve">Khi người dùng chọn chức năng quản lý khác </w:t>
            </w:r>
          </w:p>
          <w:p w14:paraId="68913E97" w14:textId="77777777" w:rsidR="001F2246" w:rsidRPr="00801D62" w:rsidRDefault="001F2246" w:rsidP="007367F2">
            <w:pPr>
              <w:spacing w:before="100" w:after="100" w:line="360" w:lineRule="auto"/>
            </w:pPr>
            <w:r w:rsidRPr="005A1534">
              <w:t>UseCase dừng lại</w:t>
            </w:r>
            <w:r>
              <w:t>.</w:t>
            </w:r>
          </w:p>
        </w:tc>
      </w:tr>
      <w:tr w:rsidR="001F2246" w:rsidRPr="00346E6E" w14:paraId="6000CA48" w14:textId="77777777" w:rsidTr="007367F2">
        <w:trPr>
          <w:trHeight w:val="20"/>
        </w:trPr>
        <w:tc>
          <w:tcPr>
            <w:tcW w:w="2070" w:type="dxa"/>
          </w:tcPr>
          <w:p w14:paraId="553DD892" w14:textId="77777777" w:rsidR="001F2246" w:rsidRPr="00CA7122" w:rsidRDefault="001F2246" w:rsidP="007367F2">
            <w:pPr>
              <w:spacing w:before="100" w:after="100" w:line="360" w:lineRule="auto"/>
              <w:rPr>
                <w:rStyle w:val="Strong"/>
                <w:b w:val="0"/>
                <w:bCs w:val="0"/>
                <w:szCs w:val="26"/>
                <w:shd w:val="clear" w:color="auto" w:fill="FFFFFF"/>
              </w:rPr>
            </w:pPr>
            <w:r w:rsidRPr="00CA7122">
              <w:rPr>
                <w:b/>
                <w:bCs/>
              </w:rPr>
              <w:t>Alternative Flow</w:t>
            </w:r>
          </w:p>
        </w:tc>
        <w:tc>
          <w:tcPr>
            <w:tcW w:w="6660" w:type="dxa"/>
          </w:tcPr>
          <w:p w14:paraId="40AA4AB5" w14:textId="77777777" w:rsidR="001F2246" w:rsidRPr="00346E6E" w:rsidRDefault="001F2246" w:rsidP="007367F2">
            <w:pPr>
              <w:shd w:val="clear" w:color="auto" w:fill="FFFFFF"/>
              <w:spacing w:before="100" w:after="100" w:line="360" w:lineRule="auto"/>
              <w:rPr>
                <w:szCs w:val="26"/>
              </w:rPr>
            </w:pPr>
            <w:r>
              <w:rPr>
                <w:szCs w:val="26"/>
              </w:rPr>
              <w:t>Không có.</w:t>
            </w:r>
          </w:p>
        </w:tc>
      </w:tr>
      <w:tr w:rsidR="001F2246" w:rsidRPr="00346E6E" w14:paraId="062BE6BC" w14:textId="77777777" w:rsidTr="007367F2">
        <w:trPr>
          <w:trHeight w:val="20"/>
        </w:trPr>
        <w:tc>
          <w:tcPr>
            <w:tcW w:w="2070" w:type="dxa"/>
          </w:tcPr>
          <w:p w14:paraId="195D25C4" w14:textId="77777777" w:rsidR="001F2246" w:rsidRPr="00CA7122" w:rsidRDefault="001F2246" w:rsidP="007367F2">
            <w:pPr>
              <w:spacing w:before="100" w:after="100" w:line="360" w:lineRule="auto"/>
              <w:rPr>
                <w:rStyle w:val="Strong"/>
                <w:b w:val="0"/>
                <w:bCs w:val="0"/>
                <w:szCs w:val="26"/>
                <w:shd w:val="clear" w:color="auto" w:fill="FFFFFF"/>
              </w:rPr>
            </w:pPr>
            <w:r w:rsidRPr="00CA7122">
              <w:rPr>
                <w:b/>
                <w:bCs/>
              </w:rPr>
              <w:t>Exception Flow</w:t>
            </w:r>
          </w:p>
        </w:tc>
        <w:tc>
          <w:tcPr>
            <w:tcW w:w="6660" w:type="dxa"/>
          </w:tcPr>
          <w:p w14:paraId="257EA27A" w14:textId="77777777" w:rsidR="001F2246" w:rsidRPr="006E475B" w:rsidRDefault="001F2246" w:rsidP="007367F2">
            <w:pPr>
              <w:spacing w:before="100" w:after="100" w:line="360" w:lineRule="auto"/>
            </w:pPr>
          </w:p>
        </w:tc>
      </w:tr>
    </w:tbl>
    <w:p w14:paraId="419EB8C3" w14:textId="7373046E" w:rsidR="00551F86" w:rsidRDefault="00F545C6" w:rsidP="00551F86">
      <w:pPr>
        <w:pStyle w:val="0LV3"/>
      </w:pPr>
      <w:bookmarkStart w:id="155" w:name="_Toc59384757"/>
      <w:r>
        <w:t>2.3.5 Usec</w:t>
      </w:r>
      <w:r w:rsidR="00551F86">
        <w:t>ase quản lý bộ phận</w:t>
      </w:r>
      <w:bookmarkEnd w:id="155"/>
    </w:p>
    <w:p w14:paraId="506A71E3" w14:textId="2D868928" w:rsidR="00EB353A" w:rsidRDefault="00551F86" w:rsidP="00551F86">
      <w:pPr>
        <w:pStyle w:val="0BANG"/>
      </w:pPr>
      <w:bookmarkStart w:id="156" w:name="_Toc59285385"/>
      <w:bookmarkStart w:id="157" w:name="_Toc59339805"/>
      <w:r>
        <w:t>Bả</w:t>
      </w:r>
      <w:r w:rsidR="00F545C6">
        <w:t>ng 2.8 Use</w:t>
      </w:r>
      <w:r>
        <w:t>case quả</w:t>
      </w:r>
      <w:r w:rsidR="00455FE5">
        <w:t>n lý bộ phận</w:t>
      </w:r>
      <w:r>
        <w:t xml:space="preserve"> của admin</w:t>
      </w:r>
      <w:bookmarkEnd w:id="156"/>
      <w:bookmarkEnd w:id="157"/>
    </w:p>
    <w:tbl>
      <w:tblPr>
        <w:tblStyle w:val="TableGrid"/>
        <w:tblW w:w="8730" w:type="dxa"/>
        <w:tblLook w:val="04A0" w:firstRow="1" w:lastRow="0" w:firstColumn="1" w:lastColumn="0" w:noHBand="0" w:noVBand="1"/>
      </w:tblPr>
      <w:tblGrid>
        <w:gridCol w:w="2070"/>
        <w:gridCol w:w="6660"/>
      </w:tblGrid>
      <w:tr w:rsidR="00EB353A" w:rsidRPr="00346E6E" w14:paraId="0AFF95A1" w14:textId="77777777" w:rsidTr="00C01479">
        <w:trPr>
          <w:trHeight w:val="225"/>
        </w:trPr>
        <w:tc>
          <w:tcPr>
            <w:tcW w:w="2070" w:type="dxa"/>
            <w:hideMark/>
          </w:tcPr>
          <w:p w14:paraId="1E9FE191" w14:textId="77777777" w:rsidR="00EB353A" w:rsidRPr="00CA7122" w:rsidRDefault="00EB353A" w:rsidP="007367F2">
            <w:pPr>
              <w:spacing w:before="60" w:after="60" w:line="360" w:lineRule="auto"/>
              <w:jc w:val="center"/>
              <w:rPr>
                <w:b/>
                <w:bCs/>
                <w:szCs w:val="26"/>
              </w:rPr>
            </w:pPr>
            <w:r w:rsidRPr="00CA7122">
              <w:rPr>
                <w:b/>
                <w:bCs/>
                <w:szCs w:val="26"/>
              </w:rPr>
              <w:t>Use Case Name</w:t>
            </w:r>
          </w:p>
        </w:tc>
        <w:tc>
          <w:tcPr>
            <w:tcW w:w="6660" w:type="dxa"/>
            <w:hideMark/>
          </w:tcPr>
          <w:p w14:paraId="769D48D2" w14:textId="30D1700E" w:rsidR="00EB353A" w:rsidRPr="00CA7122" w:rsidRDefault="00EB353A" w:rsidP="007367F2">
            <w:pPr>
              <w:spacing w:before="60" w:after="60" w:line="360" w:lineRule="auto"/>
              <w:jc w:val="center"/>
              <w:rPr>
                <w:b/>
                <w:bCs/>
                <w:szCs w:val="26"/>
              </w:rPr>
            </w:pPr>
            <w:r>
              <w:rPr>
                <w:b/>
                <w:bCs/>
                <w:szCs w:val="26"/>
              </w:rPr>
              <w:t>Quản lý bộ phận</w:t>
            </w:r>
          </w:p>
        </w:tc>
      </w:tr>
      <w:tr w:rsidR="00EB353A" w:rsidRPr="00346E6E" w14:paraId="70BB3470" w14:textId="77777777" w:rsidTr="00C01479">
        <w:trPr>
          <w:trHeight w:val="416"/>
        </w:trPr>
        <w:tc>
          <w:tcPr>
            <w:tcW w:w="2070" w:type="dxa"/>
            <w:hideMark/>
          </w:tcPr>
          <w:p w14:paraId="0A1C065A" w14:textId="77777777" w:rsidR="00EB353A" w:rsidRPr="00CA7122" w:rsidRDefault="00EB353A" w:rsidP="007367F2">
            <w:pPr>
              <w:spacing w:before="60" w:after="60" w:line="360" w:lineRule="auto"/>
              <w:rPr>
                <w:b/>
                <w:bCs/>
                <w:szCs w:val="26"/>
              </w:rPr>
            </w:pPr>
            <w:r w:rsidRPr="00CA7122">
              <w:rPr>
                <w:b/>
                <w:bCs/>
                <w:szCs w:val="26"/>
              </w:rPr>
              <w:t>Description</w:t>
            </w:r>
          </w:p>
        </w:tc>
        <w:tc>
          <w:tcPr>
            <w:tcW w:w="6660" w:type="dxa"/>
            <w:hideMark/>
          </w:tcPr>
          <w:p w14:paraId="702C5B65" w14:textId="14E51486" w:rsidR="00EB353A" w:rsidRPr="00346E6E" w:rsidRDefault="00EB353A" w:rsidP="007367F2">
            <w:pPr>
              <w:spacing w:before="60" w:after="60" w:line="360" w:lineRule="auto"/>
              <w:rPr>
                <w:szCs w:val="26"/>
              </w:rPr>
            </w:pPr>
            <w:r w:rsidRPr="00346E6E">
              <w:rPr>
                <w:szCs w:val="26"/>
              </w:rPr>
              <w:t xml:space="preserve">Là người dùng, </w:t>
            </w:r>
            <w:r>
              <w:rPr>
                <w:szCs w:val="26"/>
              </w:rPr>
              <w:t>vào màn hình quản lý bộ phận</w:t>
            </w:r>
          </w:p>
        </w:tc>
      </w:tr>
      <w:tr w:rsidR="00EB353A" w:rsidRPr="00346E6E" w14:paraId="02FB0DBB" w14:textId="77777777" w:rsidTr="00C01479">
        <w:trPr>
          <w:trHeight w:val="225"/>
        </w:trPr>
        <w:tc>
          <w:tcPr>
            <w:tcW w:w="2070" w:type="dxa"/>
            <w:hideMark/>
          </w:tcPr>
          <w:p w14:paraId="58D7AB8A" w14:textId="77777777" w:rsidR="00EB353A" w:rsidRPr="00CA7122" w:rsidRDefault="00EB353A" w:rsidP="007367F2">
            <w:pPr>
              <w:spacing w:before="60" w:after="60" w:line="360" w:lineRule="auto"/>
              <w:rPr>
                <w:b/>
                <w:bCs/>
                <w:szCs w:val="26"/>
              </w:rPr>
            </w:pPr>
            <w:r w:rsidRPr="00CA7122">
              <w:rPr>
                <w:b/>
                <w:bCs/>
                <w:szCs w:val="26"/>
              </w:rPr>
              <w:t>Actor(s)</w:t>
            </w:r>
          </w:p>
        </w:tc>
        <w:tc>
          <w:tcPr>
            <w:tcW w:w="6660" w:type="dxa"/>
            <w:hideMark/>
          </w:tcPr>
          <w:p w14:paraId="64DCBAE7" w14:textId="4AEDC997" w:rsidR="00EB353A" w:rsidRPr="00346E6E" w:rsidRDefault="00EB353A" w:rsidP="007367F2">
            <w:pPr>
              <w:spacing w:before="60" w:after="60" w:line="360" w:lineRule="auto"/>
              <w:rPr>
                <w:szCs w:val="26"/>
              </w:rPr>
            </w:pPr>
            <w:r>
              <w:rPr>
                <w:szCs w:val="26"/>
              </w:rPr>
              <w:t>Là admin.</w:t>
            </w:r>
          </w:p>
        </w:tc>
      </w:tr>
      <w:tr w:rsidR="00EB353A" w:rsidRPr="00346E6E" w14:paraId="5666AE36" w14:textId="77777777" w:rsidTr="00C01479">
        <w:trPr>
          <w:trHeight w:val="225"/>
        </w:trPr>
        <w:tc>
          <w:tcPr>
            <w:tcW w:w="2070" w:type="dxa"/>
            <w:hideMark/>
          </w:tcPr>
          <w:p w14:paraId="744A824B" w14:textId="77777777" w:rsidR="00EB353A" w:rsidRPr="00CA7122" w:rsidRDefault="00EB353A" w:rsidP="007367F2">
            <w:pPr>
              <w:spacing w:before="60" w:after="60" w:line="360" w:lineRule="auto"/>
              <w:rPr>
                <w:b/>
                <w:bCs/>
                <w:szCs w:val="26"/>
              </w:rPr>
            </w:pPr>
            <w:r w:rsidRPr="00CA7122">
              <w:rPr>
                <w:b/>
                <w:bCs/>
                <w:szCs w:val="26"/>
              </w:rPr>
              <w:t>Priority</w:t>
            </w:r>
          </w:p>
        </w:tc>
        <w:tc>
          <w:tcPr>
            <w:tcW w:w="6660" w:type="dxa"/>
            <w:hideMark/>
          </w:tcPr>
          <w:p w14:paraId="69755C66" w14:textId="77777777" w:rsidR="00EB353A" w:rsidRPr="00346E6E" w:rsidRDefault="00EB353A" w:rsidP="007367F2">
            <w:pPr>
              <w:spacing w:before="60" w:after="60" w:line="360" w:lineRule="auto"/>
              <w:rPr>
                <w:szCs w:val="26"/>
              </w:rPr>
            </w:pPr>
            <w:r>
              <w:rPr>
                <w:szCs w:val="26"/>
              </w:rPr>
              <w:t>Phải có.</w:t>
            </w:r>
          </w:p>
        </w:tc>
      </w:tr>
      <w:tr w:rsidR="00EB353A" w:rsidRPr="00346E6E" w14:paraId="0B2AE2D5" w14:textId="77777777" w:rsidTr="00C01479">
        <w:trPr>
          <w:trHeight w:val="225"/>
        </w:trPr>
        <w:tc>
          <w:tcPr>
            <w:tcW w:w="2070" w:type="dxa"/>
            <w:hideMark/>
          </w:tcPr>
          <w:p w14:paraId="3C3642CE" w14:textId="77777777" w:rsidR="00EB353A" w:rsidRPr="00CA7122" w:rsidRDefault="00EB353A" w:rsidP="007367F2">
            <w:pPr>
              <w:spacing w:before="60" w:after="60" w:line="360" w:lineRule="auto"/>
              <w:rPr>
                <w:b/>
                <w:bCs/>
                <w:szCs w:val="26"/>
              </w:rPr>
            </w:pPr>
            <w:r w:rsidRPr="00CA7122">
              <w:rPr>
                <w:b/>
                <w:bCs/>
                <w:szCs w:val="26"/>
              </w:rPr>
              <w:t>Trigger</w:t>
            </w:r>
          </w:p>
        </w:tc>
        <w:tc>
          <w:tcPr>
            <w:tcW w:w="6660" w:type="dxa"/>
            <w:hideMark/>
          </w:tcPr>
          <w:p w14:paraId="08ADB5FA" w14:textId="15F98B19" w:rsidR="00EB353A" w:rsidRPr="00346E6E" w:rsidRDefault="00EB353A" w:rsidP="007367F2">
            <w:pPr>
              <w:spacing w:before="60" w:after="60" w:line="360" w:lineRule="auto"/>
              <w:rPr>
                <w:szCs w:val="26"/>
              </w:rPr>
            </w:pPr>
            <w:r w:rsidRPr="00346E6E">
              <w:rPr>
                <w:szCs w:val="26"/>
              </w:rPr>
              <w:t xml:space="preserve">Người dùng </w:t>
            </w:r>
            <w:r>
              <w:rPr>
                <w:szCs w:val="26"/>
              </w:rPr>
              <w:t>vào danh mục quản lý bộ phận</w:t>
            </w:r>
          </w:p>
        </w:tc>
      </w:tr>
      <w:tr w:rsidR="00EB353A" w:rsidRPr="00346E6E" w14:paraId="458AEB0C" w14:textId="77777777" w:rsidTr="00C01479">
        <w:trPr>
          <w:trHeight w:val="225"/>
        </w:trPr>
        <w:tc>
          <w:tcPr>
            <w:tcW w:w="2070" w:type="dxa"/>
          </w:tcPr>
          <w:p w14:paraId="074CC2E6" w14:textId="77777777" w:rsidR="00EB353A" w:rsidRPr="00CA7122" w:rsidRDefault="00EB353A" w:rsidP="007367F2">
            <w:pPr>
              <w:spacing w:before="60" w:after="60" w:line="360" w:lineRule="auto"/>
              <w:rPr>
                <w:szCs w:val="26"/>
              </w:rPr>
            </w:pPr>
            <w:r w:rsidRPr="00CA7122">
              <w:rPr>
                <w:rStyle w:val="Strong"/>
                <w:szCs w:val="26"/>
              </w:rPr>
              <w:t xml:space="preserve">Pre-Condition </w:t>
            </w:r>
          </w:p>
        </w:tc>
        <w:tc>
          <w:tcPr>
            <w:tcW w:w="6660" w:type="dxa"/>
          </w:tcPr>
          <w:p w14:paraId="26DDA9E7" w14:textId="77777777" w:rsidR="00EB353A" w:rsidRPr="00346E6E" w:rsidRDefault="00EB353A" w:rsidP="007367F2">
            <w:pPr>
              <w:spacing w:before="60" w:after="60" w:line="360" w:lineRule="auto"/>
              <w:rPr>
                <w:szCs w:val="26"/>
              </w:rPr>
            </w:pPr>
            <w:r w:rsidRPr="00346E6E">
              <w:rPr>
                <w:szCs w:val="26"/>
              </w:rPr>
              <w:t>Tài khoản người dùng đã được tạo sẵn</w:t>
            </w:r>
            <w:r>
              <w:rPr>
                <w:szCs w:val="26"/>
              </w:rPr>
              <w:t>.</w:t>
            </w:r>
          </w:p>
          <w:p w14:paraId="20CBCD2D" w14:textId="625A2C71" w:rsidR="00EB353A" w:rsidRPr="00346E6E" w:rsidRDefault="00EB353A" w:rsidP="007367F2">
            <w:pPr>
              <w:spacing w:before="60" w:after="60" w:line="360" w:lineRule="auto"/>
              <w:rPr>
                <w:szCs w:val="26"/>
              </w:rPr>
            </w:pPr>
            <w:r w:rsidRPr="00346E6E">
              <w:rPr>
                <w:szCs w:val="26"/>
              </w:rPr>
              <w:t>Tài khoản người dùng đã được phân quyền</w:t>
            </w:r>
            <w:r>
              <w:rPr>
                <w:szCs w:val="26"/>
              </w:rPr>
              <w:t xml:space="preserve"> là admin.</w:t>
            </w:r>
          </w:p>
        </w:tc>
      </w:tr>
      <w:tr w:rsidR="00EB353A" w:rsidRPr="00346E6E" w14:paraId="33269A55" w14:textId="77777777" w:rsidTr="00C01479">
        <w:trPr>
          <w:trHeight w:val="225"/>
        </w:trPr>
        <w:tc>
          <w:tcPr>
            <w:tcW w:w="2070" w:type="dxa"/>
          </w:tcPr>
          <w:p w14:paraId="7D6811EF" w14:textId="77777777" w:rsidR="00EB353A" w:rsidRPr="00CA7122" w:rsidRDefault="00EB353A" w:rsidP="007367F2">
            <w:pPr>
              <w:spacing w:before="60" w:after="60" w:line="360" w:lineRule="auto"/>
              <w:rPr>
                <w:szCs w:val="26"/>
              </w:rPr>
            </w:pPr>
            <w:r w:rsidRPr="00CA7122">
              <w:rPr>
                <w:rStyle w:val="Strong"/>
                <w:szCs w:val="26"/>
                <w:shd w:val="clear" w:color="auto" w:fill="FFFFFF"/>
              </w:rPr>
              <w:t xml:space="preserve">Post-Condition </w:t>
            </w:r>
          </w:p>
        </w:tc>
        <w:tc>
          <w:tcPr>
            <w:tcW w:w="6660" w:type="dxa"/>
          </w:tcPr>
          <w:p w14:paraId="1C84F137" w14:textId="0EBE1107" w:rsidR="00EB353A" w:rsidRPr="00346E6E" w:rsidRDefault="00EB353A" w:rsidP="007367F2">
            <w:pPr>
              <w:shd w:val="clear" w:color="auto" w:fill="FFFFFF"/>
              <w:spacing w:before="60" w:after="60" w:line="360" w:lineRule="auto"/>
              <w:rPr>
                <w:szCs w:val="26"/>
              </w:rPr>
            </w:pPr>
            <w:r>
              <w:rPr>
                <w:szCs w:val="26"/>
              </w:rPr>
              <w:t>Người dùng vào được màn hình quản lý bộ phận</w:t>
            </w:r>
          </w:p>
        </w:tc>
      </w:tr>
      <w:tr w:rsidR="00EB353A" w:rsidRPr="00346E6E" w14:paraId="3D90FB56" w14:textId="77777777" w:rsidTr="00C01479">
        <w:trPr>
          <w:trHeight w:val="225"/>
        </w:trPr>
        <w:tc>
          <w:tcPr>
            <w:tcW w:w="2070" w:type="dxa"/>
          </w:tcPr>
          <w:p w14:paraId="6AFB7010" w14:textId="77777777" w:rsidR="00EB353A" w:rsidRPr="00CA7122" w:rsidRDefault="00EB353A" w:rsidP="007367F2">
            <w:pPr>
              <w:spacing w:before="60" w:after="60" w:line="360" w:lineRule="auto"/>
              <w:rPr>
                <w:rStyle w:val="Strong"/>
                <w:b w:val="0"/>
                <w:bCs w:val="0"/>
                <w:szCs w:val="26"/>
                <w:shd w:val="clear" w:color="auto" w:fill="FFFFFF"/>
              </w:rPr>
            </w:pPr>
            <w:r w:rsidRPr="00CA7122">
              <w:rPr>
                <w:b/>
                <w:bCs/>
              </w:rPr>
              <w:t>Basic Flow</w:t>
            </w:r>
          </w:p>
        </w:tc>
        <w:tc>
          <w:tcPr>
            <w:tcW w:w="6660" w:type="dxa"/>
          </w:tcPr>
          <w:p w14:paraId="4B071710" w14:textId="0AF446D3" w:rsidR="00EB353A" w:rsidRDefault="00EB353A" w:rsidP="007367F2">
            <w:pPr>
              <w:pStyle w:val="ListParagraph"/>
              <w:numPr>
                <w:ilvl w:val="0"/>
                <w:numId w:val="27"/>
              </w:numPr>
              <w:spacing w:before="60" w:after="60" w:line="360" w:lineRule="auto"/>
              <w:ind w:left="230" w:hanging="283"/>
              <w:jc w:val="both"/>
            </w:pPr>
            <w:r>
              <w:t xml:space="preserve">Người dùng chọn vào </w:t>
            </w:r>
            <w:r w:rsidR="00EB6101" w:rsidRPr="00EB6101">
              <w:rPr>
                <w:szCs w:val="26"/>
              </w:rPr>
              <w:t>quản lý bộ phận</w:t>
            </w:r>
            <w:r>
              <w:t xml:space="preserve">. </w:t>
            </w:r>
          </w:p>
          <w:p w14:paraId="44A0F96A" w14:textId="3C8E5958" w:rsidR="00EB353A" w:rsidRDefault="00EB6101" w:rsidP="007367F2">
            <w:pPr>
              <w:spacing w:before="60" w:after="60" w:line="360" w:lineRule="auto"/>
              <w:jc w:val="both"/>
            </w:pPr>
            <w:r>
              <w:t xml:space="preserve">2. </w:t>
            </w:r>
            <w:r w:rsidR="00EB353A">
              <w:t xml:space="preserve">Đối với tài khoản là admin, admin thì có chức năng xem </w:t>
            </w:r>
            <w:r w:rsidR="00EB353A">
              <w:lastRenderedPageBreak/>
              <w:t xml:space="preserve">thông tin </w:t>
            </w:r>
            <w:r w:rsidR="00EB353A">
              <w:rPr>
                <w:szCs w:val="26"/>
              </w:rPr>
              <w:t>bộ phận</w:t>
            </w:r>
            <w:r w:rsidR="00F545C6">
              <w:t xml:space="preserve">, </w:t>
            </w:r>
            <w:r w:rsidR="00EB353A">
              <w:t xml:space="preserve">sửa thông tin </w:t>
            </w:r>
            <w:r w:rsidR="00F545C6">
              <w:rPr>
                <w:szCs w:val="26"/>
              </w:rPr>
              <w:t xml:space="preserve">bộ phận </w:t>
            </w:r>
            <w:r w:rsidR="00EB353A">
              <w:t xml:space="preserve">và xóa </w:t>
            </w:r>
            <w:r w:rsidR="00EB353A">
              <w:rPr>
                <w:szCs w:val="26"/>
              </w:rPr>
              <w:t>bộ phận</w:t>
            </w:r>
            <w:r>
              <w:t>.</w:t>
            </w:r>
          </w:p>
          <w:p w14:paraId="027E745C" w14:textId="78A3F2A7" w:rsidR="00EB353A" w:rsidRDefault="00EB353A" w:rsidP="007367F2">
            <w:pPr>
              <w:spacing w:before="60" w:after="60" w:line="360" w:lineRule="auto"/>
              <w:jc w:val="both"/>
            </w:pPr>
            <w:r>
              <w:t xml:space="preserve">Khi người dùng chọn chức năng quản lý khác </w:t>
            </w:r>
          </w:p>
          <w:p w14:paraId="48429668" w14:textId="77777777" w:rsidR="00EB353A" w:rsidRPr="00801D62" w:rsidRDefault="00EB353A" w:rsidP="007367F2">
            <w:pPr>
              <w:spacing w:before="60" w:after="60" w:line="360" w:lineRule="auto"/>
            </w:pPr>
            <w:r w:rsidRPr="005A1534">
              <w:t>UseCase dừng lại</w:t>
            </w:r>
            <w:r>
              <w:t>.</w:t>
            </w:r>
          </w:p>
        </w:tc>
      </w:tr>
      <w:tr w:rsidR="00EB353A" w:rsidRPr="00346E6E" w14:paraId="2BB16952" w14:textId="77777777" w:rsidTr="00C01479">
        <w:trPr>
          <w:trHeight w:val="225"/>
        </w:trPr>
        <w:tc>
          <w:tcPr>
            <w:tcW w:w="2070" w:type="dxa"/>
          </w:tcPr>
          <w:p w14:paraId="7E06DDC4" w14:textId="77777777" w:rsidR="00EB353A" w:rsidRPr="00CA7122" w:rsidRDefault="00EB353A" w:rsidP="007367F2">
            <w:pPr>
              <w:spacing w:before="60" w:after="60" w:line="360" w:lineRule="auto"/>
              <w:rPr>
                <w:rStyle w:val="Strong"/>
                <w:b w:val="0"/>
                <w:bCs w:val="0"/>
                <w:szCs w:val="26"/>
                <w:shd w:val="clear" w:color="auto" w:fill="FFFFFF"/>
              </w:rPr>
            </w:pPr>
            <w:r w:rsidRPr="00CA7122">
              <w:rPr>
                <w:b/>
                <w:bCs/>
              </w:rPr>
              <w:lastRenderedPageBreak/>
              <w:t>Alternative Flow</w:t>
            </w:r>
          </w:p>
        </w:tc>
        <w:tc>
          <w:tcPr>
            <w:tcW w:w="6660" w:type="dxa"/>
          </w:tcPr>
          <w:p w14:paraId="6876AC00" w14:textId="77777777" w:rsidR="00EB353A" w:rsidRPr="00346E6E" w:rsidRDefault="00EB353A" w:rsidP="007367F2">
            <w:pPr>
              <w:shd w:val="clear" w:color="auto" w:fill="FFFFFF"/>
              <w:spacing w:before="60" w:after="60" w:line="360" w:lineRule="auto"/>
              <w:rPr>
                <w:szCs w:val="26"/>
              </w:rPr>
            </w:pPr>
            <w:r>
              <w:rPr>
                <w:szCs w:val="26"/>
              </w:rPr>
              <w:t>Không có.</w:t>
            </w:r>
          </w:p>
        </w:tc>
      </w:tr>
      <w:tr w:rsidR="00EB353A" w:rsidRPr="00346E6E" w14:paraId="696A5584" w14:textId="77777777" w:rsidTr="00C01479">
        <w:trPr>
          <w:trHeight w:val="225"/>
        </w:trPr>
        <w:tc>
          <w:tcPr>
            <w:tcW w:w="2070" w:type="dxa"/>
          </w:tcPr>
          <w:p w14:paraId="50224927" w14:textId="77777777" w:rsidR="00EB353A" w:rsidRPr="00CA7122" w:rsidRDefault="00EB353A" w:rsidP="007367F2">
            <w:pPr>
              <w:spacing w:before="60" w:after="60" w:line="360" w:lineRule="auto"/>
              <w:rPr>
                <w:rStyle w:val="Strong"/>
                <w:b w:val="0"/>
                <w:bCs w:val="0"/>
                <w:szCs w:val="26"/>
                <w:shd w:val="clear" w:color="auto" w:fill="FFFFFF"/>
              </w:rPr>
            </w:pPr>
            <w:r w:rsidRPr="00CA7122">
              <w:rPr>
                <w:b/>
                <w:bCs/>
              </w:rPr>
              <w:t>Exception Flow</w:t>
            </w:r>
          </w:p>
        </w:tc>
        <w:tc>
          <w:tcPr>
            <w:tcW w:w="6660" w:type="dxa"/>
          </w:tcPr>
          <w:p w14:paraId="4E5D3941" w14:textId="77777777" w:rsidR="00EB353A" w:rsidRPr="006E475B" w:rsidRDefault="00EB353A" w:rsidP="007367F2">
            <w:pPr>
              <w:spacing w:before="60" w:after="60" w:line="360" w:lineRule="auto"/>
            </w:pPr>
          </w:p>
        </w:tc>
      </w:tr>
    </w:tbl>
    <w:p w14:paraId="6A7E6C91" w14:textId="4A81881C" w:rsidR="00551F86" w:rsidRDefault="00F545C6" w:rsidP="00551F86">
      <w:pPr>
        <w:pStyle w:val="0LV3"/>
      </w:pPr>
      <w:bookmarkStart w:id="158" w:name="_Toc59384758"/>
      <w:r>
        <w:t>2.3.6 Usecase</w:t>
      </w:r>
      <w:r w:rsidR="00551F86">
        <w:t xml:space="preserve"> quản lý kho</w:t>
      </w:r>
      <w:bookmarkEnd w:id="158"/>
    </w:p>
    <w:p w14:paraId="38F80FBC" w14:textId="04AAF63F" w:rsidR="00EB6101" w:rsidRDefault="00F545C6" w:rsidP="00EB6101">
      <w:pPr>
        <w:pStyle w:val="0NOIDUNG"/>
        <w:ind w:firstLine="0"/>
      </w:pPr>
      <w:r>
        <w:t>Use</w:t>
      </w:r>
      <w:r w:rsidR="00EB6101">
        <w:t>case quản lý kho của nhân viên</w:t>
      </w:r>
    </w:p>
    <w:p w14:paraId="2E1C39D9" w14:textId="4598C1DC" w:rsidR="00551F86" w:rsidRDefault="00455FE5" w:rsidP="00455FE5">
      <w:pPr>
        <w:pStyle w:val="0BANG"/>
      </w:pPr>
      <w:bookmarkStart w:id="159" w:name="_Toc59285386"/>
      <w:bookmarkStart w:id="160" w:name="_Toc59339806"/>
      <w:r>
        <w:t>Bả</w:t>
      </w:r>
      <w:r w:rsidR="00F545C6">
        <w:t>ng 2.9</w:t>
      </w:r>
      <w:r>
        <w:t xml:space="preserve"> Usecase quản lý kho của nhân viên</w:t>
      </w:r>
      <w:bookmarkEnd w:id="159"/>
      <w:bookmarkEnd w:id="160"/>
    </w:p>
    <w:tbl>
      <w:tblPr>
        <w:tblStyle w:val="TableGrid"/>
        <w:tblW w:w="8730" w:type="dxa"/>
        <w:tblLook w:val="04A0" w:firstRow="1" w:lastRow="0" w:firstColumn="1" w:lastColumn="0" w:noHBand="0" w:noVBand="1"/>
      </w:tblPr>
      <w:tblGrid>
        <w:gridCol w:w="2070"/>
        <w:gridCol w:w="6660"/>
      </w:tblGrid>
      <w:tr w:rsidR="00C01479" w:rsidRPr="00346E6E" w14:paraId="36CA1A59" w14:textId="77777777" w:rsidTr="00C01479">
        <w:trPr>
          <w:trHeight w:val="225"/>
        </w:trPr>
        <w:tc>
          <w:tcPr>
            <w:tcW w:w="2070" w:type="dxa"/>
            <w:hideMark/>
          </w:tcPr>
          <w:p w14:paraId="778E1D13" w14:textId="77777777" w:rsidR="00C01479" w:rsidRPr="00CA7122" w:rsidRDefault="00C01479" w:rsidP="007367F2">
            <w:pPr>
              <w:spacing w:line="360" w:lineRule="auto"/>
              <w:jc w:val="center"/>
              <w:rPr>
                <w:b/>
                <w:bCs/>
                <w:szCs w:val="26"/>
              </w:rPr>
            </w:pPr>
            <w:r w:rsidRPr="00CA7122">
              <w:rPr>
                <w:b/>
                <w:bCs/>
                <w:szCs w:val="26"/>
              </w:rPr>
              <w:t>Use Case Name</w:t>
            </w:r>
          </w:p>
        </w:tc>
        <w:tc>
          <w:tcPr>
            <w:tcW w:w="6660" w:type="dxa"/>
            <w:hideMark/>
          </w:tcPr>
          <w:p w14:paraId="21FE6089" w14:textId="7601CC63" w:rsidR="00C01479" w:rsidRPr="00CA7122" w:rsidRDefault="00C01479" w:rsidP="007367F2">
            <w:pPr>
              <w:spacing w:line="360" w:lineRule="auto"/>
              <w:jc w:val="center"/>
              <w:rPr>
                <w:b/>
                <w:bCs/>
                <w:szCs w:val="26"/>
              </w:rPr>
            </w:pPr>
            <w:r>
              <w:rPr>
                <w:b/>
                <w:bCs/>
                <w:szCs w:val="26"/>
              </w:rPr>
              <w:t>Quản lý kho</w:t>
            </w:r>
          </w:p>
        </w:tc>
      </w:tr>
      <w:tr w:rsidR="00C01479" w:rsidRPr="00346E6E" w14:paraId="0EC23967" w14:textId="77777777" w:rsidTr="00C01479">
        <w:trPr>
          <w:trHeight w:val="416"/>
        </w:trPr>
        <w:tc>
          <w:tcPr>
            <w:tcW w:w="2070" w:type="dxa"/>
            <w:hideMark/>
          </w:tcPr>
          <w:p w14:paraId="0261931D" w14:textId="77777777" w:rsidR="00C01479" w:rsidRPr="00CA7122" w:rsidRDefault="00C01479" w:rsidP="00C01479">
            <w:pPr>
              <w:spacing w:line="360" w:lineRule="auto"/>
              <w:rPr>
                <w:b/>
                <w:bCs/>
                <w:szCs w:val="26"/>
              </w:rPr>
            </w:pPr>
            <w:r w:rsidRPr="00CA7122">
              <w:rPr>
                <w:b/>
                <w:bCs/>
                <w:szCs w:val="26"/>
              </w:rPr>
              <w:t>Description</w:t>
            </w:r>
          </w:p>
        </w:tc>
        <w:tc>
          <w:tcPr>
            <w:tcW w:w="6660" w:type="dxa"/>
            <w:hideMark/>
          </w:tcPr>
          <w:p w14:paraId="74557DA6" w14:textId="2823928A" w:rsidR="00C01479" w:rsidRPr="00346E6E" w:rsidRDefault="00C01479" w:rsidP="00C01479">
            <w:pPr>
              <w:spacing w:line="360" w:lineRule="auto"/>
              <w:rPr>
                <w:szCs w:val="26"/>
              </w:rPr>
            </w:pPr>
            <w:r w:rsidRPr="00346E6E">
              <w:rPr>
                <w:szCs w:val="26"/>
              </w:rPr>
              <w:t xml:space="preserve">Là người dùng, </w:t>
            </w:r>
            <w:r>
              <w:rPr>
                <w:szCs w:val="26"/>
              </w:rPr>
              <w:t>vào màn hình quản lý kho.</w:t>
            </w:r>
          </w:p>
        </w:tc>
      </w:tr>
      <w:tr w:rsidR="00C01479" w:rsidRPr="00346E6E" w14:paraId="7F2C45DD" w14:textId="77777777" w:rsidTr="00C01479">
        <w:trPr>
          <w:trHeight w:val="225"/>
        </w:trPr>
        <w:tc>
          <w:tcPr>
            <w:tcW w:w="2070" w:type="dxa"/>
            <w:hideMark/>
          </w:tcPr>
          <w:p w14:paraId="4C20E4C8" w14:textId="77777777" w:rsidR="00C01479" w:rsidRPr="00CA7122" w:rsidRDefault="00C01479" w:rsidP="00C01479">
            <w:pPr>
              <w:spacing w:line="360" w:lineRule="auto"/>
              <w:rPr>
                <w:b/>
                <w:bCs/>
                <w:szCs w:val="26"/>
              </w:rPr>
            </w:pPr>
            <w:r w:rsidRPr="00CA7122">
              <w:rPr>
                <w:b/>
                <w:bCs/>
                <w:szCs w:val="26"/>
              </w:rPr>
              <w:t>Actor(s)</w:t>
            </w:r>
          </w:p>
        </w:tc>
        <w:tc>
          <w:tcPr>
            <w:tcW w:w="6660" w:type="dxa"/>
            <w:hideMark/>
          </w:tcPr>
          <w:p w14:paraId="24F5A79F" w14:textId="77777777" w:rsidR="00C01479" w:rsidRPr="00346E6E" w:rsidRDefault="00C01479" w:rsidP="00C01479">
            <w:pPr>
              <w:spacing w:line="360" w:lineRule="auto"/>
              <w:rPr>
                <w:szCs w:val="26"/>
              </w:rPr>
            </w:pPr>
            <w:r>
              <w:rPr>
                <w:szCs w:val="26"/>
              </w:rPr>
              <w:t>Là nhân viên.</w:t>
            </w:r>
          </w:p>
        </w:tc>
      </w:tr>
      <w:tr w:rsidR="00C01479" w:rsidRPr="00346E6E" w14:paraId="7DAAF3EA" w14:textId="77777777" w:rsidTr="00C01479">
        <w:trPr>
          <w:trHeight w:val="225"/>
        </w:trPr>
        <w:tc>
          <w:tcPr>
            <w:tcW w:w="2070" w:type="dxa"/>
            <w:hideMark/>
          </w:tcPr>
          <w:p w14:paraId="60813DF2" w14:textId="77777777" w:rsidR="00C01479" w:rsidRPr="00CA7122" w:rsidRDefault="00C01479" w:rsidP="00C01479">
            <w:pPr>
              <w:spacing w:line="360" w:lineRule="auto"/>
              <w:rPr>
                <w:b/>
                <w:bCs/>
                <w:szCs w:val="26"/>
              </w:rPr>
            </w:pPr>
            <w:r w:rsidRPr="00CA7122">
              <w:rPr>
                <w:b/>
                <w:bCs/>
                <w:szCs w:val="26"/>
              </w:rPr>
              <w:t>Priority</w:t>
            </w:r>
          </w:p>
        </w:tc>
        <w:tc>
          <w:tcPr>
            <w:tcW w:w="6660" w:type="dxa"/>
            <w:hideMark/>
          </w:tcPr>
          <w:p w14:paraId="5932671F" w14:textId="77777777" w:rsidR="00C01479" w:rsidRPr="00346E6E" w:rsidRDefault="00C01479" w:rsidP="00C01479">
            <w:pPr>
              <w:spacing w:line="360" w:lineRule="auto"/>
              <w:rPr>
                <w:szCs w:val="26"/>
              </w:rPr>
            </w:pPr>
            <w:r>
              <w:rPr>
                <w:szCs w:val="26"/>
              </w:rPr>
              <w:t>Phải có.</w:t>
            </w:r>
          </w:p>
        </w:tc>
      </w:tr>
      <w:tr w:rsidR="00C01479" w:rsidRPr="00346E6E" w14:paraId="2CE6088B" w14:textId="77777777" w:rsidTr="00C01479">
        <w:trPr>
          <w:trHeight w:val="225"/>
        </w:trPr>
        <w:tc>
          <w:tcPr>
            <w:tcW w:w="2070" w:type="dxa"/>
            <w:hideMark/>
          </w:tcPr>
          <w:p w14:paraId="225C482D" w14:textId="77777777" w:rsidR="00C01479" w:rsidRPr="00CA7122" w:rsidRDefault="00C01479" w:rsidP="00C01479">
            <w:pPr>
              <w:spacing w:line="360" w:lineRule="auto"/>
              <w:rPr>
                <w:b/>
                <w:bCs/>
                <w:szCs w:val="26"/>
              </w:rPr>
            </w:pPr>
            <w:r w:rsidRPr="00CA7122">
              <w:rPr>
                <w:b/>
                <w:bCs/>
                <w:szCs w:val="26"/>
              </w:rPr>
              <w:t>Trigger</w:t>
            </w:r>
          </w:p>
        </w:tc>
        <w:tc>
          <w:tcPr>
            <w:tcW w:w="6660" w:type="dxa"/>
            <w:hideMark/>
          </w:tcPr>
          <w:p w14:paraId="4949BD0A" w14:textId="56034E78" w:rsidR="00C01479" w:rsidRPr="00346E6E" w:rsidRDefault="00C01479" w:rsidP="00C01479">
            <w:pPr>
              <w:spacing w:line="360" w:lineRule="auto"/>
              <w:rPr>
                <w:szCs w:val="26"/>
              </w:rPr>
            </w:pPr>
            <w:r w:rsidRPr="00346E6E">
              <w:rPr>
                <w:szCs w:val="26"/>
              </w:rPr>
              <w:t xml:space="preserve">Người dùng muốn </w:t>
            </w:r>
            <w:r>
              <w:rPr>
                <w:szCs w:val="26"/>
              </w:rPr>
              <w:t>danh mục kho.</w:t>
            </w:r>
          </w:p>
        </w:tc>
      </w:tr>
      <w:tr w:rsidR="00C01479" w:rsidRPr="00346E6E" w14:paraId="4F9F2772" w14:textId="77777777" w:rsidTr="00C01479">
        <w:trPr>
          <w:trHeight w:val="225"/>
        </w:trPr>
        <w:tc>
          <w:tcPr>
            <w:tcW w:w="2070" w:type="dxa"/>
          </w:tcPr>
          <w:p w14:paraId="0FE28328" w14:textId="77777777" w:rsidR="00C01479" w:rsidRPr="00CA7122" w:rsidRDefault="00C01479" w:rsidP="00C01479">
            <w:pPr>
              <w:spacing w:line="360" w:lineRule="auto"/>
              <w:rPr>
                <w:szCs w:val="26"/>
              </w:rPr>
            </w:pPr>
            <w:r w:rsidRPr="00CA7122">
              <w:rPr>
                <w:rStyle w:val="Strong"/>
                <w:szCs w:val="26"/>
              </w:rPr>
              <w:t xml:space="preserve">Pre-Condition </w:t>
            </w:r>
          </w:p>
        </w:tc>
        <w:tc>
          <w:tcPr>
            <w:tcW w:w="6660" w:type="dxa"/>
          </w:tcPr>
          <w:p w14:paraId="7FCE5405" w14:textId="77777777" w:rsidR="00C01479" w:rsidRPr="00346E6E" w:rsidRDefault="00C01479" w:rsidP="00C01479">
            <w:pPr>
              <w:spacing w:before="120" w:line="360" w:lineRule="auto"/>
              <w:rPr>
                <w:szCs w:val="26"/>
              </w:rPr>
            </w:pPr>
            <w:r w:rsidRPr="00346E6E">
              <w:rPr>
                <w:szCs w:val="26"/>
              </w:rPr>
              <w:t>Tài khoản người dùng đã được tạo sẵn</w:t>
            </w:r>
            <w:r>
              <w:rPr>
                <w:szCs w:val="26"/>
              </w:rPr>
              <w:t>.</w:t>
            </w:r>
          </w:p>
          <w:p w14:paraId="297A3064" w14:textId="2CAD1B31" w:rsidR="00C01479" w:rsidRPr="00346E6E" w:rsidRDefault="00C01479" w:rsidP="00C01479">
            <w:pPr>
              <w:spacing w:before="120" w:line="360" w:lineRule="auto"/>
              <w:rPr>
                <w:szCs w:val="26"/>
              </w:rPr>
            </w:pPr>
            <w:r w:rsidRPr="00346E6E">
              <w:rPr>
                <w:szCs w:val="26"/>
              </w:rPr>
              <w:t>Tài k</w:t>
            </w:r>
            <w:r w:rsidR="00F545C6">
              <w:rPr>
                <w:szCs w:val="26"/>
              </w:rPr>
              <w:t>hoản người dùng đã được phân quy</w:t>
            </w:r>
            <w:r w:rsidRPr="00346E6E">
              <w:rPr>
                <w:szCs w:val="26"/>
              </w:rPr>
              <w:t>ền</w:t>
            </w:r>
            <w:r>
              <w:rPr>
                <w:szCs w:val="26"/>
              </w:rPr>
              <w:t xml:space="preserve"> là nhân viên.</w:t>
            </w:r>
          </w:p>
        </w:tc>
      </w:tr>
      <w:tr w:rsidR="00C01479" w:rsidRPr="00346E6E" w14:paraId="6453BF4E" w14:textId="77777777" w:rsidTr="00C01479">
        <w:trPr>
          <w:trHeight w:val="225"/>
        </w:trPr>
        <w:tc>
          <w:tcPr>
            <w:tcW w:w="2070" w:type="dxa"/>
          </w:tcPr>
          <w:p w14:paraId="27B92651" w14:textId="77777777" w:rsidR="00C01479" w:rsidRPr="00CA7122" w:rsidRDefault="00C01479" w:rsidP="00C01479">
            <w:pPr>
              <w:spacing w:line="360" w:lineRule="auto"/>
              <w:rPr>
                <w:szCs w:val="26"/>
              </w:rPr>
            </w:pPr>
            <w:r w:rsidRPr="00CA7122">
              <w:rPr>
                <w:rStyle w:val="Strong"/>
                <w:szCs w:val="26"/>
                <w:shd w:val="clear" w:color="auto" w:fill="FFFFFF"/>
              </w:rPr>
              <w:t xml:space="preserve">Post-Condition </w:t>
            </w:r>
          </w:p>
        </w:tc>
        <w:tc>
          <w:tcPr>
            <w:tcW w:w="6660" w:type="dxa"/>
          </w:tcPr>
          <w:p w14:paraId="04FFCC78" w14:textId="2C6C51C1" w:rsidR="00C01479" w:rsidRPr="00346E6E" w:rsidRDefault="00C01479" w:rsidP="00C01479">
            <w:pPr>
              <w:shd w:val="clear" w:color="auto" w:fill="FFFFFF"/>
              <w:spacing w:before="120" w:line="360" w:lineRule="auto"/>
              <w:rPr>
                <w:szCs w:val="26"/>
              </w:rPr>
            </w:pPr>
            <w:r>
              <w:rPr>
                <w:szCs w:val="26"/>
              </w:rPr>
              <w:t>Người dùng vào được màn hình quản lý kho.</w:t>
            </w:r>
          </w:p>
        </w:tc>
      </w:tr>
      <w:tr w:rsidR="00C01479" w:rsidRPr="00346E6E" w14:paraId="69A6647E" w14:textId="77777777" w:rsidTr="00C01479">
        <w:trPr>
          <w:trHeight w:val="225"/>
        </w:trPr>
        <w:tc>
          <w:tcPr>
            <w:tcW w:w="2070" w:type="dxa"/>
          </w:tcPr>
          <w:p w14:paraId="7BDEF783" w14:textId="77777777" w:rsidR="00C01479" w:rsidRPr="00CA7122" w:rsidRDefault="00C01479" w:rsidP="00C01479">
            <w:pPr>
              <w:spacing w:line="360" w:lineRule="auto"/>
              <w:rPr>
                <w:rStyle w:val="Strong"/>
                <w:b w:val="0"/>
                <w:bCs w:val="0"/>
                <w:szCs w:val="26"/>
                <w:shd w:val="clear" w:color="auto" w:fill="FFFFFF"/>
              </w:rPr>
            </w:pPr>
            <w:r w:rsidRPr="00CA7122">
              <w:rPr>
                <w:b/>
                <w:bCs/>
              </w:rPr>
              <w:t>Basic Flow</w:t>
            </w:r>
          </w:p>
        </w:tc>
        <w:tc>
          <w:tcPr>
            <w:tcW w:w="6660" w:type="dxa"/>
          </w:tcPr>
          <w:p w14:paraId="33CA572C" w14:textId="0D765BF9" w:rsidR="00C01479" w:rsidRDefault="00C01479" w:rsidP="001E566D">
            <w:pPr>
              <w:pStyle w:val="ListParagraph"/>
              <w:numPr>
                <w:ilvl w:val="0"/>
                <w:numId w:val="28"/>
              </w:numPr>
              <w:spacing w:line="360" w:lineRule="auto"/>
              <w:ind w:left="372"/>
              <w:jc w:val="both"/>
            </w:pPr>
            <w:r>
              <w:t>Người dùng chọn vào quả</w:t>
            </w:r>
            <w:r w:rsidR="000B62E0">
              <w:t>n lý kho</w:t>
            </w:r>
            <w:r>
              <w:t xml:space="preserve">. </w:t>
            </w:r>
          </w:p>
          <w:p w14:paraId="747F131D" w14:textId="15866B80" w:rsidR="00C01479" w:rsidRDefault="00C01479" w:rsidP="001E566D">
            <w:pPr>
              <w:pStyle w:val="ListParagraph"/>
              <w:numPr>
                <w:ilvl w:val="0"/>
                <w:numId w:val="28"/>
              </w:numPr>
              <w:spacing w:line="360" w:lineRule="auto"/>
              <w:ind w:left="372"/>
              <w:jc w:val="both"/>
            </w:pPr>
            <w:r>
              <w:t>Đối với tài khoả</w:t>
            </w:r>
            <w:r w:rsidR="00882E79">
              <w:t>n là nhân viên</w:t>
            </w:r>
            <w:r>
              <w:t xml:space="preserve"> thì có chức năng xem</w:t>
            </w:r>
            <w:r w:rsidR="00F545C6">
              <w:t>, tìm kiếm</w:t>
            </w:r>
            <w:r>
              <w:t xml:space="preserve"> thông tin kho</w:t>
            </w:r>
          </w:p>
          <w:p w14:paraId="4A0D4176" w14:textId="77777777" w:rsidR="00C01479" w:rsidRDefault="00C01479" w:rsidP="00C01479">
            <w:pPr>
              <w:pStyle w:val="ListParagraph"/>
              <w:spacing w:line="360" w:lineRule="auto"/>
              <w:ind w:left="88"/>
              <w:jc w:val="both"/>
            </w:pPr>
            <w:r>
              <w:t xml:space="preserve">Khi người dùng chọn chức năng quản lý khác </w:t>
            </w:r>
          </w:p>
          <w:p w14:paraId="79952481" w14:textId="77777777" w:rsidR="00C01479" w:rsidRPr="00801D62" w:rsidRDefault="00C01479" w:rsidP="00C01479">
            <w:pPr>
              <w:spacing w:line="360" w:lineRule="auto"/>
            </w:pPr>
            <w:r w:rsidRPr="005A1534">
              <w:t>UseCase dừng lại</w:t>
            </w:r>
            <w:r>
              <w:t>.</w:t>
            </w:r>
          </w:p>
        </w:tc>
      </w:tr>
      <w:tr w:rsidR="00C01479" w:rsidRPr="00346E6E" w14:paraId="60E34858" w14:textId="77777777" w:rsidTr="00C01479">
        <w:trPr>
          <w:trHeight w:val="225"/>
        </w:trPr>
        <w:tc>
          <w:tcPr>
            <w:tcW w:w="2070" w:type="dxa"/>
          </w:tcPr>
          <w:p w14:paraId="2F6A2AE3" w14:textId="77777777" w:rsidR="00C01479" w:rsidRPr="00CA7122" w:rsidRDefault="00C01479" w:rsidP="00C01479">
            <w:pPr>
              <w:spacing w:line="360" w:lineRule="auto"/>
              <w:rPr>
                <w:rStyle w:val="Strong"/>
                <w:b w:val="0"/>
                <w:bCs w:val="0"/>
                <w:szCs w:val="26"/>
                <w:shd w:val="clear" w:color="auto" w:fill="FFFFFF"/>
              </w:rPr>
            </w:pPr>
            <w:r w:rsidRPr="00CA7122">
              <w:rPr>
                <w:b/>
                <w:bCs/>
              </w:rPr>
              <w:t>Alternative Flow</w:t>
            </w:r>
          </w:p>
        </w:tc>
        <w:tc>
          <w:tcPr>
            <w:tcW w:w="6660" w:type="dxa"/>
          </w:tcPr>
          <w:p w14:paraId="16FC1CA3" w14:textId="77777777" w:rsidR="00C01479" w:rsidRPr="00346E6E" w:rsidRDefault="00C01479" w:rsidP="00C01479">
            <w:pPr>
              <w:shd w:val="clear" w:color="auto" w:fill="FFFFFF"/>
              <w:spacing w:before="120" w:line="360" w:lineRule="auto"/>
              <w:rPr>
                <w:szCs w:val="26"/>
              </w:rPr>
            </w:pPr>
            <w:r>
              <w:rPr>
                <w:szCs w:val="26"/>
              </w:rPr>
              <w:t>Không có.</w:t>
            </w:r>
          </w:p>
        </w:tc>
      </w:tr>
      <w:tr w:rsidR="00C01479" w:rsidRPr="00346E6E" w14:paraId="1120D74D" w14:textId="77777777" w:rsidTr="00C01479">
        <w:trPr>
          <w:trHeight w:val="225"/>
        </w:trPr>
        <w:tc>
          <w:tcPr>
            <w:tcW w:w="2070" w:type="dxa"/>
          </w:tcPr>
          <w:p w14:paraId="0A5B3B7A" w14:textId="77777777" w:rsidR="00C01479" w:rsidRPr="00CA7122" w:rsidRDefault="00C01479" w:rsidP="00C01479">
            <w:pPr>
              <w:spacing w:line="360" w:lineRule="auto"/>
              <w:rPr>
                <w:rStyle w:val="Strong"/>
                <w:b w:val="0"/>
                <w:bCs w:val="0"/>
                <w:szCs w:val="26"/>
                <w:shd w:val="clear" w:color="auto" w:fill="FFFFFF"/>
              </w:rPr>
            </w:pPr>
            <w:r w:rsidRPr="00CA7122">
              <w:rPr>
                <w:b/>
                <w:bCs/>
              </w:rPr>
              <w:t>Exception Flow</w:t>
            </w:r>
          </w:p>
        </w:tc>
        <w:tc>
          <w:tcPr>
            <w:tcW w:w="6660" w:type="dxa"/>
          </w:tcPr>
          <w:p w14:paraId="69057330" w14:textId="77777777" w:rsidR="00C01479" w:rsidRPr="006E475B" w:rsidRDefault="00C01479" w:rsidP="00C01479">
            <w:pPr>
              <w:spacing w:line="360" w:lineRule="auto"/>
            </w:pPr>
          </w:p>
        </w:tc>
      </w:tr>
    </w:tbl>
    <w:p w14:paraId="53EEBB07" w14:textId="19D837C3" w:rsidR="00F545C6" w:rsidRDefault="00F545C6" w:rsidP="00455FE5">
      <w:pPr>
        <w:pStyle w:val="0BANG"/>
      </w:pPr>
    </w:p>
    <w:p w14:paraId="5EFE35D9" w14:textId="77777777" w:rsidR="00F545C6" w:rsidRDefault="00F545C6" w:rsidP="00F545C6">
      <w:pPr>
        <w:spacing w:after="160" w:line="259" w:lineRule="auto"/>
      </w:pPr>
    </w:p>
    <w:p w14:paraId="50FA566F" w14:textId="389DA35D" w:rsidR="00EB6101" w:rsidRPr="00F545C6" w:rsidRDefault="00EB6101" w:rsidP="00F545C6">
      <w:pPr>
        <w:spacing w:after="160" w:line="259" w:lineRule="auto"/>
        <w:rPr>
          <w:rFonts w:eastAsiaTheme="minorHAnsi" w:cstheme="minorBidi"/>
          <w:i/>
          <w:szCs w:val="22"/>
          <w:lang w:val="fr-FR"/>
        </w:rPr>
      </w:pPr>
      <w:r>
        <w:lastRenderedPageBreak/>
        <w:t>Us</w:t>
      </w:r>
      <w:r w:rsidR="00F545C6">
        <w:t>e</w:t>
      </w:r>
      <w:r>
        <w:t>case quản lý kho của trưởng phòng và admin</w:t>
      </w:r>
    </w:p>
    <w:p w14:paraId="58377072" w14:textId="2286A0C0" w:rsidR="00455FE5" w:rsidRDefault="00455FE5" w:rsidP="00455FE5">
      <w:pPr>
        <w:pStyle w:val="0BANG"/>
      </w:pPr>
      <w:bookmarkStart w:id="161" w:name="_Toc59285387"/>
      <w:bookmarkStart w:id="162" w:name="_Toc59339807"/>
      <w:r>
        <w:t>Bảng 2.</w:t>
      </w:r>
      <w:r w:rsidR="00F545C6">
        <w:t>10 Use</w:t>
      </w:r>
      <w:r>
        <w:t>case quản lý kho của trưởng phòng và admin</w:t>
      </w:r>
      <w:bookmarkEnd w:id="161"/>
      <w:bookmarkEnd w:id="162"/>
    </w:p>
    <w:tbl>
      <w:tblPr>
        <w:tblStyle w:val="TableGrid"/>
        <w:tblW w:w="8730" w:type="dxa"/>
        <w:tblLook w:val="04A0" w:firstRow="1" w:lastRow="0" w:firstColumn="1" w:lastColumn="0" w:noHBand="0" w:noVBand="1"/>
      </w:tblPr>
      <w:tblGrid>
        <w:gridCol w:w="2070"/>
        <w:gridCol w:w="6660"/>
      </w:tblGrid>
      <w:tr w:rsidR="000B62E0" w:rsidRPr="00346E6E" w14:paraId="0F0109F7" w14:textId="77777777" w:rsidTr="009631BB">
        <w:trPr>
          <w:trHeight w:val="225"/>
        </w:trPr>
        <w:tc>
          <w:tcPr>
            <w:tcW w:w="2070" w:type="dxa"/>
            <w:hideMark/>
          </w:tcPr>
          <w:p w14:paraId="69BE1D78" w14:textId="77777777" w:rsidR="000B62E0" w:rsidRPr="00CA7122" w:rsidRDefault="000B62E0" w:rsidP="007367F2">
            <w:pPr>
              <w:spacing w:line="360" w:lineRule="auto"/>
              <w:jc w:val="center"/>
              <w:rPr>
                <w:b/>
                <w:bCs/>
                <w:szCs w:val="26"/>
              </w:rPr>
            </w:pPr>
            <w:r w:rsidRPr="00CA7122">
              <w:rPr>
                <w:b/>
                <w:bCs/>
                <w:szCs w:val="26"/>
              </w:rPr>
              <w:t>Use Case Name</w:t>
            </w:r>
          </w:p>
        </w:tc>
        <w:tc>
          <w:tcPr>
            <w:tcW w:w="6660" w:type="dxa"/>
            <w:hideMark/>
          </w:tcPr>
          <w:p w14:paraId="3D7D67B9" w14:textId="29190AFB" w:rsidR="000B62E0" w:rsidRPr="00CA7122" w:rsidRDefault="000B62E0" w:rsidP="007367F2">
            <w:pPr>
              <w:spacing w:line="360" w:lineRule="auto"/>
              <w:jc w:val="center"/>
              <w:rPr>
                <w:b/>
                <w:bCs/>
                <w:szCs w:val="26"/>
              </w:rPr>
            </w:pPr>
            <w:r>
              <w:rPr>
                <w:b/>
                <w:bCs/>
                <w:szCs w:val="26"/>
              </w:rPr>
              <w:t>Quản lý kho</w:t>
            </w:r>
          </w:p>
        </w:tc>
      </w:tr>
      <w:tr w:rsidR="000B62E0" w:rsidRPr="00346E6E" w14:paraId="67F56212" w14:textId="77777777" w:rsidTr="009631BB">
        <w:trPr>
          <w:trHeight w:val="416"/>
        </w:trPr>
        <w:tc>
          <w:tcPr>
            <w:tcW w:w="2070" w:type="dxa"/>
            <w:hideMark/>
          </w:tcPr>
          <w:p w14:paraId="35E7EF78" w14:textId="77777777" w:rsidR="000B62E0" w:rsidRPr="00CA7122" w:rsidRDefault="000B62E0" w:rsidP="009631BB">
            <w:pPr>
              <w:spacing w:line="360" w:lineRule="auto"/>
              <w:rPr>
                <w:b/>
                <w:bCs/>
                <w:szCs w:val="26"/>
              </w:rPr>
            </w:pPr>
            <w:r w:rsidRPr="00CA7122">
              <w:rPr>
                <w:b/>
                <w:bCs/>
                <w:szCs w:val="26"/>
              </w:rPr>
              <w:t>Description</w:t>
            </w:r>
          </w:p>
        </w:tc>
        <w:tc>
          <w:tcPr>
            <w:tcW w:w="6660" w:type="dxa"/>
            <w:hideMark/>
          </w:tcPr>
          <w:p w14:paraId="1DDAA4EA" w14:textId="6376BA2D" w:rsidR="000B62E0" w:rsidRPr="00346E6E" w:rsidRDefault="000B62E0" w:rsidP="000B62E0">
            <w:pPr>
              <w:spacing w:line="360" w:lineRule="auto"/>
              <w:rPr>
                <w:szCs w:val="26"/>
              </w:rPr>
            </w:pPr>
            <w:r w:rsidRPr="00346E6E">
              <w:rPr>
                <w:szCs w:val="26"/>
              </w:rPr>
              <w:t xml:space="preserve">Là người dùng, </w:t>
            </w:r>
            <w:r>
              <w:rPr>
                <w:szCs w:val="26"/>
              </w:rPr>
              <w:t>vào màn hình quản lý kho</w:t>
            </w:r>
          </w:p>
        </w:tc>
      </w:tr>
      <w:tr w:rsidR="000B62E0" w:rsidRPr="00346E6E" w14:paraId="6F74EFF9" w14:textId="77777777" w:rsidTr="009631BB">
        <w:trPr>
          <w:trHeight w:val="225"/>
        </w:trPr>
        <w:tc>
          <w:tcPr>
            <w:tcW w:w="2070" w:type="dxa"/>
            <w:hideMark/>
          </w:tcPr>
          <w:p w14:paraId="4BC04E2A" w14:textId="77777777" w:rsidR="000B62E0" w:rsidRPr="00CA7122" w:rsidRDefault="000B62E0" w:rsidP="009631BB">
            <w:pPr>
              <w:spacing w:line="360" w:lineRule="auto"/>
              <w:rPr>
                <w:b/>
                <w:bCs/>
                <w:szCs w:val="26"/>
              </w:rPr>
            </w:pPr>
            <w:r w:rsidRPr="00CA7122">
              <w:rPr>
                <w:b/>
                <w:bCs/>
                <w:szCs w:val="26"/>
              </w:rPr>
              <w:t>Actor(s)</w:t>
            </w:r>
          </w:p>
        </w:tc>
        <w:tc>
          <w:tcPr>
            <w:tcW w:w="6660" w:type="dxa"/>
            <w:hideMark/>
          </w:tcPr>
          <w:p w14:paraId="2B83843D" w14:textId="77777777" w:rsidR="000B62E0" w:rsidRPr="00346E6E" w:rsidRDefault="000B62E0" w:rsidP="009631BB">
            <w:pPr>
              <w:spacing w:line="360" w:lineRule="auto"/>
              <w:rPr>
                <w:szCs w:val="26"/>
              </w:rPr>
            </w:pPr>
            <w:r>
              <w:rPr>
                <w:szCs w:val="26"/>
              </w:rPr>
              <w:t>Là trưởng phòng, admin.</w:t>
            </w:r>
          </w:p>
        </w:tc>
      </w:tr>
      <w:tr w:rsidR="000B62E0" w:rsidRPr="00346E6E" w14:paraId="7D7C6011" w14:textId="77777777" w:rsidTr="009631BB">
        <w:trPr>
          <w:trHeight w:val="225"/>
        </w:trPr>
        <w:tc>
          <w:tcPr>
            <w:tcW w:w="2070" w:type="dxa"/>
            <w:hideMark/>
          </w:tcPr>
          <w:p w14:paraId="74271F29" w14:textId="77777777" w:rsidR="000B62E0" w:rsidRPr="00CA7122" w:rsidRDefault="000B62E0" w:rsidP="009631BB">
            <w:pPr>
              <w:spacing w:line="360" w:lineRule="auto"/>
              <w:rPr>
                <w:b/>
                <w:bCs/>
                <w:szCs w:val="26"/>
              </w:rPr>
            </w:pPr>
            <w:r w:rsidRPr="00CA7122">
              <w:rPr>
                <w:b/>
                <w:bCs/>
                <w:szCs w:val="26"/>
              </w:rPr>
              <w:t>Priority</w:t>
            </w:r>
          </w:p>
        </w:tc>
        <w:tc>
          <w:tcPr>
            <w:tcW w:w="6660" w:type="dxa"/>
            <w:hideMark/>
          </w:tcPr>
          <w:p w14:paraId="1BE363E7" w14:textId="77777777" w:rsidR="000B62E0" w:rsidRPr="00346E6E" w:rsidRDefault="000B62E0" w:rsidP="009631BB">
            <w:pPr>
              <w:spacing w:line="360" w:lineRule="auto"/>
              <w:rPr>
                <w:szCs w:val="26"/>
              </w:rPr>
            </w:pPr>
            <w:r>
              <w:rPr>
                <w:szCs w:val="26"/>
              </w:rPr>
              <w:t>Phải có.</w:t>
            </w:r>
          </w:p>
        </w:tc>
      </w:tr>
      <w:tr w:rsidR="000B62E0" w:rsidRPr="00346E6E" w14:paraId="5BA14D63" w14:textId="77777777" w:rsidTr="009631BB">
        <w:trPr>
          <w:trHeight w:val="225"/>
        </w:trPr>
        <w:tc>
          <w:tcPr>
            <w:tcW w:w="2070" w:type="dxa"/>
            <w:hideMark/>
          </w:tcPr>
          <w:p w14:paraId="277E7380" w14:textId="77777777" w:rsidR="000B62E0" w:rsidRPr="00CA7122" w:rsidRDefault="000B62E0" w:rsidP="009631BB">
            <w:pPr>
              <w:spacing w:line="360" w:lineRule="auto"/>
              <w:rPr>
                <w:b/>
                <w:bCs/>
                <w:szCs w:val="26"/>
              </w:rPr>
            </w:pPr>
            <w:r w:rsidRPr="00CA7122">
              <w:rPr>
                <w:b/>
                <w:bCs/>
                <w:szCs w:val="26"/>
              </w:rPr>
              <w:t>Trigger</w:t>
            </w:r>
          </w:p>
        </w:tc>
        <w:tc>
          <w:tcPr>
            <w:tcW w:w="6660" w:type="dxa"/>
            <w:hideMark/>
          </w:tcPr>
          <w:p w14:paraId="3921AAC6" w14:textId="7D5FEEDD" w:rsidR="000B62E0" w:rsidRPr="00346E6E" w:rsidRDefault="000B62E0" w:rsidP="009631BB">
            <w:pPr>
              <w:spacing w:line="360" w:lineRule="auto"/>
              <w:rPr>
                <w:szCs w:val="26"/>
              </w:rPr>
            </w:pPr>
            <w:r w:rsidRPr="00346E6E">
              <w:rPr>
                <w:szCs w:val="26"/>
              </w:rPr>
              <w:t xml:space="preserve">Người dùng </w:t>
            </w:r>
            <w:r>
              <w:rPr>
                <w:szCs w:val="26"/>
              </w:rPr>
              <w:t>vào danh mục kho</w:t>
            </w:r>
          </w:p>
        </w:tc>
      </w:tr>
      <w:tr w:rsidR="000B62E0" w:rsidRPr="00346E6E" w14:paraId="171F4235" w14:textId="77777777" w:rsidTr="009631BB">
        <w:trPr>
          <w:trHeight w:val="225"/>
        </w:trPr>
        <w:tc>
          <w:tcPr>
            <w:tcW w:w="2070" w:type="dxa"/>
          </w:tcPr>
          <w:p w14:paraId="5622B88A" w14:textId="77777777" w:rsidR="000B62E0" w:rsidRPr="00CA7122" w:rsidRDefault="000B62E0" w:rsidP="009631BB">
            <w:pPr>
              <w:spacing w:line="360" w:lineRule="auto"/>
              <w:rPr>
                <w:szCs w:val="26"/>
              </w:rPr>
            </w:pPr>
            <w:r w:rsidRPr="00CA7122">
              <w:rPr>
                <w:rStyle w:val="Strong"/>
                <w:szCs w:val="26"/>
              </w:rPr>
              <w:t xml:space="preserve">Pre-Condition </w:t>
            </w:r>
          </w:p>
        </w:tc>
        <w:tc>
          <w:tcPr>
            <w:tcW w:w="6660" w:type="dxa"/>
          </w:tcPr>
          <w:p w14:paraId="0D0E5D5A" w14:textId="77777777" w:rsidR="000B62E0" w:rsidRPr="00346E6E" w:rsidRDefault="000B62E0" w:rsidP="009631BB">
            <w:pPr>
              <w:spacing w:before="120" w:line="360" w:lineRule="auto"/>
              <w:rPr>
                <w:szCs w:val="26"/>
              </w:rPr>
            </w:pPr>
            <w:r w:rsidRPr="00346E6E">
              <w:rPr>
                <w:szCs w:val="26"/>
              </w:rPr>
              <w:t>Tài khoản người dùng đã được tạo sẵn</w:t>
            </w:r>
            <w:r>
              <w:rPr>
                <w:szCs w:val="26"/>
              </w:rPr>
              <w:t>.</w:t>
            </w:r>
          </w:p>
          <w:p w14:paraId="7B2009A7" w14:textId="77777777" w:rsidR="000B62E0" w:rsidRPr="00346E6E" w:rsidRDefault="000B62E0" w:rsidP="009631BB">
            <w:pPr>
              <w:spacing w:before="120" w:line="360" w:lineRule="auto"/>
              <w:rPr>
                <w:szCs w:val="26"/>
              </w:rPr>
            </w:pPr>
            <w:r w:rsidRPr="00346E6E">
              <w:rPr>
                <w:szCs w:val="26"/>
              </w:rPr>
              <w:t>Tài khoản người dùng đã được phân quyền</w:t>
            </w:r>
            <w:r>
              <w:rPr>
                <w:szCs w:val="26"/>
              </w:rPr>
              <w:t xml:space="preserve"> là trưởng phòng, admin.</w:t>
            </w:r>
          </w:p>
        </w:tc>
      </w:tr>
      <w:tr w:rsidR="000B62E0" w:rsidRPr="00346E6E" w14:paraId="6CF55894" w14:textId="77777777" w:rsidTr="009631BB">
        <w:trPr>
          <w:trHeight w:val="225"/>
        </w:trPr>
        <w:tc>
          <w:tcPr>
            <w:tcW w:w="2070" w:type="dxa"/>
          </w:tcPr>
          <w:p w14:paraId="253BAC85" w14:textId="77777777" w:rsidR="000B62E0" w:rsidRPr="00CA7122" w:rsidRDefault="000B62E0" w:rsidP="009631BB">
            <w:pPr>
              <w:spacing w:line="360" w:lineRule="auto"/>
              <w:rPr>
                <w:szCs w:val="26"/>
              </w:rPr>
            </w:pPr>
            <w:r w:rsidRPr="00CA7122">
              <w:rPr>
                <w:rStyle w:val="Strong"/>
                <w:szCs w:val="26"/>
                <w:shd w:val="clear" w:color="auto" w:fill="FFFFFF"/>
              </w:rPr>
              <w:t xml:space="preserve">Post-Condition </w:t>
            </w:r>
          </w:p>
        </w:tc>
        <w:tc>
          <w:tcPr>
            <w:tcW w:w="6660" w:type="dxa"/>
          </w:tcPr>
          <w:p w14:paraId="7D5625CE" w14:textId="4E3AB940" w:rsidR="000B62E0" w:rsidRPr="00346E6E" w:rsidRDefault="000B62E0" w:rsidP="009631BB">
            <w:pPr>
              <w:shd w:val="clear" w:color="auto" w:fill="FFFFFF"/>
              <w:spacing w:before="120" w:line="360" w:lineRule="auto"/>
              <w:rPr>
                <w:szCs w:val="26"/>
              </w:rPr>
            </w:pPr>
            <w:r>
              <w:rPr>
                <w:szCs w:val="26"/>
              </w:rPr>
              <w:t>Người dùng vào đư</w:t>
            </w:r>
            <w:r w:rsidR="00456642">
              <w:rPr>
                <w:szCs w:val="26"/>
              </w:rPr>
              <w:t>ợc màn hình quản lý kho</w:t>
            </w:r>
          </w:p>
        </w:tc>
      </w:tr>
      <w:tr w:rsidR="000B62E0" w:rsidRPr="00346E6E" w14:paraId="4C4984FA" w14:textId="77777777" w:rsidTr="009631BB">
        <w:trPr>
          <w:trHeight w:val="225"/>
        </w:trPr>
        <w:tc>
          <w:tcPr>
            <w:tcW w:w="2070" w:type="dxa"/>
          </w:tcPr>
          <w:p w14:paraId="1B5412A4" w14:textId="77777777" w:rsidR="000B62E0" w:rsidRPr="00CA7122" w:rsidRDefault="000B62E0" w:rsidP="009631BB">
            <w:pPr>
              <w:spacing w:line="360" w:lineRule="auto"/>
              <w:rPr>
                <w:rStyle w:val="Strong"/>
                <w:b w:val="0"/>
                <w:bCs w:val="0"/>
                <w:szCs w:val="26"/>
                <w:shd w:val="clear" w:color="auto" w:fill="FFFFFF"/>
              </w:rPr>
            </w:pPr>
            <w:r w:rsidRPr="00CA7122">
              <w:rPr>
                <w:b/>
                <w:bCs/>
              </w:rPr>
              <w:t>Basic Flow</w:t>
            </w:r>
          </w:p>
        </w:tc>
        <w:tc>
          <w:tcPr>
            <w:tcW w:w="6660" w:type="dxa"/>
          </w:tcPr>
          <w:p w14:paraId="035BCE36" w14:textId="214EEEEF" w:rsidR="000B62E0" w:rsidRDefault="000B62E0" w:rsidP="001E566D">
            <w:pPr>
              <w:pStyle w:val="ListParagraph"/>
              <w:numPr>
                <w:ilvl w:val="0"/>
                <w:numId w:val="29"/>
              </w:numPr>
              <w:spacing w:line="360" w:lineRule="auto"/>
              <w:ind w:left="372"/>
              <w:jc w:val="both"/>
            </w:pPr>
            <w:r>
              <w:t xml:space="preserve">Người dùng chọn vào quản </w:t>
            </w:r>
            <w:r w:rsidR="00F545C6">
              <w:t xml:space="preserve">lí </w:t>
            </w:r>
            <w:r>
              <w:t xml:space="preserve">kho. </w:t>
            </w:r>
          </w:p>
          <w:p w14:paraId="74029CAB" w14:textId="7A4308C1" w:rsidR="000B62E0" w:rsidRDefault="000B62E0" w:rsidP="001E566D">
            <w:pPr>
              <w:pStyle w:val="ListParagraph"/>
              <w:numPr>
                <w:ilvl w:val="0"/>
                <w:numId w:val="29"/>
              </w:numPr>
              <w:spacing w:line="360" w:lineRule="auto"/>
              <w:ind w:left="372"/>
              <w:jc w:val="both"/>
            </w:pPr>
            <w:r>
              <w:t>Đối với tài khoản là trưởng phòng, admin thì có chứ</w:t>
            </w:r>
            <w:r w:rsidR="00F545C6">
              <w:t xml:space="preserve">c năng xem thông tin kho, </w:t>
            </w:r>
            <w:r>
              <w:t>sửa thông tin kho và xóa kho.</w:t>
            </w:r>
          </w:p>
          <w:p w14:paraId="23414F06" w14:textId="77777777" w:rsidR="000B62E0" w:rsidRDefault="000B62E0" w:rsidP="009631BB">
            <w:pPr>
              <w:spacing w:line="360" w:lineRule="auto"/>
              <w:jc w:val="both"/>
            </w:pPr>
            <w:r>
              <w:t xml:space="preserve">Khi người dùng chọn chức năng quản lý khác </w:t>
            </w:r>
          </w:p>
          <w:p w14:paraId="1B81593F" w14:textId="77777777" w:rsidR="000B62E0" w:rsidRPr="00801D62" w:rsidRDefault="000B62E0" w:rsidP="009631BB">
            <w:pPr>
              <w:spacing w:line="360" w:lineRule="auto"/>
            </w:pPr>
            <w:r w:rsidRPr="005A1534">
              <w:t>UseCase dừng lại</w:t>
            </w:r>
            <w:r>
              <w:t>.</w:t>
            </w:r>
          </w:p>
        </w:tc>
      </w:tr>
      <w:tr w:rsidR="000B62E0" w:rsidRPr="00346E6E" w14:paraId="1D48D1D9" w14:textId="77777777" w:rsidTr="009631BB">
        <w:trPr>
          <w:trHeight w:val="225"/>
        </w:trPr>
        <w:tc>
          <w:tcPr>
            <w:tcW w:w="2070" w:type="dxa"/>
          </w:tcPr>
          <w:p w14:paraId="3B7F4269" w14:textId="77777777" w:rsidR="000B62E0" w:rsidRPr="00CA7122" w:rsidRDefault="000B62E0" w:rsidP="009631BB">
            <w:pPr>
              <w:spacing w:line="360" w:lineRule="auto"/>
              <w:rPr>
                <w:rStyle w:val="Strong"/>
                <w:b w:val="0"/>
                <w:bCs w:val="0"/>
                <w:szCs w:val="26"/>
                <w:shd w:val="clear" w:color="auto" w:fill="FFFFFF"/>
              </w:rPr>
            </w:pPr>
            <w:r w:rsidRPr="00CA7122">
              <w:rPr>
                <w:b/>
                <w:bCs/>
              </w:rPr>
              <w:t>Alternative Flow</w:t>
            </w:r>
          </w:p>
        </w:tc>
        <w:tc>
          <w:tcPr>
            <w:tcW w:w="6660" w:type="dxa"/>
          </w:tcPr>
          <w:p w14:paraId="1C239CF3" w14:textId="77777777" w:rsidR="000B62E0" w:rsidRPr="00346E6E" w:rsidRDefault="000B62E0" w:rsidP="009631BB">
            <w:pPr>
              <w:shd w:val="clear" w:color="auto" w:fill="FFFFFF"/>
              <w:spacing w:before="120" w:line="360" w:lineRule="auto"/>
              <w:rPr>
                <w:szCs w:val="26"/>
              </w:rPr>
            </w:pPr>
            <w:r>
              <w:rPr>
                <w:szCs w:val="26"/>
              </w:rPr>
              <w:t>Không có.</w:t>
            </w:r>
          </w:p>
        </w:tc>
      </w:tr>
      <w:tr w:rsidR="000B62E0" w:rsidRPr="00346E6E" w14:paraId="007CCA46" w14:textId="77777777" w:rsidTr="009631BB">
        <w:trPr>
          <w:trHeight w:val="225"/>
        </w:trPr>
        <w:tc>
          <w:tcPr>
            <w:tcW w:w="2070" w:type="dxa"/>
          </w:tcPr>
          <w:p w14:paraId="0DA734D2" w14:textId="77777777" w:rsidR="000B62E0" w:rsidRPr="00CA7122" w:rsidRDefault="000B62E0" w:rsidP="009631BB">
            <w:pPr>
              <w:spacing w:line="360" w:lineRule="auto"/>
              <w:rPr>
                <w:rStyle w:val="Strong"/>
                <w:b w:val="0"/>
                <w:bCs w:val="0"/>
                <w:szCs w:val="26"/>
                <w:shd w:val="clear" w:color="auto" w:fill="FFFFFF"/>
              </w:rPr>
            </w:pPr>
            <w:r w:rsidRPr="00CA7122">
              <w:rPr>
                <w:b/>
                <w:bCs/>
              </w:rPr>
              <w:t>Exception Flow</w:t>
            </w:r>
          </w:p>
        </w:tc>
        <w:tc>
          <w:tcPr>
            <w:tcW w:w="6660" w:type="dxa"/>
          </w:tcPr>
          <w:p w14:paraId="62A21E99" w14:textId="77777777" w:rsidR="000B62E0" w:rsidRPr="006E475B" w:rsidRDefault="000B62E0" w:rsidP="009631BB">
            <w:pPr>
              <w:spacing w:line="360" w:lineRule="auto"/>
            </w:pPr>
          </w:p>
        </w:tc>
      </w:tr>
    </w:tbl>
    <w:p w14:paraId="1D4BEF70" w14:textId="7AD21714" w:rsidR="00E23BA2" w:rsidRDefault="00F545C6" w:rsidP="00551F86">
      <w:pPr>
        <w:pStyle w:val="0LV3"/>
      </w:pPr>
      <w:bookmarkStart w:id="163" w:name="_Toc59384759"/>
      <w:r>
        <w:t>2.3.7 Usecase</w:t>
      </w:r>
      <w:r w:rsidR="00551F86">
        <w:t xml:space="preserve"> quản lý tài sản</w:t>
      </w:r>
      <w:bookmarkEnd w:id="163"/>
    </w:p>
    <w:p w14:paraId="4CD1E5CF" w14:textId="1BD5C061" w:rsidR="000B62E0" w:rsidRDefault="00F545C6" w:rsidP="000B62E0">
      <w:pPr>
        <w:pStyle w:val="0NOIDUNG"/>
        <w:ind w:firstLine="0"/>
      </w:pPr>
      <w:r>
        <w:t>Use</w:t>
      </w:r>
      <w:r w:rsidR="000B62E0">
        <w:t>case quản lý tài sản của nhân viên</w:t>
      </w:r>
    </w:p>
    <w:p w14:paraId="09950B43" w14:textId="20A323B2" w:rsidR="00551F86" w:rsidRDefault="00455FE5" w:rsidP="00455FE5">
      <w:pPr>
        <w:pStyle w:val="0BANG"/>
      </w:pPr>
      <w:bookmarkStart w:id="164" w:name="_Toc59285388"/>
      <w:bookmarkStart w:id="165" w:name="_Toc59339808"/>
      <w:r>
        <w:t>Bảng 2.1</w:t>
      </w:r>
      <w:r w:rsidR="00F545C6">
        <w:t>1 Use</w:t>
      </w:r>
      <w:r>
        <w:t>case quản lý tài sản của nhân viên</w:t>
      </w:r>
      <w:bookmarkEnd w:id="164"/>
      <w:bookmarkEnd w:id="165"/>
    </w:p>
    <w:tbl>
      <w:tblPr>
        <w:tblStyle w:val="TableGrid"/>
        <w:tblW w:w="8730" w:type="dxa"/>
        <w:tblLook w:val="04A0" w:firstRow="1" w:lastRow="0" w:firstColumn="1" w:lastColumn="0" w:noHBand="0" w:noVBand="1"/>
      </w:tblPr>
      <w:tblGrid>
        <w:gridCol w:w="2070"/>
        <w:gridCol w:w="6660"/>
      </w:tblGrid>
      <w:tr w:rsidR="000B62E0" w:rsidRPr="00346E6E" w14:paraId="416C2603" w14:textId="77777777" w:rsidTr="009631BB">
        <w:trPr>
          <w:trHeight w:val="225"/>
        </w:trPr>
        <w:tc>
          <w:tcPr>
            <w:tcW w:w="2070" w:type="dxa"/>
            <w:hideMark/>
          </w:tcPr>
          <w:p w14:paraId="20FE4124" w14:textId="77777777" w:rsidR="000B62E0" w:rsidRPr="00CA7122" w:rsidRDefault="000B62E0" w:rsidP="007367F2">
            <w:pPr>
              <w:spacing w:before="60" w:after="60" w:line="360" w:lineRule="auto"/>
              <w:jc w:val="center"/>
              <w:rPr>
                <w:b/>
                <w:bCs/>
                <w:szCs w:val="26"/>
              </w:rPr>
            </w:pPr>
            <w:r w:rsidRPr="00CA7122">
              <w:rPr>
                <w:b/>
                <w:bCs/>
                <w:szCs w:val="26"/>
              </w:rPr>
              <w:t>Use Case Name</w:t>
            </w:r>
          </w:p>
        </w:tc>
        <w:tc>
          <w:tcPr>
            <w:tcW w:w="6660" w:type="dxa"/>
            <w:hideMark/>
          </w:tcPr>
          <w:p w14:paraId="5515D3D3" w14:textId="7E891670" w:rsidR="000B62E0" w:rsidRPr="00CA7122" w:rsidRDefault="000B62E0" w:rsidP="007367F2">
            <w:pPr>
              <w:spacing w:before="60" w:after="60" w:line="360" w:lineRule="auto"/>
              <w:jc w:val="center"/>
              <w:rPr>
                <w:b/>
                <w:bCs/>
                <w:szCs w:val="26"/>
              </w:rPr>
            </w:pPr>
            <w:r>
              <w:rPr>
                <w:b/>
                <w:bCs/>
                <w:szCs w:val="26"/>
              </w:rPr>
              <w:t>Quản lý tài sản</w:t>
            </w:r>
          </w:p>
        </w:tc>
      </w:tr>
      <w:tr w:rsidR="000B62E0" w:rsidRPr="00346E6E" w14:paraId="11AD8AB4" w14:textId="77777777" w:rsidTr="009631BB">
        <w:trPr>
          <w:trHeight w:val="416"/>
        </w:trPr>
        <w:tc>
          <w:tcPr>
            <w:tcW w:w="2070" w:type="dxa"/>
            <w:hideMark/>
          </w:tcPr>
          <w:p w14:paraId="6CFB0B31" w14:textId="77777777" w:rsidR="000B62E0" w:rsidRPr="00CA7122" w:rsidRDefault="000B62E0" w:rsidP="007367F2">
            <w:pPr>
              <w:spacing w:before="60" w:after="60" w:line="360" w:lineRule="auto"/>
              <w:rPr>
                <w:b/>
                <w:bCs/>
                <w:szCs w:val="26"/>
              </w:rPr>
            </w:pPr>
            <w:r w:rsidRPr="00CA7122">
              <w:rPr>
                <w:b/>
                <w:bCs/>
                <w:szCs w:val="26"/>
              </w:rPr>
              <w:t>Description</w:t>
            </w:r>
          </w:p>
        </w:tc>
        <w:tc>
          <w:tcPr>
            <w:tcW w:w="6660" w:type="dxa"/>
            <w:hideMark/>
          </w:tcPr>
          <w:p w14:paraId="75E9494A" w14:textId="584871D6" w:rsidR="000B62E0" w:rsidRPr="00346E6E" w:rsidRDefault="000B62E0" w:rsidP="007367F2">
            <w:pPr>
              <w:spacing w:before="60" w:after="60" w:line="360" w:lineRule="auto"/>
              <w:rPr>
                <w:szCs w:val="26"/>
              </w:rPr>
            </w:pPr>
            <w:r w:rsidRPr="00346E6E">
              <w:rPr>
                <w:szCs w:val="26"/>
              </w:rPr>
              <w:t xml:space="preserve">Là người dùng, </w:t>
            </w:r>
            <w:r>
              <w:rPr>
                <w:szCs w:val="26"/>
              </w:rPr>
              <w:t>vào màn hình quản lý tài sản.</w:t>
            </w:r>
          </w:p>
        </w:tc>
      </w:tr>
      <w:tr w:rsidR="000B62E0" w:rsidRPr="00346E6E" w14:paraId="6FC232E0" w14:textId="77777777" w:rsidTr="009631BB">
        <w:trPr>
          <w:trHeight w:val="225"/>
        </w:trPr>
        <w:tc>
          <w:tcPr>
            <w:tcW w:w="2070" w:type="dxa"/>
            <w:hideMark/>
          </w:tcPr>
          <w:p w14:paraId="49AEE7BE" w14:textId="77777777" w:rsidR="000B62E0" w:rsidRPr="00CA7122" w:rsidRDefault="000B62E0" w:rsidP="007367F2">
            <w:pPr>
              <w:spacing w:before="60" w:after="60" w:line="360" w:lineRule="auto"/>
              <w:rPr>
                <w:b/>
                <w:bCs/>
                <w:szCs w:val="26"/>
              </w:rPr>
            </w:pPr>
            <w:r w:rsidRPr="00CA7122">
              <w:rPr>
                <w:b/>
                <w:bCs/>
                <w:szCs w:val="26"/>
              </w:rPr>
              <w:t>Actor(s)</w:t>
            </w:r>
          </w:p>
        </w:tc>
        <w:tc>
          <w:tcPr>
            <w:tcW w:w="6660" w:type="dxa"/>
            <w:hideMark/>
          </w:tcPr>
          <w:p w14:paraId="55FD4162" w14:textId="77777777" w:rsidR="000B62E0" w:rsidRPr="00346E6E" w:rsidRDefault="000B62E0" w:rsidP="007367F2">
            <w:pPr>
              <w:spacing w:before="60" w:after="60" w:line="360" w:lineRule="auto"/>
              <w:rPr>
                <w:szCs w:val="26"/>
              </w:rPr>
            </w:pPr>
            <w:r>
              <w:rPr>
                <w:szCs w:val="26"/>
              </w:rPr>
              <w:t>Là nhân viên.</w:t>
            </w:r>
          </w:p>
        </w:tc>
      </w:tr>
      <w:tr w:rsidR="000B62E0" w:rsidRPr="00346E6E" w14:paraId="519F4577" w14:textId="77777777" w:rsidTr="009631BB">
        <w:trPr>
          <w:trHeight w:val="225"/>
        </w:trPr>
        <w:tc>
          <w:tcPr>
            <w:tcW w:w="2070" w:type="dxa"/>
            <w:hideMark/>
          </w:tcPr>
          <w:p w14:paraId="0826B942" w14:textId="77777777" w:rsidR="000B62E0" w:rsidRPr="00CA7122" w:rsidRDefault="000B62E0" w:rsidP="007367F2">
            <w:pPr>
              <w:spacing w:before="60" w:after="60" w:line="360" w:lineRule="auto"/>
              <w:rPr>
                <w:b/>
                <w:bCs/>
                <w:szCs w:val="26"/>
              </w:rPr>
            </w:pPr>
            <w:r w:rsidRPr="00CA7122">
              <w:rPr>
                <w:b/>
                <w:bCs/>
                <w:szCs w:val="26"/>
              </w:rPr>
              <w:t>Priority</w:t>
            </w:r>
          </w:p>
        </w:tc>
        <w:tc>
          <w:tcPr>
            <w:tcW w:w="6660" w:type="dxa"/>
            <w:hideMark/>
          </w:tcPr>
          <w:p w14:paraId="509DD272" w14:textId="77777777" w:rsidR="000B62E0" w:rsidRPr="00346E6E" w:rsidRDefault="000B62E0" w:rsidP="007367F2">
            <w:pPr>
              <w:spacing w:before="60" w:after="60" w:line="360" w:lineRule="auto"/>
              <w:rPr>
                <w:szCs w:val="26"/>
              </w:rPr>
            </w:pPr>
            <w:r>
              <w:rPr>
                <w:szCs w:val="26"/>
              </w:rPr>
              <w:t>Phải có.</w:t>
            </w:r>
          </w:p>
        </w:tc>
      </w:tr>
      <w:tr w:rsidR="000B62E0" w:rsidRPr="00346E6E" w14:paraId="292E32EC" w14:textId="77777777" w:rsidTr="009631BB">
        <w:trPr>
          <w:trHeight w:val="225"/>
        </w:trPr>
        <w:tc>
          <w:tcPr>
            <w:tcW w:w="2070" w:type="dxa"/>
            <w:hideMark/>
          </w:tcPr>
          <w:p w14:paraId="6638CF34" w14:textId="77777777" w:rsidR="000B62E0" w:rsidRPr="00CA7122" w:rsidRDefault="000B62E0" w:rsidP="007367F2">
            <w:pPr>
              <w:spacing w:before="60" w:after="60" w:line="360" w:lineRule="auto"/>
              <w:rPr>
                <w:b/>
                <w:bCs/>
                <w:szCs w:val="26"/>
              </w:rPr>
            </w:pPr>
            <w:r w:rsidRPr="00CA7122">
              <w:rPr>
                <w:b/>
                <w:bCs/>
                <w:szCs w:val="26"/>
              </w:rPr>
              <w:t>Trigger</w:t>
            </w:r>
          </w:p>
        </w:tc>
        <w:tc>
          <w:tcPr>
            <w:tcW w:w="6660" w:type="dxa"/>
            <w:hideMark/>
          </w:tcPr>
          <w:p w14:paraId="2C71EA17" w14:textId="52EB9332" w:rsidR="000B62E0" w:rsidRPr="00346E6E" w:rsidRDefault="000B62E0" w:rsidP="007367F2">
            <w:pPr>
              <w:spacing w:before="60" w:after="60" w:line="360" w:lineRule="auto"/>
              <w:rPr>
                <w:szCs w:val="26"/>
              </w:rPr>
            </w:pPr>
            <w:r w:rsidRPr="00346E6E">
              <w:rPr>
                <w:szCs w:val="26"/>
              </w:rPr>
              <w:t xml:space="preserve">Người dùng muốn </w:t>
            </w:r>
            <w:r>
              <w:rPr>
                <w:szCs w:val="26"/>
              </w:rPr>
              <w:t>danh mục quản lý tài sản.</w:t>
            </w:r>
          </w:p>
        </w:tc>
      </w:tr>
      <w:tr w:rsidR="000B62E0" w:rsidRPr="00346E6E" w14:paraId="0328E914" w14:textId="77777777" w:rsidTr="009631BB">
        <w:trPr>
          <w:trHeight w:val="225"/>
        </w:trPr>
        <w:tc>
          <w:tcPr>
            <w:tcW w:w="2070" w:type="dxa"/>
          </w:tcPr>
          <w:p w14:paraId="6C6454E8" w14:textId="77777777" w:rsidR="000B62E0" w:rsidRPr="00CA7122" w:rsidRDefault="000B62E0" w:rsidP="007367F2">
            <w:pPr>
              <w:spacing w:before="60" w:after="60" w:line="360" w:lineRule="auto"/>
              <w:rPr>
                <w:szCs w:val="26"/>
              </w:rPr>
            </w:pPr>
            <w:r w:rsidRPr="00CA7122">
              <w:rPr>
                <w:rStyle w:val="Strong"/>
                <w:szCs w:val="26"/>
              </w:rPr>
              <w:lastRenderedPageBreak/>
              <w:t xml:space="preserve">Pre-Condition </w:t>
            </w:r>
          </w:p>
        </w:tc>
        <w:tc>
          <w:tcPr>
            <w:tcW w:w="6660" w:type="dxa"/>
          </w:tcPr>
          <w:p w14:paraId="601A4BEE" w14:textId="77777777" w:rsidR="000B62E0" w:rsidRPr="00346E6E" w:rsidRDefault="000B62E0" w:rsidP="007367F2">
            <w:pPr>
              <w:spacing w:before="60" w:after="60" w:line="360" w:lineRule="auto"/>
              <w:rPr>
                <w:szCs w:val="26"/>
              </w:rPr>
            </w:pPr>
            <w:r w:rsidRPr="00346E6E">
              <w:rPr>
                <w:szCs w:val="26"/>
              </w:rPr>
              <w:t>Tài khoản người dùng đã được tạo sẵn</w:t>
            </w:r>
            <w:r>
              <w:rPr>
                <w:szCs w:val="26"/>
              </w:rPr>
              <w:t>.</w:t>
            </w:r>
          </w:p>
          <w:p w14:paraId="6BDFC8D8" w14:textId="77777777" w:rsidR="000B62E0" w:rsidRPr="00346E6E" w:rsidRDefault="000B62E0" w:rsidP="007367F2">
            <w:pPr>
              <w:spacing w:before="60" w:after="60" w:line="360" w:lineRule="auto"/>
              <w:rPr>
                <w:szCs w:val="26"/>
              </w:rPr>
            </w:pPr>
            <w:r w:rsidRPr="00346E6E">
              <w:rPr>
                <w:szCs w:val="26"/>
              </w:rPr>
              <w:t>Tài khoản người dùng đã được phân quyền</w:t>
            </w:r>
            <w:r>
              <w:rPr>
                <w:szCs w:val="26"/>
              </w:rPr>
              <w:t xml:space="preserve"> là nhân viên.</w:t>
            </w:r>
          </w:p>
        </w:tc>
      </w:tr>
      <w:tr w:rsidR="000B62E0" w:rsidRPr="00346E6E" w14:paraId="6C3513DE" w14:textId="77777777" w:rsidTr="009631BB">
        <w:trPr>
          <w:trHeight w:val="225"/>
        </w:trPr>
        <w:tc>
          <w:tcPr>
            <w:tcW w:w="2070" w:type="dxa"/>
          </w:tcPr>
          <w:p w14:paraId="5382593D" w14:textId="77777777" w:rsidR="000B62E0" w:rsidRPr="00CA7122" w:rsidRDefault="000B62E0" w:rsidP="007367F2">
            <w:pPr>
              <w:spacing w:before="60" w:after="60" w:line="360" w:lineRule="auto"/>
              <w:rPr>
                <w:szCs w:val="26"/>
              </w:rPr>
            </w:pPr>
            <w:r w:rsidRPr="00CA7122">
              <w:rPr>
                <w:rStyle w:val="Strong"/>
                <w:szCs w:val="26"/>
                <w:shd w:val="clear" w:color="auto" w:fill="FFFFFF"/>
              </w:rPr>
              <w:t xml:space="preserve">Post-Condition </w:t>
            </w:r>
          </w:p>
        </w:tc>
        <w:tc>
          <w:tcPr>
            <w:tcW w:w="6660" w:type="dxa"/>
          </w:tcPr>
          <w:p w14:paraId="4AA6631C" w14:textId="11701B1C" w:rsidR="000B62E0" w:rsidRPr="00346E6E" w:rsidRDefault="000B62E0" w:rsidP="007367F2">
            <w:pPr>
              <w:shd w:val="clear" w:color="auto" w:fill="FFFFFF"/>
              <w:spacing w:before="60" w:after="60" w:line="360" w:lineRule="auto"/>
              <w:rPr>
                <w:szCs w:val="26"/>
              </w:rPr>
            </w:pPr>
            <w:r>
              <w:rPr>
                <w:szCs w:val="26"/>
              </w:rPr>
              <w:t>Người dùng vào được màn hình quản lý tài sản.</w:t>
            </w:r>
          </w:p>
        </w:tc>
      </w:tr>
      <w:tr w:rsidR="000B62E0" w:rsidRPr="00346E6E" w14:paraId="77DF7DA8" w14:textId="77777777" w:rsidTr="009631BB">
        <w:trPr>
          <w:trHeight w:val="225"/>
        </w:trPr>
        <w:tc>
          <w:tcPr>
            <w:tcW w:w="2070" w:type="dxa"/>
          </w:tcPr>
          <w:p w14:paraId="4B481EAA" w14:textId="77777777" w:rsidR="000B62E0" w:rsidRPr="00CA7122" w:rsidRDefault="000B62E0" w:rsidP="007367F2">
            <w:pPr>
              <w:spacing w:before="60" w:after="60" w:line="360" w:lineRule="auto"/>
              <w:rPr>
                <w:rStyle w:val="Strong"/>
                <w:b w:val="0"/>
                <w:bCs w:val="0"/>
                <w:szCs w:val="26"/>
                <w:shd w:val="clear" w:color="auto" w:fill="FFFFFF"/>
              </w:rPr>
            </w:pPr>
            <w:r w:rsidRPr="00CA7122">
              <w:rPr>
                <w:b/>
                <w:bCs/>
              </w:rPr>
              <w:t>Basic Flow</w:t>
            </w:r>
          </w:p>
        </w:tc>
        <w:tc>
          <w:tcPr>
            <w:tcW w:w="6660" w:type="dxa"/>
          </w:tcPr>
          <w:p w14:paraId="28CD32B5" w14:textId="4CBE3D9B" w:rsidR="000B62E0" w:rsidRDefault="000B62E0" w:rsidP="007367F2">
            <w:pPr>
              <w:pStyle w:val="ListParagraph"/>
              <w:numPr>
                <w:ilvl w:val="0"/>
                <w:numId w:val="30"/>
              </w:numPr>
              <w:spacing w:before="60" w:after="60" w:line="360" w:lineRule="auto"/>
              <w:ind w:left="372"/>
              <w:jc w:val="both"/>
            </w:pPr>
            <w:r>
              <w:t xml:space="preserve">Người dùng chọn vào </w:t>
            </w:r>
            <w:r>
              <w:rPr>
                <w:szCs w:val="26"/>
              </w:rPr>
              <w:t>quản lý tài sản</w:t>
            </w:r>
            <w:r>
              <w:t xml:space="preserve">. </w:t>
            </w:r>
          </w:p>
          <w:p w14:paraId="631F0026" w14:textId="61AA3205" w:rsidR="000B62E0" w:rsidRDefault="000B62E0" w:rsidP="007367F2">
            <w:pPr>
              <w:pStyle w:val="ListParagraph"/>
              <w:numPr>
                <w:ilvl w:val="0"/>
                <w:numId w:val="30"/>
              </w:numPr>
              <w:spacing w:before="60" w:after="60" w:line="360" w:lineRule="auto"/>
              <w:ind w:left="372"/>
              <w:jc w:val="both"/>
            </w:pPr>
            <w:r>
              <w:t>Đối với tài khoả</w:t>
            </w:r>
            <w:r w:rsidR="00882E79">
              <w:t>n là nhân viên</w:t>
            </w:r>
            <w:r>
              <w:t xml:space="preserve"> thì có chức năng xem thông tin </w:t>
            </w:r>
            <w:r>
              <w:rPr>
                <w:szCs w:val="26"/>
              </w:rPr>
              <w:t>tài sản, in mã QR, xuất báo cáo tài sản</w:t>
            </w:r>
          </w:p>
          <w:p w14:paraId="3755AD10" w14:textId="77777777" w:rsidR="000B62E0" w:rsidRDefault="000B62E0" w:rsidP="007367F2">
            <w:pPr>
              <w:pStyle w:val="ListParagraph"/>
              <w:spacing w:before="60" w:after="60" w:line="360" w:lineRule="auto"/>
              <w:ind w:left="88"/>
              <w:jc w:val="both"/>
            </w:pPr>
            <w:r>
              <w:t xml:space="preserve">Khi người dùng chọn chức năng quản lý khác </w:t>
            </w:r>
          </w:p>
          <w:p w14:paraId="6CDD10EE" w14:textId="77777777" w:rsidR="000B62E0" w:rsidRPr="00801D62" w:rsidRDefault="000B62E0" w:rsidP="007367F2">
            <w:pPr>
              <w:spacing w:before="60" w:after="60" w:line="360" w:lineRule="auto"/>
            </w:pPr>
            <w:r w:rsidRPr="005A1534">
              <w:t>UseCase dừng lại</w:t>
            </w:r>
            <w:r>
              <w:t>.</w:t>
            </w:r>
          </w:p>
        </w:tc>
      </w:tr>
      <w:tr w:rsidR="000B62E0" w:rsidRPr="00346E6E" w14:paraId="49B342CB" w14:textId="77777777" w:rsidTr="009631BB">
        <w:trPr>
          <w:trHeight w:val="225"/>
        </w:trPr>
        <w:tc>
          <w:tcPr>
            <w:tcW w:w="2070" w:type="dxa"/>
          </w:tcPr>
          <w:p w14:paraId="53E49855" w14:textId="77777777" w:rsidR="000B62E0" w:rsidRPr="00CA7122" w:rsidRDefault="000B62E0" w:rsidP="007367F2">
            <w:pPr>
              <w:spacing w:before="60" w:after="60" w:line="360" w:lineRule="auto"/>
              <w:rPr>
                <w:rStyle w:val="Strong"/>
                <w:b w:val="0"/>
                <w:bCs w:val="0"/>
                <w:szCs w:val="26"/>
                <w:shd w:val="clear" w:color="auto" w:fill="FFFFFF"/>
              </w:rPr>
            </w:pPr>
            <w:r w:rsidRPr="00CA7122">
              <w:rPr>
                <w:b/>
                <w:bCs/>
              </w:rPr>
              <w:t>Alternative Flow</w:t>
            </w:r>
          </w:p>
        </w:tc>
        <w:tc>
          <w:tcPr>
            <w:tcW w:w="6660" w:type="dxa"/>
          </w:tcPr>
          <w:p w14:paraId="03B4C9ED" w14:textId="77777777" w:rsidR="000B62E0" w:rsidRPr="00346E6E" w:rsidRDefault="000B62E0" w:rsidP="007367F2">
            <w:pPr>
              <w:shd w:val="clear" w:color="auto" w:fill="FFFFFF"/>
              <w:spacing w:before="60" w:after="60" w:line="360" w:lineRule="auto"/>
              <w:rPr>
                <w:szCs w:val="26"/>
              </w:rPr>
            </w:pPr>
            <w:r>
              <w:rPr>
                <w:szCs w:val="26"/>
              </w:rPr>
              <w:t>Không có.</w:t>
            </w:r>
          </w:p>
        </w:tc>
      </w:tr>
      <w:tr w:rsidR="000B62E0" w:rsidRPr="00346E6E" w14:paraId="30E7434D" w14:textId="77777777" w:rsidTr="009631BB">
        <w:trPr>
          <w:trHeight w:val="225"/>
        </w:trPr>
        <w:tc>
          <w:tcPr>
            <w:tcW w:w="2070" w:type="dxa"/>
          </w:tcPr>
          <w:p w14:paraId="7D163A56" w14:textId="77777777" w:rsidR="000B62E0" w:rsidRPr="00CA7122" w:rsidRDefault="000B62E0" w:rsidP="007367F2">
            <w:pPr>
              <w:spacing w:before="60" w:after="60" w:line="360" w:lineRule="auto"/>
              <w:rPr>
                <w:rStyle w:val="Strong"/>
                <w:b w:val="0"/>
                <w:bCs w:val="0"/>
                <w:szCs w:val="26"/>
                <w:shd w:val="clear" w:color="auto" w:fill="FFFFFF"/>
              </w:rPr>
            </w:pPr>
            <w:r w:rsidRPr="00CA7122">
              <w:rPr>
                <w:b/>
                <w:bCs/>
              </w:rPr>
              <w:t>Exception Flow</w:t>
            </w:r>
          </w:p>
        </w:tc>
        <w:tc>
          <w:tcPr>
            <w:tcW w:w="6660" w:type="dxa"/>
          </w:tcPr>
          <w:p w14:paraId="58C8F837" w14:textId="77777777" w:rsidR="000B62E0" w:rsidRPr="006E475B" w:rsidRDefault="000B62E0" w:rsidP="007367F2">
            <w:pPr>
              <w:spacing w:before="60" w:after="60" w:line="360" w:lineRule="auto"/>
            </w:pPr>
          </w:p>
        </w:tc>
      </w:tr>
    </w:tbl>
    <w:p w14:paraId="2DA70852" w14:textId="77777777" w:rsidR="00DB7386" w:rsidRDefault="00DB7386" w:rsidP="00456642">
      <w:pPr>
        <w:pStyle w:val="0NOIDUNG"/>
        <w:ind w:firstLine="0"/>
      </w:pPr>
    </w:p>
    <w:p w14:paraId="52344802" w14:textId="353AD917" w:rsidR="00456642" w:rsidRDefault="00F545C6" w:rsidP="00456642">
      <w:pPr>
        <w:pStyle w:val="0NOIDUNG"/>
        <w:ind w:firstLine="0"/>
      </w:pPr>
      <w:r>
        <w:t>Use</w:t>
      </w:r>
      <w:r w:rsidR="00456642">
        <w:t>case quản lý tài sản của trưởng trưởng phòng, admin</w:t>
      </w:r>
    </w:p>
    <w:p w14:paraId="05DDC648" w14:textId="302B3D22" w:rsidR="00455FE5" w:rsidRDefault="00455FE5" w:rsidP="00455FE5">
      <w:pPr>
        <w:pStyle w:val="0BANG"/>
      </w:pPr>
      <w:bookmarkStart w:id="166" w:name="_Toc59285389"/>
      <w:bookmarkStart w:id="167" w:name="_Toc59339809"/>
      <w:r>
        <w:t>Bảng 2.1</w:t>
      </w:r>
      <w:r w:rsidR="00F545C6">
        <w:t>2</w:t>
      </w:r>
      <w:r>
        <w:t xml:space="preserve"> Usecase quản lý tài sản của trưởng trưởng phòng, admin</w:t>
      </w:r>
      <w:bookmarkEnd w:id="166"/>
      <w:bookmarkEnd w:id="167"/>
    </w:p>
    <w:tbl>
      <w:tblPr>
        <w:tblStyle w:val="TableGrid"/>
        <w:tblW w:w="8730" w:type="dxa"/>
        <w:tblLook w:val="04A0" w:firstRow="1" w:lastRow="0" w:firstColumn="1" w:lastColumn="0" w:noHBand="0" w:noVBand="1"/>
      </w:tblPr>
      <w:tblGrid>
        <w:gridCol w:w="2070"/>
        <w:gridCol w:w="6660"/>
      </w:tblGrid>
      <w:tr w:rsidR="00456642" w:rsidRPr="00346E6E" w14:paraId="7BE8460F" w14:textId="77777777" w:rsidTr="009631BB">
        <w:trPr>
          <w:trHeight w:val="225"/>
        </w:trPr>
        <w:tc>
          <w:tcPr>
            <w:tcW w:w="2070" w:type="dxa"/>
            <w:hideMark/>
          </w:tcPr>
          <w:p w14:paraId="42CD8EB2" w14:textId="77777777" w:rsidR="00456642" w:rsidRPr="00CA7122" w:rsidRDefault="00456642" w:rsidP="007367F2">
            <w:pPr>
              <w:spacing w:line="360" w:lineRule="auto"/>
              <w:jc w:val="center"/>
              <w:rPr>
                <w:b/>
                <w:bCs/>
                <w:szCs w:val="26"/>
              </w:rPr>
            </w:pPr>
            <w:r w:rsidRPr="00CA7122">
              <w:rPr>
                <w:b/>
                <w:bCs/>
                <w:szCs w:val="26"/>
              </w:rPr>
              <w:t>Use Case Name</w:t>
            </w:r>
          </w:p>
        </w:tc>
        <w:tc>
          <w:tcPr>
            <w:tcW w:w="6660" w:type="dxa"/>
            <w:hideMark/>
          </w:tcPr>
          <w:p w14:paraId="62E81130" w14:textId="2FDECEA5" w:rsidR="00456642" w:rsidRPr="00CA7122" w:rsidRDefault="00456642" w:rsidP="007367F2">
            <w:pPr>
              <w:spacing w:line="360" w:lineRule="auto"/>
              <w:jc w:val="center"/>
              <w:rPr>
                <w:b/>
                <w:bCs/>
                <w:szCs w:val="26"/>
              </w:rPr>
            </w:pPr>
            <w:r>
              <w:rPr>
                <w:b/>
                <w:bCs/>
                <w:szCs w:val="26"/>
              </w:rPr>
              <w:t>Quản lý tài sản</w:t>
            </w:r>
          </w:p>
        </w:tc>
      </w:tr>
      <w:tr w:rsidR="00456642" w:rsidRPr="00346E6E" w14:paraId="4312320A" w14:textId="77777777" w:rsidTr="009631BB">
        <w:trPr>
          <w:trHeight w:val="416"/>
        </w:trPr>
        <w:tc>
          <w:tcPr>
            <w:tcW w:w="2070" w:type="dxa"/>
            <w:hideMark/>
          </w:tcPr>
          <w:p w14:paraId="18D4B5AC" w14:textId="77777777" w:rsidR="00456642" w:rsidRPr="00CA7122" w:rsidRDefault="00456642" w:rsidP="009631BB">
            <w:pPr>
              <w:spacing w:line="360" w:lineRule="auto"/>
              <w:rPr>
                <w:b/>
                <w:bCs/>
                <w:szCs w:val="26"/>
              </w:rPr>
            </w:pPr>
            <w:r w:rsidRPr="00CA7122">
              <w:rPr>
                <w:b/>
                <w:bCs/>
                <w:szCs w:val="26"/>
              </w:rPr>
              <w:t>Description</w:t>
            </w:r>
          </w:p>
        </w:tc>
        <w:tc>
          <w:tcPr>
            <w:tcW w:w="6660" w:type="dxa"/>
            <w:hideMark/>
          </w:tcPr>
          <w:p w14:paraId="334A43A7" w14:textId="68F21904" w:rsidR="00456642" w:rsidRPr="00346E6E" w:rsidRDefault="00456642" w:rsidP="009631BB">
            <w:pPr>
              <w:spacing w:line="360" w:lineRule="auto"/>
              <w:rPr>
                <w:szCs w:val="26"/>
              </w:rPr>
            </w:pPr>
            <w:r w:rsidRPr="00346E6E">
              <w:rPr>
                <w:szCs w:val="26"/>
              </w:rPr>
              <w:t xml:space="preserve">Là người dùng, </w:t>
            </w:r>
            <w:r>
              <w:rPr>
                <w:szCs w:val="26"/>
              </w:rPr>
              <w:t xml:space="preserve">vào màn hình quản lý </w:t>
            </w:r>
            <w:r>
              <w:t>tài sản</w:t>
            </w:r>
          </w:p>
        </w:tc>
      </w:tr>
      <w:tr w:rsidR="00456642" w:rsidRPr="00346E6E" w14:paraId="48490256" w14:textId="77777777" w:rsidTr="009631BB">
        <w:trPr>
          <w:trHeight w:val="225"/>
        </w:trPr>
        <w:tc>
          <w:tcPr>
            <w:tcW w:w="2070" w:type="dxa"/>
            <w:hideMark/>
          </w:tcPr>
          <w:p w14:paraId="2C167157" w14:textId="77777777" w:rsidR="00456642" w:rsidRPr="00CA7122" w:rsidRDefault="00456642" w:rsidP="009631BB">
            <w:pPr>
              <w:spacing w:line="360" w:lineRule="auto"/>
              <w:rPr>
                <w:b/>
                <w:bCs/>
                <w:szCs w:val="26"/>
              </w:rPr>
            </w:pPr>
            <w:r w:rsidRPr="00CA7122">
              <w:rPr>
                <w:b/>
                <w:bCs/>
                <w:szCs w:val="26"/>
              </w:rPr>
              <w:t>Actor(s)</w:t>
            </w:r>
          </w:p>
        </w:tc>
        <w:tc>
          <w:tcPr>
            <w:tcW w:w="6660" w:type="dxa"/>
            <w:hideMark/>
          </w:tcPr>
          <w:p w14:paraId="7406E9EC" w14:textId="77777777" w:rsidR="00456642" w:rsidRPr="00346E6E" w:rsidRDefault="00456642" w:rsidP="009631BB">
            <w:pPr>
              <w:spacing w:line="360" w:lineRule="auto"/>
              <w:rPr>
                <w:szCs w:val="26"/>
              </w:rPr>
            </w:pPr>
            <w:r>
              <w:rPr>
                <w:szCs w:val="26"/>
              </w:rPr>
              <w:t>Là trưởng phòng, admin.</w:t>
            </w:r>
          </w:p>
        </w:tc>
      </w:tr>
      <w:tr w:rsidR="00456642" w:rsidRPr="00346E6E" w14:paraId="4999B28E" w14:textId="77777777" w:rsidTr="009631BB">
        <w:trPr>
          <w:trHeight w:val="225"/>
        </w:trPr>
        <w:tc>
          <w:tcPr>
            <w:tcW w:w="2070" w:type="dxa"/>
            <w:hideMark/>
          </w:tcPr>
          <w:p w14:paraId="33EB83F8" w14:textId="77777777" w:rsidR="00456642" w:rsidRPr="00CA7122" w:rsidRDefault="00456642" w:rsidP="009631BB">
            <w:pPr>
              <w:spacing w:line="360" w:lineRule="auto"/>
              <w:rPr>
                <w:b/>
                <w:bCs/>
                <w:szCs w:val="26"/>
              </w:rPr>
            </w:pPr>
            <w:r w:rsidRPr="00CA7122">
              <w:rPr>
                <w:b/>
                <w:bCs/>
                <w:szCs w:val="26"/>
              </w:rPr>
              <w:t>Priority</w:t>
            </w:r>
          </w:p>
        </w:tc>
        <w:tc>
          <w:tcPr>
            <w:tcW w:w="6660" w:type="dxa"/>
            <w:hideMark/>
          </w:tcPr>
          <w:p w14:paraId="6D329C0E" w14:textId="77777777" w:rsidR="00456642" w:rsidRPr="00346E6E" w:rsidRDefault="00456642" w:rsidP="009631BB">
            <w:pPr>
              <w:spacing w:line="360" w:lineRule="auto"/>
              <w:rPr>
                <w:szCs w:val="26"/>
              </w:rPr>
            </w:pPr>
            <w:r>
              <w:rPr>
                <w:szCs w:val="26"/>
              </w:rPr>
              <w:t>Phải có.</w:t>
            </w:r>
          </w:p>
        </w:tc>
      </w:tr>
      <w:tr w:rsidR="00456642" w:rsidRPr="00346E6E" w14:paraId="320DFD3F" w14:textId="77777777" w:rsidTr="009631BB">
        <w:trPr>
          <w:trHeight w:val="225"/>
        </w:trPr>
        <w:tc>
          <w:tcPr>
            <w:tcW w:w="2070" w:type="dxa"/>
            <w:hideMark/>
          </w:tcPr>
          <w:p w14:paraId="2863D9F6" w14:textId="77777777" w:rsidR="00456642" w:rsidRPr="00CA7122" w:rsidRDefault="00456642" w:rsidP="009631BB">
            <w:pPr>
              <w:spacing w:line="360" w:lineRule="auto"/>
              <w:rPr>
                <w:b/>
                <w:bCs/>
                <w:szCs w:val="26"/>
              </w:rPr>
            </w:pPr>
            <w:r w:rsidRPr="00CA7122">
              <w:rPr>
                <w:b/>
                <w:bCs/>
                <w:szCs w:val="26"/>
              </w:rPr>
              <w:t>Trigger</w:t>
            </w:r>
          </w:p>
        </w:tc>
        <w:tc>
          <w:tcPr>
            <w:tcW w:w="6660" w:type="dxa"/>
            <w:hideMark/>
          </w:tcPr>
          <w:p w14:paraId="19AD8D2F" w14:textId="43BD6CC8" w:rsidR="00456642" w:rsidRPr="00346E6E" w:rsidRDefault="00456642" w:rsidP="009631BB">
            <w:pPr>
              <w:spacing w:line="360" w:lineRule="auto"/>
              <w:rPr>
                <w:szCs w:val="26"/>
              </w:rPr>
            </w:pPr>
            <w:r w:rsidRPr="00346E6E">
              <w:rPr>
                <w:szCs w:val="26"/>
              </w:rPr>
              <w:t xml:space="preserve">Người dùng </w:t>
            </w:r>
            <w:r>
              <w:rPr>
                <w:szCs w:val="26"/>
              </w:rPr>
              <w:t xml:space="preserve">vào danh mục </w:t>
            </w:r>
            <w:r>
              <w:t>tài sản</w:t>
            </w:r>
          </w:p>
        </w:tc>
      </w:tr>
      <w:tr w:rsidR="00456642" w:rsidRPr="00346E6E" w14:paraId="043513DC" w14:textId="77777777" w:rsidTr="009631BB">
        <w:trPr>
          <w:trHeight w:val="225"/>
        </w:trPr>
        <w:tc>
          <w:tcPr>
            <w:tcW w:w="2070" w:type="dxa"/>
          </w:tcPr>
          <w:p w14:paraId="5DB92410" w14:textId="77777777" w:rsidR="00456642" w:rsidRPr="00CA7122" w:rsidRDefault="00456642" w:rsidP="009631BB">
            <w:pPr>
              <w:spacing w:line="360" w:lineRule="auto"/>
              <w:rPr>
                <w:szCs w:val="26"/>
              </w:rPr>
            </w:pPr>
            <w:r w:rsidRPr="00CA7122">
              <w:rPr>
                <w:rStyle w:val="Strong"/>
                <w:szCs w:val="26"/>
              </w:rPr>
              <w:t xml:space="preserve">Pre-Condition </w:t>
            </w:r>
          </w:p>
        </w:tc>
        <w:tc>
          <w:tcPr>
            <w:tcW w:w="6660" w:type="dxa"/>
          </w:tcPr>
          <w:p w14:paraId="22A97346" w14:textId="77777777" w:rsidR="00456642" w:rsidRPr="00346E6E" w:rsidRDefault="00456642" w:rsidP="009631BB">
            <w:pPr>
              <w:spacing w:before="120" w:line="360" w:lineRule="auto"/>
              <w:rPr>
                <w:szCs w:val="26"/>
              </w:rPr>
            </w:pPr>
            <w:r w:rsidRPr="00346E6E">
              <w:rPr>
                <w:szCs w:val="26"/>
              </w:rPr>
              <w:t>Tài khoản người dùng đã được tạo sẵn</w:t>
            </w:r>
            <w:r>
              <w:rPr>
                <w:szCs w:val="26"/>
              </w:rPr>
              <w:t>.</w:t>
            </w:r>
          </w:p>
          <w:p w14:paraId="59B808C3" w14:textId="77777777" w:rsidR="00456642" w:rsidRPr="00346E6E" w:rsidRDefault="00456642" w:rsidP="009631BB">
            <w:pPr>
              <w:spacing w:before="120" w:line="360" w:lineRule="auto"/>
              <w:rPr>
                <w:szCs w:val="26"/>
              </w:rPr>
            </w:pPr>
            <w:r w:rsidRPr="00346E6E">
              <w:rPr>
                <w:szCs w:val="26"/>
              </w:rPr>
              <w:t>Tài khoản người dùng đã được phân quyền</w:t>
            </w:r>
            <w:r>
              <w:rPr>
                <w:szCs w:val="26"/>
              </w:rPr>
              <w:t xml:space="preserve"> là trưởng phòng, admin.</w:t>
            </w:r>
          </w:p>
        </w:tc>
      </w:tr>
      <w:tr w:rsidR="00456642" w:rsidRPr="00346E6E" w14:paraId="68A15521" w14:textId="77777777" w:rsidTr="009631BB">
        <w:trPr>
          <w:trHeight w:val="225"/>
        </w:trPr>
        <w:tc>
          <w:tcPr>
            <w:tcW w:w="2070" w:type="dxa"/>
          </w:tcPr>
          <w:p w14:paraId="03478B6F" w14:textId="77777777" w:rsidR="00456642" w:rsidRPr="00CA7122" w:rsidRDefault="00456642" w:rsidP="009631BB">
            <w:pPr>
              <w:spacing w:line="360" w:lineRule="auto"/>
              <w:rPr>
                <w:szCs w:val="26"/>
              </w:rPr>
            </w:pPr>
            <w:r w:rsidRPr="00CA7122">
              <w:rPr>
                <w:rStyle w:val="Strong"/>
                <w:szCs w:val="26"/>
                <w:shd w:val="clear" w:color="auto" w:fill="FFFFFF"/>
              </w:rPr>
              <w:t xml:space="preserve">Post-Condition </w:t>
            </w:r>
          </w:p>
        </w:tc>
        <w:tc>
          <w:tcPr>
            <w:tcW w:w="6660" w:type="dxa"/>
          </w:tcPr>
          <w:p w14:paraId="6ABCD0C0" w14:textId="41406F05" w:rsidR="00456642" w:rsidRPr="00346E6E" w:rsidRDefault="00456642" w:rsidP="009631BB">
            <w:pPr>
              <w:shd w:val="clear" w:color="auto" w:fill="FFFFFF"/>
              <w:spacing w:before="120" w:line="360" w:lineRule="auto"/>
              <w:rPr>
                <w:szCs w:val="26"/>
              </w:rPr>
            </w:pPr>
            <w:r>
              <w:rPr>
                <w:szCs w:val="26"/>
              </w:rPr>
              <w:t xml:space="preserve">Người dùng vào được màn hình quản lý </w:t>
            </w:r>
            <w:r>
              <w:t>tài sản</w:t>
            </w:r>
          </w:p>
        </w:tc>
      </w:tr>
      <w:tr w:rsidR="00456642" w:rsidRPr="00346E6E" w14:paraId="19ECA7A8" w14:textId="77777777" w:rsidTr="009631BB">
        <w:trPr>
          <w:trHeight w:val="225"/>
        </w:trPr>
        <w:tc>
          <w:tcPr>
            <w:tcW w:w="2070" w:type="dxa"/>
          </w:tcPr>
          <w:p w14:paraId="104BBBBE" w14:textId="77777777" w:rsidR="00456642" w:rsidRPr="00CA7122" w:rsidRDefault="00456642" w:rsidP="009631BB">
            <w:pPr>
              <w:spacing w:line="360" w:lineRule="auto"/>
              <w:rPr>
                <w:rStyle w:val="Strong"/>
                <w:b w:val="0"/>
                <w:bCs w:val="0"/>
                <w:szCs w:val="26"/>
                <w:shd w:val="clear" w:color="auto" w:fill="FFFFFF"/>
              </w:rPr>
            </w:pPr>
            <w:r w:rsidRPr="00CA7122">
              <w:rPr>
                <w:b/>
                <w:bCs/>
              </w:rPr>
              <w:t>Basic Flow</w:t>
            </w:r>
          </w:p>
        </w:tc>
        <w:tc>
          <w:tcPr>
            <w:tcW w:w="6660" w:type="dxa"/>
          </w:tcPr>
          <w:p w14:paraId="1F57F9A5" w14:textId="0A4AE6E5" w:rsidR="00156373" w:rsidRDefault="00456642" w:rsidP="001E566D">
            <w:pPr>
              <w:pStyle w:val="ListParagraph"/>
              <w:numPr>
                <w:ilvl w:val="0"/>
                <w:numId w:val="31"/>
              </w:numPr>
              <w:spacing w:line="360" w:lineRule="auto"/>
              <w:ind w:left="372"/>
              <w:jc w:val="both"/>
            </w:pPr>
            <w:r>
              <w:t xml:space="preserve">Người dùng chọn vào </w:t>
            </w:r>
            <w:r w:rsidR="00156373">
              <w:rPr>
                <w:szCs w:val="26"/>
              </w:rPr>
              <w:t xml:space="preserve">quản lý </w:t>
            </w:r>
            <w:r w:rsidR="00156373">
              <w:t>tài sản.</w:t>
            </w:r>
          </w:p>
          <w:p w14:paraId="4EC01391" w14:textId="38D5B794" w:rsidR="00456642" w:rsidRDefault="00456642" w:rsidP="001E566D">
            <w:pPr>
              <w:pStyle w:val="ListParagraph"/>
              <w:numPr>
                <w:ilvl w:val="0"/>
                <w:numId w:val="31"/>
              </w:numPr>
              <w:spacing w:line="360" w:lineRule="auto"/>
              <w:ind w:left="372"/>
              <w:jc w:val="both"/>
            </w:pPr>
            <w:r>
              <w:t>Đối với tài khoản là trưởng phòng, admin thì có chức năng xem thông tin tài sả</w:t>
            </w:r>
            <w:r w:rsidR="00F545C6">
              <w:t>n,</w:t>
            </w:r>
            <w:r>
              <w:t xml:space="preserve"> sửa thông tin tài sản, xóa tài sản, in mã QR, xuất báo cáo.</w:t>
            </w:r>
          </w:p>
          <w:p w14:paraId="39BB9418" w14:textId="77777777" w:rsidR="00456642" w:rsidRDefault="00456642" w:rsidP="009631BB">
            <w:pPr>
              <w:spacing w:line="360" w:lineRule="auto"/>
              <w:jc w:val="both"/>
            </w:pPr>
            <w:r>
              <w:lastRenderedPageBreak/>
              <w:t xml:space="preserve">Khi người dùng chọn chức năng quản lý khác </w:t>
            </w:r>
          </w:p>
          <w:p w14:paraId="6C2D1E34" w14:textId="77777777" w:rsidR="00456642" w:rsidRPr="00801D62" w:rsidRDefault="00456642" w:rsidP="009631BB">
            <w:pPr>
              <w:spacing w:line="360" w:lineRule="auto"/>
            </w:pPr>
            <w:r w:rsidRPr="005A1534">
              <w:t>UseCase dừng lại</w:t>
            </w:r>
            <w:r>
              <w:t>.</w:t>
            </w:r>
          </w:p>
        </w:tc>
      </w:tr>
      <w:tr w:rsidR="00456642" w:rsidRPr="00346E6E" w14:paraId="27A6616A" w14:textId="77777777" w:rsidTr="009631BB">
        <w:trPr>
          <w:trHeight w:val="225"/>
        </w:trPr>
        <w:tc>
          <w:tcPr>
            <w:tcW w:w="2070" w:type="dxa"/>
          </w:tcPr>
          <w:p w14:paraId="26E887C3" w14:textId="77777777" w:rsidR="00456642" w:rsidRPr="00CA7122" w:rsidRDefault="00456642" w:rsidP="009631BB">
            <w:pPr>
              <w:spacing w:line="360" w:lineRule="auto"/>
              <w:rPr>
                <w:rStyle w:val="Strong"/>
                <w:b w:val="0"/>
                <w:bCs w:val="0"/>
                <w:szCs w:val="26"/>
                <w:shd w:val="clear" w:color="auto" w:fill="FFFFFF"/>
              </w:rPr>
            </w:pPr>
            <w:r w:rsidRPr="00CA7122">
              <w:rPr>
                <w:b/>
                <w:bCs/>
              </w:rPr>
              <w:lastRenderedPageBreak/>
              <w:t>Alternative Flow</w:t>
            </w:r>
          </w:p>
        </w:tc>
        <w:tc>
          <w:tcPr>
            <w:tcW w:w="6660" w:type="dxa"/>
          </w:tcPr>
          <w:p w14:paraId="41AD125D" w14:textId="77777777" w:rsidR="00456642" w:rsidRPr="00346E6E" w:rsidRDefault="00456642" w:rsidP="009631BB">
            <w:pPr>
              <w:shd w:val="clear" w:color="auto" w:fill="FFFFFF"/>
              <w:spacing w:before="120" w:line="360" w:lineRule="auto"/>
              <w:rPr>
                <w:szCs w:val="26"/>
              </w:rPr>
            </w:pPr>
            <w:r>
              <w:rPr>
                <w:szCs w:val="26"/>
              </w:rPr>
              <w:t>Không có.</w:t>
            </w:r>
          </w:p>
        </w:tc>
      </w:tr>
      <w:tr w:rsidR="00456642" w:rsidRPr="00346E6E" w14:paraId="597B8308" w14:textId="77777777" w:rsidTr="009631BB">
        <w:trPr>
          <w:trHeight w:val="225"/>
        </w:trPr>
        <w:tc>
          <w:tcPr>
            <w:tcW w:w="2070" w:type="dxa"/>
          </w:tcPr>
          <w:p w14:paraId="34F3DB00" w14:textId="77777777" w:rsidR="00456642" w:rsidRPr="00CA7122" w:rsidRDefault="00456642" w:rsidP="009631BB">
            <w:pPr>
              <w:spacing w:line="360" w:lineRule="auto"/>
              <w:rPr>
                <w:rStyle w:val="Strong"/>
                <w:b w:val="0"/>
                <w:bCs w:val="0"/>
                <w:szCs w:val="26"/>
                <w:shd w:val="clear" w:color="auto" w:fill="FFFFFF"/>
              </w:rPr>
            </w:pPr>
            <w:r w:rsidRPr="00CA7122">
              <w:rPr>
                <w:b/>
                <w:bCs/>
              </w:rPr>
              <w:t>Exception Flow</w:t>
            </w:r>
          </w:p>
        </w:tc>
        <w:tc>
          <w:tcPr>
            <w:tcW w:w="6660" w:type="dxa"/>
          </w:tcPr>
          <w:p w14:paraId="0A257162" w14:textId="77777777" w:rsidR="00456642" w:rsidRPr="006E475B" w:rsidRDefault="00456642" w:rsidP="009631BB">
            <w:pPr>
              <w:spacing w:line="360" w:lineRule="auto"/>
            </w:pPr>
          </w:p>
        </w:tc>
      </w:tr>
    </w:tbl>
    <w:p w14:paraId="5F515772" w14:textId="7824DE76" w:rsidR="00551F86" w:rsidRDefault="00F545C6" w:rsidP="00551F86">
      <w:pPr>
        <w:pStyle w:val="0LV3"/>
      </w:pPr>
      <w:bookmarkStart w:id="168" w:name="_Toc59384760"/>
      <w:r>
        <w:t>2.3.8 Use</w:t>
      </w:r>
      <w:r w:rsidR="00551F86">
        <w:t>cas</w:t>
      </w:r>
      <w:r>
        <w:t>e</w:t>
      </w:r>
      <w:r w:rsidR="00551F86">
        <w:t xml:space="preserve"> quản lý phiếu yêu cầu</w:t>
      </w:r>
      <w:bookmarkEnd w:id="168"/>
    </w:p>
    <w:p w14:paraId="1E43097C" w14:textId="15FB09E8" w:rsidR="00456642" w:rsidRDefault="00F545C6" w:rsidP="00456642">
      <w:pPr>
        <w:pStyle w:val="0NOIDUNG"/>
        <w:ind w:firstLine="0"/>
      </w:pPr>
      <w:r>
        <w:t>Use</w:t>
      </w:r>
      <w:r w:rsidR="00456642">
        <w:t>case quản lý phiếu yêu cầu của sản của nhân viên</w:t>
      </w:r>
    </w:p>
    <w:p w14:paraId="793F0A13" w14:textId="03640CDF" w:rsidR="00455FE5" w:rsidRDefault="00455FE5" w:rsidP="00455FE5">
      <w:pPr>
        <w:pStyle w:val="0BANG"/>
      </w:pPr>
      <w:bookmarkStart w:id="169" w:name="_Toc59285390"/>
      <w:bookmarkStart w:id="170" w:name="_Toc59339810"/>
      <w:r>
        <w:t>Bả</w:t>
      </w:r>
      <w:r w:rsidR="002F6E8E">
        <w:t>ng 2.13</w:t>
      </w:r>
      <w:r w:rsidR="00F545C6">
        <w:t xml:space="preserve"> Use</w:t>
      </w:r>
      <w:r>
        <w:t>case quản lý phiếu yêu cầu của sản của nhân viên</w:t>
      </w:r>
      <w:bookmarkEnd w:id="169"/>
      <w:bookmarkEnd w:id="170"/>
    </w:p>
    <w:tbl>
      <w:tblPr>
        <w:tblStyle w:val="TableGrid"/>
        <w:tblW w:w="8730" w:type="dxa"/>
        <w:tblLook w:val="04A0" w:firstRow="1" w:lastRow="0" w:firstColumn="1" w:lastColumn="0" w:noHBand="0" w:noVBand="1"/>
      </w:tblPr>
      <w:tblGrid>
        <w:gridCol w:w="2070"/>
        <w:gridCol w:w="6660"/>
      </w:tblGrid>
      <w:tr w:rsidR="00456642" w:rsidRPr="00346E6E" w14:paraId="05F0E149" w14:textId="77777777" w:rsidTr="009631BB">
        <w:trPr>
          <w:trHeight w:val="225"/>
        </w:trPr>
        <w:tc>
          <w:tcPr>
            <w:tcW w:w="2070" w:type="dxa"/>
            <w:hideMark/>
          </w:tcPr>
          <w:p w14:paraId="52B54408" w14:textId="77777777" w:rsidR="00456642" w:rsidRPr="00CA7122" w:rsidRDefault="00456642" w:rsidP="007367F2">
            <w:pPr>
              <w:spacing w:line="360" w:lineRule="auto"/>
              <w:jc w:val="center"/>
              <w:rPr>
                <w:b/>
                <w:bCs/>
                <w:szCs w:val="26"/>
              </w:rPr>
            </w:pPr>
            <w:r w:rsidRPr="00CA7122">
              <w:rPr>
                <w:b/>
                <w:bCs/>
                <w:szCs w:val="26"/>
              </w:rPr>
              <w:t>Use Case Name</w:t>
            </w:r>
          </w:p>
        </w:tc>
        <w:tc>
          <w:tcPr>
            <w:tcW w:w="6660" w:type="dxa"/>
            <w:hideMark/>
          </w:tcPr>
          <w:p w14:paraId="0EFFC9E4" w14:textId="12C45A14" w:rsidR="00456642" w:rsidRPr="00CA7122" w:rsidRDefault="00456642" w:rsidP="007367F2">
            <w:pPr>
              <w:spacing w:line="360" w:lineRule="auto"/>
              <w:jc w:val="center"/>
              <w:rPr>
                <w:b/>
                <w:bCs/>
                <w:szCs w:val="26"/>
              </w:rPr>
            </w:pPr>
            <w:r>
              <w:rPr>
                <w:b/>
                <w:bCs/>
                <w:szCs w:val="26"/>
              </w:rPr>
              <w:t>Quản lý phiếu yêu cầu</w:t>
            </w:r>
          </w:p>
        </w:tc>
      </w:tr>
      <w:tr w:rsidR="00456642" w:rsidRPr="00346E6E" w14:paraId="4DB426A6" w14:textId="77777777" w:rsidTr="009631BB">
        <w:trPr>
          <w:trHeight w:val="416"/>
        </w:trPr>
        <w:tc>
          <w:tcPr>
            <w:tcW w:w="2070" w:type="dxa"/>
            <w:hideMark/>
          </w:tcPr>
          <w:p w14:paraId="04FF5C81" w14:textId="77777777" w:rsidR="00456642" w:rsidRPr="00CA7122" w:rsidRDefault="00456642" w:rsidP="009631BB">
            <w:pPr>
              <w:spacing w:line="360" w:lineRule="auto"/>
              <w:rPr>
                <w:b/>
                <w:bCs/>
                <w:szCs w:val="26"/>
              </w:rPr>
            </w:pPr>
            <w:r w:rsidRPr="00CA7122">
              <w:rPr>
                <w:b/>
                <w:bCs/>
                <w:szCs w:val="26"/>
              </w:rPr>
              <w:t>Description</w:t>
            </w:r>
          </w:p>
        </w:tc>
        <w:tc>
          <w:tcPr>
            <w:tcW w:w="6660" w:type="dxa"/>
            <w:hideMark/>
          </w:tcPr>
          <w:p w14:paraId="538C7011" w14:textId="53BF44C3" w:rsidR="00456642" w:rsidRPr="00346E6E" w:rsidRDefault="00456642" w:rsidP="009631BB">
            <w:pPr>
              <w:spacing w:line="360" w:lineRule="auto"/>
              <w:rPr>
                <w:szCs w:val="26"/>
              </w:rPr>
            </w:pPr>
            <w:r w:rsidRPr="00346E6E">
              <w:rPr>
                <w:szCs w:val="26"/>
              </w:rPr>
              <w:t xml:space="preserve">Là người dùng, </w:t>
            </w:r>
            <w:r>
              <w:rPr>
                <w:szCs w:val="26"/>
              </w:rPr>
              <w:t xml:space="preserve">vào màn hình quản lý </w:t>
            </w:r>
            <w:r>
              <w:t>phiếu yêu cầu</w:t>
            </w:r>
            <w:r>
              <w:rPr>
                <w:szCs w:val="26"/>
              </w:rPr>
              <w:t>.</w:t>
            </w:r>
          </w:p>
        </w:tc>
      </w:tr>
      <w:tr w:rsidR="00456642" w:rsidRPr="00346E6E" w14:paraId="3D5E56B1" w14:textId="77777777" w:rsidTr="009631BB">
        <w:trPr>
          <w:trHeight w:val="225"/>
        </w:trPr>
        <w:tc>
          <w:tcPr>
            <w:tcW w:w="2070" w:type="dxa"/>
            <w:hideMark/>
          </w:tcPr>
          <w:p w14:paraId="133B8C6B" w14:textId="77777777" w:rsidR="00456642" w:rsidRPr="00CA7122" w:rsidRDefault="00456642" w:rsidP="009631BB">
            <w:pPr>
              <w:spacing w:line="360" w:lineRule="auto"/>
              <w:rPr>
                <w:b/>
                <w:bCs/>
                <w:szCs w:val="26"/>
              </w:rPr>
            </w:pPr>
            <w:r w:rsidRPr="00CA7122">
              <w:rPr>
                <w:b/>
                <w:bCs/>
                <w:szCs w:val="26"/>
              </w:rPr>
              <w:t>Actor(s)</w:t>
            </w:r>
          </w:p>
        </w:tc>
        <w:tc>
          <w:tcPr>
            <w:tcW w:w="6660" w:type="dxa"/>
            <w:hideMark/>
          </w:tcPr>
          <w:p w14:paraId="6E869DBD" w14:textId="77777777" w:rsidR="00456642" w:rsidRPr="00346E6E" w:rsidRDefault="00456642" w:rsidP="009631BB">
            <w:pPr>
              <w:spacing w:line="360" w:lineRule="auto"/>
              <w:rPr>
                <w:szCs w:val="26"/>
              </w:rPr>
            </w:pPr>
            <w:r>
              <w:rPr>
                <w:szCs w:val="26"/>
              </w:rPr>
              <w:t>Là nhân viên.</w:t>
            </w:r>
          </w:p>
        </w:tc>
      </w:tr>
      <w:tr w:rsidR="00456642" w:rsidRPr="00346E6E" w14:paraId="4CEBE4B5" w14:textId="77777777" w:rsidTr="009631BB">
        <w:trPr>
          <w:trHeight w:val="225"/>
        </w:trPr>
        <w:tc>
          <w:tcPr>
            <w:tcW w:w="2070" w:type="dxa"/>
            <w:hideMark/>
          </w:tcPr>
          <w:p w14:paraId="6730A807" w14:textId="77777777" w:rsidR="00456642" w:rsidRPr="00CA7122" w:rsidRDefault="00456642" w:rsidP="009631BB">
            <w:pPr>
              <w:spacing w:line="360" w:lineRule="auto"/>
              <w:rPr>
                <w:b/>
                <w:bCs/>
                <w:szCs w:val="26"/>
              </w:rPr>
            </w:pPr>
            <w:r w:rsidRPr="00CA7122">
              <w:rPr>
                <w:b/>
                <w:bCs/>
                <w:szCs w:val="26"/>
              </w:rPr>
              <w:t>Priority</w:t>
            </w:r>
          </w:p>
        </w:tc>
        <w:tc>
          <w:tcPr>
            <w:tcW w:w="6660" w:type="dxa"/>
            <w:hideMark/>
          </w:tcPr>
          <w:p w14:paraId="50AB0BAE" w14:textId="77777777" w:rsidR="00456642" w:rsidRPr="00346E6E" w:rsidRDefault="00456642" w:rsidP="009631BB">
            <w:pPr>
              <w:spacing w:line="360" w:lineRule="auto"/>
              <w:rPr>
                <w:szCs w:val="26"/>
              </w:rPr>
            </w:pPr>
            <w:r>
              <w:rPr>
                <w:szCs w:val="26"/>
              </w:rPr>
              <w:t>Phải có.</w:t>
            </w:r>
          </w:p>
        </w:tc>
      </w:tr>
      <w:tr w:rsidR="00456642" w:rsidRPr="00346E6E" w14:paraId="0EB34BFC" w14:textId="77777777" w:rsidTr="009631BB">
        <w:trPr>
          <w:trHeight w:val="225"/>
        </w:trPr>
        <w:tc>
          <w:tcPr>
            <w:tcW w:w="2070" w:type="dxa"/>
            <w:hideMark/>
          </w:tcPr>
          <w:p w14:paraId="10B1CD12" w14:textId="77777777" w:rsidR="00456642" w:rsidRPr="00CA7122" w:rsidRDefault="00456642" w:rsidP="009631BB">
            <w:pPr>
              <w:spacing w:line="360" w:lineRule="auto"/>
              <w:rPr>
                <w:b/>
                <w:bCs/>
                <w:szCs w:val="26"/>
              </w:rPr>
            </w:pPr>
            <w:r w:rsidRPr="00CA7122">
              <w:rPr>
                <w:b/>
                <w:bCs/>
                <w:szCs w:val="26"/>
              </w:rPr>
              <w:t>Trigger</w:t>
            </w:r>
          </w:p>
        </w:tc>
        <w:tc>
          <w:tcPr>
            <w:tcW w:w="6660" w:type="dxa"/>
            <w:hideMark/>
          </w:tcPr>
          <w:p w14:paraId="1014F2CD" w14:textId="518F9289" w:rsidR="00456642" w:rsidRPr="00346E6E" w:rsidRDefault="00456642" w:rsidP="009631BB">
            <w:pPr>
              <w:spacing w:line="360" w:lineRule="auto"/>
              <w:rPr>
                <w:szCs w:val="26"/>
              </w:rPr>
            </w:pPr>
            <w:r w:rsidRPr="00346E6E">
              <w:rPr>
                <w:szCs w:val="26"/>
              </w:rPr>
              <w:t>Người dùng muốn</w:t>
            </w:r>
            <w:r w:rsidR="003174C4">
              <w:rPr>
                <w:szCs w:val="26"/>
              </w:rPr>
              <w:t xml:space="preserve"> vào</w:t>
            </w:r>
            <w:r w:rsidRPr="00346E6E">
              <w:rPr>
                <w:szCs w:val="26"/>
              </w:rPr>
              <w:t xml:space="preserve"> </w:t>
            </w:r>
            <w:r w:rsidR="003174C4">
              <w:rPr>
                <w:szCs w:val="26"/>
              </w:rPr>
              <w:t xml:space="preserve">quản lý </w:t>
            </w:r>
            <w:r w:rsidR="003174C4">
              <w:t>phiếu yêu cầu</w:t>
            </w:r>
            <w:r>
              <w:rPr>
                <w:szCs w:val="26"/>
              </w:rPr>
              <w:t>.</w:t>
            </w:r>
          </w:p>
        </w:tc>
      </w:tr>
      <w:tr w:rsidR="00456642" w:rsidRPr="00346E6E" w14:paraId="56A25B02" w14:textId="77777777" w:rsidTr="009631BB">
        <w:trPr>
          <w:trHeight w:val="225"/>
        </w:trPr>
        <w:tc>
          <w:tcPr>
            <w:tcW w:w="2070" w:type="dxa"/>
          </w:tcPr>
          <w:p w14:paraId="0F76CE27" w14:textId="77777777" w:rsidR="00456642" w:rsidRPr="00CA7122" w:rsidRDefault="00456642" w:rsidP="009631BB">
            <w:pPr>
              <w:spacing w:line="360" w:lineRule="auto"/>
              <w:rPr>
                <w:szCs w:val="26"/>
              </w:rPr>
            </w:pPr>
            <w:r w:rsidRPr="00CA7122">
              <w:rPr>
                <w:rStyle w:val="Strong"/>
                <w:szCs w:val="26"/>
              </w:rPr>
              <w:t xml:space="preserve">Pre-Condition </w:t>
            </w:r>
          </w:p>
        </w:tc>
        <w:tc>
          <w:tcPr>
            <w:tcW w:w="6660" w:type="dxa"/>
          </w:tcPr>
          <w:p w14:paraId="5BCF6C35" w14:textId="77777777" w:rsidR="00456642" w:rsidRPr="00346E6E" w:rsidRDefault="00456642" w:rsidP="009631BB">
            <w:pPr>
              <w:spacing w:before="120" w:line="360" w:lineRule="auto"/>
              <w:rPr>
                <w:szCs w:val="26"/>
              </w:rPr>
            </w:pPr>
            <w:r w:rsidRPr="00346E6E">
              <w:rPr>
                <w:szCs w:val="26"/>
              </w:rPr>
              <w:t>Tài khoản người dùng đã được tạo sẵn</w:t>
            </w:r>
            <w:r>
              <w:rPr>
                <w:szCs w:val="26"/>
              </w:rPr>
              <w:t>.</w:t>
            </w:r>
          </w:p>
          <w:p w14:paraId="3F771661" w14:textId="77777777" w:rsidR="00456642" w:rsidRPr="00346E6E" w:rsidRDefault="00456642" w:rsidP="009631BB">
            <w:pPr>
              <w:spacing w:before="120" w:line="360" w:lineRule="auto"/>
              <w:rPr>
                <w:szCs w:val="26"/>
              </w:rPr>
            </w:pPr>
            <w:r w:rsidRPr="00346E6E">
              <w:rPr>
                <w:szCs w:val="26"/>
              </w:rPr>
              <w:t>Tài khoản người dùng đã được phân quyền</w:t>
            </w:r>
            <w:r>
              <w:rPr>
                <w:szCs w:val="26"/>
              </w:rPr>
              <w:t xml:space="preserve"> là nhân viên.</w:t>
            </w:r>
          </w:p>
        </w:tc>
      </w:tr>
      <w:tr w:rsidR="00456642" w:rsidRPr="00346E6E" w14:paraId="4B876091" w14:textId="77777777" w:rsidTr="009631BB">
        <w:trPr>
          <w:trHeight w:val="225"/>
        </w:trPr>
        <w:tc>
          <w:tcPr>
            <w:tcW w:w="2070" w:type="dxa"/>
          </w:tcPr>
          <w:p w14:paraId="2D8A386A" w14:textId="77777777" w:rsidR="00456642" w:rsidRPr="00CA7122" w:rsidRDefault="00456642" w:rsidP="009631BB">
            <w:pPr>
              <w:spacing w:line="360" w:lineRule="auto"/>
              <w:rPr>
                <w:szCs w:val="26"/>
              </w:rPr>
            </w:pPr>
            <w:r w:rsidRPr="00CA7122">
              <w:rPr>
                <w:rStyle w:val="Strong"/>
                <w:szCs w:val="26"/>
                <w:shd w:val="clear" w:color="auto" w:fill="FFFFFF"/>
              </w:rPr>
              <w:t xml:space="preserve">Post-Condition </w:t>
            </w:r>
          </w:p>
        </w:tc>
        <w:tc>
          <w:tcPr>
            <w:tcW w:w="6660" w:type="dxa"/>
          </w:tcPr>
          <w:p w14:paraId="2AA3086F" w14:textId="2D66B27A" w:rsidR="00456642" w:rsidRPr="00346E6E" w:rsidRDefault="00456642" w:rsidP="009631BB">
            <w:pPr>
              <w:shd w:val="clear" w:color="auto" w:fill="FFFFFF"/>
              <w:spacing w:before="120" w:line="360" w:lineRule="auto"/>
              <w:rPr>
                <w:szCs w:val="26"/>
              </w:rPr>
            </w:pPr>
            <w:r>
              <w:rPr>
                <w:szCs w:val="26"/>
              </w:rPr>
              <w:t xml:space="preserve">Người dùng vào được màn hình </w:t>
            </w:r>
            <w:r w:rsidR="003174C4">
              <w:rPr>
                <w:szCs w:val="26"/>
              </w:rPr>
              <w:t xml:space="preserve">quản lý </w:t>
            </w:r>
            <w:r w:rsidR="003174C4">
              <w:t>phiếu yêu cầu</w:t>
            </w:r>
            <w:r>
              <w:rPr>
                <w:szCs w:val="26"/>
              </w:rPr>
              <w:t>.</w:t>
            </w:r>
          </w:p>
        </w:tc>
      </w:tr>
      <w:tr w:rsidR="00456642" w:rsidRPr="00346E6E" w14:paraId="7B5EC8CD" w14:textId="77777777" w:rsidTr="009631BB">
        <w:trPr>
          <w:trHeight w:val="225"/>
        </w:trPr>
        <w:tc>
          <w:tcPr>
            <w:tcW w:w="2070" w:type="dxa"/>
          </w:tcPr>
          <w:p w14:paraId="23907724" w14:textId="77777777" w:rsidR="00456642" w:rsidRPr="00CA7122" w:rsidRDefault="00456642" w:rsidP="009631BB">
            <w:pPr>
              <w:spacing w:line="360" w:lineRule="auto"/>
              <w:rPr>
                <w:rStyle w:val="Strong"/>
                <w:b w:val="0"/>
                <w:bCs w:val="0"/>
                <w:szCs w:val="26"/>
                <w:shd w:val="clear" w:color="auto" w:fill="FFFFFF"/>
              </w:rPr>
            </w:pPr>
            <w:r w:rsidRPr="00CA7122">
              <w:rPr>
                <w:b/>
                <w:bCs/>
              </w:rPr>
              <w:t>Basic Flow</w:t>
            </w:r>
          </w:p>
        </w:tc>
        <w:tc>
          <w:tcPr>
            <w:tcW w:w="6660" w:type="dxa"/>
          </w:tcPr>
          <w:p w14:paraId="773985FD" w14:textId="4FCC6903" w:rsidR="00922842" w:rsidRDefault="00456642" w:rsidP="001E566D">
            <w:pPr>
              <w:pStyle w:val="ListParagraph"/>
              <w:numPr>
                <w:ilvl w:val="0"/>
                <w:numId w:val="32"/>
              </w:numPr>
              <w:spacing w:line="360" w:lineRule="auto"/>
              <w:ind w:left="372" w:hanging="372"/>
              <w:jc w:val="both"/>
            </w:pPr>
            <w:r>
              <w:t xml:space="preserve">Người dùng chọn vào </w:t>
            </w:r>
            <w:r w:rsidR="003174C4">
              <w:rPr>
                <w:szCs w:val="26"/>
              </w:rPr>
              <w:t xml:space="preserve">quản lý </w:t>
            </w:r>
            <w:r w:rsidR="003174C4">
              <w:t>phiế</w:t>
            </w:r>
            <w:r w:rsidR="00883CE1">
              <w:t>u mượn và phiếu trả.</w:t>
            </w:r>
            <w:r>
              <w:t xml:space="preserve"> </w:t>
            </w:r>
          </w:p>
          <w:p w14:paraId="29BA5891" w14:textId="6F215C6B" w:rsidR="003174C4" w:rsidRDefault="00456642" w:rsidP="001E566D">
            <w:pPr>
              <w:pStyle w:val="ListParagraph"/>
              <w:numPr>
                <w:ilvl w:val="0"/>
                <w:numId w:val="32"/>
              </w:numPr>
              <w:spacing w:line="360" w:lineRule="auto"/>
              <w:ind w:left="372" w:hanging="372"/>
              <w:jc w:val="both"/>
            </w:pPr>
            <w:r>
              <w:t xml:space="preserve">Đối với tài khoản là </w:t>
            </w:r>
            <w:r w:rsidR="003174C4">
              <w:t xml:space="preserve">nhân viên </w:t>
            </w:r>
            <w:r>
              <w:t xml:space="preserve">thì có chức </w:t>
            </w:r>
            <w:r w:rsidR="003174C4">
              <w:t>năng</w:t>
            </w:r>
            <w:r w:rsidR="00882E79">
              <w:t xml:space="preserve"> </w:t>
            </w:r>
            <w:r w:rsidR="003174C4">
              <w:t>xem thông tin phiếu yêu cầ</w:t>
            </w:r>
            <w:r w:rsidR="00921355">
              <w:t xml:space="preserve">u, </w:t>
            </w:r>
            <w:r w:rsidR="003174C4">
              <w:t>tạo phiếu yêu cầu</w:t>
            </w:r>
            <w:r w:rsidR="00882E79">
              <w:t>,</w:t>
            </w:r>
            <w:r w:rsidR="00103FA0">
              <w:t xml:space="preserve"> xóa phiếu mình vừa tạo ra</w:t>
            </w:r>
            <w:r w:rsidR="00922842">
              <w:t>.</w:t>
            </w:r>
          </w:p>
          <w:p w14:paraId="0F419947" w14:textId="34B89F0C" w:rsidR="00456642" w:rsidRDefault="00456642" w:rsidP="001E566D">
            <w:pPr>
              <w:pStyle w:val="ListParagraph"/>
              <w:numPr>
                <w:ilvl w:val="0"/>
                <w:numId w:val="32"/>
              </w:numPr>
              <w:spacing w:line="360" w:lineRule="auto"/>
              <w:ind w:left="88"/>
              <w:jc w:val="both"/>
            </w:pPr>
            <w:r>
              <w:t xml:space="preserve">Khi người dùng chọn chức năng quản lý khác </w:t>
            </w:r>
          </w:p>
          <w:p w14:paraId="62A1FC74" w14:textId="77777777" w:rsidR="00456642" w:rsidRPr="00801D62" w:rsidRDefault="00456642" w:rsidP="009631BB">
            <w:pPr>
              <w:spacing w:line="360" w:lineRule="auto"/>
            </w:pPr>
            <w:r w:rsidRPr="005A1534">
              <w:t>UseCase dừng lại</w:t>
            </w:r>
            <w:r>
              <w:t>.</w:t>
            </w:r>
          </w:p>
        </w:tc>
      </w:tr>
      <w:tr w:rsidR="00456642" w:rsidRPr="00346E6E" w14:paraId="076E8DAF" w14:textId="77777777" w:rsidTr="009631BB">
        <w:trPr>
          <w:trHeight w:val="225"/>
        </w:trPr>
        <w:tc>
          <w:tcPr>
            <w:tcW w:w="2070" w:type="dxa"/>
          </w:tcPr>
          <w:p w14:paraId="7E4A586E" w14:textId="77777777" w:rsidR="00456642" w:rsidRPr="00CA7122" w:rsidRDefault="00456642" w:rsidP="009631BB">
            <w:pPr>
              <w:spacing w:line="360" w:lineRule="auto"/>
              <w:rPr>
                <w:rStyle w:val="Strong"/>
                <w:b w:val="0"/>
                <w:bCs w:val="0"/>
                <w:szCs w:val="26"/>
                <w:shd w:val="clear" w:color="auto" w:fill="FFFFFF"/>
              </w:rPr>
            </w:pPr>
            <w:r w:rsidRPr="00CA7122">
              <w:rPr>
                <w:b/>
                <w:bCs/>
              </w:rPr>
              <w:t>Alternative Flow</w:t>
            </w:r>
          </w:p>
        </w:tc>
        <w:tc>
          <w:tcPr>
            <w:tcW w:w="6660" w:type="dxa"/>
          </w:tcPr>
          <w:p w14:paraId="052F6CD3" w14:textId="77777777" w:rsidR="00456642" w:rsidRPr="00346E6E" w:rsidRDefault="00456642" w:rsidP="009631BB">
            <w:pPr>
              <w:shd w:val="clear" w:color="auto" w:fill="FFFFFF"/>
              <w:spacing w:before="120" w:line="360" w:lineRule="auto"/>
              <w:rPr>
                <w:szCs w:val="26"/>
              </w:rPr>
            </w:pPr>
            <w:r>
              <w:rPr>
                <w:szCs w:val="26"/>
              </w:rPr>
              <w:t>Không có.</w:t>
            </w:r>
          </w:p>
        </w:tc>
      </w:tr>
      <w:tr w:rsidR="00456642" w:rsidRPr="00346E6E" w14:paraId="77C8E906" w14:textId="77777777" w:rsidTr="009631BB">
        <w:trPr>
          <w:trHeight w:val="225"/>
        </w:trPr>
        <w:tc>
          <w:tcPr>
            <w:tcW w:w="2070" w:type="dxa"/>
          </w:tcPr>
          <w:p w14:paraId="373E1A70" w14:textId="77777777" w:rsidR="00456642" w:rsidRPr="00CA7122" w:rsidRDefault="00456642" w:rsidP="009631BB">
            <w:pPr>
              <w:spacing w:line="360" w:lineRule="auto"/>
              <w:rPr>
                <w:rStyle w:val="Strong"/>
                <w:b w:val="0"/>
                <w:bCs w:val="0"/>
                <w:szCs w:val="26"/>
                <w:shd w:val="clear" w:color="auto" w:fill="FFFFFF"/>
              </w:rPr>
            </w:pPr>
            <w:r w:rsidRPr="00CA7122">
              <w:rPr>
                <w:b/>
                <w:bCs/>
              </w:rPr>
              <w:t>Exception Flow</w:t>
            </w:r>
          </w:p>
        </w:tc>
        <w:tc>
          <w:tcPr>
            <w:tcW w:w="6660" w:type="dxa"/>
          </w:tcPr>
          <w:p w14:paraId="64890670" w14:textId="77777777" w:rsidR="00456642" w:rsidRPr="006E475B" w:rsidRDefault="00456642" w:rsidP="009631BB">
            <w:pPr>
              <w:spacing w:line="360" w:lineRule="auto"/>
            </w:pPr>
          </w:p>
        </w:tc>
      </w:tr>
    </w:tbl>
    <w:p w14:paraId="7928E57D" w14:textId="77777777" w:rsidR="00882E79" w:rsidRDefault="00882E79" w:rsidP="00882E79">
      <w:pPr>
        <w:pStyle w:val="0NOIDUNG"/>
        <w:ind w:firstLine="0"/>
      </w:pPr>
    </w:p>
    <w:p w14:paraId="24F6FB05" w14:textId="77777777" w:rsidR="00DB7386" w:rsidRDefault="00DB7386">
      <w:pPr>
        <w:spacing w:after="160" w:line="259" w:lineRule="auto"/>
        <w:rPr>
          <w:rFonts w:eastAsiaTheme="minorHAnsi" w:cstheme="minorBidi"/>
          <w:szCs w:val="22"/>
          <w:lang w:val="fr-FR"/>
        </w:rPr>
      </w:pPr>
      <w:r>
        <w:br w:type="page"/>
      </w:r>
    </w:p>
    <w:p w14:paraId="557A3E6F" w14:textId="405200D6" w:rsidR="00456642" w:rsidRDefault="00921355" w:rsidP="00882E79">
      <w:pPr>
        <w:pStyle w:val="0NOIDUNG"/>
        <w:ind w:firstLine="0"/>
      </w:pPr>
      <w:r>
        <w:lastRenderedPageBreak/>
        <w:t>Usecase</w:t>
      </w:r>
      <w:r w:rsidR="00882E79">
        <w:t xml:space="preserve"> quản lý phiếu yêu cầu của trưởng trưởng phòng, admin</w:t>
      </w:r>
    </w:p>
    <w:p w14:paraId="027268FA" w14:textId="508EF870" w:rsidR="00455FE5" w:rsidRDefault="00455FE5" w:rsidP="00455FE5">
      <w:pPr>
        <w:pStyle w:val="0BANG"/>
      </w:pPr>
      <w:bookmarkStart w:id="171" w:name="_Toc59285391"/>
      <w:bookmarkStart w:id="172" w:name="_Toc59339811"/>
      <w:r>
        <w:t>Bảng 2.1</w:t>
      </w:r>
      <w:r w:rsidR="002F6E8E">
        <w:t>4</w:t>
      </w:r>
      <w:r>
        <w:t xml:space="preserve"> </w:t>
      </w:r>
      <w:r w:rsidR="00921355">
        <w:t>Usecase</w:t>
      </w:r>
      <w:r>
        <w:t xml:space="preserve"> quản lý phiếu yêu cầu củ</w:t>
      </w:r>
      <w:r w:rsidR="00921355">
        <w:t>a</w:t>
      </w:r>
      <w:r>
        <w:t xml:space="preserve"> trưởng phòng, admin</w:t>
      </w:r>
      <w:bookmarkEnd w:id="171"/>
      <w:bookmarkEnd w:id="172"/>
    </w:p>
    <w:tbl>
      <w:tblPr>
        <w:tblStyle w:val="TableGrid"/>
        <w:tblW w:w="8730" w:type="dxa"/>
        <w:tblLook w:val="04A0" w:firstRow="1" w:lastRow="0" w:firstColumn="1" w:lastColumn="0" w:noHBand="0" w:noVBand="1"/>
      </w:tblPr>
      <w:tblGrid>
        <w:gridCol w:w="2070"/>
        <w:gridCol w:w="6660"/>
      </w:tblGrid>
      <w:tr w:rsidR="00882E79" w:rsidRPr="00346E6E" w14:paraId="116F1BB9" w14:textId="77777777" w:rsidTr="009631BB">
        <w:trPr>
          <w:trHeight w:val="225"/>
        </w:trPr>
        <w:tc>
          <w:tcPr>
            <w:tcW w:w="2070" w:type="dxa"/>
            <w:hideMark/>
          </w:tcPr>
          <w:p w14:paraId="2681055A" w14:textId="77777777" w:rsidR="00882E79" w:rsidRPr="00CA7122" w:rsidRDefault="00882E79" w:rsidP="007367F2">
            <w:pPr>
              <w:spacing w:line="360" w:lineRule="auto"/>
              <w:jc w:val="center"/>
              <w:rPr>
                <w:b/>
                <w:bCs/>
                <w:szCs w:val="26"/>
              </w:rPr>
            </w:pPr>
            <w:r w:rsidRPr="00CA7122">
              <w:rPr>
                <w:b/>
                <w:bCs/>
                <w:szCs w:val="26"/>
              </w:rPr>
              <w:t>Use Case Name</w:t>
            </w:r>
          </w:p>
        </w:tc>
        <w:tc>
          <w:tcPr>
            <w:tcW w:w="6660" w:type="dxa"/>
            <w:hideMark/>
          </w:tcPr>
          <w:p w14:paraId="3EB71A0C" w14:textId="7F3C68CF" w:rsidR="00882E79" w:rsidRPr="00CA7122" w:rsidRDefault="00156373" w:rsidP="007367F2">
            <w:pPr>
              <w:spacing w:line="360" w:lineRule="auto"/>
              <w:jc w:val="center"/>
              <w:rPr>
                <w:b/>
                <w:bCs/>
                <w:szCs w:val="26"/>
              </w:rPr>
            </w:pPr>
            <w:r>
              <w:rPr>
                <w:b/>
                <w:bCs/>
                <w:szCs w:val="26"/>
              </w:rPr>
              <w:t>Quản lý phiếu yêu cầu</w:t>
            </w:r>
          </w:p>
        </w:tc>
      </w:tr>
      <w:tr w:rsidR="00882E79" w:rsidRPr="00346E6E" w14:paraId="694C4620" w14:textId="77777777" w:rsidTr="009631BB">
        <w:trPr>
          <w:trHeight w:val="416"/>
        </w:trPr>
        <w:tc>
          <w:tcPr>
            <w:tcW w:w="2070" w:type="dxa"/>
            <w:hideMark/>
          </w:tcPr>
          <w:p w14:paraId="6E87481E" w14:textId="77777777" w:rsidR="00882E79" w:rsidRPr="00CA7122" w:rsidRDefault="00882E79" w:rsidP="009631BB">
            <w:pPr>
              <w:spacing w:line="360" w:lineRule="auto"/>
              <w:rPr>
                <w:b/>
                <w:bCs/>
                <w:szCs w:val="26"/>
              </w:rPr>
            </w:pPr>
            <w:r w:rsidRPr="00CA7122">
              <w:rPr>
                <w:b/>
                <w:bCs/>
                <w:szCs w:val="26"/>
              </w:rPr>
              <w:t>Description</w:t>
            </w:r>
          </w:p>
        </w:tc>
        <w:tc>
          <w:tcPr>
            <w:tcW w:w="6660" w:type="dxa"/>
            <w:hideMark/>
          </w:tcPr>
          <w:p w14:paraId="56E6A4C7" w14:textId="4DC78872" w:rsidR="00882E79" w:rsidRPr="00346E6E" w:rsidRDefault="00882E79" w:rsidP="00156373">
            <w:pPr>
              <w:spacing w:line="360" w:lineRule="auto"/>
              <w:rPr>
                <w:szCs w:val="26"/>
              </w:rPr>
            </w:pPr>
            <w:r w:rsidRPr="00346E6E">
              <w:rPr>
                <w:szCs w:val="26"/>
              </w:rPr>
              <w:t xml:space="preserve">Là người dùng, </w:t>
            </w:r>
            <w:r>
              <w:rPr>
                <w:szCs w:val="26"/>
              </w:rPr>
              <w:t xml:space="preserve">vào màn hình quản lý </w:t>
            </w:r>
            <w:r w:rsidR="00156373">
              <w:t>phiếu yêu cầu</w:t>
            </w:r>
          </w:p>
        </w:tc>
      </w:tr>
      <w:tr w:rsidR="00882E79" w:rsidRPr="00346E6E" w14:paraId="72A41C7C" w14:textId="77777777" w:rsidTr="009631BB">
        <w:trPr>
          <w:trHeight w:val="225"/>
        </w:trPr>
        <w:tc>
          <w:tcPr>
            <w:tcW w:w="2070" w:type="dxa"/>
            <w:hideMark/>
          </w:tcPr>
          <w:p w14:paraId="2E2B1FAE" w14:textId="77777777" w:rsidR="00882E79" w:rsidRPr="00CA7122" w:rsidRDefault="00882E79" w:rsidP="009631BB">
            <w:pPr>
              <w:spacing w:line="360" w:lineRule="auto"/>
              <w:rPr>
                <w:b/>
                <w:bCs/>
                <w:szCs w:val="26"/>
              </w:rPr>
            </w:pPr>
            <w:r w:rsidRPr="00CA7122">
              <w:rPr>
                <w:b/>
                <w:bCs/>
                <w:szCs w:val="26"/>
              </w:rPr>
              <w:t>Actor(s)</w:t>
            </w:r>
          </w:p>
        </w:tc>
        <w:tc>
          <w:tcPr>
            <w:tcW w:w="6660" w:type="dxa"/>
            <w:hideMark/>
          </w:tcPr>
          <w:p w14:paraId="476B18D2" w14:textId="77777777" w:rsidR="00882E79" w:rsidRPr="00346E6E" w:rsidRDefault="00882E79" w:rsidP="009631BB">
            <w:pPr>
              <w:spacing w:line="360" w:lineRule="auto"/>
              <w:rPr>
                <w:szCs w:val="26"/>
              </w:rPr>
            </w:pPr>
            <w:r>
              <w:rPr>
                <w:szCs w:val="26"/>
              </w:rPr>
              <w:t>Là trưởng phòng, admin.</w:t>
            </w:r>
          </w:p>
        </w:tc>
      </w:tr>
      <w:tr w:rsidR="00882E79" w:rsidRPr="00346E6E" w14:paraId="4889D7CB" w14:textId="77777777" w:rsidTr="009631BB">
        <w:trPr>
          <w:trHeight w:val="225"/>
        </w:trPr>
        <w:tc>
          <w:tcPr>
            <w:tcW w:w="2070" w:type="dxa"/>
            <w:hideMark/>
          </w:tcPr>
          <w:p w14:paraId="1CE5A5FA" w14:textId="77777777" w:rsidR="00882E79" w:rsidRPr="00CA7122" w:rsidRDefault="00882E79" w:rsidP="009631BB">
            <w:pPr>
              <w:spacing w:line="360" w:lineRule="auto"/>
              <w:rPr>
                <w:b/>
                <w:bCs/>
                <w:szCs w:val="26"/>
              </w:rPr>
            </w:pPr>
            <w:r w:rsidRPr="00CA7122">
              <w:rPr>
                <w:b/>
                <w:bCs/>
                <w:szCs w:val="26"/>
              </w:rPr>
              <w:t>Priority</w:t>
            </w:r>
          </w:p>
        </w:tc>
        <w:tc>
          <w:tcPr>
            <w:tcW w:w="6660" w:type="dxa"/>
            <w:hideMark/>
          </w:tcPr>
          <w:p w14:paraId="311D3513" w14:textId="77777777" w:rsidR="00882E79" w:rsidRPr="00346E6E" w:rsidRDefault="00882E79" w:rsidP="009631BB">
            <w:pPr>
              <w:spacing w:line="360" w:lineRule="auto"/>
              <w:rPr>
                <w:szCs w:val="26"/>
              </w:rPr>
            </w:pPr>
            <w:r>
              <w:rPr>
                <w:szCs w:val="26"/>
              </w:rPr>
              <w:t>Phải có.</w:t>
            </w:r>
          </w:p>
        </w:tc>
      </w:tr>
      <w:tr w:rsidR="00882E79" w:rsidRPr="00346E6E" w14:paraId="06B492AF" w14:textId="77777777" w:rsidTr="009631BB">
        <w:trPr>
          <w:trHeight w:val="225"/>
        </w:trPr>
        <w:tc>
          <w:tcPr>
            <w:tcW w:w="2070" w:type="dxa"/>
            <w:hideMark/>
          </w:tcPr>
          <w:p w14:paraId="6B2861EE" w14:textId="77777777" w:rsidR="00882E79" w:rsidRPr="00CA7122" w:rsidRDefault="00882E79" w:rsidP="009631BB">
            <w:pPr>
              <w:spacing w:line="360" w:lineRule="auto"/>
              <w:rPr>
                <w:b/>
                <w:bCs/>
                <w:szCs w:val="26"/>
              </w:rPr>
            </w:pPr>
            <w:r w:rsidRPr="00CA7122">
              <w:rPr>
                <w:b/>
                <w:bCs/>
                <w:szCs w:val="26"/>
              </w:rPr>
              <w:t>Trigger</w:t>
            </w:r>
          </w:p>
        </w:tc>
        <w:tc>
          <w:tcPr>
            <w:tcW w:w="6660" w:type="dxa"/>
            <w:hideMark/>
          </w:tcPr>
          <w:p w14:paraId="0741E9D7" w14:textId="3871D788" w:rsidR="00882E79" w:rsidRPr="00346E6E" w:rsidRDefault="00882E79" w:rsidP="009631BB">
            <w:pPr>
              <w:spacing w:line="360" w:lineRule="auto"/>
              <w:rPr>
                <w:szCs w:val="26"/>
              </w:rPr>
            </w:pPr>
            <w:r w:rsidRPr="00346E6E">
              <w:rPr>
                <w:szCs w:val="26"/>
              </w:rPr>
              <w:t xml:space="preserve">Người dùng </w:t>
            </w:r>
            <w:r>
              <w:rPr>
                <w:szCs w:val="26"/>
              </w:rPr>
              <w:t xml:space="preserve">vào danh mục </w:t>
            </w:r>
            <w:r w:rsidR="00156373">
              <w:t>quản lý phiếu yêu cầu</w:t>
            </w:r>
          </w:p>
        </w:tc>
      </w:tr>
      <w:tr w:rsidR="00882E79" w:rsidRPr="00346E6E" w14:paraId="4EA1D9AC" w14:textId="77777777" w:rsidTr="009631BB">
        <w:trPr>
          <w:trHeight w:val="225"/>
        </w:trPr>
        <w:tc>
          <w:tcPr>
            <w:tcW w:w="2070" w:type="dxa"/>
          </w:tcPr>
          <w:p w14:paraId="586BF22E" w14:textId="77777777" w:rsidR="00882E79" w:rsidRPr="00CA7122" w:rsidRDefault="00882E79" w:rsidP="009631BB">
            <w:pPr>
              <w:spacing w:line="360" w:lineRule="auto"/>
              <w:rPr>
                <w:szCs w:val="26"/>
              </w:rPr>
            </w:pPr>
            <w:r w:rsidRPr="00CA7122">
              <w:rPr>
                <w:rStyle w:val="Strong"/>
                <w:szCs w:val="26"/>
              </w:rPr>
              <w:t xml:space="preserve">Pre-Condition </w:t>
            </w:r>
          </w:p>
        </w:tc>
        <w:tc>
          <w:tcPr>
            <w:tcW w:w="6660" w:type="dxa"/>
          </w:tcPr>
          <w:p w14:paraId="4036A7CD" w14:textId="77777777" w:rsidR="00882E79" w:rsidRPr="00346E6E" w:rsidRDefault="00882E79" w:rsidP="009631BB">
            <w:pPr>
              <w:spacing w:before="120" w:line="360" w:lineRule="auto"/>
              <w:rPr>
                <w:szCs w:val="26"/>
              </w:rPr>
            </w:pPr>
            <w:r w:rsidRPr="00346E6E">
              <w:rPr>
                <w:szCs w:val="26"/>
              </w:rPr>
              <w:t>Tài khoản người dùng đã được tạo sẵn</w:t>
            </w:r>
            <w:r>
              <w:rPr>
                <w:szCs w:val="26"/>
              </w:rPr>
              <w:t>.</w:t>
            </w:r>
          </w:p>
          <w:p w14:paraId="0BD03C31" w14:textId="77777777" w:rsidR="00882E79" w:rsidRPr="00346E6E" w:rsidRDefault="00882E79" w:rsidP="009631BB">
            <w:pPr>
              <w:spacing w:before="120" w:line="360" w:lineRule="auto"/>
              <w:rPr>
                <w:szCs w:val="26"/>
              </w:rPr>
            </w:pPr>
            <w:r w:rsidRPr="00346E6E">
              <w:rPr>
                <w:szCs w:val="26"/>
              </w:rPr>
              <w:t>Tài khoản người dùng đã được phân quyền</w:t>
            </w:r>
            <w:r>
              <w:rPr>
                <w:szCs w:val="26"/>
              </w:rPr>
              <w:t xml:space="preserve"> là trưởng phòng, admin.</w:t>
            </w:r>
          </w:p>
        </w:tc>
      </w:tr>
      <w:tr w:rsidR="00882E79" w:rsidRPr="00346E6E" w14:paraId="7C94EE79" w14:textId="77777777" w:rsidTr="009631BB">
        <w:trPr>
          <w:trHeight w:val="225"/>
        </w:trPr>
        <w:tc>
          <w:tcPr>
            <w:tcW w:w="2070" w:type="dxa"/>
          </w:tcPr>
          <w:p w14:paraId="32288C54" w14:textId="77777777" w:rsidR="00882E79" w:rsidRPr="00CA7122" w:rsidRDefault="00882E79" w:rsidP="009631BB">
            <w:pPr>
              <w:spacing w:line="360" w:lineRule="auto"/>
              <w:rPr>
                <w:szCs w:val="26"/>
              </w:rPr>
            </w:pPr>
            <w:r w:rsidRPr="00CA7122">
              <w:rPr>
                <w:rStyle w:val="Strong"/>
                <w:szCs w:val="26"/>
                <w:shd w:val="clear" w:color="auto" w:fill="FFFFFF"/>
              </w:rPr>
              <w:t xml:space="preserve">Post-Condition </w:t>
            </w:r>
          </w:p>
        </w:tc>
        <w:tc>
          <w:tcPr>
            <w:tcW w:w="6660" w:type="dxa"/>
          </w:tcPr>
          <w:p w14:paraId="589C3B1F" w14:textId="4F65E4BD" w:rsidR="00882E79" w:rsidRPr="00346E6E" w:rsidRDefault="00882E79" w:rsidP="009631BB">
            <w:pPr>
              <w:shd w:val="clear" w:color="auto" w:fill="FFFFFF"/>
              <w:spacing w:before="120" w:line="360" w:lineRule="auto"/>
              <w:rPr>
                <w:szCs w:val="26"/>
              </w:rPr>
            </w:pPr>
            <w:r>
              <w:rPr>
                <w:szCs w:val="26"/>
              </w:rPr>
              <w:t>Người dùng vào</w:t>
            </w:r>
            <w:r w:rsidR="00156373">
              <w:rPr>
                <w:szCs w:val="26"/>
              </w:rPr>
              <w:t xml:space="preserve"> được màn hình quản lý phiếu yêu cầu</w:t>
            </w:r>
          </w:p>
        </w:tc>
      </w:tr>
      <w:tr w:rsidR="00882E79" w:rsidRPr="00346E6E" w14:paraId="34AA5121" w14:textId="77777777" w:rsidTr="009631BB">
        <w:trPr>
          <w:trHeight w:val="225"/>
        </w:trPr>
        <w:tc>
          <w:tcPr>
            <w:tcW w:w="2070" w:type="dxa"/>
          </w:tcPr>
          <w:p w14:paraId="788D8C78" w14:textId="77777777" w:rsidR="00882E79" w:rsidRPr="00CA7122" w:rsidRDefault="00882E79" w:rsidP="009631BB">
            <w:pPr>
              <w:spacing w:line="360" w:lineRule="auto"/>
              <w:rPr>
                <w:rStyle w:val="Strong"/>
                <w:b w:val="0"/>
                <w:bCs w:val="0"/>
                <w:szCs w:val="26"/>
                <w:shd w:val="clear" w:color="auto" w:fill="FFFFFF"/>
              </w:rPr>
            </w:pPr>
            <w:r w:rsidRPr="00CA7122">
              <w:rPr>
                <w:b/>
                <w:bCs/>
              </w:rPr>
              <w:t>Basic Flow</w:t>
            </w:r>
          </w:p>
        </w:tc>
        <w:tc>
          <w:tcPr>
            <w:tcW w:w="6660" w:type="dxa"/>
          </w:tcPr>
          <w:p w14:paraId="6952C2D0" w14:textId="5E55A350" w:rsidR="00882E79" w:rsidRDefault="00882E79" w:rsidP="001E566D">
            <w:pPr>
              <w:pStyle w:val="ListParagraph"/>
              <w:numPr>
                <w:ilvl w:val="0"/>
                <w:numId w:val="33"/>
              </w:numPr>
              <w:tabs>
                <w:tab w:val="left" w:pos="372"/>
              </w:tabs>
              <w:spacing w:line="360" w:lineRule="auto"/>
              <w:ind w:hanging="732"/>
              <w:jc w:val="both"/>
            </w:pPr>
            <w:r>
              <w:t>Người dùng chọn vào qu</w:t>
            </w:r>
            <w:r w:rsidR="00103FA0">
              <w:t>ản lý phiếu yêu cầu</w:t>
            </w:r>
            <w:r>
              <w:t xml:space="preserve">. </w:t>
            </w:r>
          </w:p>
          <w:p w14:paraId="2708A312" w14:textId="051ED8FE" w:rsidR="00882E79" w:rsidRDefault="00882E79" w:rsidP="001E566D">
            <w:pPr>
              <w:pStyle w:val="ListParagraph"/>
              <w:numPr>
                <w:ilvl w:val="0"/>
                <w:numId w:val="33"/>
              </w:numPr>
              <w:spacing w:line="360" w:lineRule="auto"/>
              <w:ind w:left="372"/>
              <w:jc w:val="both"/>
            </w:pPr>
            <w:r>
              <w:t xml:space="preserve">Đối với tài khoản là trưởng phòng, admin thì có chức năng xem thông tin </w:t>
            </w:r>
            <w:r w:rsidR="00103FA0">
              <w:t>phiếu yêu cầu</w:t>
            </w:r>
            <w:r w:rsidR="00921355">
              <w:t>,</w:t>
            </w:r>
            <w:r>
              <w:t xml:space="preserve"> sửa thông tin </w:t>
            </w:r>
            <w:r w:rsidR="00103FA0">
              <w:t>phiếu yêu cầu</w:t>
            </w:r>
            <w:r>
              <w:t xml:space="preserve">, xóa </w:t>
            </w:r>
            <w:r w:rsidR="00922842">
              <w:t>phiếu yêu cầu</w:t>
            </w:r>
            <w:r w:rsidR="00921355">
              <w:t>,</w:t>
            </w:r>
            <w:r w:rsidR="00922842">
              <w:t xml:space="preserve"> duyệt phiếu yêu cầu</w:t>
            </w:r>
          </w:p>
          <w:p w14:paraId="1164A689" w14:textId="77777777" w:rsidR="00882E79" w:rsidRDefault="00882E79" w:rsidP="009631BB">
            <w:pPr>
              <w:spacing w:line="360" w:lineRule="auto"/>
              <w:jc w:val="both"/>
            </w:pPr>
            <w:r>
              <w:t xml:space="preserve">Khi người dùng chọn chức năng quản lý khác </w:t>
            </w:r>
          </w:p>
          <w:p w14:paraId="5D5583B3" w14:textId="77777777" w:rsidR="00882E79" w:rsidRPr="00801D62" w:rsidRDefault="00882E79" w:rsidP="009631BB">
            <w:pPr>
              <w:spacing w:line="360" w:lineRule="auto"/>
            </w:pPr>
            <w:r w:rsidRPr="005A1534">
              <w:t>UseCase dừng lại</w:t>
            </w:r>
            <w:r>
              <w:t>.</w:t>
            </w:r>
          </w:p>
        </w:tc>
      </w:tr>
      <w:tr w:rsidR="00882E79" w:rsidRPr="00346E6E" w14:paraId="024372D4" w14:textId="77777777" w:rsidTr="009631BB">
        <w:trPr>
          <w:trHeight w:val="225"/>
        </w:trPr>
        <w:tc>
          <w:tcPr>
            <w:tcW w:w="2070" w:type="dxa"/>
          </w:tcPr>
          <w:p w14:paraId="04F7366F" w14:textId="77777777" w:rsidR="00882E79" w:rsidRPr="00CA7122" w:rsidRDefault="00882E79" w:rsidP="009631BB">
            <w:pPr>
              <w:spacing w:line="360" w:lineRule="auto"/>
              <w:rPr>
                <w:rStyle w:val="Strong"/>
                <w:b w:val="0"/>
                <w:bCs w:val="0"/>
                <w:szCs w:val="26"/>
                <w:shd w:val="clear" w:color="auto" w:fill="FFFFFF"/>
              </w:rPr>
            </w:pPr>
            <w:r w:rsidRPr="00CA7122">
              <w:rPr>
                <w:b/>
                <w:bCs/>
              </w:rPr>
              <w:t>Alternative Flow</w:t>
            </w:r>
          </w:p>
        </w:tc>
        <w:tc>
          <w:tcPr>
            <w:tcW w:w="6660" w:type="dxa"/>
          </w:tcPr>
          <w:p w14:paraId="1AEFF2D4" w14:textId="77777777" w:rsidR="00882E79" w:rsidRPr="00346E6E" w:rsidRDefault="00882E79" w:rsidP="009631BB">
            <w:pPr>
              <w:shd w:val="clear" w:color="auto" w:fill="FFFFFF"/>
              <w:spacing w:before="120" w:line="360" w:lineRule="auto"/>
              <w:rPr>
                <w:szCs w:val="26"/>
              </w:rPr>
            </w:pPr>
            <w:r>
              <w:rPr>
                <w:szCs w:val="26"/>
              </w:rPr>
              <w:t>Không có.</w:t>
            </w:r>
          </w:p>
        </w:tc>
      </w:tr>
      <w:tr w:rsidR="00882E79" w:rsidRPr="00346E6E" w14:paraId="6B46FB44" w14:textId="77777777" w:rsidTr="009631BB">
        <w:trPr>
          <w:trHeight w:val="225"/>
        </w:trPr>
        <w:tc>
          <w:tcPr>
            <w:tcW w:w="2070" w:type="dxa"/>
          </w:tcPr>
          <w:p w14:paraId="7098F140" w14:textId="77777777" w:rsidR="00882E79" w:rsidRPr="00CA7122" w:rsidRDefault="00882E79" w:rsidP="009631BB">
            <w:pPr>
              <w:spacing w:line="360" w:lineRule="auto"/>
              <w:rPr>
                <w:rStyle w:val="Strong"/>
                <w:b w:val="0"/>
                <w:bCs w:val="0"/>
                <w:szCs w:val="26"/>
                <w:shd w:val="clear" w:color="auto" w:fill="FFFFFF"/>
              </w:rPr>
            </w:pPr>
            <w:r w:rsidRPr="00CA7122">
              <w:rPr>
                <w:b/>
                <w:bCs/>
              </w:rPr>
              <w:t>Exception Flow</w:t>
            </w:r>
          </w:p>
        </w:tc>
        <w:tc>
          <w:tcPr>
            <w:tcW w:w="6660" w:type="dxa"/>
          </w:tcPr>
          <w:p w14:paraId="366C13F9" w14:textId="77777777" w:rsidR="00882E79" w:rsidRPr="006E475B" w:rsidRDefault="00882E79" w:rsidP="009631BB">
            <w:pPr>
              <w:spacing w:line="360" w:lineRule="auto"/>
            </w:pPr>
          </w:p>
        </w:tc>
      </w:tr>
    </w:tbl>
    <w:p w14:paraId="797E5FF8" w14:textId="10C50E8E" w:rsidR="00921355" w:rsidRDefault="00921355" w:rsidP="00551F86">
      <w:pPr>
        <w:pStyle w:val="0LV3"/>
      </w:pPr>
    </w:p>
    <w:p w14:paraId="0E6D438C" w14:textId="5176CD95" w:rsidR="00551F86" w:rsidRPr="00921355" w:rsidRDefault="00921355" w:rsidP="00921355">
      <w:pPr>
        <w:spacing w:after="160" w:line="259" w:lineRule="auto"/>
        <w:rPr>
          <w:rFonts w:eastAsiaTheme="minorHAnsi" w:cstheme="minorBidi"/>
          <w:b/>
          <w:i/>
          <w:szCs w:val="22"/>
        </w:rPr>
      </w:pPr>
      <w:r>
        <w:br w:type="page"/>
      </w:r>
    </w:p>
    <w:p w14:paraId="1DCEE216" w14:textId="35E06799" w:rsidR="00551F86" w:rsidRDefault="00551F86" w:rsidP="00551F86">
      <w:pPr>
        <w:pStyle w:val="0LV3"/>
      </w:pPr>
      <w:bookmarkStart w:id="173" w:name="_Toc59384761"/>
      <w:r>
        <w:lastRenderedPageBreak/>
        <w:t xml:space="preserve">2.3.9 </w:t>
      </w:r>
      <w:r w:rsidR="00921355">
        <w:t>Usecase</w:t>
      </w:r>
      <w:r>
        <w:t xml:space="preserve"> quản lý danh mục tài sản</w:t>
      </w:r>
      <w:bookmarkEnd w:id="173"/>
    </w:p>
    <w:p w14:paraId="7848EBD9" w14:textId="2A236D07" w:rsidR="00455FE5" w:rsidRDefault="00455FE5" w:rsidP="00455FE5">
      <w:pPr>
        <w:pStyle w:val="0BANG"/>
      </w:pPr>
      <w:bookmarkStart w:id="174" w:name="_Toc59285392"/>
      <w:bookmarkStart w:id="175" w:name="_Toc59339812"/>
      <w:r>
        <w:t>Bả</w:t>
      </w:r>
      <w:r w:rsidR="00103FA0">
        <w:t>ng 2.1</w:t>
      </w:r>
      <w:r w:rsidR="002F6E8E">
        <w:t>5</w:t>
      </w:r>
      <w:r>
        <w:t xml:space="preserve"> </w:t>
      </w:r>
      <w:r w:rsidR="00921355">
        <w:t>Usecase</w:t>
      </w:r>
      <w:r>
        <w:t xml:space="preserve"> quản lý danh mục tài sản trưởng trưởng phòng, admin</w:t>
      </w:r>
      <w:bookmarkEnd w:id="174"/>
      <w:bookmarkEnd w:id="175"/>
    </w:p>
    <w:tbl>
      <w:tblPr>
        <w:tblStyle w:val="TableGrid"/>
        <w:tblW w:w="8730" w:type="dxa"/>
        <w:tblLook w:val="04A0" w:firstRow="1" w:lastRow="0" w:firstColumn="1" w:lastColumn="0" w:noHBand="0" w:noVBand="1"/>
      </w:tblPr>
      <w:tblGrid>
        <w:gridCol w:w="2070"/>
        <w:gridCol w:w="6660"/>
      </w:tblGrid>
      <w:tr w:rsidR="00922842" w:rsidRPr="00346E6E" w14:paraId="52591BC2" w14:textId="77777777" w:rsidTr="009631BB">
        <w:trPr>
          <w:trHeight w:val="225"/>
        </w:trPr>
        <w:tc>
          <w:tcPr>
            <w:tcW w:w="2070" w:type="dxa"/>
            <w:hideMark/>
          </w:tcPr>
          <w:p w14:paraId="4EEF0AE1" w14:textId="77777777" w:rsidR="00922842" w:rsidRPr="00CA7122" w:rsidRDefault="00922842" w:rsidP="007367F2">
            <w:pPr>
              <w:spacing w:line="360" w:lineRule="auto"/>
              <w:jc w:val="center"/>
              <w:rPr>
                <w:b/>
                <w:bCs/>
                <w:szCs w:val="26"/>
              </w:rPr>
            </w:pPr>
            <w:r w:rsidRPr="00CA7122">
              <w:rPr>
                <w:b/>
                <w:bCs/>
                <w:szCs w:val="26"/>
              </w:rPr>
              <w:t>Use Case Name</w:t>
            </w:r>
          </w:p>
        </w:tc>
        <w:tc>
          <w:tcPr>
            <w:tcW w:w="6660" w:type="dxa"/>
            <w:hideMark/>
          </w:tcPr>
          <w:p w14:paraId="43814C4E" w14:textId="0F3E96BF" w:rsidR="00922842" w:rsidRPr="00CA7122" w:rsidRDefault="00922842" w:rsidP="007367F2">
            <w:pPr>
              <w:spacing w:line="360" w:lineRule="auto"/>
              <w:jc w:val="center"/>
              <w:rPr>
                <w:b/>
                <w:bCs/>
                <w:szCs w:val="26"/>
              </w:rPr>
            </w:pPr>
            <w:r>
              <w:rPr>
                <w:b/>
                <w:bCs/>
                <w:szCs w:val="26"/>
              </w:rPr>
              <w:t>Quản lý danh mục tài sản</w:t>
            </w:r>
          </w:p>
        </w:tc>
      </w:tr>
      <w:tr w:rsidR="00922842" w:rsidRPr="00346E6E" w14:paraId="6065964B" w14:textId="77777777" w:rsidTr="009631BB">
        <w:trPr>
          <w:trHeight w:val="416"/>
        </w:trPr>
        <w:tc>
          <w:tcPr>
            <w:tcW w:w="2070" w:type="dxa"/>
            <w:hideMark/>
          </w:tcPr>
          <w:p w14:paraId="3F8ACFFF" w14:textId="77777777" w:rsidR="00922842" w:rsidRPr="00CA7122" w:rsidRDefault="00922842" w:rsidP="009631BB">
            <w:pPr>
              <w:spacing w:line="360" w:lineRule="auto"/>
              <w:rPr>
                <w:b/>
                <w:bCs/>
                <w:szCs w:val="26"/>
              </w:rPr>
            </w:pPr>
            <w:r w:rsidRPr="00CA7122">
              <w:rPr>
                <w:b/>
                <w:bCs/>
                <w:szCs w:val="26"/>
              </w:rPr>
              <w:t>Description</w:t>
            </w:r>
          </w:p>
        </w:tc>
        <w:tc>
          <w:tcPr>
            <w:tcW w:w="6660" w:type="dxa"/>
            <w:hideMark/>
          </w:tcPr>
          <w:p w14:paraId="4B5A4067" w14:textId="4E45AEBF" w:rsidR="00922842" w:rsidRPr="00346E6E" w:rsidRDefault="00922842" w:rsidP="00922842">
            <w:pPr>
              <w:spacing w:line="360" w:lineRule="auto"/>
              <w:rPr>
                <w:szCs w:val="26"/>
              </w:rPr>
            </w:pPr>
            <w:r w:rsidRPr="00346E6E">
              <w:rPr>
                <w:szCs w:val="26"/>
              </w:rPr>
              <w:t xml:space="preserve">Là người dùng, </w:t>
            </w:r>
            <w:r>
              <w:rPr>
                <w:szCs w:val="26"/>
              </w:rPr>
              <w:t xml:space="preserve">vào màn hình quản lý </w:t>
            </w:r>
            <w:r>
              <w:t>danh mục tài sản</w:t>
            </w:r>
          </w:p>
        </w:tc>
      </w:tr>
      <w:tr w:rsidR="00922842" w:rsidRPr="00346E6E" w14:paraId="02A8FD2D" w14:textId="77777777" w:rsidTr="009631BB">
        <w:trPr>
          <w:trHeight w:val="225"/>
        </w:trPr>
        <w:tc>
          <w:tcPr>
            <w:tcW w:w="2070" w:type="dxa"/>
            <w:hideMark/>
          </w:tcPr>
          <w:p w14:paraId="3443A426" w14:textId="77777777" w:rsidR="00922842" w:rsidRPr="00CA7122" w:rsidRDefault="00922842" w:rsidP="009631BB">
            <w:pPr>
              <w:spacing w:line="360" w:lineRule="auto"/>
              <w:rPr>
                <w:b/>
                <w:bCs/>
                <w:szCs w:val="26"/>
              </w:rPr>
            </w:pPr>
            <w:r w:rsidRPr="00CA7122">
              <w:rPr>
                <w:b/>
                <w:bCs/>
                <w:szCs w:val="26"/>
              </w:rPr>
              <w:t>Actor(s)</w:t>
            </w:r>
          </w:p>
        </w:tc>
        <w:tc>
          <w:tcPr>
            <w:tcW w:w="6660" w:type="dxa"/>
            <w:hideMark/>
          </w:tcPr>
          <w:p w14:paraId="21FD04AC" w14:textId="77777777" w:rsidR="00922842" w:rsidRPr="00346E6E" w:rsidRDefault="00922842" w:rsidP="009631BB">
            <w:pPr>
              <w:spacing w:line="360" w:lineRule="auto"/>
              <w:rPr>
                <w:szCs w:val="26"/>
              </w:rPr>
            </w:pPr>
            <w:r>
              <w:rPr>
                <w:szCs w:val="26"/>
              </w:rPr>
              <w:t>Là trưởng phòng, admin.</w:t>
            </w:r>
          </w:p>
        </w:tc>
      </w:tr>
      <w:tr w:rsidR="00922842" w:rsidRPr="00346E6E" w14:paraId="24A7C192" w14:textId="77777777" w:rsidTr="009631BB">
        <w:trPr>
          <w:trHeight w:val="225"/>
        </w:trPr>
        <w:tc>
          <w:tcPr>
            <w:tcW w:w="2070" w:type="dxa"/>
            <w:hideMark/>
          </w:tcPr>
          <w:p w14:paraId="28054DCA" w14:textId="77777777" w:rsidR="00922842" w:rsidRPr="00CA7122" w:rsidRDefault="00922842" w:rsidP="009631BB">
            <w:pPr>
              <w:spacing w:line="360" w:lineRule="auto"/>
              <w:rPr>
                <w:b/>
                <w:bCs/>
                <w:szCs w:val="26"/>
              </w:rPr>
            </w:pPr>
            <w:r w:rsidRPr="00CA7122">
              <w:rPr>
                <w:b/>
                <w:bCs/>
                <w:szCs w:val="26"/>
              </w:rPr>
              <w:t>Priority</w:t>
            </w:r>
          </w:p>
        </w:tc>
        <w:tc>
          <w:tcPr>
            <w:tcW w:w="6660" w:type="dxa"/>
            <w:hideMark/>
          </w:tcPr>
          <w:p w14:paraId="6E85F8D4" w14:textId="77777777" w:rsidR="00922842" w:rsidRPr="00346E6E" w:rsidRDefault="00922842" w:rsidP="009631BB">
            <w:pPr>
              <w:spacing w:line="360" w:lineRule="auto"/>
              <w:rPr>
                <w:szCs w:val="26"/>
              </w:rPr>
            </w:pPr>
            <w:r>
              <w:rPr>
                <w:szCs w:val="26"/>
              </w:rPr>
              <w:t>Phải có.</w:t>
            </w:r>
          </w:p>
        </w:tc>
      </w:tr>
      <w:tr w:rsidR="00922842" w:rsidRPr="00346E6E" w14:paraId="42FD86A8" w14:textId="77777777" w:rsidTr="009631BB">
        <w:trPr>
          <w:trHeight w:val="225"/>
        </w:trPr>
        <w:tc>
          <w:tcPr>
            <w:tcW w:w="2070" w:type="dxa"/>
            <w:hideMark/>
          </w:tcPr>
          <w:p w14:paraId="52B9CEE3" w14:textId="77777777" w:rsidR="00922842" w:rsidRPr="00CA7122" w:rsidRDefault="00922842" w:rsidP="009631BB">
            <w:pPr>
              <w:spacing w:line="360" w:lineRule="auto"/>
              <w:rPr>
                <w:b/>
                <w:bCs/>
                <w:szCs w:val="26"/>
              </w:rPr>
            </w:pPr>
            <w:r w:rsidRPr="00CA7122">
              <w:rPr>
                <w:b/>
                <w:bCs/>
                <w:szCs w:val="26"/>
              </w:rPr>
              <w:t>Trigger</w:t>
            </w:r>
          </w:p>
        </w:tc>
        <w:tc>
          <w:tcPr>
            <w:tcW w:w="6660" w:type="dxa"/>
            <w:hideMark/>
          </w:tcPr>
          <w:p w14:paraId="3D42B3EE" w14:textId="49815FB6" w:rsidR="00922842" w:rsidRPr="00346E6E" w:rsidRDefault="00922842" w:rsidP="00922842">
            <w:pPr>
              <w:spacing w:line="360" w:lineRule="auto"/>
              <w:rPr>
                <w:szCs w:val="26"/>
              </w:rPr>
            </w:pPr>
            <w:r w:rsidRPr="00346E6E">
              <w:rPr>
                <w:szCs w:val="26"/>
              </w:rPr>
              <w:t xml:space="preserve">Người dùng </w:t>
            </w:r>
            <w:r>
              <w:rPr>
                <w:szCs w:val="26"/>
              </w:rPr>
              <w:t xml:space="preserve">vào danh mục </w:t>
            </w:r>
            <w:r>
              <w:t>quản lý danh mục tài sản</w:t>
            </w:r>
          </w:p>
        </w:tc>
      </w:tr>
      <w:tr w:rsidR="00922842" w:rsidRPr="00346E6E" w14:paraId="018ADAB0" w14:textId="77777777" w:rsidTr="009631BB">
        <w:trPr>
          <w:trHeight w:val="225"/>
        </w:trPr>
        <w:tc>
          <w:tcPr>
            <w:tcW w:w="2070" w:type="dxa"/>
          </w:tcPr>
          <w:p w14:paraId="1323A2AA" w14:textId="77777777" w:rsidR="00922842" w:rsidRPr="00CA7122" w:rsidRDefault="00922842" w:rsidP="009631BB">
            <w:pPr>
              <w:spacing w:line="360" w:lineRule="auto"/>
              <w:rPr>
                <w:szCs w:val="26"/>
              </w:rPr>
            </w:pPr>
            <w:r w:rsidRPr="00CA7122">
              <w:rPr>
                <w:rStyle w:val="Strong"/>
                <w:szCs w:val="26"/>
              </w:rPr>
              <w:t xml:space="preserve">Pre-Condition </w:t>
            </w:r>
          </w:p>
        </w:tc>
        <w:tc>
          <w:tcPr>
            <w:tcW w:w="6660" w:type="dxa"/>
          </w:tcPr>
          <w:p w14:paraId="5924201C" w14:textId="77777777" w:rsidR="00922842" w:rsidRPr="00346E6E" w:rsidRDefault="00922842" w:rsidP="009631BB">
            <w:pPr>
              <w:spacing w:before="120" w:line="360" w:lineRule="auto"/>
              <w:rPr>
                <w:szCs w:val="26"/>
              </w:rPr>
            </w:pPr>
            <w:r w:rsidRPr="00346E6E">
              <w:rPr>
                <w:szCs w:val="26"/>
              </w:rPr>
              <w:t>Tài khoản người dùng đã được tạo sẵn</w:t>
            </w:r>
            <w:r>
              <w:rPr>
                <w:szCs w:val="26"/>
              </w:rPr>
              <w:t>.</w:t>
            </w:r>
          </w:p>
          <w:p w14:paraId="59F0AF88" w14:textId="77777777" w:rsidR="00922842" w:rsidRPr="00346E6E" w:rsidRDefault="00922842" w:rsidP="009631BB">
            <w:pPr>
              <w:spacing w:before="120" w:line="360" w:lineRule="auto"/>
              <w:rPr>
                <w:szCs w:val="26"/>
              </w:rPr>
            </w:pPr>
            <w:r w:rsidRPr="00346E6E">
              <w:rPr>
                <w:szCs w:val="26"/>
              </w:rPr>
              <w:t>Tài khoản người dùng đã được phân quyền</w:t>
            </w:r>
            <w:r>
              <w:rPr>
                <w:szCs w:val="26"/>
              </w:rPr>
              <w:t xml:space="preserve"> là trưởng phòng, admin.</w:t>
            </w:r>
          </w:p>
        </w:tc>
      </w:tr>
      <w:tr w:rsidR="00922842" w:rsidRPr="00346E6E" w14:paraId="646D87F4" w14:textId="77777777" w:rsidTr="009631BB">
        <w:trPr>
          <w:trHeight w:val="225"/>
        </w:trPr>
        <w:tc>
          <w:tcPr>
            <w:tcW w:w="2070" w:type="dxa"/>
          </w:tcPr>
          <w:p w14:paraId="46F44317" w14:textId="77777777" w:rsidR="00922842" w:rsidRPr="00CA7122" w:rsidRDefault="00922842" w:rsidP="009631BB">
            <w:pPr>
              <w:spacing w:line="360" w:lineRule="auto"/>
              <w:rPr>
                <w:szCs w:val="26"/>
              </w:rPr>
            </w:pPr>
            <w:r w:rsidRPr="00CA7122">
              <w:rPr>
                <w:rStyle w:val="Strong"/>
                <w:szCs w:val="26"/>
                <w:shd w:val="clear" w:color="auto" w:fill="FFFFFF"/>
              </w:rPr>
              <w:t xml:space="preserve">Post-Condition </w:t>
            </w:r>
          </w:p>
        </w:tc>
        <w:tc>
          <w:tcPr>
            <w:tcW w:w="6660" w:type="dxa"/>
          </w:tcPr>
          <w:p w14:paraId="23BEA931" w14:textId="5468FD87" w:rsidR="00922842" w:rsidRPr="00346E6E" w:rsidRDefault="00922842" w:rsidP="009631BB">
            <w:pPr>
              <w:shd w:val="clear" w:color="auto" w:fill="FFFFFF"/>
              <w:spacing w:before="120" w:line="360" w:lineRule="auto"/>
              <w:rPr>
                <w:szCs w:val="26"/>
              </w:rPr>
            </w:pPr>
            <w:r>
              <w:rPr>
                <w:szCs w:val="26"/>
              </w:rPr>
              <w:t>Người dùng vào được màn hình quản lý danh mục tài sản</w:t>
            </w:r>
          </w:p>
        </w:tc>
      </w:tr>
      <w:tr w:rsidR="00922842" w:rsidRPr="00346E6E" w14:paraId="3C3CDFFD" w14:textId="77777777" w:rsidTr="009631BB">
        <w:trPr>
          <w:trHeight w:val="225"/>
        </w:trPr>
        <w:tc>
          <w:tcPr>
            <w:tcW w:w="2070" w:type="dxa"/>
          </w:tcPr>
          <w:p w14:paraId="59057C99" w14:textId="77777777" w:rsidR="00922842" w:rsidRPr="00CA7122" w:rsidRDefault="00922842" w:rsidP="009631BB">
            <w:pPr>
              <w:spacing w:line="360" w:lineRule="auto"/>
              <w:rPr>
                <w:rStyle w:val="Strong"/>
                <w:b w:val="0"/>
                <w:bCs w:val="0"/>
                <w:szCs w:val="26"/>
                <w:shd w:val="clear" w:color="auto" w:fill="FFFFFF"/>
              </w:rPr>
            </w:pPr>
            <w:r w:rsidRPr="00CA7122">
              <w:rPr>
                <w:b/>
                <w:bCs/>
              </w:rPr>
              <w:t>Basic Flow</w:t>
            </w:r>
          </w:p>
        </w:tc>
        <w:tc>
          <w:tcPr>
            <w:tcW w:w="6660" w:type="dxa"/>
          </w:tcPr>
          <w:p w14:paraId="4289D512" w14:textId="1129E120" w:rsidR="00922842" w:rsidRDefault="00922842" w:rsidP="001E566D">
            <w:pPr>
              <w:pStyle w:val="ListParagraph"/>
              <w:numPr>
                <w:ilvl w:val="0"/>
                <w:numId w:val="34"/>
              </w:numPr>
              <w:tabs>
                <w:tab w:val="left" w:pos="372"/>
              </w:tabs>
              <w:spacing w:line="360" w:lineRule="auto"/>
              <w:ind w:left="372"/>
              <w:jc w:val="both"/>
            </w:pPr>
            <w:r>
              <w:t xml:space="preserve">Người dùng chọn vào quản lý </w:t>
            </w:r>
            <w:r>
              <w:rPr>
                <w:szCs w:val="26"/>
              </w:rPr>
              <w:t>danh mục tài sản</w:t>
            </w:r>
            <w:r>
              <w:t xml:space="preserve">. </w:t>
            </w:r>
          </w:p>
          <w:p w14:paraId="3CBFE510" w14:textId="1731151B" w:rsidR="00922842" w:rsidRDefault="00922842" w:rsidP="001E566D">
            <w:pPr>
              <w:pStyle w:val="ListParagraph"/>
              <w:numPr>
                <w:ilvl w:val="0"/>
                <w:numId w:val="34"/>
              </w:numPr>
              <w:spacing w:line="360" w:lineRule="auto"/>
              <w:ind w:left="372"/>
              <w:jc w:val="both"/>
            </w:pPr>
            <w:r>
              <w:t xml:space="preserve">Đối với tài khoản là trưởng phòng, admin thì có chức năng xem thông tin </w:t>
            </w:r>
            <w:r>
              <w:rPr>
                <w:szCs w:val="26"/>
              </w:rPr>
              <w:t>danh mục tài sản</w:t>
            </w:r>
            <w:r w:rsidR="002F6E8E">
              <w:t xml:space="preserve">, </w:t>
            </w:r>
            <w:r>
              <w:t xml:space="preserve">sửa thông tin </w:t>
            </w:r>
            <w:r>
              <w:rPr>
                <w:szCs w:val="26"/>
              </w:rPr>
              <w:t>danh mục tài sản</w:t>
            </w:r>
            <w:r>
              <w:t xml:space="preserve">, xóa </w:t>
            </w:r>
            <w:r>
              <w:rPr>
                <w:szCs w:val="26"/>
              </w:rPr>
              <w:t>danh mục tài sản</w:t>
            </w:r>
            <w:r>
              <w:t>.</w:t>
            </w:r>
          </w:p>
          <w:p w14:paraId="28C36244" w14:textId="77777777" w:rsidR="00922842" w:rsidRDefault="00922842" w:rsidP="009631BB">
            <w:pPr>
              <w:spacing w:line="360" w:lineRule="auto"/>
              <w:jc w:val="both"/>
            </w:pPr>
            <w:r>
              <w:t xml:space="preserve">Khi người dùng chọn chức năng quản lý khác </w:t>
            </w:r>
          </w:p>
          <w:p w14:paraId="6A9DA12B" w14:textId="77777777" w:rsidR="00922842" w:rsidRPr="00801D62" w:rsidRDefault="00922842" w:rsidP="009631BB">
            <w:pPr>
              <w:spacing w:line="360" w:lineRule="auto"/>
            </w:pPr>
            <w:r w:rsidRPr="005A1534">
              <w:t>UseCase dừng lại</w:t>
            </w:r>
            <w:r>
              <w:t>.</w:t>
            </w:r>
          </w:p>
        </w:tc>
      </w:tr>
      <w:tr w:rsidR="00922842" w:rsidRPr="00346E6E" w14:paraId="4CD5B593" w14:textId="77777777" w:rsidTr="009631BB">
        <w:trPr>
          <w:trHeight w:val="225"/>
        </w:trPr>
        <w:tc>
          <w:tcPr>
            <w:tcW w:w="2070" w:type="dxa"/>
          </w:tcPr>
          <w:p w14:paraId="0669BFEF" w14:textId="77777777" w:rsidR="00922842" w:rsidRPr="00CA7122" w:rsidRDefault="00922842" w:rsidP="009631BB">
            <w:pPr>
              <w:spacing w:line="360" w:lineRule="auto"/>
              <w:rPr>
                <w:rStyle w:val="Strong"/>
                <w:b w:val="0"/>
                <w:bCs w:val="0"/>
                <w:szCs w:val="26"/>
                <w:shd w:val="clear" w:color="auto" w:fill="FFFFFF"/>
              </w:rPr>
            </w:pPr>
            <w:r w:rsidRPr="00CA7122">
              <w:rPr>
                <w:b/>
                <w:bCs/>
              </w:rPr>
              <w:t>Alternative Flow</w:t>
            </w:r>
          </w:p>
        </w:tc>
        <w:tc>
          <w:tcPr>
            <w:tcW w:w="6660" w:type="dxa"/>
          </w:tcPr>
          <w:p w14:paraId="21F4F131" w14:textId="77777777" w:rsidR="00922842" w:rsidRPr="00346E6E" w:rsidRDefault="00922842" w:rsidP="009631BB">
            <w:pPr>
              <w:shd w:val="clear" w:color="auto" w:fill="FFFFFF"/>
              <w:spacing w:before="120" w:line="360" w:lineRule="auto"/>
              <w:rPr>
                <w:szCs w:val="26"/>
              </w:rPr>
            </w:pPr>
            <w:r>
              <w:rPr>
                <w:szCs w:val="26"/>
              </w:rPr>
              <w:t>Không có.</w:t>
            </w:r>
          </w:p>
        </w:tc>
      </w:tr>
      <w:tr w:rsidR="00922842" w:rsidRPr="00346E6E" w14:paraId="15642C45" w14:textId="77777777" w:rsidTr="009631BB">
        <w:trPr>
          <w:trHeight w:val="225"/>
        </w:trPr>
        <w:tc>
          <w:tcPr>
            <w:tcW w:w="2070" w:type="dxa"/>
          </w:tcPr>
          <w:p w14:paraId="3DA39AE6" w14:textId="77777777" w:rsidR="00922842" w:rsidRPr="00CA7122" w:rsidRDefault="00922842" w:rsidP="009631BB">
            <w:pPr>
              <w:spacing w:line="360" w:lineRule="auto"/>
              <w:rPr>
                <w:rStyle w:val="Strong"/>
                <w:b w:val="0"/>
                <w:bCs w:val="0"/>
                <w:szCs w:val="26"/>
                <w:shd w:val="clear" w:color="auto" w:fill="FFFFFF"/>
              </w:rPr>
            </w:pPr>
            <w:r w:rsidRPr="00CA7122">
              <w:rPr>
                <w:b/>
                <w:bCs/>
              </w:rPr>
              <w:t>Exception Flow</w:t>
            </w:r>
          </w:p>
        </w:tc>
        <w:tc>
          <w:tcPr>
            <w:tcW w:w="6660" w:type="dxa"/>
          </w:tcPr>
          <w:p w14:paraId="487A42DE" w14:textId="77777777" w:rsidR="00922842" w:rsidRPr="006E475B" w:rsidRDefault="00922842" w:rsidP="009631BB">
            <w:pPr>
              <w:spacing w:line="360" w:lineRule="auto"/>
            </w:pPr>
          </w:p>
        </w:tc>
      </w:tr>
    </w:tbl>
    <w:p w14:paraId="405811C4" w14:textId="77777777" w:rsidR="00E23BA2" w:rsidRPr="00EB699A" w:rsidRDefault="00E23BA2" w:rsidP="00EB699A"/>
    <w:p w14:paraId="5416E40A" w14:textId="2D0082D0" w:rsidR="002F6E8E" w:rsidRDefault="002F6E8E">
      <w:pPr>
        <w:spacing w:after="160" w:line="259" w:lineRule="auto"/>
      </w:pPr>
      <w:r>
        <w:br w:type="page"/>
      </w:r>
    </w:p>
    <w:p w14:paraId="0D37381D" w14:textId="5A8558F7" w:rsidR="00EB699A" w:rsidRPr="00EB699A" w:rsidRDefault="007D3F5B" w:rsidP="007D3F5B">
      <w:pPr>
        <w:pStyle w:val="0LV2"/>
      </w:pPr>
      <w:bookmarkStart w:id="176" w:name="_Toc44008431"/>
      <w:bookmarkStart w:id="177" w:name="_Toc58881007"/>
      <w:bookmarkStart w:id="178" w:name="_Toc59137244"/>
      <w:bookmarkStart w:id="179" w:name="_Toc59384762"/>
      <w:bookmarkEnd w:id="133"/>
      <w:r>
        <w:lastRenderedPageBreak/>
        <w:t xml:space="preserve">2.4 </w:t>
      </w:r>
      <w:r w:rsidR="00EB699A" w:rsidRPr="00EB699A">
        <w:t>Biểu đồ usecase phân rã</w:t>
      </w:r>
      <w:bookmarkEnd w:id="176"/>
      <w:bookmarkEnd w:id="177"/>
      <w:bookmarkEnd w:id="178"/>
      <w:bookmarkEnd w:id="179"/>
    </w:p>
    <w:p w14:paraId="1A707A44" w14:textId="54836E59" w:rsidR="00EB699A" w:rsidRPr="00EB699A" w:rsidRDefault="007D3F5B" w:rsidP="007D3F5B">
      <w:pPr>
        <w:pStyle w:val="0NOIDUNG"/>
        <w:ind w:firstLine="0"/>
      </w:pPr>
      <w:r>
        <w:t>Biểu đồ p</w:t>
      </w:r>
      <w:r w:rsidR="00EB699A" w:rsidRPr="00EB699A">
        <w:t>hân rã usecase đăng nhập</w:t>
      </w:r>
    </w:p>
    <w:p w14:paraId="680F525A" w14:textId="77777777" w:rsidR="00EB699A" w:rsidRPr="00EB699A" w:rsidRDefault="00EB699A" w:rsidP="00A2572C">
      <w:pPr>
        <w:jc w:val="center"/>
      </w:pPr>
      <w:r w:rsidRPr="00EB699A">
        <w:rPr>
          <w:noProof/>
        </w:rPr>
        <w:drawing>
          <wp:inline distT="0" distB="0" distL="0" distR="0" wp14:anchorId="019DA408" wp14:editId="17AA669B">
            <wp:extent cx="3158837" cy="234402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83292" cy="2436381"/>
                    </a:xfrm>
                    <a:prstGeom prst="rect">
                      <a:avLst/>
                    </a:prstGeom>
                    <a:noFill/>
                    <a:ln>
                      <a:noFill/>
                    </a:ln>
                  </pic:spPr>
                </pic:pic>
              </a:graphicData>
            </a:graphic>
          </wp:inline>
        </w:drawing>
      </w:r>
    </w:p>
    <w:p w14:paraId="2ED723C2" w14:textId="68C74FBB" w:rsidR="00EB699A" w:rsidRPr="00EB699A" w:rsidRDefault="005F35A4" w:rsidP="007D3F5B">
      <w:pPr>
        <w:pStyle w:val="0HINH"/>
      </w:pPr>
      <w:bookmarkStart w:id="180" w:name="_Toc58909898"/>
      <w:bookmarkStart w:id="181" w:name="_Toc59339751"/>
      <w:r>
        <w:t>Hình 2.</w:t>
      </w:r>
      <w:r w:rsidR="007D3F5B">
        <w:t>2</w:t>
      </w:r>
      <w:r w:rsidR="00EB699A" w:rsidRPr="00EB699A">
        <w:t xml:space="preserve"> Phân rã usecase đăng nhập</w:t>
      </w:r>
      <w:bookmarkEnd w:id="180"/>
      <w:bookmarkEnd w:id="181"/>
    </w:p>
    <w:p w14:paraId="0E8393E2" w14:textId="6993CC29" w:rsidR="00EB699A" w:rsidRDefault="00883CE1" w:rsidP="007D3F5B">
      <w:pPr>
        <w:pStyle w:val="0NOIDUNG"/>
        <w:ind w:firstLine="0"/>
      </w:pPr>
      <w:r>
        <w:t>Tác nhân chính:</w:t>
      </w:r>
      <w:r w:rsidR="00EB699A" w:rsidRPr="00EB699A">
        <w:t xml:space="preserve"> admin, Trưởng phòng, nhân viên</w:t>
      </w:r>
    </w:p>
    <w:p w14:paraId="6B5A235F" w14:textId="77777777" w:rsidR="007D3F5B" w:rsidRPr="00EB699A" w:rsidRDefault="007D3F5B" w:rsidP="007D3F5B">
      <w:pPr>
        <w:pStyle w:val="0NOIDUNG"/>
        <w:ind w:firstLine="0"/>
      </w:pPr>
    </w:p>
    <w:p w14:paraId="68CD06BD" w14:textId="17BDE85A" w:rsidR="00EB699A" w:rsidRPr="00D85B2B" w:rsidRDefault="007D3F5B" w:rsidP="00D85B2B">
      <w:pPr>
        <w:spacing w:after="160" w:line="259" w:lineRule="auto"/>
        <w:rPr>
          <w:rFonts w:eastAsiaTheme="minorHAnsi" w:cstheme="minorBidi"/>
          <w:szCs w:val="22"/>
          <w:lang w:val="fr-FR"/>
        </w:rPr>
      </w:pPr>
      <w:r>
        <w:t>Biểu đồ p</w:t>
      </w:r>
      <w:r w:rsidR="00EB699A" w:rsidRPr="00EB699A">
        <w:t>hân rã usecase quản lý nhân sự</w:t>
      </w:r>
    </w:p>
    <w:p w14:paraId="1C885EFF" w14:textId="77777777" w:rsidR="00EB699A" w:rsidRPr="00EB699A" w:rsidRDefault="00EB699A" w:rsidP="00EB699A"/>
    <w:p w14:paraId="36B12A6A" w14:textId="2CD358A4" w:rsidR="00EB699A" w:rsidRPr="00EB699A" w:rsidRDefault="007D3F5B" w:rsidP="00EB699A">
      <w:r>
        <w:rPr>
          <w:noProof/>
        </w:rPr>
        <w:drawing>
          <wp:inline distT="0" distB="0" distL="0" distR="0" wp14:anchorId="42FC5A67" wp14:editId="79B57CCF">
            <wp:extent cx="5580380" cy="4091305"/>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80380" cy="4091305"/>
                    </a:xfrm>
                    <a:prstGeom prst="rect">
                      <a:avLst/>
                    </a:prstGeom>
                  </pic:spPr>
                </pic:pic>
              </a:graphicData>
            </a:graphic>
          </wp:inline>
        </w:drawing>
      </w:r>
    </w:p>
    <w:p w14:paraId="45B4ECD0" w14:textId="40A92A07" w:rsidR="00EB699A" w:rsidRPr="00EB699A" w:rsidRDefault="002068E9" w:rsidP="007D3F5B">
      <w:pPr>
        <w:pStyle w:val="0HINH"/>
      </w:pPr>
      <w:bookmarkStart w:id="182" w:name="_Toc58909899"/>
      <w:bookmarkStart w:id="183" w:name="_Toc59339752"/>
      <w:r>
        <w:t>Hình 2.</w:t>
      </w:r>
      <w:r w:rsidR="007D3F5B">
        <w:t>3</w:t>
      </w:r>
      <w:r w:rsidR="00EB699A" w:rsidRPr="00EB699A">
        <w:t xml:space="preserve"> Biểu đồ phân rã usecase quản lý nhân sự</w:t>
      </w:r>
      <w:bookmarkEnd w:id="182"/>
      <w:bookmarkEnd w:id="183"/>
    </w:p>
    <w:p w14:paraId="48EDCC44" w14:textId="36FD03BE" w:rsidR="00EB699A" w:rsidRDefault="002B545B" w:rsidP="00EB699A">
      <w:pPr>
        <w:rPr>
          <w:lang w:val="vi-VN"/>
        </w:rPr>
      </w:pPr>
      <w:r>
        <w:lastRenderedPageBreak/>
        <w:t>Tác nhân:</w:t>
      </w:r>
      <w:r w:rsidR="00EB699A" w:rsidRPr="00EB699A">
        <w:t xml:space="preserve"> admin, trưởng phòng</w:t>
      </w:r>
      <w:r>
        <w:t>, nhân viên</w:t>
      </w:r>
    </w:p>
    <w:p w14:paraId="556F987E" w14:textId="77777777" w:rsidR="0033030E" w:rsidRPr="0033030E" w:rsidRDefault="0033030E" w:rsidP="00EB699A">
      <w:pPr>
        <w:rPr>
          <w:lang w:val="vi-VN"/>
        </w:rPr>
      </w:pPr>
    </w:p>
    <w:p w14:paraId="656F7BA3" w14:textId="117164B6" w:rsidR="002068E9" w:rsidRPr="00EB699A" w:rsidRDefault="002068E9" w:rsidP="00D85B2B">
      <w:pPr>
        <w:spacing w:after="160" w:line="259" w:lineRule="auto"/>
      </w:pPr>
      <w:r>
        <w:t>Biểu đồ p</w:t>
      </w:r>
      <w:r w:rsidRPr="00EB699A">
        <w:t xml:space="preserve">hân rã usecase quản lý </w:t>
      </w:r>
      <w:r>
        <w:t>nhà cung cấp</w:t>
      </w:r>
    </w:p>
    <w:p w14:paraId="2385631F" w14:textId="77777777" w:rsidR="002068E9" w:rsidRPr="002068E9" w:rsidRDefault="002068E9" w:rsidP="00EB699A">
      <w:pPr>
        <w:rPr>
          <w:b/>
        </w:rPr>
      </w:pPr>
    </w:p>
    <w:p w14:paraId="65C22B56" w14:textId="6C84F28C" w:rsidR="00EB699A" w:rsidRPr="00EB699A" w:rsidRDefault="002B545B" w:rsidP="00EB699A">
      <w:r>
        <w:rPr>
          <w:noProof/>
        </w:rPr>
        <w:drawing>
          <wp:inline distT="0" distB="0" distL="0" distR="0" wp14:anchorId="4359D7A6" wp14:editId="626FD0AA">
            <wp:extent cx="5568493" cy="36576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80380" cy="3665408"/>
                    </a:xfrm>
                    <a:prstGeom prst="rect">
                      <a:avLst/>
                    </a:prstGeom>
                  </pic:spPr>
                </pic:pic>
              </a:graphicData>
            </a:graphic>
          </wp:inline>
        </w:drawing>
      </w:r>
    </w:p>
    <w:p w14:paraId="65056BE4" w14:textId="613E3B77" w:rsidR="00EB699A" w:rsidRPr="00EB699A" w:rsidRDefault="002068E9" w:rsidP="002B545B">
      <w:pPr>
        <w:pStyle w:val="0HINH"/>
      </w:pPr>
      <w:bookmarkStart w:id="184" w:name="_Toc58909900"/>
      <w:bookmarkStart w:id="185" w:name="_Toc59339753"/>
      <w:r>
        <w:t>Hình 2.</w:t>
      </w:r>
      <w:r w:rsidR="002B545B">
        <w:t>4</w:t>
      </w:r>
      <w:r>
        <w:t xml:space="preserve"> </w:t>
      </w:r>
      <w:r w:rsidR="00EB699A" w:rsidRPr="00EB699A">
        <w:t>Biểu đồ phân rã usecase quản lý nhà cung cấp</w:t>
      </w:r>
      <w:bookmarkEnd w:id="184"/>
      <w:bookmarkEnd w:id="185"/>
    </w:p>
    <w:p w14:paraId="3539FC75" w14:textId="0C96E774" w:rsidR="0033030E" w:rsidRDefault="00EB699A" w:rsidP="00EB699A">
      <w:pPr>
        <w:rPr>
          <w:lang w:val="vi-VN"/>
        </w:rPr>
      </w:pPr>
      <w:r w:rsidRPr="00EB699A">
        <w:t>Tác nhân: admin, trưởng phòng</w:t>
      </w:r>
      <w:r w:rsidR="002B545B">
        <w:t>, nhân viên</w:t>
      </w:r>
    </w:p>
    <w:p w14:paraId="76A4E697" w14:textId="77777777" w:rsidR="0033030E" w:rsidRPr="0033030E" w:rsidRDefault="0033030E" w:rsidP="00EB699A">
      <w:pPr>
        <w:rPr>
          <w:lang w:val="vi-VN"/>
        </w:rPr>
      </w:pPr>
    </w:p>
    <w:p w14:paraId="186D8ACC" w14:textId="4817D6C5" w:rsidR="00EB699A" w:rsidRPr="00EB699A" w:rsidRDefault="007D3F5B" w:rsidP="00EB699A">
      <w:r>
        <w:t>Biểu đồ p</w:t>
      </w:r>
      <w:r w:rsidRPr="00EB699A">
        <w:t>hân</w:t>
      </w:r>
      <w:r w:rsidR="00EB699A" w:rsidRPr="00EB699A">
        <w:t xml:space="preserve"> rã usecase quản lý bộ phận</w:t>
      </w:r>
    </w:p>
    <w:p w14:paraId="3D7271B3" w14:textId="77777777" w:rsidR="00EB699A" w:rsidRPr="00EB699A" w:rsidRDefault="00EB699A" w:rsidP="00EB699A"/>
    <w:p w14:paraId="6A80C5B4" w14:textId="77777777" w:rsidR="00EB699A" w:rsidRPr="00EB699A" w:rsidRDefault="00EB699A" w:rsidP="00EB699A">
      <w:bookmarkStart w:id="186" w:name="_Toc58853566"/>
      <w:bookmarkStart w:id="187" w:name="_Toc58861797"/>
      <w:r w:rsidRPr="00EB699A">
        <w:rPr>
          <w:noProof/>
        </w:rPr>
        <w:drawing>
          <wp:inline distT="0" distB="0" distL="0" distR="0" wp14:anchorId="3EE1F064" wp14:editId="7CA50FC2">
            <wp:extent cx="5482590" cy="2464905"/>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04986" cy="2474974"/>
                    </a:xfrm>
                    <a:prstGeom prst="rect">
                      <a:avLst/>
                    </a:prstGeom>
                  </pic:spPr>
                </pic:pic>
              </a:graphicData>
            </a:graphic>
          </wp:inline>
        </w:drawing>
      </w:r>
    </w:p>
    <w:p w14:paraId="692D76E2" w14:textId="6C8E32CE" w:rsidR="00EB699A" w:rsidRPr="00EB699A" w:rsidRDefault="002068E9" w:rsidP="002B545B">
      <w:pPr>
        <w:pStyle w:val="0HINH"/>
      </w:pPr>
      <w:bookmarkStart w:id="188" w:name="_Toc58909901"/>
      <w:bookmarkStart w:id="189" w:name="_Toc59339754"/>
      <w:r>
        <w:t>Hình 2.</w:t>
      </w:r>
      <w:r w:rsidR="002B545B">
        <w:t xml:space="preserve">5 </w:t>
      </w:r>
      <w:r w:rsidR="00EB699A" w:rsidRPr="00EB699A">
        <w:t>Biểu đồ phân rã usecase quản lý bộ phận</w:t>
      </w:r>
      <w:bookmarkEnd w:id="186"/>
      <w:bookmarkEnd w:id="187"/>
      <w:bookmarkEnd w:id="188"/>
      <w:bookmarkEnd w:id="189"/>
    </w:p>
    <w:p w14:paraId="0776F694" w14:textId="77777777" w:rsidR="007367F2" w:rsidRDefault="007367F2">
      <w:pPr>
        <w:spacing w:after="160" w:line="259" w:lineRule="auto"/>
      </w:pPr>
      <w:r>
        <w:br w:type="page"/>
      </w:r>
    </w:p>
    <w:p w14:paraId="1EF9CCFA" w14:textId="4F6C43EF" w:rsidR="00EB699A" w:rsidRPr="00EB699A" w:rsidRDefault="002B545B" w:rsidP="00EB699A">
      <w:r>
        <w:lastRenderedPageBreak/>
        <w:t>Tác nhân chính: admin</w:t>
      </w:r>
    </w:p>
    <w:p w14:paraId="70394B3D" w14:textId="2E0331F4" w:rsidR="00EB699A" w:rsidRPr="00EB699A" w:rsidRDefault="00EB699A" w:rsidP="007367F2">
      <w:pPr>
        <w:spacing w:before="200"/>
      </w:pPr>
      <w:r w:rsidRPr="00EB699A">
        <w:t>Phân rã usecase quản lý tài sản</w:t>
      </w:r>
    </w:p>
    <w:p w14:paraId="61085ABE" w14:textId="3C9F3942" w:rsidR="00EB699A" w:rsidRPr="00EB699A" w:rsidRDefault="002B545B" w:rsidP="00EB699A">
      <w:r>
        <w:rPr>
          <w:noProof/>
        </w:rPr>
        <w:drawing>
          <wp:inline distT="0" distB="0" distL="0" distR="0" wp14:anchorId="436479C9" wp14:editId="16AE09AA">
            <wp:extent cx="5579824" cy="3442914"/>
            <wp:effectExtent l="0" t="0" r="1905"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92474" cy="3450719"/>
                    </a:xfrm>
                    <a:prstGeom prst="rect">
                      <a:avLst/>
                    </a:prstGeom>
                  </pic:spPr>
                </pic:pic>
              </a:graphicData>
            </a:graphic>
          </wp:inline>
        </w:drawing>
      </w:r>
    </w:p>
    <w:p w14:paraId="188E2755" w14:textId="0B9C46A3" w:rsidR="00EB699A" w:rsidRPr="00EB699A" w:rsidRDefault="00EB699A" w:rsidP="002B545B">
      <w:pPr>
        <w:pStyle w:val="0HINH"/>
      </w:pPr>
      <w:bookmarkStart w:id="190" w:name="_Toc58909902"/>
      <w:bookmarkStart w:id="191" w:name="_Toc59339755"/>
      <w:r w:rsidRPr="00EB699A">
        <w:t>Hình 2.</w:t>
      </w:r>
      <w:r w:rsidR="002B545B">
        <w:t>6</w:t>
      </w:r>
      <w:r w:rsidRPr="00EB699A">
        <w:t xml:space="preserve"> Biểu đồ phân rã usecase quản lý tài sản</w:t>
      </w:r>
      <w:bookmarkEnd w:id="190"/>
      <w:bookmarkEnd w:id="191"/>
    </w:p>
    <w:p w14:paraId="0F56CD1A" w14:textId="61F984E6" w:rsidR="00EB699A" w:rsidRDefault="00EB699A" w:rsidP="00EB699A">
      <w:pPr>
        <w:rPr>
          <w:lang w:val="vi-VN"/>
        </w:rPr>
      </w:pPr>
      <w:r w:rsidRPr="00EB699A">
        <w:t>Tác nhân:</w:t>
      </w:r>
      <w:r w:rsidR="002068E9">
        <w:t xml:space="preserve"> admin, trưởng phòng, nhân viên</w:t>
      </w:r>
    </w:p>
    <w:p w14:paraId="2F2F3115" w14:textId="77777777" w:rsidR="0033030E" w:rsidRPr="0033030E" w:rsidRDefault="0033030E" w:rsidP="00EB699A">
      <w:pPr>
        <w:rPr>
          <w:lang w:val="vi-VN"/>
        </w:rPr>
      </w:pPr>
    </w:p>
    <w:p w14:paraId="7B5E2FDC" w14:textId="0010B4C2" w:rsidR="00EB699A" w:rsidRPr="00EB699A" w:rsidRDefault="002068E9" w:rsidP="00EB699A">
      <w:r>
        <w:t>Phân rã usecase quản lý kho</w:t>
      </w:r>
    </w:p>
    <w:p w14:paraId="675EFA90" w14:textId="3F8D60E2" w:rsidR="00EB699A" w:rsidRPr="00EB699A" w:rsidRDefault="002B545B" w:rsidP="00EB699A">
      <w:r>
        <w:rPr>
          <w:noProof/>
        </w:rPr>
        <w:drawing>
          <wp:inline distT="0" distB="0" distL="0" distR="0" wp14:anchorId="2DCA983E" wp14:editId="16E66173">
            <wp:extent cx="5579110" cy="3132814"/>
            <wp:effectExtent l="0" t="0" r="254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25083" cy="3158629"/>
                    </a:xfrm>
                    <a:prstGeom prst="rect">
                      <a:avLst/>
                    </a:prstGeom>
                  </pic:spPr>
                </pic:pic>
              </a:graphicData>
            </a:graphic>
          </wp:inline>
        </w:drawing>
      </w:r>
    </w:p>
    <w:p w14:paraId="41BF5907" w14:textId="484EAC77" w:rsidR="00EB699A" w:rsidRPr="00EB699A" w:rsidRDefault="00EB699A" w:rsidP="002B545B">
      <w:pPr>
        <w:pStyle w:val="0HINH"/>
      </w:pPr>
      <w:bookmarkStart w:id="192" w:name="_Toc58909903"/>
      <w:bookmarkStart w:id="193" w:name="_Toc59339756"/>
      <w:r w:rsidRPr="00EB699A">
        <w:t>Hìn</w:t>
      </w:r>
      <w:r w:rsidR="002068E9">
        <w:t>h 2.</w:t>
      </w:r>
      <w:r w:rsidR="002B545B">
        <w:t>7</w:t>
      </w:r>
      <w:r w:rsidRPr="00EB699A">
        <w:t xml:space="preserve"> Bi</w:t>
      </w:r>
      <w:r w:rsidR="00594AF0">
        <w:t>ể</w:t>
      </w:r>
      <w:r w:rsidRPr="00EB699A">
        <w:t>u đồ phân rã usecase quản lý kho</w:t>
      </w:r>
      <w:bookmarkEnd w:id="192"/>
      <w:bookmarkEnd w:id="193"/>
    </w:p>
    <w:p w14:paraId="63CCB5FC" w14:textId="77777777" w:rsidR="007367F2" w:rsidRDefault="007367F2">
      <w:pPr>
        <w:spacing w:after="160" w:line="259" w:lineRule="auto"/>
      </w:pPr>
      <w:r>
        <w:br w:type="page"/>
      </w:r>
    </w:p>
    <w:p w14:paraId="64C73EE7" w14:textId="5DA02588" w:rsidR="00EB699A" w:rsidRPr="00EB699A" w:rsidRDefault="00EB699A" w:rsidP="00EB699A">
      <w:r w:rsidRPr="00EB699A">
        <w:lastRenderedPageBreak/>
        <w:t>Tác nhân: admin, trưởng phòng, nhân viên</w:t>
      </w:r>
    </w:p>
    <w:p w14:paraId="0424F7AF" w14:textId="58950AD1" w:rsidR="00EB699A" w:rsidRPr="00EB699A" w:rsidRDefault="00EB699A" w:rsidP="007367F2">
      <w:pPr>
        <w:spacing w:before="200"/>
      </w:pPr>
      <w:r w:rsidRPr="00EB699A">
        <w:t>Phân rã usecase quản lý loại thiết bị</w:t>
      </w:r>
    </w:p>
    <w:p w14:paraId="193EAE0C" w14:textId="77777777" w:rsidR="00EB699A" w:rsidRPr="00EB699A" w:rsidRDefault="00EB699A" w:rsidP="00EB699A"/>
    <w:p w14:paraId="14A7C20D" w14:textId="13512705" w:rsidR="00EB699A" w:rsidRPr="00EB699A" w:rsidRDefault="002B545B" w:rsidP="00EB699A">
      <w:r>
        <w:rPr>
          <w:noProof/>
        </w:rPr>
        <w:drawing>
          <wp:inline distT="0" distB="0" distL="0" distR="0" wp14:anchorId="6F094CEA" wp14:editId="65813EA5">
            <wp:extent cx="5580370" cy="2873828"/>
            <wp:effectExtent l="0" t="0" r="1905" b="31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97540" cy="2882670"/>
                    </a:xfrm>
                    <a:prstGeom prst="rect">
                      <a:avLst/>
                    </a:prstGeom>
                  </pic:spPr>
                </pic:pic>
              </a:graphicData>
            </a:graphic>
          </wp:inline>
        </w:drawing>
      </w:r>
    </w:p>
    <w:p w14:paraId="1C6A4333" w14:textId="77777777" w:rsidR="00DB7386" w:rsidRPr="00DB7386" w:rsidRDefault="00DB7386" w:rsidP="00DB7386">
      <w:pPr>
        <w:pStyle w:val="0HINH"/>
      </w:pPr>
      <w:bookmarkStart w:id="194" w:name="_Toc58909904"/>
      <w:bookmarkStart w:id="195" w:name="_Toc59339757"/>
      <w:r w:rsidRPr="00DB7386">
        <w:t>Hình 2.</w:t>
      </w:r>
      <w:r w:rsidR="00032C26" w:rsidRPr="00DB7386">
        <w:t>8</w:t>
      </w:r>
      <w:r w:rsidR="00EB699A" w:rsidRPr="00DB7386">
        <w:t xml:space="preserve"> </w:t>
      </w:r>
      <w:r w:rsidR="002D5994" w:rsidRPr="00DB7386">
        <w:t xml:space="preserve">Biểu đồ phân rã usecase </w:t>
      </w:r>
      <w:r w:rsidR="00EB699A" w:rsidRPr="00DB7386">
        <w:t xml:space="preserve">quản lý </w:t>
      </w:r>
      <w:bookmarkEnd w:id="194"/>
      <w:r w:rsidRPr="00DB7386">
        <w:t>lý loại thiết bị</w:t>
      </w:r>
      <w:bookmarkEnd w:id="195"/>
    </w:p>
    <w:p w14:paraId="447C09D5" w14:textId="55BA45C4" w:rsidR="00EB699A" w:rsidRPr="00EB699A" w:rsidRDefault="00EB699A" w:rsidP="00EB699A">
      <w:r w:rsidRPr="00EB699A">
        <w:t>Tác nhân</w:t>
      </w:r>
      <w:r w:rsidR="00032C26">
        <w:t>: admin, trưởng phòng.</w:t>
      </w:r>
    </w:p>
    <w:p w14:paraId="6592148E" w14:textId="1C1A2957" w:rsidR="00EB699A" w:rsidRPr="00EB699A" w:rsidRDefault="00EB699A" w:rsidP="007367F2">
      <w:pPr>
        <w:spacing w:before="200"/>
      </w:pPr>
      <w:r w:rsidRPr="00EB699A">
        <w:t xml:space="preserve">Phân rã usecase quản lý </w:t>
      </w:r>
      <w:r w:rsidR="002D5994">
        <w:t xml:space="preserve">tạo </w:t>
      </w:r>
      <w:r w:rsidRPr="00EB699A">
        <w:t>phiếu yêu cầu</w:t>
      </w:r>
    </w:p>
    <w:p w14:paraId="302B862B" w14:textId="7000577A" w:rsidR="00EB699A" w:rsidRPr="00EB699A" w:rsidRDefault="002D5994" w:rsidP="00EB699A">
      <w:r>
        <w:rPr>
          <w:noProof/>
        </w:rPr>
        <w:drawing>
          <wp:inline distT="0" distB="0" distL="0" distR="0" wp14:anchorId="6B782B88" wp14:editId="486B8B31">
            <wp:extent cx="5581008" cy="3985147"/>
            <wp:effectExtent l="0" t="0" r="127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7164" cy="3989543"/>
                    </a:xfrm>
                    <a:prstGeom prst="rect">
                      <a:avLst/>
                    </a:prstGeom>
                  </pic:spPr>
                </pic:pic>
              </a:graphicData>
            </a:graphic>
          </wp:inline>
        </w:drawing>
      </w:r>
      <w:r w:rsidRPr="00EB699A">
        <w:t xml:space="preserve"> </w:t>
      </w:r>
    </w:p>
    <w:p w14:paraId="005DDB57" w14:textId="6E4B063D" w:rsidR="00E23BA2" w:rsidRDefault="00DB7386" w:rsidP="002D5994">
      <w:pPr>
        <w:pStyle w:val="0HINH"/>
      </w:pPr>
      <w:bookmarkStart w:id="196" w:name="_Toc58909905"/>
      <w:bookmarkStart w:id="197" w:name="_Toc59339758"/>
      <w:r>
        <w:t>Hình 2.</w:t>
      </w:r>
      <w:r w:rsidR="002D5994">
        <w:t xml:space="preserve">9 </w:t>
      </w:r>
      <w:r w:rsidR="00EB699A" w:rsidRPr="00EB699A">
        <w:t>Biểu đồ</w:t>
      </w:r>
      <w:r w:rsidR="002D5994">
        <w:t xml:space="preserve"> phân rã usecase tạo </w:t>
      </w:r>
      <w:r w:rsidR="00EB699A" w:rsidRPr="00EB699A">
        <w:t>phiếu yêu cầu</w:t>
      </w:r>
      <w:bookmarkEnd w:id="196"/>
      <w:bookmarkEnd w:id="197"/>
      <w:r w:rsidR="00032C26">
        <w:t xml:space="preserve"> </w:t>
      </w:r>
    </w:p>
    <w:p w14:paraId="5E50B19D" w14:textId="7A29B66C" w:rsidR="00DB7386" w:rsidRDefault="002D5994" w:rsidP="00DB7386">
      <w:r w:rsidRPr="00EB699A">
        <w:lastRenderedPageBreak/>
        <w:t>Tác nhân: admin, trưởng phòng, nhân viên</w:t>
      </w:r>
    </w:p>
    <w:p w14:paraId="5B575966" w14:textId="629DE46A" w:rsidR="002D5994" w:rsidRPr="00EB699A" w:rsidRDefault="002D5994" w:rsidP="007367F2">
      <w:pPr>
        <w:spacing w:before="200"/>
      </w:pPr>
      <w:r w:rsidRPr="00EB699A">
        <w:t>Phân rã usecase quản lý</w:t>
      </w:r>
      <w:r>
        <w:t xml:space="preserve"> duyệt phiếu</w:t>
      </w:r>
      <w:r w:rsidRPr="00EB699A">
        <w:t xml:space="preserve"> yêu cầu</w:t>
      </w:r>
    </w:p>
    <w:p w14:paraId="015A09E7" w14:textId="6CC592CC" w:rsidR="00E23BA2" w:rsidRDefault="002D5994" w:rsidP="00EB699A">
      <w:r>
        <w:rPr>
          <w:noProof/>
        </w:rPr>
        <w:drawing>
          <wp:inline distT="0" distB="0" distL="0" distR="0" wp14:anchorId="729D7AD1" wp14:editId="2A5377F6">
            <wp:extent cx="5580380" cy="3225800"/>
            <wp:effectExtent l="0" t="0" r="127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80380" cy="3225800"/>
                    </a:xfrm>
                    <a:prstGeom prst="rect">
                      <a:avLst/>
                    </a:prstGeom>
                  </pic:spPr>
                </pic:pic>
              </a:graphicData>
            </a:graphic>
          </wp:inline>
        </w:drawing>
      </w:r>
    </w:p>
    <w:p w14:paraId="35684303" w14:textId="2346E7A8" w:rsidR="002D5994" w:rsidRDefault="002D5994" w:rsidP="002D5994">
      <w:pPr>
        <w:pStyle w:val="0HINH"/>
      </w:pPr>
      <w:bookmarkStart w:id="198" w:name="_Toc59339759"/>
      <w:r w:rsidRPr="00EB699A">
        <w:t>Hình 2.</w:t>
      </w:r>
      <w:r>
        <w:t xml:space="preserve">10 </w:t>
      </w:r>
      <w:r w:rsidRPr="00EB699A">
        <w:t>Biểu đồ</w:t>
      </w:r>
      <w:r>
        <w:t xml:space="preserve"> phân rã usecase duyệt</w:t>
      </w:r>
      <w:r w:rsidRPr="00EB699A">
        <w:t xml:space="preserve"> phiếu yêu cầu</w:t>
      </w:r>
      <w:bookmarkEnd w:id="198"/>
      <w:r>
        <w:t xml:space="preserve"> </w:t>
      </w:r>
    </w:p>
    <w:p w14:paraId="5F79BC48" w14:textId="60C7A519" w:rsidR="002D5994" w:rsidRPr="00EB699A" w:rsidRDefault="002D5994" w:rsidP="002D5994">
      <w:r w:rsidRPr="00EB699A">
        <w:t>Tác nhân: admin, t</w:t>
      </w:r>
      <w:r>
        <w:t>rưởng phòng</w:t>
      </w:r>
    </w:p>
    <w:p w14:paraId="538101A8" w14:textId="77777777" w:rsidR="002D5994" w:rsidRPr="00EB699A" w:rsidRDefault="002D5994" w:rsidP="00EB699A"/>
    <w:p w14:paraId="7E3DCB28" w14:textId="77777777" w:rsidR="00883CE1" w:rsidRDefault="00883CE1">
      <w:pPr>
        <w:spacing w:after="160" w:line="259" w:lineRule="auto"/>
        <w:rPr>
          <w:rFonts w:eastAsiaTheme="minorHAnsi" w:cstheme="minorBidi"/>
          <w:b/>
          <w:szCs w:val="22"/>
        </w:rPr>
      </w:pPr>
      <w:bookmarkStart w:id="199" w:name="_Toc44008433"/>
      <w:bookmarkStart w:id="200" w:name="_Toc58881009"/>
      <w:bookmarkStart w:id="201" w:name="_Toc59137246"/>
      <w:r>
        <w:br w:type="page"/>
      </w:r>
    </w:p>
    <w:p w14:paraId="622D33BC" w14:textId="031CADA2" w:rsidR="00EB699A" w:rsidRPr="00EB699A" w:rsidRDefault="002D5994" w:rsidP="002D5994">
      <w:pPr>
        <w:pStyle w:val="0LV2"/>
      </w:pPr>
      <w:bookmarkStart w:id="202" w:name="_Toc59384763"/>
      <w:r>
        <w:lastRenderedPageBreak/>
        <w:t xml:space="preserve">2.5 </w:t>
      </w:r>
      <w:r w:rsidR="00EB699A" w:rsidRPr="00EB699A">
        <w:t>Mô hình hóa nghiệp vụ với biểu đồ hoạt động</w:t>
      </w:r>
      <w:bookmarkEnd w:id="199"/>
      <w:bookmarkEnd w:id="200"/>
      <w:bookmarkEnd w:id="201"/>
      <w:bookmarkEnd w:id="202"/>
    </w:p>
    <w:p w14:paraId="7B269812" w14:textId="77777777" w:rsidR="00EB699A" w:rsidRPr="00F1272D" w:rsidRDefault="00EB699A" w:rsidP="00EB699A">
      <w:r w:rsidRPr="00F1272D">
        <w:t>Biểu đồ hoạt động ca sử dụng đăng nhập</w:t>
      </w:r>
    </w:p>
    <w:p w14:paraId="12A4F682" w14:textId="77777777" w:rsidR="00EB699A" w:rsidRPr="00EB699A" w:rsidRDefault="00EB699A" w:rsidP="00EB699A"/>
    <w:p w14:paraId="5D919864" w14:textId="77777777" w:rsidR="00EB699A" w:rsidRPr="00EB699A" w:rsidRDefault="00EB699A" w:rsidP="00EB699A">
      <w:r w:rsidRPr="00EB699A">
        <w:rPr>
          <w:noProof/>
        </w:rPr>
        <w:drawing>
          <wp:inline distT="0" distB="0" distL="0" distR="0" wp14:anchorId="377D8E8D" wp14:editId="66D27C3B">
            <wp:extent cx="5097597" cy="457200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14203" cy="4586894"/>
                    </a:xfrm>
                    <a:prstGeom prst="rect">
                      <a:avLst/>
                    </a:prstGeom>
                  </pic:spPr>
                </pic:pic>
              </a:graphicData>
            </a:graphic>
          </wp:inline>
        </w:drawing>
      </w:r>
    </w:p>
    <w:p w14:paraId="359012E3" w14:textId="109034F2" w:rsidR="00EB699A" w:rsidRPr="00EB699A" w:rsidRDefault="00DB7386" w:rsidP="000B5CC6">
      <w:pPr>
        <w:pStyle w:val="0HINH"/>
      </w:pPr>
      <w:bookmarkStart w:id="203" w:name="_Toc58909906"/>
      <w:bookmarkStart w:id="204" w:name="_Toc59339760"/>
      <w:r>
        <w:t>Hình 2.</w:t>
      </w:r>
      <w:r w:rsidR="0048592E">
        <w:rPr>
          <w:lang w:val="vi-VN"/>
        </w:rPr>
        <w:t>11</w:t>
      </w:r>
      <w:r w:rsidR="00EB699A" w:rsidRPr="00EB699A">
        <w:t xml:space="preserve"> Biểu đồ hoạt động ca sử dụng đăng nhập</w:t>
      </w:r>
      <w:bookmarkEnd w:id="203"/>
      <w:bookmarkEnd w:id="204"/>
    </w:p>
    <w:p w14:paraId="73317125" w14:textId="77777777" w:rsidR="00EB699A" w:rsidRPr="00EB699A" w:rsidRDefault="00EB699A" w:rsidP="00EB699A"/>
    <w:p w14:paraId="09C73057" w14:textId="77777777" w:rsidR="00F1272D" w:rsidRDefault="00F1272D">
      <w:pPr>
        <w:spacing w:after="160" w:line="259" w:lineRule="auto"/>
        <w:rPr>
          <w:rFonts w:eastAsiaTheme="minorHAnsi" w:cstheme="minorBidi"/>
          <w:szCs w:val="22"/>
          <w:lang w:val="fr-FR"/>
        </w:rPr>
      </w:pPr>
      <w:r>
        <w:br w:type="page"/>
      </w:r>
    </w:p>
    <w:p w14:paraId="6E47D736" w14:textId="304CB4F7" w:rsidR="00EB699A" w:rsidRDefault="000B5CC6" w:rsidP="000B5CC6">
      <w:pPr>
        <w:pStyle w:val="0NOIDUNG"/>
        <w:ind w:firstLine="0"/>
      </w:pPr>
      <w:r>
        <w:lastRenderedPageBreak/>
        <w:t>Biểu đồ hoạt động thêm nhân sự</w:t>
      </w:r>
    </w:p>
    <w:p w14:paraId="272AF0F9" w14:textId="0DAB0D37" w:rsidR="000B5CC6" w:rsidRPr="00EB699A" w:rsidRDefault="000B5CC6" w:rsidP="00EB699A">
      <w:r>
        <w:rPr>
          <w:noProof/>
        </w:rPr>
        <w:drawing>
          <wp:inline distT="0" distB="0" distL="0" distR="0" wp14:anchorId="7626A7E8" wp14:editId="443DF0D2">
            <wp:extent cx="5580380" cy="4816475"/>
            <wp:effectExtent l="0" t="0" r="127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80380" cy="4816475"/>
                    </a:xfrm>
                    <a:prstGeom prst="rect">
                      <a:avLst/>
                    </a:prstGeom>
                  </pic:spPr>
                </pic:pic>
              </a:graphicData>
            </a:graphic>
          </wp:inline>
        </w:drawing>
      </w:r>
    </w:p>
    <w:p w14:paraId="55182D0D" w14:textId="074BE5E2" w:rsidR="00EB699A" w:rsidRDefault="00DB7386" w:rsidP="000B5CC6">
      <w:pPr>
        <w:pStyle w:val="0HINH"/>
      </w:pPr>
      <w:bookmarkStart w:id="205" w:name="_Toc58909907"/>
      <w:bookmarkStart w:id="206" w:name="_Toc59339761"/>
      <w:r>
        <w:t>Hình 2.</w:t>
      </w:r>
      <w:r w:rsidR="0048592E">
        <w:rPr>
          <w:lang w:val="vi-VN"/>
        </w:rPr>
        <w:t>1</w:t>
      </w:r>
      <w:r w:rsidR="00EB699A" w:rsidRPr="00EB699A">
        <w:fldChar w:fldCharType="begin"/>
      </w:r>
      <w:r w:rsidR="00EB699A" w:rsidRPr="00EB699A">
        <w:instrText xml:space="preserve"> SEQ Hình_2. \* ARABIC </w:instrText>
      </w:r>
      <w:r w:rsidR="00EB699A" w:rsidRPr="00EB699A">
        <w:fldChar w:fldCharType="separate"/>
      </w:r>
      <w:r w:rsidR="00B91716">
        <w:rPr>
          <w:noProof/>
        </w:rPr>
        <w:t>1</w:t>
      </w:r>
      <w:r w:rsidR="00EB699A" w:rsidRPr="00EB699A">
        <w:fldChar w:fldCharType="end"/>
      </w:r>
      <w:r w:rsidR="00EB699A" w:rsidRPr="00EB699A">
        <w:t xml:space="preserve"> Biểu đồ hoạt động ca</w:t>
      </w:r>
      <w:bookmarkEnd w:id="205"/>
      <w:r w:rsidR="000B5CC6">
        <w:t xml:space="preserve"> sử dụng thêm nhân sự</w:t>
      </w:r>
      <w:bookmarkEnd w:id="206"/>
    </w:p>
    <w:p w14:paraId="6269805A" w14:textId="77777777" w:rsidR="00F1272D" w:rsidRDefault="00F1272D">
      <w:pPr>
        <w:spacing w:after="160" w:line="259" w:lineRule="auto"/>
        <w:rPr>
          <w:rFonts w:eastAsiaTheme="minorHAnsi" w:cstheme="minorBidi"/>
          <w:szCs w:val="22"/>
          <w:lang w:val="fr-FR"/>
        </w:rPr>
      </w:pPr>
      <w:r>
        <w:br w:type="page"/>
      </w:r>
    </w:p>
    <w:p w14:paraId="0D6367AA" w14:textId="36D69D9E" w:rsidR="00F1272D" w:rsidRDefault="000B5CC6" w:rsidP="000B5CC6">
      <w:pPr>
        <w:pStyle w:val="0NOIDUNG"/>
        <w:ind w:firstLine="0"/>
      </w:pPr>
      <w:r>
        <w:lastRenderedPageBreak/>
        <w:t>Biểu đồ hoạt động sửa nhân sự</w:t>
      </w:r>
    </w:p>
    <w:p w14:paraId="5CA597B3" w14:textId="176EB6B1" w:rsidR="000B5CC6" w:rsidRDefault="009957BC" w:rsidP="000B5CC6">
      <w:pPr>
        <w:pStyle w:val="0NOIDUNG"/>
        <w:ind w:firstLine="0"/>
      </w:pPr>
      <w:r>
        <w:rPr>
          <w:noProof/>
          <w:lang w:val="en-US"/>
        </w:rPr>
        <w:drawing>
          <wp:inline distT="0" distB="0" distL="0" distR="0" wp14:anchorId="0B94FB7B" wp14:editId="3745AB9D">
            <wp:extent cx="5580380" cy="5181600"/>
            <wp:effectExtent l="0" t="0" r="127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181600"/>
                    </a:xfrm>
                    <a:prstGeom prst="rect">
                      <a:avLst/>
                    </a:prstGeom>
                  </pic:spPr>
                </pic:pic>
              </a:graphicData>
            </a:graphic>
          </wp:inline>
        </w:drawing>
      </w:r>
    </w:p>
    <w:p w14:paraId="52332047" w14:textId="3132AEDD" w:rsidR="000B5CC6" w:rsidRDefault="00DB7386" w:rsidP="009957BC">
      <w:pPr>
        <w:pStyle w:val="0HINH"/>
      </w:pPr>
      <w:bookmarkStart w:id="207" w:name="_Toc59339762"/>
      <w:r>
        <w:t>Hình 2.</w:t>
      </w:r>
      <w:r w:rsidR="000B5CC6">
        <w:t>13</w:t>
      </w:r>
      <w:r w:rsidR="000B5CC6" w:rsidRPr="00EB699A">
        <w:t xml:space="preserve"> Biểu đồ hoạt động ca</w:t>
      </w:r>
      <w:r w:rsidR="000B5CC6">
        <w:t xml:space="preserve"> sử dụ</w:t>
      </w:r>
      <w:r w:rsidR="00A36253">
        <w:t xml:space="preserve">ng sửa </w:t>
      </w:r>
      <w:r w:rsidR="000B5CC6">
        <w:t>nhân sự</w:t>
      </w:r>
      <w:bookmarkEnd w:id="207"/>
    </w:p>
    <w:p w14:paraId="0FD2E695" w14:textId="77777777" w:rsidR="00F1272D" w:rsidRDefault="00F1272D">
      <w:pPr>
        <w:spacing w:after="160" w:line="259" w:lineRule="auto"/>
        <w:rPr>
          <w:rFonts w:eastAsiaTheme="minorHAnsi" w:cstheme="minorBidi"/>
          <w:szCs w:val="22"/>
          <w:lang w:val="fr-FR"/>
        </w:rPr>
      </w:pPr>
      <w:r>
        <w:br w:type="page"/>
      </w:r>
    </w:p>
    <w:p w14:paraId="2DAF9590" w14:textId="417A671F" w:rsidR="00A36253" w:rsidRDefault="00A36253" w:rsidP="00A36253">
      <w:pPr>
        <w:pStyle w:val="0NOIDUNG"/>
        <w:ind w:firstLine="0"/>
      </w:pPr>
      <w:r>
        <w:lastRenderedPageBreak/>
        <w:t>Biểu đồ hoạt động khóa nhân sự</w:t>
      </w:r>
    </w:p>
    <w:p w14:paraId="5230E9E1" w14:textId="223F9ACB" w:rsidR="000B5CC6" w:rsidRPr="00EB699A" w:rsidRDefault="00A36253" w:rsidP="00EE7DD6">
      <w:pPr>
        <w:pStyle w:val="0NOIDUNG"/>
        <w:ind w:firstLine="0"/>
      </w:pPr>
      <w:r w:rsidRPr="00EE7DD6">
        <w:rPr>
          <w:noProof/>
          <w:lang w:val="en-US"/>
        </w:rPr>
        <w:drawing>
          <wp:inline distT="0" distB="0" distL="0" distR="0" wp14:anchorId="7D222FA4" wp14:editId="1CC7DD0C">
            <wp:extent cx="5580380" cy="4244340"/>
            <wp:effectExtent l="0" t="0" r="1270" b="381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80380" cy="4244340"/>
                    </a:xfrm>
                    <a:prstGeom prst="rect">
                      <a:avLst/>
                    </a:prstGeom>
                  </pic:spPr>
                </pic:pic>
              </a:graphicData>
            </a:graphic>
          </wp:inline>
        </w:drawing>
      </w:r>
    </w:p>
    <w:p w14:paraId="3122DA47" w14:textId="750A3253" w:rsidR="00A36253" w:rsidRDefault="00DB7386" w:rsidP="00A36253">
      <w:pPr>
        <w:pStyle w:val="0HINH"/>
      </w:pPr>
      <w:bookmarkStart w:id="208" w:name="_Toc59339763"/>
      <w:r>
        <w:t>Hình 2.14</w:t>
      </w:r>
      <w:r w:rsidR="00A36253" w:rsidRPr="00EB699A">
        <w:t xml:space="preserve"> Biểu đồ hoạt động ca</w:t>
      </w:r>
      <w:r w:rsidR="00A36253">
        <w:t xml:space="preserve"> sử dụng </w:t>
      </w:r>
      <w:r w:rsidR="00AB2E3E">
        <w:t xml:space="preserve">khóa </w:t>
      </w:r>
      <w:r w:rsidR="00A36253">
        <w:t>nhân sự</w:t>
      </w:r>
      <w:bookmarkEnd w:id="208"/>
    </w:p>
    <w:p w14:paraId="37F3687C" w14:textId="77777777" w:rsidR="00F1272D" w:rsidRDefault="00F1272D">
      <w:pPr>
        <w:spacing w:after="160" w:line="259" w:lineRule="auto"/>
      </w:pPr>
      <w:r>
        <w:br w:type="page"/>
      </w:r>
    </w:p>
    <w:p w14:paraId="44B889DA" w14:textId="46AEB8C6" w:rsidR="00A36253" w:rsidRPr="00EB699A" w:rsidRDefault="00A36253" w:rsidP="00A36253">
      <w:r w:rsidRPr="00EB699A">
        <w:lastRenderedPageBreak/>
        <w:t xml:space="preserve">Biểu đồ hoạt động ca sử dụng </w:t>
      </w:r>
      <w:r>
        <w:t>cấp mật khẩu mới hoặc reset mật khẩu</w:t>
      </w:r>
    </w:p>
    <w:p w14:paraId="08FE8D90" w14:textId="2B1B12CC" w:rsidR="00A36253" w:rsidRDefault="00A36253" w:rsidP="00EB699A">
      <w:r>
        <w:rPr>
          <w:noProof/>
        </w:rPr>
        <w:drawing>
          <wp:inline distT="0" distB="0" distL="0" distR="0" wp14:anchorId="48ACEE15" wp14:editId="54658957">
            <wp:extent cx="5580380" cy="4144010"/>
            <wp:effectExtent l="0" t="0" r="1270"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80380" cy="4144010"/>
                    </a:xfrm>
                    <a:prstGeom prst="rect">
                      <a:avLst/>
                    </a:prstGeom>
                  </pic:spPr>
                </pic:pic>
              </a:graphicData>
            </a:graphic>
          </wp:inline>
        </w:drawing>
      </w:r>
    </w:p>
    <w:p w14:paraId="660DB7B2" w14:textId="08EB58F2" w:rsidR="00A36253" w:rsidRDefault="00DB7386" w:rsidP="00DB7386">
      <w:pPr>
        <w:pStyle w:val="0HINH"/>
      </w:pPr>
      <w:bookmarkStart w:id="209" w:name="_Toc59339764"/>
      <w:r>
        <w:t>Hình 2.</w:t>
      </w:r>
      <w:r w:rsidR="00A36253">
        <w:t>15</w:t>
      </w:r>
      <w:r w:rsidR="00A36253" w:rsidRPr="00EB699A">
        <w:t xml:space="preserve"> Biểu đồ hoạt động ca</w:t>
      </w:r>
      <w:r w:rsidR="00A36253">
        <w:t xml:space="preserve"> sử dụng </w:t>
      </w:r>
      <w:r w:rsidR="003F3EB9">
        <w:t>cấp mật khẩu mới hoặc reset mật khẩu</w:t>
      </w:r>
      <w:bookmarkEnd w:id="209"/>
    </w:p>
    <w:p w14:paraId="0B538B2F" w14:textId="77777777" w:rsidR="003F3EB9" w:rsidRDefault="003F3EB9" w:rsidP="00EB699A"/>
    <w:p w14:paraId="20A23AAD" w14:textId="77777777" w:rsidR="00F1272D" w:rsidRDefault="00F1272D">
      <w:pPr>
        <w:spacing w:after="160" w:line="259" w:lineRule="auto"/>
      </w:pPr>
      <w:r>
        <w:br w:type="page"/>
      </w:r>
    </w:p>
    <w:p w14:paraId="1B851E12" w14:textId="5CFE3E20" w:rsidR="00EB699A" w:rsidRPr="00EB699A" w:rsidRDefault="00EB699A" w:rsidP="00EB699A">
      <w:r w:rsidRPr="00EB699A">
        <w:lastRenderedPageBreak/>
        <w:t>Biểu đồ hoạt động ca sử dụng tạo phiếu yêu cầu</w:t>
      </w:r>
    </w:p>
    <w:p w14:paraId="5CDF63EA" w14:textId="77777777" w:rsidR="00EB699A" w:rsidRPr="00EB699A" w:rsidRDefault="00EB699A" w:rsidP="00EB699A">
      <w:r w:rsidRPr="00EB699A">
        <w:rPr>
          <w:noProof/>
        </w:rPr>
        <w:drawing>
          <wp:inline distT="0" distB="0" distL="0" distR="0" wp14:anchorId="14EF788C" wp14:editId="41F04C2E">
            <wp:extent cx="5084618" cy="4128135"/>
            <wp:effectExtent l="0" t="0" r="190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89162" cy="4131824"/>
                    </a:xfrm>
                    <a:prstGeom prst="rect">
                      <a:avLst/>
                    </a:prstGeom>
                  </pic:spPr>
                </pic:pic>
              </a:graphicData>
            </a:graphic>
          </wp:inline>
        </w:drawing>
      </w:r>
    </w:p>
    <w:p w14:paraId="0108FDE0" w14:textId="294EFE16" w:rsidR="00EB699A" w:rsidRPr="00EB699A" w:rsidRDefault="00EB699A" w:rsidP="000B5CC6">
      <w:pPr>
        <w:pStyle w:val="0HINH"/>
      </w:pPr>
      <w:bookmarkStart w:id="210" w:name="_Toc58909908"/>
      <w:bookmarkStart w:id="211" w:name="_Toc59339765"/>
      <w:r w:rsidRPr="00EB699A">
        <w:t>Hình 2.</w:t>
      </w:r>
      <w:r w:rsidR="00DB7386">
        <w:t>16</w:t>
      </w:r>
      <w:r w:rsidRPr="00EB699A">
        <w:t xml:space="preserve"> Biểu đồ hoạt động tạo phiếu yêu cầu</w:t>
      </w:r>
      <w:bookmarkEnd w:id="210"/>
      <w:bookmarkEnd w:id="211"/>
    </w:p>
    <w:p w14:paraId="51002323" w14:textId="77777777" w:rsidR="00EB699A" w:rsidRPr="00EB699A" w:rsidRDefault="00EB699A" w:rsidP="00EB699A"/>
    <w:p w14:paraId="0FC1D62A" w14:textId="77777777" w:rsidR="00F1272D" w:rsidRDefault="00F1272D">
      <w:pPr>
        <w:spacing w:after="160" w:line="259" w:lineRule="auto"/>
      </w:pPr>
      <w:r>
        <w:br w:type="page"/>
      </w:r>
    </w:p>
    <w:p w14:paraId="0D50C85E" w14:textId="29E9F752" w:rsidR="00EB699A" w:rsidRPr="00EB699A" w:rsidRDefault="00EB699A" w:rsidP="00EB699A">
      <w:r w:rsidRPr="00EB699A">
        <w:lastRenderedPageBreak/>
        <w:t>Biểu đồ hoạt động ca sử dụng duyệt phiếu yêu cầu</w:t>
      </w:r>
    </w:p>
    <w:p w14:paraId="6F236422" w14:textId="77777777" w:rsidR="00EB699A" w:rsidRPr="00EB699A" w:rsidRDefault="00EB699A" w:rsidP="00EB699A">
      <w:r w:rsidRPr="00EB699A">
        <w:rPr>
          <w:noProof/>
        </w:rPr>
        <w:drawing>
          <wp:inline distT="0" distB="0" distL="0" distR="0" wp14:anchorId="3AA758D4" wp14:editId="410787DF">
            <wp:extent cx="5070763" cy="40074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75905" cy="4011549"/>
                    </a:xfrm>
                    <a:prstGeom prst="rect">
                      <a:avLst/>
                    </a:prstGeom>
                  </pic:spPr>
                </pic:pic>
              </a:graphicData>
            </a:graphic>
          </wp:inline>
        </w:drawing>
      </w:r>
    </w:p>
    <w:p w14:paraId="3BC57013" w14:textId="7C05EC0D" w:rsidR="00EB699A" w:rsidRDefault="00DB7386" w:rsidP="00A36253">
      <w:pPr>
        <w:pStyle w:val="0HINH"/>
      </w:pPr>
      <w:bookmarkStart w:id="212" w:name="_Toc58909909"/>
      <w:bookmarkStart w:id="213" w:name="_Toc59339766"/>
      <w:r>
        <w:t>Hình 2.17</w:t>
      </w:r>
      <w:r w:rsidR="00EB699A" w:rsidRPr="00EB699A">
        <w:t xml:space="preserve"> Biểu đồ hoạt động duyệt phiếu yêu cầu</w:t>
      </w:r>
      <w:bookmarkEnd w:id="212"/>
      <w:bookmarkEnd w:id="213"/>
    </w:p>
    <w:p w14:paraId="20696F55" w14:textId="5F6368FE" w:rsidR="00EB699A" w:rsidRPr="003F3EB9" w:rsidRDefault="00F1272D" w:rsidP="003F3EB9">
      <w:pPr>
        <w:pStyle w:val="0NOIDUNG"/>
        <w:ind w:firstLine="0"/>
      </w:pPr>
      <w:r>
        <w:br w:type="column"/>
      </w:r>
      <w:r w:rsidR="00EB699A" w:rsidRPr="003F3EB9">
        <w:lastRenderedPageBreak/>
        <w:t>Biểu đồ hoạt động ca sử</w:t>
      </w:r>
      <w:r w:rsidR="00DB7386">
        <w:t xml:space="preserve"> dụng </w:t>
      </w:r>
      <w:r w:rsidR="003F3EB9">
        <w:t>thêm nhà cung cấp</w:t>
      </w:r>
    </w:p>
    <w:p w14:paraId="07E0CEF9" w14:textId="350621D7" w:rsidR="00EB699A" w:rsidRPr="00EB699A" w:rsidRDefault="003F3EB9" w:rsidP="00EE7DD6">
      <w:pPr>
        <w:pStyle w:val="0NOIDUNG"/>
        <w:ind w:firstLine="0"/>
      </w:pPr>
      <w:r>
        <w:rPr>
          <w:noProof/>
          <w:lang w:val="en-US"/>
        </w:rPr>
        <w:drawing>
          <wp:inline distT="0" distB="0" distL="0" distR="0" wp14:anchorId="474CF77E" wp14:editId="43D98DC6">
            <wp:extent cx="5580380" cy="4996180"/>
            <wp:effectExtent l="0" t="0" r="127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80380" cy="4996180"/>
                    </a:xfrm>
                    <a:prstGeom prst="rect">
                      <a:avLst/>
                    </a:prstGeom>
                  </pic:spPr>
                </pic:pic>
              </a:graphicData>
            </a:graphic>
          </wp:inline>
        </w:drawing>
      </w:r>
    </w:p>
    <w:p w14:paraId="35D6F0B4" w14:textId="0E10DF70" w:rsidR="003F3EB9" w:rsidRDefault="00DB7386" w:rsidP="003F3EB9">
      <w:pPr>
        <w:pStyle w:val="0HINH"/>
      </w:pPr>
      <w:bookmarkStart w:id="214" w:name="_Toc58909910"/>
      <w:bookmarkStart w:id="215" w:name="_Toc59339767"/>
      <w:r>
        <w:t xml:space="preserve">Hình 2.18 </w:t>
      </w:r>
      <w:r w:rsidR="00EB699A" w:rsidRPr="00EB699A">
        <w:t xml:space="preserve">Biểu đồ hoạt động khi </w:t>
      </w:r>
      <w:bookmarkEnd w:id="214"/>
      <w:r w:rsidR="003F3EB9">
        <w:t>thêm nhà cung cấp</w:t>
      </w:r>
      <w:bookmarkEnd w:id="215"/>
    </w:p>
    <w:p w14:paraId="45274906" w14:textId="77777777" w:rsidR="00F1272D" w:rsidRDefault="00F1272D">
      <w:pPr>
        <w:spacing w:after="160" w:line="259" w:lineRule="auto"/>
        <w:rPr>
          <w:rFonts w:eastAsiaTheme="minorHAnsi" w:cstheme="minorBidi"/>
          <w:szCs w:val="22"/>
          <w:lang w:val="fr-FR"/>
        </w:rPr>
      </w:pPr>
      <w:r>
        <w:br w:type="page"/>
      </w:r>
    </w:p>
    <w:p w14:paraId="08F27D61" w14:textId="79709CE6" w:rsidR="003F3EB9" w:rsidRPr="003F3EB9" w:rsidRDefault="003F3EB9" w:rsidP="003F3EB9">
      <w:pPr>
        <w:pStyle w:val="0NOIDUNG"/>
        <w:ind w:firstLine="0"/>
      </w:pPr>
      <w:r w:rsidRPr="003F3EB9">
        <w:lastRenderedPageBreak/>
        <w:t>Biểu đồ hoạt động ca sử</w:t>
      </w:r>
      <w:r w:rsidR="00DB7386">
        <w:t xml:space="preserve"> dụng</w:t>
      </w:r>
      <w:r w:rsidRPr="003F3EB9">
        <w:t xml:space="preserve"> khi chọ</w:t>
      </w:r>
      <w:r>
        <w:t>n sửa nhà cung cấp</w:t>
      </w:r>
    </w:p>
    <w:p w14:paraId="0A77C92C" w14:textId="71E17D84" w:rsidR="003F3EB9" w:rsidRDefault="009631BB" w:rsidP="00AB2E3E">
      <w:pPr>
        <w:pStyle w:val="0NOIDUNG"/>
        <w:ind w:firstLine="0"/>
      </w:pPr>
      <w:r>
        <w:rPr>
          <w:noProof/>
          <w:lang w:val="en-US"/>
        </w:rPr>
        <w:drawing>
          <wp:inline distT="0" distB="0" distL="0" distR="0" wp14:anchorId="7299277D" wp14:editId="6901EBEB">
            <wp:extent cx="5580380" cy="4166235"/>
            <wp:effectExtent l="0" t="0" r="127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80380" cy="4166235"/>
                    </a:xfrm>
                    <a:prstGeom prst="rect">
                      <a:avLst/>
                    </a:prstGeom>
                  </pic:spPr>
                </pic:pic>
              </a:graphicData>
            </a:graphic>
          </wp:inline>
        </w:drawing>
      </w:r>
    </w:p>
    <w:p w14:paraId="6D81338F" w14:textId="75F4FA53" w:rsidR="003F3EB9" w:rsidRPr="00EB699A" w:rsidRDefault="003F3EB9" w:rsidP="003F3EB9">
      <w:pPr>
        <w:pStyle w:val="0HINH"/>
      </w:pPr>
      <w:bookmarkStart w:id="216" w:name="_Toc59339768"/>
      <w:r w:rsidRPr="00EB699A">
        <w:t>Hình 2.</w:t>
      </w:r>
      <w:r w:rsidR="00DB7386">
        <w:t>19</w:t>
      </w:r>
      <w:r>
        <w:t xml:space="preserve"> </w:t>
      </w:r>
      <w:r w:rsidRPr="00EB699A">
        <w:t xml:space="preserve">Biểu đồ hoạt động khi </w:t>
      </w:r>
      <w:r>
        <w:t>sửa</w:t>
      </w:r>
      <w:r w:rsidR="00DB7386">
        <w:t xml:space="preserve"> nhà</w:t>
      </w:r>
      <w:r>
        <w:t xml:space="preserve"> cung cấp</w:t>
      </w:r>
      <w:bookmarkEnd w:id="216"/>
    </w:p>
    <w:p w14:paraId="711AAAB5" w14:textId="77777777" w:rsidR="003F3EB9" w:rsidRPr="00EB699A" w:rsidRDefault="003F3EB9" w:rsidP="003F3EB9">
      <w:pPr>
        <w:pStyle w:val="0HINH"/>
      </w:pPr>
    </w:p>
    <w:p w14:paraId="4F71E24E" w14:textId="77777777" w:rsidR="00F1272D" w:rsidRDefault="00F1272D">
      <w:pPr>
        <w:spacing w:after="160" w:line="259" w:lineRule="auto"/>
        <w:rPr>
          <w:rFonts w:eastAsiaTheme="minorHAnsi" w:cstheme="minorBidi"/>
          <w:szCs w:val="22"/>
          <w:lang w:val="fr-FR"/>
        </w:rPr>
      </w:pPr>
      <w:r>
        <w:br w:type="page"/>
      </w:r>
    </w:p>
    <w:p w14:paraId="420F3B60" w14:textId="2749A5FF" w:rsidR="00EB699A" w:rsidRPr="00EB699A" w:rsidRDefault="00EB699A" w:rsidP="009631BB">
      <w:pPr>
        <w:pStyle w:val="0NOIDUNG"/>
        <w:ind w:firstLine="0"/>
      </w:pPr>
      <w:r w:rsidRPr="00EB699A">
        <w:lastRenderedPageBreak/>
        <w:t>Biểu đồ hoạt động khi chọ</w:t>
      </w:r>
      <w:r w:rsidR="009631BB">
        <w:t>n thêm</w:t>
      </w:r>
      <w:r w:rsidRPr="00EB699A">
        <w:t xml:space="preserve"> phòng ban </w:t>
      </w:r>
    </w:p>
    <w:p w14:paraId="5D65B3CE" w14:textId="7349D1DC" w:rsidR="00EB699A" w:rsidRPr="00EB699A" w:rsidRDefault="009631BB" w:rsidP="00EE7DD6">
      <w:pPr>
        <w:pStyle w:val="0NOIDUNG"/>
        <w:ind w:firstLine="0"/>
      </w:pPr>
      <w:r>
        <w:rPr>
          <w:noProof/>
          <w:lang w:val="en-US"/>
        </w:rPr>
        <w:drawing>
          <wp:inline distT="0" distB="0" distL="0" distR="0" wp14:anchorId="7204E8B8" wp14:editId="123E59A2">
            <wp:extent cx="5580380" cy="4931410"/>
            <wp:effectExtent l="0" t="0" r="127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80380" cy="4931410"/>
                    </a:xfrm>
                    <a:prstGeom prst="rect">
                      <a:avLst/>
                    </a:prstGeom>
                  </pic:spPr>
                </pic:pic>
              </a:graphicData>
            </a:graphic>
          </wp:inline>
        </w:drawing>
      </w:r>
    </w:p>
    <w:p w14:paraId="21AFCF30" w14:textId="7B977535" w:rsidR="00EB699A" w:rsidRDefault="00EB699A" w:rsidP="00A36253">
      <w:pPr>
        <w:pStyle w:val="0HINH"/>
      </w:pPr>
      <w:bookmarkStart w:id="217" w:name="_Toc58909911"/>
      <w:bookmarkStart w:id="218" w:name="_Toc59339769"/>
      <w:r w:rsidRPr="00EB699A">
        <w:t>Hình 2.</w:t>
      </w:r>
      <w:r w:rsidR="00DB7386">
        <w:t xml:space="preserve">20 </w:t>
      </w:r>
      <w:r w:rsidRPr="00EB699A">
        <w:t>Biểu đồ hoạt động khi chọ</w:t>
      </w:r>
      <w:r w:rsidR="009631BB">
        <w:t xml:space="preserve">n thêm </w:t>
      </w:r>
      <w:r w:rsidRPr="00EB699A">
        <w:t>phòng ban</w:t>
      </w:r>
      <w:bookmarkEnd w:id="217"/>
      <w:bookmarkEnd w:id="218"/>
    </w:p>
    <w:p w14:paraId="5433C8A8" w14:textId="77777777" w:rsidR="009631BB" w:rsidRPr="00EB699A" w:rsidRDefault="009631BB" w:rsidP="00A36253">
      <w:pPr>
        <w:pStyle w:val="0HINH"/>
      </w:pPr>
    </w:p>
    <w:p w14:paraId="48BA5DF3" w14:textId="77777777" w:rsidR="00F1272D" w:rsidRDefault="00F1272D">
      <w:pPr>
        <w:spacing w:after="160" w:line="259" w:lineRule="auto"/>
        <w:rPr>
          <w:rFonts w:eastAsiaTheme="minorHAnsi" w:cstheme="minorBidi"/>
          <w:szCs w:val="22"/>
          <w:lang w:val="fr-FR"/>
        </w:rPr>
      </w:pPr>
      <w:r>
        <w:br w:type="page"/>
      </w:r>
    </w:p>
    <w:p w14:paraId="371C8B52" w14:textId="7FBB1FA8" w:rsidR="00EB699A" w:rsidRPr="00EB699A" w:rsidRDefault="00EB699A" w:rsidP="00802C66">
      <w:pPr>
        <w:pStyle w:val="0NOIDUNG"/>
        <w:ind w:firstLine="0"/>
      </w:pPr>
      <w:r w:rsidRPr="00EB699A">
        <w:lastRenderedPageBreak/>
        <w:t>Biểu đồ hoạt động khi chọ</w:t>
      </w:r>
      <w:r w:rsidR="00802C66">
        <w:t>n in mã QR</w:t>
      </w:r>
    </w:p>
    <w:p w14:paraId="5D198DCC" w14:textId="6B9063AF" w:rsidR="00EB699A" w:rsidRPr="00EB699A" w:rsidRDefault="00802C66" w:rsidP="00EE7DD6">
      <w:pPr>
        <w:pStyle w:val="0NOIDUNG"/>
        <w:ind w:firstLine="0"/>
      </w:pPr>
      <w:r>
        <w:rPr>
          <w:noProof/>
          <w:lang w:val="en-US"/>
        </w:rPr>
        <w:drawing>
          <wp:inline distT="0" distB="0" distL="0" distR="0" wp14:anchorId="1D4D1129" wp14:editId="55827CA6">
            <wp:extent cx="5580380" cy="38354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80380" cy="3835400"/>
                    </a:xfrm>
                    <a:prstGeom prst="rect">
                      <a:avLst/>
                    </a:prstGeom>
                  </pic:spPr>
                </pic:pic>
              </a:graphicData>
            </a:graphic>
          </wp:inline>
        </w:drawing>
      </w:r>
    </w:p>
    <w:p w14:paraId="3861B01D" w14:textId="6FFEBDC9" w:rsidR="00EB699A" w:rsidRPr="00EB699A" w:rsidRDefault="00EB699A" w:rsidP="00A36253">
      <w:pPr>
        <w:pStyle w:val="0HINH"/>
      </w:pPr>
      <w:bookmarkStart w:id="219" w:name="_Toc58909913"/>
      <w:bookmarkStart w:id="220" w:name="_Toc59339770"/>
      <w:r w:rsidRPr="00EB699A">
        <w:t>Hình 2</w:t>
      </w:r>
      <w:r w:rsidR="00DB7386">
        <w:t>.21</w:t>
      </w:r>
      <w:r w:rsidRPr="00EB699A">
        <w:t xml:space="preserve"> Biểu đồ hoạt động khi chọn </w:t>
      </w:r>
      <w:bookmarkEnd w:id="219"/>
      <w:r w:rsidR="00802C66" w:rsidRPr="00EB699A">
        <w:t>chọ</w:t>
      </w:r>
      <w:r w:rsidR="00802C66">
        <w:t>n in mã QR</w:t>
      </w:r>
      <w:bookmarkEnd w:id="220"/>
    </w:p>
    <w:p w14:paraId="48201332" w14:textId="49D10E53" w:rsidR="009631BB" w:rsidRDefault="009631BB" w:rsidP="00802C66">
      <w:pPr>
        <w:pStyle w:val="0HINH"/>
        <w:jc w:val="left"/>
      </w:pPr>
    </w:p>
    <w:p w14:paraId="741F64DC" w14:textId="70504790" w:rsidR="009631BB" w:rsidRDefault="009631BB" w:rsidP="00A36253">
      <w:pPr>
        <w:pStyle w:val="0HINH"/>
      </w:pPr>
    </w:p>
    <w:p w14:paraId="52D64690" w14:textId="77777777" w:rsidR="009631BB" w:rsidRPr="00EB699A" w:rsidRDefault="009631BB" w:rsidP="00A36253">
      <w:pPr>
        <w:pStyle w:val="0HINH"/>
      </w:pPr>
    </w:p>
    <w:p w14:paraId="26B7FDFE" w14:textId="77777777" w:rsidR="000F14A1" w:rsidRDefault="000F14A1">
      <w:pPr>
        <w:spacing w:after="160" w:line="259" w:lineRule="auto"/>
        <w:rPr>
          <w:rFonts w:eastAsiaTheme="minorHAnsi" w:cstheme="minorBidi"/>
          <w:b/>
          <w:szCs w:val="22"/>
        </w:rPr>
      </w:pPr>
      <w:r>
        <w:br w:type="page"/>
      </w:r>
    </w:p>
    <w:p w14:paraId="1E237159" w14:textId="7D0AE9CB" w:rsidR="00516B34" w:rsidRDefault="00516B34" w:rsidP="00516B34">
      <w:pPr>
        <w:pStyle w:val="0LV2"/>
      </w:pPr>
      <w:bookmarkStart w:id="221" w:name="_Toc59384764"/>
      <w:r>
        <w:lastRenderedPageBreak/>
        <w:t>2.6 Biểu đồ tuần tự</w:t>
      </w:r>
      <w:bookmarkEnd w:id="221"/>
    </w:p>
    <w:p w14:paraId="6327DC04" w14:textId="7CED5D66" w:rsidR="000C09B6" w:rsidRDefault="00A36253" w:rsidP="00A36253">
      <w:pPr>
        <w:pStyle w:val="0NOIDUNG"/>
        <w:ind w:firstLine="0"/>
        <w:rPr>
          <w:b/>
        </w:rPr>
      </w:pPr>
      <w:r w:rsidRPr="00A36253">
        <w:rPr>
          <w:b/>
        </w:rPr>
        <w:t>Đăng nhập</w:t>
      </w:r>
    </w:p>
    <w:p w14:paraId="392503B9" w14:textId="777C8EA6" w:rsidR="00A36253" w:rsidRDefault="00A36253" w:rsidP="00A36253">
      <w:pPr>
        <w:pStyle w:val="0NOIDUNG"/>
        <w:ind w:firstLine="0"/>
        <w:rPr>
          <w:b/>
        </w:rPr>
      </w:pPr>
      <w:r>
        <w:rPr>
          <w:noProof/>
          <w:lang w:val="en-US"/>
        </w:rPr>
        <w:drawing>
          <wp:inline distT="0" distB="0" distL="0" distR="0" wp14:anchorId="7B60C7F4" wp14:editId="5D3A1607">
            <wp:extent cx="5580380" cy="3173506"/>
            <wp:effectExtent l="0" t="0" r="1270" b="825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82086" cy="3174476"/>
                    </a:xfrm>
                    <a:prstGeom prst="rect">
                      <a:avLst/>
                    </a:prstGeom>
                  </pic:spPr>
                </pic:pic>
              </a:graphicData>
            </a:graphic>
          </wp:inline>
        </w:drawing>
      </w:r>
    </w:p>
    <w:p w14:paraId="0079704B" w14:textId="2BFB88AA" w:rsidR="00802C66" w:rsidRPr="000F14A1" w:rsidRDefault="00DB7386" w:rsidP="000F14A1">
      <w:pPr>
        <w:pStyle w:val="0HINH"/>
      </w:pPr>
      <w:bookmarkStart w:id="222" w:name="_Toc59339771"/>
      <w:r>
        <w:t>Hình 2.22</w:t>
      </w:r>
      <w:r w:rsidR="00802C66" w:rsidRPr="00EB699A">
        <w:t xml:space="preserve"> </w:t>
      </w:r>
      <w:r w:rsidR="00C75723">
        <w:t>Biểu đồ tuần tự usecase Đăng nhập</w:t>
      </w:r>
      <w:bookmarkEnd w:id="222"/>
    </w:p>
    <w:p w14:paraId="4E3CF653" w14:textId="6FD34567" w:rsidR="00A36253" w:rsidRDefault="003C7DAA" w:rsidP="00A36253">
      <w:pPr>
        <w:pStyle w:val="0NOIDUNG"/>
        <w:ind w:firstLine="0"/>
        <w:rPr>
          <w:b/>
        </w:rPr>
      </w:pPr>
      <w:r>
        <w:rPr>
          <w:b/>
        </w:rPr>
        <w:t>In mã QR</w:t>
      </w:r>
    </w:p>
    <w:p w14:paraId="171A7CF4" w14:textId="5783D083" w:rsidR="003C7DAA" w:rsidRDefault="003C7DAA" w:rsidP="00A36253">
      <w:pPr>
        <w:pStyle w:val="0NOIDUNG"/>
        <w:ind w:firstLine="0"/>
        <w:rPr>
          <w:b/>
        </w:rPr>
      </w:pPr>
      <w:r>
        <w:rPr>
          <w:noProof/>
          <w:lang w:val="en-US"/>
        </w:rPr>
        <w:drawing>
          <wp:inline distT="0" distB="0" distL="0" distR="0" wp14:anchorId="534F75F6" wp14:editId="0E9D90E1">
            <wp:extent cx="5580380" cy="348869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80380" cy="3488690"/>
                    </a:xfrm>
                    <a:prstGeom prst="rect">
                      <a:avLst/>
                    </a:prstGeom>
                  </pic:spPr>
                </pic:pic>
              </a:graphicData>
            </a:graphic>
          </wp:inline>
        </w:drawing>
      </w:r>
    </w:p>
    <w:p w14:paraId="3DDABEED" w14:textId="5D8981D2" w:rsidR="00BD3FF0" w:rsidRDefault="00BD3FF0" w:rsidP="0048592E">
      <w:pPr>
        <w:pStyle w:val="0HINH"/>
      </w:pPr>
      <w:bookmarkStart w:id="223" w:name="_Toc59339772"/>
      <w:r>
        <w:t>Hình 2.2</w:t>
      </w:r>
      <w:r w:rsidR="00DB7386">
        <w:t>3</w:t>
      </w:r>
      <w:r>
        <w:t xml:space="preserve"> B</w:t>
      </w:r>
      <w:r w:rsidR="00C75723">
        <w:t>iểu đồ tuần tự usecase In mã QR</w:t>
      </w:r>
      <w:bookmarkEnd w:id="223"/>
    </w:p>
    <w:p w14:paraId="1767EE3E" w14:textId="77777777" w:rsidR="00DB7386" w:rsidRDefault="00DB7386">
      <w:pPr>
        <w:spacing w:after="160" w:line="259" w:lineRule="auto"/>
        <w:rPr>
          <w:rFonts w:eastAsiaTheme="minorHAnsi" w:cstheme="minorBidi"/>
          <w:b/>
          <w:szCs w:val="22"/>
          <w:lang w:val="fr-FR"/>
        </w:rPr>
      </w:pPr>
      <w:r>
        <w:rPr>
          <w:b/>
        </w:rPr>
        <w:br w:type="page"/>
      </w:r>
    </w:p>
    <w:p w14:paraId="2871AD55" w14:textId="67F0AE9F" w:rsidR="00BD3FF0" w:rsidRPr="00C75723" w:rsidRDefault="00BD3FF0" w:rsidP="00BD3FF0">
      <w:pPr>
        <w:pStyle w:val="0NOIDUNG"/>
        <w:ind w:firstLine="0"/>
        <w:rPr>
          <w:b/>
        </w:rPr>
      </w:pPr>
      <w:r w:rsidRPr="00C75723">
        <w:rPr>
          <w:b/>
        </w:rPr>
        <w:lastRenderedPageBreak/>
        <w:t>Tạo phiếu yêu cầu</w:t>
      </w:r>
    </w:p>
    <w:p w14:paraId="3944A375" w14:textId="60EAFD92" w:rsidR="003C7DAA" w:rsidRPr="00EB699A" w:rsidRDefault="00BD3FF0" w:rsidP="00BD3FF0">
      <w:pPr>
        <w:pStyle w:val="0NOIDUNG"/>
        <w:ind w:firstLine="0"/>
      </w:pPr>
      <w:r>
        <w:rPr>
          <w:noProof/>
          <w:lang w:val="en-US"/>
        </w:rPr>
        <w:drawing>
          <wp:inline distT="0" distB="0" distL="0" distR="0" wp14:anchorId="5C18A800" wp14:editId="43464F03">
            <wp:extent cx="5580380" cy="3447415"/>
            <wp:effectExtent l="0" t="0" r="127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80380" cy="3447415"/>
                    </a:xfrm>
                    <a:prstGeom prst="rect">
                      <a:avLst/>
                    </a:prstGeom>
                  </pic:spPr>
                </pic:pic>
              </a:graphicData>
            </a:graphic>
          </wp:inline>
        </w:drawing>
      </w:r>
    </w:p>
    <w:p w14:paraId="26BAAA00" w14:textId="0D58B4A0" w:rsidR="00BD3FF0" w:rsidRDefault="00BD3FF0" w:rsidP="0048592E">
      <w:pPr>
        <w:pStyle w:val="0HINH"/>
      </w:pPr>
      <w:bookmarkStart w:id="224" w:name="_Toc59339773"/>
      <w:r w:rsidRPr="00BD3FF0">
        <w:t>Hình 2.2</w:t>
      </w:r>
      <w:r w:rsidR="00DB7386">
        <w:t>4</w:t>
      </w:r>
      <w:r>
        <w:rPr>
          <w:b/>
        </w:rPr>
        <w:t xml:space="preserve"> </w:t>
      </w:r>
      <w:r>
        <w:t>Biểu đồ tuần tự usecase tạo phiếu yêu cầu</w:t>
      </w:r>
      <w:bookmarkEnd w:id="224"/>
    </w:p>
    <w:p w14:paraId="3FFC06BB" w14:textId="55F3F38F" w:rsidR="00BD3FF0" w:rsidRPr="00C75723" w:rsidRDefault="00BD3FF0" w:rsidP="00BD3FF0">
      <w:pPr>
        <w:pStyle w:val="0NOIDUNG"/>
        <w:ind w:firstLine="0"/>
        <w:rPr>
          <w:b/>
        </w:rPr>
      </w:pPr>
      <w:r w:rsidRPr="00C75723">
        <w:rPr>
          <w:b/>
        </w:rPr>
        <w:t>Duyệt phiếu yêu cầu</w:t>
      </w:r>
    </w:p>
    <w:p w14:paraId="0AD39456" w14:textId="2C8F8837" w:rsidR="00BD3FF0" w:rsidRPr="00BD3FF0" w:rsidRDefault="00BD3FF0" w:rsidP="00BD3FF0">
      <w:pPr>
        <w:pStyle w:val="0NOIDUNG"/>
        <w:ind w:firstLine="0"/>
      </w:pPr>
      <w:r>
        <w:rPr>
          <w:noProof/>
          <w:lang w:val="en-US"/>
        </w:rPr>
        <w:drawing>
          <wp:inline distT="0" distB="0" distL="0" distR="0" wp14:anchorId="19696D51" wp14:editId="793541AC">
            <wp:extent cx="5580380" cy="3559175"/>
            <wp:effectExtent l="0" t="0" r="127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80380" cy="3559175"/>
                    </a:xfrm>
                    <a:prstGeom prst="rect">
                      <a:avLst/>
                    </a:prstGeom>
                  </pic:spPr>
                </pic:pic>
              </a:graphicData>
            </a:graphic>
          </wp:inline>
        </w:drawing>
      </w:r>
    </w:p>
    <w:p w14:paraId="048ECFFF" w14:textId="358322CC" w:rsidR="00BD3FF0" w:rsidRDefault="00BD3FF0" w:rsidP="0048592E">
      <w:pPr>
        <w:pStyle w:val="0HINH"/>
      </w:pPr>
      <w:bookmarkStart w:id="225" w:name="_Toc59339774"/>
      <w:r w:rsidRPr="00BD3FF0">
        <w:t>H</w:t>
      </w:r>
      <w:r w:rsidR="00DB7386">
        <w:t>ình 2.25</w:t>
      </w:r>
      <w:r>
        <w:rPr>
          <w:b/>
        </w:rPr>
        <w:t xml:space="preserve"> </w:t>
      </w:r>
      <w:r>
        <w:t>Biểu đồ tuần tự usecase duyệt phiếu yêu cầu</w:t>
      </w:r>
      <w:bookmarkEnd w:id="225"/>
    </w:p>
    <w:p w14:paraId="09201EEA" w14:textId="77777777" w:rsidR="00DB7386" w:rsidRDefault="00DB7386">
      <w:pPr>
        <w:spacing w:after="160" w:line="259" w:lineRule="auto"/>
        <w:rPr>
          <w:rFonts w:eastAsiaTheme="minorHAnsi" w:cstheme="minorBidi"/>
          <w:b/>
          <w:szCs w:val="22"/>
          <w:lang w:val="fr-FR"/>
        </w:rPr>
      </w:pPr>
      <w:r>
        <w:rPr>
          <w:b/>
        </w:rPr>
        <w:br w:type="page"/>
      </w:r>
    </w:p>
    <w:p w14:paraId="76E3158B" w14:textId="5470DECC" w:rsidR="003C7DAA" w:rsidRPr="00C75723" w:rsidRDefault="007E62E2" w:rsidP="007E62E2">
      <w:pPr>
        <w:pStyle w:val="0NOIDUNG"/>
        <w:ind w:firstLine="0"/>
        <w:rPr>
          <w:b/>
        </w:rPr>
      </w:pPr>
      <w:r w:rsidRPr="00C75723">
        <w:rPr>
          <w:b/>
        </w:rPr>
        <w:lastRenderedPageBreak/>
        <w:t>Thêm nhân sự</w:t>
      </w:r>
    </w:p>
    <w:p w14:paraId="793A9824" w14:textId="216F6B1C" w:rsidR="007E62E2" w:rsidRDefault="00635B1F" w:rsidP="007E62E2">
      <w:pPr>
        <w:pStyle w:val="0NOIDUNG"/>
        <w:ind w:firstLine="0"/>
      </w:pPr>
      <w:r>
        <w:rPr>
          <w:noProof/>
          <w:lang w:val="en-US"/>
        </w:rPr>
        <w:drawing>
          <wp:inline distT="0" distB="0" distL="0" distR="0" wp14:anchorId="4A6CD1FC" wp14:editId="39D563E7">
            <wp:extent cx="5580380" cy="3480435"/>
            <wp:effectExtent l="0" t="0" r="127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80380" cy="3480435"/>
                    </a:xfrm>
                    <a:prstGeom prst="rect">
                      <a:avLst/>
                    </a:prstGeom>
                  </pic:spPr>
                </pic:pic>
              </a:graphicData>
            </a:graphic>
          </wp:inline>
        </w:drawing>
      </w:r>
    </w:p>
    <w:p w14:paraId="7C296524" w14:textId="06F36E81" w:rsidR="007E62E2" w:rsidRDefault="007E62E2" w:rsidP="0048592E">
      <w:pPr>
        <w:pStyle w:val="0HINH"/>
      </w:pPr>
      <w:bookmarkStart w:id="226" w:name="_Toc59339775"/>
      <w:r w:rsidRPr="00BD3FF0">
        <w:t>H</w:t>
      </w:r>
      <w:r w:rsidR="00DB7386">
        <w:t>ình 2.26</w:t>
      </w:r>
      <w:r>
        <w:rPr>
          <w:b/>
        </w:rPr>
        <w:t xml:space="preserve"> </w:t>
      </w:r>
      <w:r>
        <w:t>Biểu đồ tuần tự usecase thêm nhân sự</w:t>
      </w:r>
      <w:bookmarkEnd w:id="226"/>
    </w:p>
    <w:p w14:paraId="2652FE8B" w14:textId="4F036F65" w:rsidR="007E62E2" w:rsidRPr="00C75723" w:rsidRDefault="007E62E2" w:rsidP="007E62E2">
      <w:pPr>
        <w:pStyle w:val="0NOIDUNG"/>
        <w:ind w:firstLine="0"/>
        <w:rPr>
          <w:b/>
        </w:rPr>
      </w:pPr>
      <w:r w:rsidRPr="00C75723">
        <w:rPr>
          <w:b/>
        </w:rPr>
        <w:t>Sửa nhân sự</w:t>
      </w:r>
    </w:p>
    <w:p w14:paraId="51D54BA2" w14:textId="4F60D132" w:rsidR="00635B1F" w:rsidRDefault="00635B1F" w:rsidP="007E62E2">
      <w:pPr>
        <w:pStyle w:val="0NOIDUNG"/>
        <w:ind w:firstLine="0"/>
        <w:rPr>
          <w:bCs/>
          <w:i/>
        </w:rPr>
      </w:pPr>
      <w:r>
        <w:rPr>
          <w:noProof/>
          <w:lang w:val="en-US"/>
        </w:rPr>
        <w:drawing>
          <wp:inline distT="0" distB="0" distL="0" distR="0" wp14:anchorId="50464DEB" wp14:editId="3CDA286D">
            <wp:extent cx="5580380" cy="2392680"/>
            <wp:effectExtent l="0" t="0" r="127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80380" cy="2392680"/>
                    </a:xfrm>
                    <a:prstGeom prst="rect">
                      <a:avLst/>
                    </a:prstGeom>
                  </pic:spPr>
                </pic:pic>
              </a:graphicData>
            </a:graphic>
          </wp:inline>
        </w:drawing>
      </w:r>
    </w:p>
    <w:p w14:paraId="09D82E78" w14:textId="52905770" w:rsidR="007E62E2" w:rsidRDefault="007E62E2" w:rsidP="0048592E">
      <w:pPr>
        <w:pStyle w:val="0HINH"/>
      </w:pPr>
      <w:bookmarkStart w:id="227" w:name="_Toc59339776"/>
      <w:r w:rsidRPr="00BD3FF0">
        <w:t>H</w:t>
      </w:r>
      <w:r>
        <w:t>ình 2.2</w:t>
      </w:r>
      <w:r w:rsidR="00DB7386">
        <w:t>7</w:t>
      </w:r>
      <w:r>
        <w:rPr>
          <w:b/>
        </w:rPr>
        <w:t xml:space="preserve"> </w:t>
      </w:r>
      <w:r>
        <w:t>Biểu đồ tuần tự usecase sửa nhân sự</w:t>
      </w:r>
      <w:bookmarkEnd w:id="227"/>
    </w:p>
    <w:p w14:paraId="77AB231B" w14:textId="77777777" w:rsidR="007E62E2" w:rsidRPr="007E62E2" w:rsidRDefault="007E62E2" w:rsidP="007E62E2"/>
    <w:p w14:paraId="73738B75" w14:textId="6D3D2B03" w:rsidR="00C75723" w:rsidRPr="007E62E2" w:rsidRDefault="00C75723" w:rsidP="007E62E2">
      <w:pPr>
        <w:pStyle w:val="0NOIDUNG"/>
        <w:ind w:firstLine="0"/>
      </w:pPr>
    </w:p>
    <w:p w14:paraId="66483C23" w14:textId="77777777" w:rsidR="000F14A1" w:rsidRDefault="000F14A1">
      <w:pPr>
        <w:spacing w:after="160" w:line="259" w:lineRule="auto"/>
        <w:rPr>
          <w:rFonts w:eastAsiaTheme="minorHAnsi" w:cstheme="minorBidi"/>
          <w:b/>
          <w:szCs w:val="22"/>
        </w:rPr>
      </w:pPr>
      <w:bookmarkStart w:id="228" w:name="_Toc59137247"/>
      <w:r>
        <w:br w:type="page"/>
      </w:r>
    </w:p>
    <w:p w14:paraId="6E2CBFC3" w14:textId="4525FCBF" w:rsidR="003C7DAA" w:rsidRDefault="009631BB" w:rsidP="009631BB">
      <w:pPr>
        <w:pStyle w:val="0LV2"/>
      </w:pPr>
      <w:bookmarkStart w:id="229" w:name="_Toc59384765"/>
      <w:r>
        <w:lastRenderedPageBreak/>
        <w:t>2.</w:t>
      </w:r>
      <w:r w:rsidR="00FD5333">
        <w:t>7</w:t>
      </w:r>
      <w:r>
        <w:t xml:space="preserve"> </w:t>
      </w:r>
      <w:r w:rsidRPr="009631BB">
        <w:t>Biểu đồ lớp</w:t>
      </w:r>
      <w:bookmarkEnd w:id="228"/>
      <w:bookmarkEnd w:id="229"/>
    </w:p>
    <w:p w14:paraId="1EF9A2FF" w14:textId="77777777" w:rsidR="003C7DAA" w:rsidRPr="00A36253" w:rsidRDefault="003C7DAA" w:rsidP="00A36253">
      <w:pPr>
        <w:pStyle w:val="0NOIDUNG"/>
        <w:ind w:firstLine="0"/>
        <w:rPr>
          <w:b/>
        </w:rPr>
      </w:pPr>
    </w:p>
    <w:p w14:paraId="38930F08" w14:textId="77777777" w:rsidR="00EB699A" w:rsidRPr="00EB699A" w:rsidRDefault="00EB699A" w:rsidP="00EB699A">
      <w:r w:rsidRPr="00EB699A">
        <w:rPr>
          <w:noProof/>
        </w:rPr>
        <w:drawing>
          <wp:inline distT="0" distB="0" distL="0" distR="0" wp14:anchorId="1584AA8D" wp14:editId="1D8FAEFA">
            <wp:extent cx="5579745" cy="4434840"/>
            <wp:effectExtent l="0" t="0" r="190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79745" cy="4434840"/>
                    </a:xfrm>
                    <a:prstGeom prst="rect">
                      <a:avLst/>
                    </a:prstGeom>
                  </pic:spPr>
                </pic:pic>
              </a:graphicData>
            </a:graphic>
          </wp:inline>
        </w:drawing>
      </w:r>
    </w:p>
    <w:p w14:paraId="7CB46AFD" w14:textId="23246E6A" w:rsidR="00EB699A" w:rsidRPr="00EB699A" w:rsidRDefault="00DB7386" w:rsidP="00A36253">
      <w:pPr>
        <w:pStyle w:val="0HINH"/>
      </w:pPr>
      <w:bookmarkStart w:id="230" w:name="_Toc59339777"/>
      <w:r>
        <w:t>Hình 2.28</w:t>
      </w:r>
      <w:r w:rsidR="00635B1F">
        <w:t xml:space="preserve"> </w:t>
      </w:r>
      <w:r w:rsidR="00EB699A" w:rsidRPr="00EB699A">
        <w:t>Biểu đồ lớp</w:t>
      </w:r>
      <w:bookmarkEnd w:id="230"/>
    </w:p>
    <w:p w14:paraId="307957E2" w14:textId="77777777" w:rsidR="00EB699A" w:rsidRPr="00EB699A" w:rsidRDefault="00EB699A" w:rsidP="00EB699A"/>
    <w:p w14:paraId="77D218AA" w14:textId="77777777" w:rsidR="000F14A1" w:rsidRDefault="000F14A1">
      <w:pPr>
        <w:spacing w:after="160" w:line="259" w:lineRule="auto"/>
        <w:rPr>
          <w:rFonts w:eastAsiaTheme="minorHAnsi" w:cstheme="minorBidi"/>
          <w:b/>
          <w:szCs w:val="22"/>
        </w:rPr>
      </w:pPr>
      <w:bookmarkStart w:id="231" w:name="_Toc44008434"/>
      <w:bookmarkStart w:id="232" w:name="_Toc58881010"/>
      <w:bookmarkStart w:id="233" w:name="_Toc59137248"/>
      <w:r>
        <w:br w:type="page"/>
      </w:r>
    </w:p>
    <w:p w14:paraId="3A2D4933" w14:textId="27685A9D" w:rsidR="00EB699A" w:rsidRPr="00EB699A" w:rsidRDefault="00FD5333" w:rsidP="00061A06">
      <w:pPr>
        <w:pStyle w:val="0LV2"/>
      </w:pPr>
      <w:bookmarkStart w:id="234" w:name="_Toc59384766"/>
      <w:r>
        <w:lastRenderedPageBreak/>
        <w:t>2.8</w:t>
      </w:r>
      <w:r w:rsidR="00061A06">
        <w:t xml:space="preserve"> </w:t>
      </w:r>
      <w:r w:rsidR="00EB699A" w:rsidRPr="00EB699A">
        <w:t>Thiết kế hệ thống</w:t>
      </w:r>
      <w:bookmarkEnd w:id="231"/>
      <w:bookmarkEnd w:id="232"/>
      <w:bookmarkEnd w:id="233"/>
      <w:bookmarkEnd w:id="234"/>
    </w:p>
    <w:p w14:paraId="10B3D350" w14:textId="6CAF8353" w:rsidR="00EB699A" w:rsidRPr="0084558E" w:rsidRDefault="00EB699A" w:rsidP="0084558E">
      <w:pPr>
        <w:pStyle w:val="0NOIDUNG"/>
        <w:ind w:firstLine="0"/>
        <w:rPr>
          <w:b/>
        </w:rPr>
      </w:pPr>
      <w:bookmarkStart w:id="235" w:name="_Toc44008435"/>
      <w:bookmarkStart w:id="236" w:name="_Toc58881011"/>
      <w:bookmarkStart w:id="237" w:name="_Toc59137249"/>
      <w:r w:rsidRPr="0084558E">
        <w:rPr>
          <w:b/>
        </w:rPr>
        <w:t>Thiết kế gói</w:t>
      </w:r>
      <w:bookmarkEnd w:id="235"/>
      <w:bookmarkEnd w:id="236"/>
      <w:bookmarkEnd w:id="237"/>
    </w:p>
    <w:p w14:paraId="5DBE6805" w14:textId="77777777" w:rsidR="00EB699A" w:rsidRPr="00EB699A" w:rsidRDefault="00EB699A" w:rsidP="00EB699A">
      <w:r w:rsidRPr="00EB699A">
        <w:rPr>
          <w:noProof/>
        </w:rPr>
        <w:drawing>
          <wp:inline distT="0" distB="0" distL="0" distR="0" wp14:anchorId="2C3878CD" wp14:editId="0D7F0AFF">
            <wp:extent cx="5536013" cy="410273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36509" cy="4103103"/>
                    </a:xfrm>
                    <a:prstGeom prst="rect">
                      <a:avLst/>
                    </a:prstGeom>
                  </pic:spPr>
                </pic:pic>
              </a:graphicData>
            </a:graphic>
          </wp:inline>
        </w:drawing>
      </w:r>
    </w:p>
    <w:p w14:paraId="6CA97E5A" w14:textId="2EC7EC4B" w:rsidR="00EB699A" w:rsidRPr="00EB699A" w:rsidRDefault="00EB699A" w:rsidP="00A36253">
      <w:pPr>
        <w:pStyle w:val="0HINH"/>
      </w:pPr>
      <w:bookmarkStart w:id="238" w:name="_Toc58909915"/>
      <w:bookmarkStart w:id="239" w:name="_Toc59339778"/>
      <w:r w:rsidRPr="00EB699A">
        <w:t>Hình 2.</w:t>
      </w:r>
      <w:r w:rsidR="00061A06">
        <w:t>2</w:t>
      </w:r>
      <w:r w:rsidR="00DB7386">
        <w:t>9</w:t>
      </w:r>
      <w:r w:rsidRPr="00EB699A">
        <w:t xml:space="preserve"> Thiết kế gói hệ thống</w:t>
      </w:r>
      <w:bookmarkEnd w:id="238"/>
      <w:bookmarkEnd w:id="239"/>
    </w:p>
    <w:p w14:paraId="3D612A2C" w14:textId="77777777" w:rsidR="00EB699A" w:rsidRPr="00EB699A" w:rsidRDefault="00EB699A" w:rsidP="00061A06">
      <w:pPr>
        <w:pStyle w:val="0NOIDUNG"/>
        <w:numPr>
          <w:ilvl w:val="0"/>
          <w:numId w:val="19"/>
        </w:numPr>
        <w:ind w:left="426"/>
      </w:pPr>
      <w:r w:rsidRPr="00EB699A">
        <w:t>Controller package chứa các lớp điều khiển và api hệ thống</w:t>
      </w:r>
    </w:p>
    <w:p w14:paraId="539BADFA" w14:textId="77777777" w:rsidR="00EB699A" w:rsidRPr="00EB699A" w:rsidRDefault="00EB699A" w:rsidP="00061A06">
      <w:pPr>
        <w:pStyle w:val="0NOIDUNG"/>
        <w:numPr>
          <w:ilvl w:val="0"/>
          <w:numId w:val="19"/>
        </w:numPr>
        <w:ind w:left="426"/>
      </w:pPr>
      <w:r w:rsidRPr="00EB699A">
        <w:t>Dto package chứa các đối tượng truyền dữ liệu chỉ là các thùng chứa dữ liệu được sử dụng để vận chuyển dữ liệu giữa các lớp và tầng</w:t>
      </w:r>
    </w:p>
    <w:p w14:paraId="166E416A" w14:textId="77777777" w:rsidR="00EB699A" w:rsidRPr="00EB699A" w:rsidRDefault="00EB699A" w:rsidP="00061A06">
      <w:pPr>
        <w:pStyle w:val="0NOIDUNG"/>
        <w:numPr>
          <w:ilvl w:val="0"/>
          <w:numId w:val="19"/>
        </w:numPr>
        <w:ind w:left="426"/>
      </w:pPr>
      <w:r w:rsidRPr="00EB699A">
        <w:t>Entity package chứa các lớp mapping với các trường trong database</w:t>
      </w:r>
    </w:p>
    <w:p w14:paraId="1ED04113" w14:textId="77777777" w:rsidR="00EB699A" w:rsidRPr="00EB699A" w:rsidRDefault="00EB699A" w:rsidP="00061A06">
      <w:pPr>
        <w:pStyle w:val="0NOIDUNG"/>
        <w:numPr>
          <w:ilvl w:val="0"/>
          <w:numId w:val="19"/>
        </w:numPr>
        <w:ind w:left="426"/>
      </w:pPr>
      <w:r w:rsidRPr="00EB699A">
        <w:t>Exception package chứa mã lỗi</w:t>
      </w:r>
    </w:p>
    <w:p w14:paraId="365D26E8" w14:textId="77777777" w:rsidR="00EB699A" w:rsidRPr="00EB699A" w:rsidRDefault="00EB699A" w:rsidP="00061A06">
      <w:pPr>
        <w:pStyle w:val="0NOIDUNG"/>
        <w:numPr>
          <w:ilvl w:val="0"/>
          <w:numId w:val="19"/>
        </w:numPr>
        <w:ind w:left="426"/>
      </w:pPr>
      <w:r w:rsidRPr="00EB699A">
        <w:t>Message package chứa chưa phần thông báo trả về</w:t>
      </w:r>
    </w:p>
    <w:p w14:paraId="2EAA642E" w14:textId="77777777" w:rsidR="00EB699A" w:rsidRPr="00EB699A" w:rsidRDefault="00EB699A" w:rsidP="00061A06">
      <w:pPr>
        <w:pStyle w:val="0NOIDUNG"/>
        <w:numPr>
          <w:ilvl w:val="0"/>
          <w:numId w:val="19"/>
        </w:numPr>
        <w:ind w:left="426"/>
      </w:pPr>
      <w:r w:rsidRPr="00EB699A">
        <w:t>Repository package chứa các lớp tương tác cơ sở dữ liệu</w:t>
      </w:r>
    </w:p>
    <w:p w14:paraId="59D200A4" w14:textId="77777777" w:rsidR="00EB699A" w:rsidRPr="00EB699A" w:rsidRDefault="00EB699A" w:rsidP="00061A06">
      <w:pPr>
        <w:pStyle w:val="0NOIDUNG"/>
        <w:numPr>
          <w:ilvl w:val="0"/>
          <w:numId w:val="19"/>
        </w:numPr>
        <w:ind w:left="426"/>
      </w:pPr>
      <w:r w:rsidRPr="00EB699A">
        <w:t>Service package chứa các lớp dịch vụ hệ thống</w:t>
      </w:r>
    </w:p>
    <w:p w14:paraId="0D6FCF1E" w14:textId="77777777" w:rsidR="000F14A1" w:rsidRDefault="000F14A1">
      <w:pPr>
        <w:spacing w:after="160" w:line="259" w:lineRule="auto"/>
        <w:rPr>
          <w:rFonts w:eastAsiaTheme="minorHAnsi" w:cstheme="minorBidi"/>
          <w:b/>
          <w:szCs w:val="22"/>
        </w:rPr>
      </w:pPr>
      <w:bookmarkStart w:id="240" w:name="_Toc44008437"/>
      <w:bookmarkStart w:id="241" w:name="_Toc58881012"/>
      <w:bookmarkStart w:id="242" w:name="_Toc59137250"/>
      <w:r>
        <w:br w:type="page"/>
      </w:r>
    </w:p>
    <w:p w14:paraId="686F7BCD" w14:textId="4FEAFBB5" w:rsidR="00EB699A" w:rsidRPr="00EB699A" w:rsidRDefault="00FD5333" w:rsidP="000F14A1">
      <w:pPr>
        <w:pStyle w:val="0LV2"/>
      </w:pPr>
      <w:bookmarkStart w:id="243" w:name="_Toc59384767"/>
      <w:r>
        <w:lastRenderedPageBreak/>
        <w:t>2.9</w:t>
      </w:r>
      <w:r w:rsidR="000F14A1">
        <w:t xml:space="preserve"> </w:t>
      </w:r>
      <w:r w:rsidR="00EB699A" w:rsidRPr="00EB699A">
        <w:t>Thiết kế cơ sở dữ liệu</w:t>
      </w:r>
      <w:bookmarkEnd w:id="240"/>
      <w:bookmarkEnd w:id="241"/>
      <w:bookmarkEnd w:id="242"/>
      <w:bookmarkEnd w:id="243"/>
    </w:p>
    <w:p w14:paraId="17ED5AB7" w14:textId="14E68382" w:rsidR="00EB699A" w:rsidRPr="00EB699A" w:rsidRDefault="00061A06" w:rsidP="0051290F">
      <w:pPr>
        <w:pStyle w:val="0LV3"/>
      </w:pPr>
      <w:bookmarkStart w:id="244" w:name="_Toc59384768"/>
      <w:r>
        <w:t>2.</w:t>
      </w:r>
      <w:r w:rsidR="00FD5333">
        <w:t>9</w:t>
      </w:r>
      <w:r>
        <w:t xml:space="preserve">.1 </w:t>
      </w:r>
      <w:r w:rsidR="00EB699A" w:rsidRPr="00EB699A">
        <w:t>Thiết kế cơ sở</w:t>
      </w:r>
      <w:r w:rsidR="00594AF0">
        <w:t xml:space="preserve"> dữ</w:t>
      </w:r>
      <w:r w:rsidR="00EB699A" w:rsidRPr="00EB699A">
        <w:t xml:space="preserve"> liệu tổng quát</w:t>
      </w:r>
      <w:bookmarkEnd w:id="244"/>
    </w:p>
    <w:p w14:paraId="07BDDFE6" w14:textId="77777777" w:rsidR="00EB699A" w:rsidRPr="00EB699A" w:rsidRDefault="00EB699A" w:rsidP="00EB699A">
      <w:r w:rsidRPr="00EB699A">
        <w:rPr>
          <w:noProof/>
        </w:rPr>
        <w:drawing>
          <wp:inline distT="0" distB="0" distL="0" distR="0" wp14:anchorId="5DD586CB" wp14:editId="63A0EF63">
            <wp:extent cx="5484132" cy="35318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31028552_209378377420631_3262669856280351146_n.png"/>
                    <pic:cNvPicPr/>
                  </pic:nvPicPr>
                  <pic:blipFill>
                    <a:blip r:embed="rId42">
                      <a:extLst>
                        <a:ext uri="{28A0092B-C50C-407E-A947-70E740481C1C}">
                          <a14:useLocalDpi xmlns:a14="http://schemas.microsoft.com/office/drawing/2010/main" val="0"/>
                        </a:ext>
                      </a:extLst>
                    </a:blip>
                    <a:stretch>
                      <a:fillRect/>
                    </a:stretch>
                  </pic:blipFill>
                  <pic:spPr>
                    <a:xfrm>
                      <a:off x="0" y="0"/>
                      <a:ext cx="5485758" cy="3532917"/>
                    </a:xfrm>
                    <a:prstGeom prst="rect">
                      <a:avLst/>
                    </a:prstGeom>
                  </pic:spPr>
                </pic:pic>
              </a:graphicData>
            </a:graphic>
          </wp:inline>
        </w:drawing>
      </w:r>
    </w:p>
    <w:p w14:paraId="1A431DA0" w14:textId="2DA8E7E0" w:rsidR="00EB699A" w:rsidRPr="00EB699A" w:rsidRDefault="00955279" w:rsidP="00A36253">
      <w:pPr>
        <w:pStyle w:val="0HINH"/>
      </w:pPr>
      <w:bookmarkStart w:id="245" w:name="_Toc58909916"/>
      <w:bookmarkStart w:id="246" w:name="_Toc59339779"/>
      <w:r>
        <w:t>Hình 2.30</w:t>
      </w:r>
      <w:r w:rsidR="00061A06">
        <w:t xml:space="preserve"> </w:t>
      </w:r>
      <w:r w:rsidR="00EB699A" w:rsidRPr="00EB699A">
        <w:t>Thiết kế tổng quát cơ sở dữ liệu (không đầy đủ)</w:t>
      </w:r>
      <w:bookmarkEnd w:id="245"/>
      <w:bookmarkEnd w:id="246"/>
    </w:p>
    <w:p w14:paraId="1BD436E7" w14:textId="77777777" w:rsidR="00EB699A" w:rsidRPr="00EB699A" w:rsidRDefault="00EB699A" w:rsidP="00EB699A"/>
    <w:p w14:paraId="374B031A" w14:textId="77777777" w:rsidR="00EB699A" w:rsidRPr="00EB699A" w:rsidRDefault="00EB699A" w:rsidP="00061A06">
      <w:pPr>
        <w:pStyle w:val="0NOIDUNG"/>
        <w:ind w:firstLine="0"/>
      </w:pPr>
      <w:r w:rsidRPr="00EB699A">
        <w:t>Bảng thiết kế cơ sở dữ liệu tổng quát (đã lược bỏ một số bảng phụ).</w:t>
      </w:r>
    </w:p>
    <w:p w14:paraId="69FA5029" w14:textId="77777777" w:rsidR="00955279" w:rsidRDefault="00955279">
      <w:pPr>
        <w:spacing w:after="160" w:line="259" w:lineRule="auto"/>
        <w:rPr>
          <w:rFonts w:eastAsiaTheme="minorHAnsi" w:cstheme="minorBidi"/>
          <w:b/>
          <w:i/>
          <w:szCs w:val="22"/>
        </w:rPr>
      </w:pPr>
      <w:r>
        <w:br w:type="page"/>
      </w:r>
    </w:p>
    <w:p w14:paraId="53C2C55A" w14:textId="2C5037EA" w:rsidR="00EB699A" w:rsidRPr="00EB699A" w:rsidRDefault="0051290F" w:rsidP="0051290F">
      <w:pPr>
        <w:pStyle w:val="0LV3"/>
      </w:pPr>
      <w:bookmarkStart w:id="247" w:name="_Toc59384769"/>
      <w:r>
        <w:lastRenderedPageBreak/>
        <w:t>2.</w:t>
      </w:r>
      <w:r w:rsidR="00FD5333">
        <w:t>9</w:t>
      </w:r>
      <w:r>
        <w:t>.2</w:t>
      </w:r>
      <w:r w:rsidR="00061A06">
        <w:t xml:space="preserve"> </w:t>
      </w:r>
      <w:r w:rsidR="00EB699A" w:rsidRPr="00EB699A">
        <w:t xml:space="preserve">Chi tiết </w:t>
      </w:r>
      <w:r w:rsidR="00EB699A" w:rsidRPr="0051290F">
        <w:t>một</w:t>
      </w:r>
      <w:r w:rsidR="00EB699A" w:rsidRPr="00EB699A">
        <w:t xml:space="preserve"> số bảng chính</w:t>
      </w:r>
      <w:bookmarkEnd w:id="247"/>
    </w:p>
    <w:p w14:paraId="7219DD6B" w14:textId="77777777" w:rsidR="00EB699A" w:rsidRPr="00EB699A" w:rsidRDefault="00EB699A" w:rsidP="00061A06">
      <w:pPr>
        <w:pStyle w:val="0NOIDUNG"/>
        <w:ind w:firstLine="0"/>
      </w:pPr>
      <w:r w:rsidRPr="00EB699A">
        <w:t>Bảng human_resources</w:t>
      </w:r>
    </w:p>
    <w:p w14:paraId="655035E6" w14:textId="030654B6" w:rsidR="00EB699A" w:rsidRDefault="00EB699A" w:rsidP="0048592E">
      <w:pPr>
        <w:pStyle w:val="0BANG"/>
      </w:pPr>
      <w:bookmarkStart w:id="248" w:name="_Toc58880824"/>
      <w:bookmarkStart w:id="249" w:name="_Toc59339813"/>
      <w:r w:rsidRPr="00EB699A">
        <w:t>Bả</w:t>
      </w:r>
      <w:r w:rsidR="00C261FD">
        <w:t>ng 2.16</w:t>
      </w:r>
      <w:r w:rsidRPr="00EB699A">
        <w:t xml:space="preserve"> Chi tiết bảng nhân sự</w:t>
      </w:r>
      <w:bookmarkEnd w:id="248"/>
      <w:bookmarkEnd w:id="249"/>
    </w:p>
    <w:tbl>
      <w:tblPr>
        <w:tblStyle w:val="TableGrid"/>
        <w:tblW w:w="8753" w:type="dxa"/>
        <w:tblLayout w:type="fixed"/>
        <w:tblLook w:val="04A0" w:firstRow="1" w:lastRow="0" w:firstColumn="1" w:lastColumn="0" w:noHBand="0" w:noVBand="1"/>
      </w:tblPr>
      <w:tblGrid>
        <w:gridCol w:w="708"/>
        <w:gridCol w:w="2831"/>
        <w:gridCol w:w="1701"/>
        <w:gridCol w:w="964"/>
        <w:gridCol w:w="1755"/>
        <w:gridCol w:w="794"/>
      </w:tblGrid>
      <w:tr w:rsidR="0041441D" w:rsidRPr="009A20CA" w14:paraId="78D86F12" w14:textId="77777777" w:rsidTr="007367F2">
        <w:tc>
          <w:tcPr>
            <w:tcW w:w="708" w:type="dxa"/>
            <w:vAlign w:val="center"/>
          </w:tcPr>
          <w:p w14:paraId="25A73C21" w14:textId="77777777" w:rsidR="0041441D" w:rsidRPr="009A20CA" w:rsidRDefault="0041441D" w:rsidP="007367F2">
            <w:pPr>
              <w:spacing w:after="120"/>
              <w:jc w:val="center"/>
              <w:rPr>
                <w:b/>
                <w:szCs w:val="26"/>
              </w:rPr>
            </w:pPr>
            <w:r w:rsidRPr="009A20CA">
              <w:rPr>
                <w:b/>
                <w:szCs w:val="26"/>
              </w:rPr>
              <w:t>STT</w:t>
            </w:r>
          </w:p>
        </w:tc>
        <w:tc>
          <w:tcPr>
            <w:tcW w:w="2831" w:type="dxa"/>
            <w:vAlign w:val="center"/>
          </w:tcPr>
          <w:p w14:paraId="1BBA84B9" w14:textId="77777777" w:rsidR="0041441D" w:rsidRPr="009A20CA" w:rsidRDefault="0041441D" w:rsidP="007367F2">
            <w:pPr>
              <w:spacing w:after="120"/>
              <w:jc w:val="center"/>
              <w:rPr>
                <w:b/>
                <w:szCs w:val="26"/>
              </w:rPr>
            </w:pPr>
            <w:r w:rsidRPr="009A20CA">
              <w:rPr>
                <w:b/>
                <w:szCs w:val="26"/>
              </w:rPr>
              <w:t>Tên trường</w:t>
            </w:r>
          </w:p>
        </w:tc>
        <w:tc>
          <w:tcPr>
            <w:tcW w:w="1701" w:type="dxa"/>
            <w:vAlign w:val="center"/>
          </w:tcPr>
          <w:p w14:paraId="5D8272AA" w14:textId="77777777" w:rsidR="0041441D" w:rsidRPr="009A20CA" w:rsidRDefault="0041441D" w:rsidP="007367F2">
            <w:pPr>
              <w:spacing w:after="120"/>
              <w:jc w:val="center"/>
              <w:rPr>
                <w:b/>
                <w:szCs w:val="26"/>
              </w:rPr>
            </w:pPr>
            <w:r w:rsidRPr="009A20CA">
              <w:rPr>
                <w:b/>
                <w:szCs w:val="26"/>
              </w:rPr>
              <w:t>Kiểu dữ liệu</w:t>
            </w:r>
          </w:p>
        </w:tc>
        <w:tc>
          <w:tcPr>
            <w:tcW w:w="964" w:type="dxa"/>
            <w:vAlign w:val="center"/>
          </w:tcPr>
          <w:p w14:paraId="7075CC35" w14:textId="77777777" w:rsidR="0041441D" w:rsidRPr="009A20CA" w:rsidRDefault="0041441D" w:rsidP="007367F2">
            <w:pPr>
              <w:spacing w:after="120"/>
              <w:jc w:val="center"/>
              <w:rPr>
                <w:b/>
                <w:szCs w:val="26"/>
              </w:rPr>
            </w:pPr>
            <w:r w:rsidRPr="009A20CA">
              <w:rPr>
                <w:b/>
                <w:szCs w:val="26"/>
              </w:rPr>
              <w:t>Kích thước</w:t>
            </w:r>
          </w:p>
        </w:tc>
        <w:tc>
          <w:tcPr>
            <w:tcW w:w="1755" w:type="dxa"/>
            <w:vAlign w:val="center"/>
          </w:tcPr>
          <w:p w14:paraId="7227EF08" w14:textId="77777777" w:rsidR="0041441D" w:rsidRPr="009A20CA" w:rsidRDefault="0041441D" w:rsidP="007367F2">
            <w:pPr>
              <w:spacing w:after="120"/>
              <w:jc w:val="center"/>
              <w:rPr>
                <w:b/>
                <w:szCs w:val="26"/>
              </w:rPr>
            </w:pPr>
            <w:r w:rsidRPr="009A20CA">
              <w:rPr>
                <w:b/>
                <w:szCs w:val="26"/>
              </w:rPr>
              <w:t>Diễn giải</w:t>
            </w:r>
          </w:p>
        </w:tc>
        <w:tc>
          <w:tcPr>
            <w:tcW w:w="794" w:type="dxa"/>
            <w:vAlign w:val="center"/>
          </w:tcPr>
          <w:p w14:paraId="010A07C3" w14:textId="77777777" w:rsidR="0041441D" w:rsidRPr="009A20CA" w:rsidRDefault="0041441D" w:rsidP="007367F2">
            <w:pPr>
              <w:spacing w:after="120"/>
              <w:jc w:val="center"/>
              <w:rPr>
                <w:b/>
                <w:szCs w:val="26"/>
              </w:rPr>
            </w:pPr>
            <w:r w:rsidRPr="009A20CA">
              <w:rPr>
                <w:b/>
                <w:szCs w:val="26"/>
              </w:rPr>
              <w:t>Ghi chú</w:t>
            </w:r>
          </w:p>
        </w:tc>
      </w:tr>
      <w:tr w:rsidR="0041441D" w:rsidRPr="009A20CA" w14:paraId="7ECBE819" w14:textId="77777777" w:rsidTr="007367F2">
        <w:trPr>
          <w:trHeight w:val="558"/>
        </w:trPr>
        <w:tc>
          <w:tcPr>
            <w:tcW w:w="708" w:type="dxa"/>
          </w:tcPr>
          <w:p w14:paraId="2229FE54" w14:textId="77777777" w:rsidR="0041441D" w:rsidRPr="009A20CA" w:rsidRDefault="0041441D" w:rsidP="007773C3">
            <w:pPr>
              <w:spacing w:after="120"/>
              <w:jc w:val="both"/>
              <w:rPr>
                <w:szCs w:val="26"/>
              </w:rPr>
            </w:pPr>
            <w:r w:rsidRPr="009A20CA">
              <w:rPr>
                <w:szCs w:val="26"/>
              </w:rPr>
              <w:t>1</w:t>
            </w:r>
          </w:p>
        </w:tc>
        <w:tc>
          <w:tcPr>
            <w:tcW w:w="2831" w:type="dxa"/>
          </w:tcPr>
          <w:p w14:paraId="400E940A" w14:textId="77777777" w:rsidR="0041441D" w:rsidRPr="009A20CA" w:rsidRDefault="0041441D" w:rsidP="007773C3">
            <w:pPr>
              <w:spacing w:after="120"/>
              <w:jc w:val="both"/>
              <w:rPr>
                <w:szCs w:val="26"/>
              </w:rPr>
            </w:pPr>
            <w:r w:rsidRPr="009A20CA">
              <w:rPr>
                <w:szCs w:val="26"/>
              </w:rPr>
              <w:t>HUMAN_RESOURCES_ID</w:t>
            </w:r>
          </w:p>
        </w:tc>
        <w:tc>
          <w:tcPr>
            <w:tcW w:w="1701" w:type="dxa"/>
          </w:tcPr>
          <w:p w14:paraId="0A520DF7" w14:textId="77777777" w:rsidR="0041441D" w:rsidRPr="009A20CA" w:rsidRDefault="0041441D" w:rsidP="007773C3">
            <w:pPr>
              <w:spacing w:after="120"/>
              <w:jc w:val="both"/>
              <w:rPr>
                <w:szCs w:val="26"/>
              </w:rPr>
            </w:pPr>
            <w:r w:rsidRPr="009A20CA">
              <w:rPr>
                <w:szCs w:val="26"/>
              </w:rPr>
              <w:t>BIGINT</w:t>
            </w:r>
          </w:p>
        </w:tc>
        <w:tc>
          <w:tcPr>
            <w:tcW w:w="964" w:type="dxa"/>
          </w:tcPr>
          <w:p w14:paraId="08EE7767" w14:textId="77777777" w:rsidR="0041441D" w:rsidRPr="009A20CA" w:rsidRDefault="0041441D" w:rsidP="007773C3">
            <w:pPr>
              <w:spacing w:after="120"/>
              <w:jc w:val="both"/>
              <w:rPr>
                <w:szCs w:val="26"/>
              </w:rPr>
            </w:pPr>
            <w:r w:rsidRPr="009A20CA">
              <w:rPr>
                <w:szCs w:val="26"/>
              </w:rPr>
              <w:t>20</w:t>
            </w:r>
          </w:p>
        </w:tc>
        <w:tc>
          <w:tcPr>
            <w:tcW w:w="1755" w:type="dxa"/>
          </w:tcPr>
          <w:p w14:paraId="3F676683" w14:textId="77777777" w:rsidR="0041441D" w:rsidRPr="009A20CA" w:rsidRDefault="0041441D" w:rsidP="00C261FD">
            <w:pPr>
              <w:spacing w:after="120"/>
              <w:rPr>
                <w:szCs w:val="26"/>
              </w:rPr>
            </w:pPr>
            <w:r w:rsidRPr="009A20CA">
              <w:rPr>
                <w:szCs w:val="26"/>
              </w:rPr>
              <w:t>id</w:t>
            </w:r>
          </w:p>
        </w:tc>
        <w:tc>
          <w:tcPr>
            <w:tcW w:w="794" w:type="dxa"/>
          </w:tcPr>
          <w:p w14:paraId="7CD47CFD" w14:textId="77777777" w:rsidR="0041441D" w:rsidRPr="009A20CA" w:rsidRDefault="0041441D" w:rsidP="007773C3">
            <w:pPr>
              <w:spacing w:after="120"/>
              <w:jc w:val="both"/>
              <w:rPr>
                <w:szCs w:val="26"/>
              </w:rPr>
            </w:pPr>
            <w:r w:rsidRPr="009A20CA">
              <w:rPr>
                <w:szCs w:val="26"/>
              </w:rPr>
              <w:t>Khóa chính</w:t>
            </w:r>
          </w:p>
        </w:tc>
      </w:tr>
      <w:tr w:rsidR="0041441D" w:rsidRPr="009A20CA" w14:paraId="3C3EEE39" w14:textId="77777777" w:rsidTr="007367F2">
        <w:tc>
          <w:tcPr>
            <w:tcW w:w="708" w:type="dxa"/>
          </w:tcPr>
          <w:p w14:paraId="6F940063" w14:textId="77777777" w:rsidR="0041441D" w:rsidRPr="009A20CA" w:rsidRDefault="0041441D" w:rsidP="007773C3">
            <w:pPr>
              <w:spacing w:after="120"/>
              <w:jc w:val="both"/>
              <w:rPr>
                <w:szCs w:val="26"/>
              </w:rPr>
            </w:pPr>
            <w:r w:rsidRPr="009A20CA">
              <w:rPr>
                <w:szCs w:val="26"/>
              </w:rPr>
              <w:t>2</w:t>
            </w:r>
          </w:p>
        </w:tc>
        <w:tc>
          <w:tcPr>
            <w:tcW w:w="2831" w:type="dxa"/>
          </w:tcPr>
          <w:p w14:paraId="1BDFD92B" w14:textId="77777777" w:rsidR="0041441D" w:rsidRPr="009A20CA" w:rsidRDefault="0041441D" w:rsidP="007773C3">
            <w:pPr>
              <w:tabs>
                <w:tab w:val="left" w:pos="1058"/>
                <w:tab w:val="center" w:pos="1332"/>
              </w:tabs>
              <w:spacing w:after="120"/>
              <w:jc w:val="both"/>
              <w:rPr>
                <w:szCs w:val="26"/>
              </w:rPr>
            </w:pPr>
            <w:r w:rsidRPr="009A20CA">
              <w:rPr>
                <w:szCs w:val="26"/>
              </w:rPr>
              <w:t>CODE</w:t>
            </w:r>
            <w:r w:rsidRPr="009A20CA">
              <w:rPr>
                <w:szCs w:val="26"/>
              </w:rPr>
              <w:tab/>
            </w:r>
          </w:p>
        </w:tc>
        <w:tc>
          <w:tcPr>
            <w:tcW w:w="1701" w:type="dxa"/>
          </w:tcPr>
          <w:p w14:paraId="759AFC31" w14:textId="77777777" w:rsidR="0041441D" w:rsidRPr="009A20CA" w:rsidRDefault="0041441D" w:rsidP="007773C3">
            <w:pPr>
              <w:spacing w:after="120"/>
              <w:jc w:val="both"/>
              <w:rPr>
                <w:szCs w:val="26"/>
              </w:rPr>
            </w:pPr>
            <w:r w:rsidRPr="009A20CA">
              <w:rPr>
                <w:szCs w:val="26"/>
              </w:rPr>
              <w:t>VARCHAR</w:t>
            </w:r>
          </w:p>
        </w:tc>
        <w:tc>
          <w:tcPr>
            <w:tcW w:w="964" w:type="dxa"/>
          </w:tcPr>
          <w:p w14:paraId="55C9DF22" w14:textId="77777777" w:rsidR="0041441D" w:rsidRPr="009A20CA" w:rsidRDefault="0041441D" w:rsidP="007773C3">
            <w:pPr>
              <w:spacing w:after="120"/>
              <w:jc w:val="both"/>
              <w:rPr>
                <w:szCs w:val="26"/>
              </w:rPr>
            </w:pPr>
            <w:r w:rsidRPr="009A20CA">
              <w:rPr>
                <w:szCs w:val="26"/>
              </w:rPr>
              <w:t>10</w:t>
            </w:r>
          </w:p>
        </w:tc>
        <w:tc>
          <w:tcPr>
            <w:tcW w:w="1755" w:type="dxa"/>
          </w:tcPr>
          <w:p w14:paraId="3C81F497" w14:textId="77777777" w:rsidR="0041441D" w:rsidRPr="009A20CA" w:rsidRDefault="0041441D" w:rsidP="00C261FD">
            <w:pPr>
              <w:spacing w:after="120"/>
              <w:rPr>
                <w:szCs w:val="26"/>
              </w:rPr>
            </w:pPr>
            <w:r w:rsidRPr="009A20CA">
              <w:rPr>
                <w:szCs w:val="26"/>
              </w:rPr>
              <w:t>Mã nhân sự</w:t>
            </w:r>
          </w:p>
        </w:tc>
        <w:tc>
          <w:tcPr>
            <w:tcW w:w="794" w:type="dxa"/>
          </w:tcPr>
          <w:p w14:paraId="60912B81" w14:textId="77777777" w:rsidR="0041441D" w:rsidRPr="009A20CA" w:rsidRDefault="0041441D" w:rsidP="007773C3">
            <w:pPr>
              <w:spacing w:after="120"/>
              <w:jc w:val="both"/>
              <w:rPr>
                <w:szCs w:val="26"/>
              </w:rPr>
            </w:pPr>
          </w:p>
        </w:tc>
      </w:tr>
      <w:tr w:rsidR="0041441D" w:rsidRPr="009A20CA" w14:paraId="21BD6235" w14:textId="77777777" w:rsidTr="007367F2">
        <w:tc>
          <w:tcPr>
            <w:tcW w:w="708" w:type="dxa"/>
          </w:tcPr>
          <w:p w14:paraId="5545CBEF" w14:textId="77777777" w:rsidR="0041441D" w:rsidRPr="009A20CA" w:rsidRDefault="0041441D" w:rsidP="007773C3">
            <w:pPr>
              <w:spacing w:after="120"/>
              <w:jc w:val="both"/>
              <w:rPr>
                <w:szCs w:val="26"/>
              </w:rPr>
            </w:pPr>
            <w:r w:rsidRPr="009A20CA">
              <w:rPr>
                <w:szCs w:val="26"/>
              </w:rPr>
              <w:t>3</w:t>
            </w:r>
          </w:p>
        </w:tc>
        <w:tc>
          <w:tcPr>
            <w:tcW w:w="2831" w:type="dxa"/>
          </w:tcPr>
          <w:p w14:paraId="71AD77BF" w14:textId="77777777" w:rsidR="0041441D" w:rsidRPr="009A20CA" w:rsidRDefault="0041441D" w:rsidP="007773C3">
            <w:pPr>
              <w:spacing w:after="120"/>
              <w:jc w:val="both"/>
              <w:rPr>
                <w:szCs w:val="26"/>
              </w:rPr>
            </w:pPr>
            <w:r w:rsidRPr="009A20CA">
              <w:rPr>
                <w:szCs w:val="26"/>
              </w:rPr>
              <w:t>CREATE_BY</w:t>
            </w:r>
          </w:p>
        </w:tc>
        <w:tc>
          <w:tcPr>
            <w:tcW w:w="1701" w:type="dxa"/>
          </w:tcPr>
          <w:p w14:paraId="26D7D81E" w14:textId="77777777" w:rsidR="0041441D" w:rsidRPr="009A20CA" w:rsidRDefault="0041441D" w:rsidP="007773C3">
            <w:pPr>
              <w:spacing w:after="120"/>
              <w:jc w:val="both"/>
              <w:rPr>
                <w:szCs w:val="26"/>
              </w:rPr>
            </w:pPr>
            <w:r w:rsidRPr="009A20CA">
              <w:rPr>
                <w:szCs w:val="26"/>
              </w:rPr>
              <w:t>BIGINT</w:t>
            </w:r>
          </w:p>
        </w:tc>
        <w:tc>
          <w:tcPr>
            <w:tcW w:w="964" w:type="dxa"/>
          </w:tcPr>
          <w:p w14:paraId="418AC8F2" w14:textId="77777777" w:rsidR="0041441D" w:rsidRPr="009A20CA" w:rsidRDefault="0041441D" w:rsidP="007773C3">
            <w:pPr>
              <w:spacing w:after="120"/>
              <w:jc w:val="both"/>
              <w:rPr>
                <w:szCs w:val="26"/>
              </w:rPr>
            </w:pPr>
            <w:r w:rsidRPr="009A20CA">
              <w:rPr>
                <w:szCs w:val="26"/>
              </w:rPr>
              <w:t>45</w:t>
            </w:r>
          </w:p>
        </w:tc>
        <w:tc>
          <w:tcPr>
            <w:tcW w:w="1755" w:type="dxa"/>
          </w:tcPr>
          <w:p w14:paraId="044BC1C9" w14:textId="77777777" w:rsidR="0041441D" w:rsidRPr="009A20CA" w:rsidRDefault="0041441D" w:rsidP="00C261FD">
            <w:pPr>
              <w:spacing w:after="120"/>
              <w:rPr>
                <w:szCs w:val="26"/>
              </w:rPr>
            </w:pPr>
            <w:r w:rsidRPr="009A20CA">
              <w:rPr>
                <w:szCs w:val="26"/>
              </w:rPr>
              <w:t>Ngày tạo</w:t>
            </w:r>
          </w:p>
        </w:tc>
        <w:tc>
          <w:tcPr>
            <w:tcW w:w="794" w:type="dxa"/>
          </w:tcPr>
          <w:p w14:paraId="6955F5A3" w14:textId="77777777" w:rsidR="0041441D" w:rsidRPr="009A20CA" w:rsidRDefault="0041441D" w:rsidP="007773C3">
            <w:pPr>
              <w:spacing w:after="120"/>
              <w:jc w:val="both"/>
              <w:rPr>
                <w:szCs w:val="26"/>
              </w:rPr>
            </w:pPr>
          </w:p>
        </w:tc>
      </w:tr>
      <w:tr w:rsidR="0041441D" w:rsidRPr="009A20CA" w14:paraId="31A025A9" w14:textId="77777777" w:rsidTr="007367F2">
        <w:tc>
          <w:tcPr>
            <w:tcW w:w="708" w:type="dxa"/>
          </w:tcPr>
          <w:p w14:paraId="796D459F" w14:textId="77777777" w:rsidR="0041441D" w:rsidRPr="009A20CA" w:rsidRDefault="0041441D" w:rsidP="007773C3">
            <w:pPr>
              <w:spacing w:after="120"/>
              <w:jc w:val="both"/>
              <w:rPr>
                <w:szCs w:val="26"/>
              </w:rPr>
            </w:pPr>
            <w:r w:rsidRPr="009A20CA">
              <w:rPr>
                <w:szCs w:val="26"/>
              </w:rPr>
              <w:t>4</w:t>
            </w:r>
          </w:p>
        </w:tc>
        <w:tc>
          <w:tcPr>
            <w:tcW w:w="2831" w:type="dxa"/>
          </w:tcPr>
          <w:p w14:paraId="7014D1B4" w14:textId="77777777" w:rsidR="0041441D" w:rsidRPr="009A20CA" w:rsidRDefault="0041441D" w:rsidP="007773C3">
            <w:pPr>
              <w:spacing w:after="120"/>
              <w:jc w:val="both"/>
              <w:rPr>
                <w:szCs w:val="26"/>
              </w:rPr>
            </w:pPr>
            <w:r w:rsidRPr="009A20CA">
              <w:rPr>
                <w:szCs w:val="26"/>
              </w:rPr>
              <w:t>CREATE_DATE</w:t>
            </w:r>
          </w:p>
        </w:tc>
        <w:tc>
          <w:tcPr>
            <w:tcW w:w="1701" w:type="dxa"/>
          </w:tcPr>
          <w:p w14:paraId="69BDEAC9" w14:textId="77777777" w:rsidR="0041441D" w:rsidRPr="009A20CA" w:rsidRDefault="0041441D" w:rsidP="007773C3">
            <w:pPr>
              <w:spacing w:after="120"/>
              <w:jc w:val="both"/>
              <w:rPr>
                <w:szCs w:val="26"/>
              </w:rPr>
            </w:pPr>
            <w:r w:rsidRPr="009A20CA">
              <w:rPr>
                <w:szCs w:val="26"/>
              </w:rPr>
              <w:t>DATETIME</w:t>
            </w:r>
          </w:p>
        </w:tc>
        <w:tc>
          <w:tcPr>
            <w:tcW w:w="964" w:type="dxa"/>
          </w:tcPr>
          <w:p w14:paraId="35E51FB9" w14:textId="77777777" w:rsidR="0041441D" w:rsidRPr="009A20CA" w:rsidRDefault="0041441D" w:rsidP="007773C3">
            <w:pPr>
              <w:spacing w:after="120"/>
              <w:jc w:val="both"/>
              <w:rPr>
                <w:szCs w:val="26"/>
              </w:rPr>
            </w:pPr>
            <w:r w:rsidRPr="009A20CA">
              <w:rPr>
                <w:szCs w:val="26"/>
              </w:rPr>
              <w:t>45</w:t>
            </w:r>
          </w:p>
        </w:tc>
        <w:tc>
          <w:tcPr>
            <w:tcW w:w="1755" w:type="dxa"/>
          </w:tcPr>
          <w:p w14:paraId="31FEDBF7" w14:textId="77777777" w:rsidR="0041441D" w:rsidRPr="009A20CA" w:rsidRDefault="0041441D" w:rsidP="00C261FD">
            <w:pPr>
              <w:spacing w:after="120"/>
              <w:rPr>
                <w:szCs w:val="26"/>
              </w:rPr>
            </w:pPr>
            <w:r w:rsidRPr="009A20CA">
              <w:rPr>
                <w:szCs w:val="26"/>
              </w:rPr>
              <w:t>Ngày tạo</w:t>
            </w:r>
          </w:p>
        </w:tc>
        <w:tc>
          <w:tcPr>
            <w:tcW w:w="794" w:type="dxa"/>
          </w:tcPr>
          <w:p w14:paraId="194971D1" w14:textId="77777777" w:rsidR="0041441D" w:rsidRPr="009A20CA" w:rsidRDefault="0041441D" w:rsidP="007773C3">
            <w:pPr>
              <w:spacing w:after="120"/>
              <w:jc w:val="both"/>
              <w:rPr>
                <w:szCs w:val="26"/>
              </w:rPr>
            </w:pPr>
          </w:p>
        </w:tc>
      </w:tr>
      <w:tr w:rsidR="0041441D" w:rsidRPr="009A20CA" w14:paraId="6248624B" w14:textId="77777777" w:rsidTr="007367F2">
        <w:tc>
          <w:tcPr>
            <w:tcW w:w="708" w:type="dxa"/>
          </w:tcPr>
          <w:p w14:paraId="67D189DA" w14:textId="77777777" w:rsidR="0041441D" w:rsidRPr="009A20CA" w:rsidRDefault="0041441D" w:rsidP="007773C3">
            <w:pPr>
              <w:spacing w:after="120"/>
              <w:jc w:val="both"/>
              <w:rPr>
                <w:szCs w:val="26"/>
              </w:rPr>
            </w:pPr>
            <w:r w:rsidRPr="009A20CA">
              <w:rPr>
                <w:szCs w:val="26"/>
              </w:rPr>
              <w:t>5</w:t>
            </w:r>
          </w:p>
        </w:tc>
        <w:tc>
          <w:tcPr>
            <w:tcW w:w="2831" w:type="dxa"/>
          </w:tcPr>
          <w:p w14:paraId="6CA258A5" w14:textId="77777777" w:rsidR="0041441D" w:rsidRPr="009A20CA" w:rsidRDefault="0041441D" w:rsidP="007773C3">
            <w:pPr>
              <w:spacing w:after="120"/>
              <w:rPr>
                <w:szCs w:val="26"/>
              </w:rPr>
            </w:pPr>
            <w:r w:rsidRPr="009A20CA">
              <w:rPr>
                <w:szCs w:val="26"/>
              </w:rPr>
              <w:t>ROLE</w:t>
            </w:r>
          </w:p>
        </w:tc>
        <w:tc>
          <w:tcPr>
            <w:tcW w:w="1701" w:type="dxa"/>
          </w:tcPr>
          <w:p w14:paraId="2B2F93B9" w14:textId="77777777" w:rsidR="0041441D" w:rsidRPr="009A20CA" w:rsidRDefault="0041441D" w:rsidP="007773C3">
            <w:pPr>
              <w:spacing w:after="120"/>
              <w:rPr>
                <w:szCs w:val="26"/>
              </w:rPr>
            </w:pPr>
            <w:r w:rsidRPr="009A20CA">
              <w:rPr>
                <w:szCs w:val="26"/>
              </w:rPr>
              <w:t>VARCHAR</w:t>
            </w:r>
          </w:p>
        </w:tc>
        <w:tc>
          <w:tcPr>
            <w:tcW w:w="964" w:type="dxa"/>
          </w:tcPr>
          <w:p w14:paraId="5B42FBB1" w14:textId="77777777" w:rsidR="0041441D" w:rsidRPr="009A20CA" w:rsidRDefault="0041441D" w:rsidP="007773C3">
            <w:pPr>
              <w:spacing w:after="120"/>
              <w:jc w:val="both"/>
              <w:rPr>
                <w:szCs w:val="26"/>
              </w:rPr>
            </w:pPr>
            <w:r w:rsidRPr="009A20CA">
              <w:rPr>
                <w:szCs w:val="26"/>
              </w:rPr>
              <w:t>55</w:t>
            </w:r>
          </w:p>
        </w:tc>
        <w:tc>
          <w:tcPr>
            <w:tcW w:w="1755" w:type="dxa"/>
          </w:tcPr>
          <w:p w14:paraId="33BEAD30" w14:textId="77777777" w:rsidR="0041441D" w:rsidRPr="009A20CA" w:rsidRDefault="0041441D" w:rsidP="00C261FD">
            <w:pPr>
              <w:spacing w:after="120"/>
              <w:rPr>
                <w:szCs w:val="26"/>
              </w:rPr>
            </w:pPr>
            <w:r w:rsidRPr="009A20CA">
              <w:rPr>
                <w:szCs w:val="26"/>
              </w:rPr>
              <w:t>Quyền tài khoản</w:t>
            </w:r>
          </w:p>
        </w:tc>
        <w:tc>
          <w:tcPr>
            <w:tcW w:w="794" w:type="dxa"/>
          </w:tcPr>
          <w:p w14:paraId="3506D5E4" w14:textId="77777777" w:rsidR="0041441D" w:rsidRPr="009A20CA" w:rsidRDefault="0041441D" w:rsidP="007773C3">
            <w:pPr>
              <w:keepNext/>
              <w:spacing w:after="120"/>
              <w:jc w:val="both"/>
              <w:rPr>
                <w:szCs w:val="26"/>
              </w:rPr>
            </w:pPr>
          </w:p>
        </w:tc>
      </w:tr>
      <w:tr w:rsidR="0041441D" w:rsidRPr="009A20CA" w14:paraId="47FEE3E5" w14:textId="77777777" w:rsidTr="007367F2">
        <w:tc>
          <w:tcPr>
            <w:tcW w:w="708" w:type="dxa"/>
          </w:tcPr>
          <w:p w14:paraId="0DEFC89E" w14:textId="77777777" w:rsidR="0041441D" w:rsidRPr="009A20CA" w:rsidRDefault="0041441D" w:rsidP="007773C3">
            <w:pPr>
              <w:spacing w:after="120"/>
              <w:jc w:val="both"/>
              <w:rPr>
                <w:szCs w:val="26"/>
              </w:rPr>
            </w:pPr>
            <w:r w:rsidRPr="009A20CA">
              <w:rPr>
                <w:szCs w:val="26"/>
              </w:rPr>
              <w:t>6</w:t>
            </w:r>
          </w:p>
        </w:tc>
        <w:tc>
          <w:tcPr>
            <w:tcW w:w="2831" w:type="dxa"/>
          </w:tcPr>
          <w:p w14:paraId="42F0020E" w14:textId="77777777" w:rsidR="0041441D" w:rsidRPr="009A20CA" w:rsidRDefault="0041441D" w:rsidP="007773C3">
            <w:pPr>
              <w:spacing w:after="120"/>
              <w:jc w:val="both"/>
              <w:rPr>
                <w:szCs w:val="26"/>
              </w:rPr>
            </w:pPr>
            <w:r w:rsidRPr="009A20CA">
              <w:rPr>
                <w:szCs w:val="26"/>
              </w:rPr>
              <w:t>EMAIL</w:t>
            </w:r>
          </w:p>
        </w:tc>
        <w:tc>
          <w:tcPr>
            <w:tcW w:w="1701" w:type="dxa"/>
          </w:tcPr>
          <w:p w14:paraId="0C8BB6D2" w14:textId="77777777" w:rsidR="0041441D" w:rsidRPr="009A20CA" w:rsidRDefault="0041441D" w:rsidP="007773C3">
            <w:pPr>
              <w:spacing w:after="120"/>
              <w:jc w:val="both"/>
              <w:rPr>
                <w:szCs w:val="26"/>
              </w:rPr>
            </w:pPr>
            <w:r w:rsidRPr="009A20CA">
              <w:rPr>
                <w:szCs w:val="26"/>
              </w:rPr>
              <w:t>VARCHAR</w:t>
            </w:r>
          </w:p>
        </w:tc>
        <w:tc>
          <w:tcPr>
            <w:tcW w:w="964" w:type="dxa"/>
          </w:tcPr>
          <w:p w14:paraId="66F140B2" w14:textId="77777777" w:rsidR="0041441D" w:rsidRPr="009A20CA" w:rsidRDefault="0041441D" w:rsidP="007773C3">
            <w:pPr>
              <w:spacing w:after="120"/>
              <w:jc w:val="both"/>
              <w:rPr>
                <w:szCs w:val="26"/>
              </w:rPr>
            </w:pPr>
            <w:r w:rsidRPr="009A20CA">
              <w:rPr>
                <w:szCs w:val="26"/>
              </w:rPr>
              <w:t>45</w:t>
            </w:r>
          </w:p>
        </w:tc>
        <w:tc>
          <w:tcPr>
            <w:tcW w:w="1755" w:type="dxa"/>
          </w:tcPr>
          <w:p w14:paraId="504BE586" w14:textId="77777777" w:rsidR="0041441D" w:rsidRPr="009A20CA" w:rsidRDefault="0041441D" w:rsidP="00C261FD">
            <w:pPr>
              <w:spacing w:after="120"/>
              <w:rPr>
                <w:szCs w:val="26"/>
              </w:rPr>
            </w:pPr>
            <w:r w:rsidRPr="009A20CA">
              <w:rPr>
                <w:szCs w:val="26"/>
              </w:rPr>
              <w:t>Địa chỉ mail</w:t>
            </w:r>
          </w:p>
        </w:tc>
        <w:tc>
          <w:tcPr>
            <w:tcW w:w="794" w:type="dxa"/>
          </w:tcPr>
          <w:p w14:paraId="0AB11EFF" w14:textId="77777777" w:rsidR="0041441D" w:rsidRPr="009A20CA" w:rsidRDefault="0041441D" w:rsidP="007773C3">
            <w:pPr>
              <w:spacing w:after="120"/>
              <w:jc w:val="both"/>
              <w:rPr>
                <w:szCs w:val="26"/>
              </w:rPr>
            </w:pPr>
          </w:p>
        </w:tc>
      </w:tr>
      <w:tr w:rsidR="0041441D" w:rsidRPr="009A20CA" w14:paraId="7FBA867B" w14:textId="77777777" w:rsidTr="007367F2">
        <w:tc>
          <w:tcPr>
            <w:tcW w:w="708" w:type="dxa"/>
          </w:tcPr>
          <w:p w14:paraId="18799811" w14:textId="77777777" w:rsidR="0041441D" w:rsidRPr="009A20CA" w:rsidRDefault="0041441D" w:rsidP="007773C3">
            <w:pPr>
              <w:spacing w:after="120"/>
              <w:jc w:val="both"/>
              <w:rPr>
                <w:szCs w:val="26"/>
              </w:rPr>
            </w:pPr>
            <w:r w:rsidRPr="009A20CA">
              <w:rPr>
                <w:szCs w:val="26"/>
              </w:rPr>
              <w:t>7</w:t>
            </w:r>
          </w:p>
        </w:tc>
        <w:tc>
          <w:tcPr>
            <w:tcW w:w="2831" w:type="dxa"/>
          </w:tcPr>
          <w:p w14:paraId="0BCB8FC8" w14:textId="77777777" w:rsidR="0041441D" w:rsidRPr="009A20CA" w:rsidRDefault="0041441D" w:rsidP="007773C3">
            <w:pPr>
              <w:spacing w:after="120"/>
              <w:jc w:val="both"/>
              <w:rPr>
                <w:szCs w:val="26"/>
              </w:rPr>
            </w:pPr>
            <w:r w:rsidRPr="009A20CA">
              <w:rPr>
                <w:szCs w:val="26"/>
              </w:rPr>
              <w:t>FULLNAME</w:t>
            </w:r>
          </w:p>
        </w:tc>
        <w:tc>
          <w:tcPr>
            <w:tcW w:w="1701" w:type="dxa"/>
          </w:tcPr>
          <w:p w14:paraId="1B57A9B3" w14:textId="77777777" w:rsidR="0041441D" w:rsidRPr="009A20CA" w:rsidRDefault="0041441D" w:rsidP="007773C3">
            <w:pPr>
              <w:spacing w:after="120"/>
              <w:jc w:val="both"/>
              <w:rPr>
                <w:szCs w:val="26"/>
              </w:rPr>
            </w:pPr>
            <w:r w:rsidRPr="009A20CA">
              <w:rPr>
                <w:szCs w:val="26"/>
              </w:rPr>
              <w:t>VARCHAR</w:t>
            </w:r>
          </w:p>
        </w:tc>
        <w:tc>
          <w:tcPr>
            <w:tcW w:w="964" w:type="dxa"/>
          </w:tcPr>
          <w:p w14:paraId="0D15FACB" w14:textId="77777777" w:rsidR="0041441D" w:rsidRPr="009A20CA" w:rsidRDefault="0041441D" w:rsidP="007773C3">
            <w:pPr>
              <w:spacing w:after="120"/>
              <w:jc w:val="both"/>
              <w:rPr>
                <w:szCs w:val="26"/>
              </w:rPr>
            </w:pPr>
            <w:r w:rsidRPr="009A20CA">
              <w:rPr>
                <w:szCs w:val="26"/>
              </w:rPr>
              <w:t>45</w:t>
            </w:r>
          </w:p>
        </w:tc>
        <w:tc>
          <w:tcPr>
            <w:tcW w:w="1755" w:type="dxa"/>
          </w:tcPr>
          <w:p w14:paraId="1F42EB28" w14:textId="77777777" w:rsidR="0041441D" w:rsidRPr="009A20CA" w:rsidRDefault="0041441D" w:rsidP="00C261FD">
            <w:pPr>
              <w:spacing w:after="120"/>
              <w:rPr>
                <w:szCs w:val="26"/>
              </w:rPr>
            </w:pPr>
            <w:r w:rsidRPr="009A20CA">
              <w:rPr>
                <w:szCs w:val="26"/>
              </w:rPr>
              <w:t>Tên nhân sự</w:t>
            </w:r>
          </w:p>
        </w:tc>
        <w:tc>
          <w:tcPr>
            <w:tcW w:w="794" w:type="dxa"/>
          </w:tcPr>
          <w:p w14:paraId="654413DA" w14:textId="77777777" w:rsidR="0041441D" w:rsidRPr="009A20CA" w:rsidRDefault="0041441D" w:rsidP="007773C3">
            <w:pPr>
              <w:spacing w:after="120"/>
              <w:jc w:val="both"/>
              <w:rPr>
                <w:szCs w:val="26"/>
              </w:rPr>
            </w:pPr>
          </w:p>
        </w:tc>
      </w:tr>
      <w:tr w:rsidR="0041441D" w:rsidRPr="009A20CA" w14:paraId="085BEFCD" w14:textId="77777777" w:rsidTr="007367F2">
        <w:trPr>
          <w:trHeight w:val="571"/>
        </w:trPr>
        <w:tc>
          <w:tcPr>
            <w:tcW w:w="708" w:type="dxa"/>
          </w:tcPr>
          <w:p w14:paraId="31C6194A" w14:textId="77777777" w:rsidR="0041441D" w:rsidRPr="009A20CA" w:rsidRDefault="0041441D" w:rsidP="007773C3">
            <w:pPr>
              <w:spacing w:after="120"/>
              <w:jc w:val="both"/>
              <w:rPr>
                <w:szCs w:val="26"/>
              </w:rPr>
            </w:pPr>
            <w:r w:rsidRPr="009A20CA">
              <w:rPr>
                <w:szCs w:val="26"/>
              </w:rPr>
              <w:t>8</w:t>
            </w:r>
          </w:p>
        </w:tc>
        <w:tc>
          <w:tcPr>
            <w:tcW w:w="2831" w:type="dxa"/>
          </w:tcPr>
          <w:p w14:paraId="17C5086C" w14:textId="77777777" w:rsidR="0041441D" w:rsidRPr="009A20CA" w:rsidRDefault="0041441D" w:rsidP="007773C3">
            <w:pPr>
              <w:spacing w:after="120"/>
              <w:jc w:val="both"/>
              <w:rPr>
                <w:szCs w:val="26"/>
              </w:rPr>
            </w:pPr>
            <w:r w:rsidRPr="009A20CA">
              <w:rPr>
                <w:szCs w:val="26"/>
              </w:rPr>
              <w:t>IS_NEW</w:t>
            </w:r>
          </w:p>
        </w:tc>
        <w:tc>
          <w:tcPr>
            <w:tcW w:w="1701" w:type="dxa"/>
          </w:tcPr>
          <w:p w14:paraId="7CE0D738" w14:textId="77777777" w:rsidR="0041441D" w:rsidRPr="009A20CA" w:rsidRDefault="0041441D" w:rsidP="007773C3">
            <w:pPr>
              <w:spacing w:after="120"/>
              <w:jc w:val="both"/>
              <w:rPr>
                <w:szCs w:val="26"/>
              </w:rPr>
            </w:pPr>
            <w:r w:rsidRPr="009A20CA">
              <w:rPr>
                <w:szCs w:val="26"/>
              </w:rPr>
              <w:t>INT</w:t>
            </w:r>
          </w:p>
        </w:tc>
        <w:tc>
          <w:tcPr>
            <w:tcW w:w="964" w:type="dxa"/>
          </w:tcPr>
          <w:p w14:paraId="58AD8431" w14:textId="77777777" w:rsidR="0041441D" w:rsidRPr="009A20CA" w:rsidRDefault="0041441D" w:rsidP="007773C3">
            <w:pPr>
              <w:spacing w:after="120"/>
              <w:jc w:val="both"/>
              <w:rPr>
                <w:szCs w:val="26"/>
              </w:rPr>
            </w:pPr>
          </w:p>
        </w:tc>
        <w:tc>
          <w:tcPr>
            <w:tcW w:w="1755" w:type="dxa"/>
          </w:tcPr>
          <w:p w14:paraId="13B52797" w14:textId="77777777" w:rsidR="0041441D" w:rsidRPr="009A20CA" w:rsidRDefault="0041441D" w:rsidP="00C261FD">
            <w:pPr>
              <w:spacing w:after="120"/>
              <w:rPr>
                <w:szCs w:val="26"/>
              </w:rPr>
            </w:pPr>
            <w:r w:rsidRPr="009A20CA">
              <w:rPr>
                <w:szCs w:val="26"/>
              </w:rPr>
              <w:t>User tạo mới lần đầu</w:t>
            </w:r>
          </w:p>
        </w:tc>
        <w:tc>
          <w:tcPr>
            <w:tcW w:w="794" w:type="dxa"/>
          </w:tcPr>
          <w:p w14:paraId="27BC92E4" w14:textId="77777777" w:rsidR="0041441D" w:rsidRPr="009A20CA" w:rsidRDefault="0041441D" w:rsidP="007773C3">
            <w:pPr>
              <w:spacing w:after="120"/>
              <w:jc w:val="both"/>
              <w:rPr>
                <w:szCs w:val="26"/>
              </w:rPr>
            </w:pPr>
          </w:p>
        </w:tc>
      </w:tr>
      <w:tr w:rsidR="0041441D" w:rsidRPr="009A20CA" w14:paraId="5D49DA1D" w14:textId="77777777" w:rsidTr="007367F2">
        <w:tc>
          <w:tcPr>
            <w:tcW w:w="708" w:type="dxa"/>
          </w:tcPr>
          <w:p w14:paraId="4A0B3D13" w14:textId="77777777" w:rsidR="0041441D" w:rsidRPr="009A20CA" w:rsidRDefault="0041441D" w:rsidP="007773C3">
            <w:pPr>
              <w:spacing w:after="120"/>
              <w:jc w:val="both"/>
              <w:rPr>
                <w:szCs w:val="26"/>
              </w:rPr>
            </w:pPr>
            <w:r w:rsidRPr="009A20CA">
              <w:rPr>
                <w:szCs w:val="26"/>
              </w:rPr>
              <w:t>9</w:t>
            </w:r>
          </w:p>
        </w:tc>
        <w:tc>
          <w:tcPr>
            <w:tcW w:w="2831" w:type="dxa"/>
          </w:tcPr>
          <w:p w14:paraId="2C32E52F" w14:textId="77777777" w:rsidR="0041441D" w:rsidRPr="009A20CA" w:rsidRDefault="0041441D" w:rsidP="007773C3">
            <w:pPr>
              <w:spacing w:after="120"/>
              <w:jc w:val="both"/>
              <w:rPr>
                <w:szCs w:val="26"/>
              </w:rPr>
            </w:pPr>
            <w:r w:rsidRPr="009A20CA">
              <w:rPr>
                <w:szCs w:val="26"/>
              </w:rPr>
              <w:t>NOTE</w:t>
            </w:r>
          </w:p>
        </w:tc>
        <w:tc>
          <w:tcPr>
            <w:tcW w:w="1701" w:type="dxa"/>
          </w:tcPr>
          <w:p w14:paraId="378F0967" w14:textId="77777777" w:rsidR="0041441D" w:rsidRPr="009A20CA" w:rsidRDefault="0041441D" w:rsidP="007773C3">
            <w:pPr>
              <w:spacing w:after="120"/>
              <w:jc w:val="both"/>
              <w:rPr>
                <w:szCs w:val="26"/>
              </w:rPr>
            </w:pPr>
            <w:r w:rsidRPr="009A20CA">
              <w:rPr>
                <w:szCs w:val="26"/>
              </w:rPr>
              <w:t>VARCHAR</w:t>
            </w:r>
          </w:p>
        </w:tc>
        <w:tc>
          <w:tcPr>
            <w:tcW w:w="964" w:type="dxa"/>
          </w:tcPr>
          <w:p w14:paraId="05687948" w14:textId="77777777" w:rsidR="0041441D" w:rsidRPr="009A20CA" w:rsidRDefault="0041441D" w:rsidP="007773C3">
            <w:pPr>
              <w:spacing w:after="120"/>
              <w:jc w:val="both"/>
              <w:rPr>
                <w:szCs w:val="26"/>
              </w:rPr>
            </w:pPr>
            <w:r w:rsidRPr="009A20CA">
              <w:rPr>
                <w:szCs w:val="26"/>
              </w:rPr>
              <w:t>255</w:t>
            </w:r>
          </w:p>
        </w:tc>
        <w:tc>
          <w:tcPr>
            <w:tcW w:w="1755" w:type="dxa"/>
          </w:tcPr>
          <w:p w14:paraId="14016FDD" w14:textId="77777777" w:rsidR="0041441D" w:rsidRPr="009A20CA" w:rsidRDefault="0041441D" w:rsidP="00C261FD">
            <w:pPr>
              <w:spacing w:after="120"/>
              <w:rPr>
                <w:szCs w:val="26"/>
              </w:rPr>
            </w:pPr>
            <w:r w:rsidRPr="009A20CA">
              <w:rPr>
                <w:szCs w:val="26"/>
              </w:rPr>
              <w:t>Ghi chú</w:t>
            </w:r>
          </w:p>
        </w:tc>
        <w:tc>
          <w:tcPr>
            <w:tcW w:w="794" w:type="dxa"/>
          </w:tcPr>
          <w:p w14:paraId="162D2750" w14:textId="77777777" w:rsidR="0041441D" w:rsidRPr="009A20CA" w:rsidRDefault="0041441D" w:rsidP="007773C3">
            <w:pPr>
              <w:spacing w:after="120"/>
              <w:jc w:val="both"/>
              <w:rPr>
                <w:szCs w:val="26"/>
              </w:rPr>
            </w:pPr>
          </w:p>
        </w:tc>
      </w:tr>
      <w:tr w:rsidR="0041441D" w:rsidRPr="009A20CA" w14:paraId="25D69EED" w14:textId="77777777" w:rsidTr="007367F2">
        <w:tc>
          <w:tcPr>
            <w:tcW w:w="708" w:type="dxa"/>
          </w:tcPr>
          <w:p w14:paraId="75417142" w14:textId="77777777" w:rsidR="0041441D" w:rsidRPr="009A20CA" w:rsidRDefault="0041441D" w:rsidP="007773C3">
            <w:pPr>
              <w:spacing w:after="120"/>
              <w:jc w:val="both"/>
              <w:rPr>
                <w:szCs w:val="26"/>
              </w:rPr>
            </w:pPr>
            <w:r w:rsidRPr="009A20CA">
              <w:rPr>
                <w:szCs w:val="26"/>
              </w:rPr>
              <w:t>10</w:t>
            </w:r>
          </w:p>
        </w:tc>
        <w:tc>
          <w:tcPr>
            <w:tcW w:w="2831" w:type="dxa"/>
          </w:tcPr>
          <w:p w14:paraId="6AA2F24D" w14:textId="77777777" w:rsidR="0041441D" w:rsidRPr="009A20CA" w:rsidRDefault="0041441D" w:rsidP="007773C3">
            <w:pPr>
              <w:spacing w:after="120"/>
              <w:jc w:val="both"/>
              <w:rPr>
                <w:szCs w:val="26"/>
              </w:rPr>
            </w:pPr>
            <w:r w:rsidRPr="009A20CA">
              <w:rPr>
                <w:szCs w:val="26"/>
              </w:rPr>
              <w:t>PASSWORD</w:t>
            </w:r>
          </w:p>
        </w:tc>
        <w:tc>
          <w:tcPr>
            <w:tcW w:w="1701" w:type="dxa"/>
          </w:tcPr>
          <w:p w14:paraId="08366199" w14:textId="77777777" w:rsidR="0041441D" w:rsidRPr="009A20CA" w:rsidRDefault="0041441D" w:rsidP="007773C3">
            <w:pPr>
              <w:spacing w:after="120"/>
              <w:jc w:val="both"/>
              <w:rPr>
                <w:szCs w:val="26"/>
              </w:rPr>
            </w:pPr>
            <w:r w:rsidRPr="009A20CA">
              <w:rPr>
                <w:szCs w:val="26"/>
              </w:rPr>
              <w:t>VARCHAR</w:t>
            </w:r>
          </w:p>
        </w:tc>
        <w:tc>
          <w:tcPr>
            <w:tcW w:w="964" w:type="dxa"/>
          </w:tcPr>
          <w:p w14:paraId="294AD418" w14:textId="77777777" w:rsidR="0041441D" w:rsidRPr="009A20CA" w:rsidRDefault="0041441D" w:rsidP="007773C3">
            <w:pPr>
              <w:spacing w:after="120"/>
              <w:jc w:val="both"/>
              <w:rPr>
                <w:szCs w:val="26"/>
              </w:rPr>
            </w:pPr>
            <w:r w:rsidRPr="009A20CA">
              <w:rPr>
                <w:szCs w:val="26"/>
              </w:rPr>
              <w:t>255</w:t>
            </w:r>
          </w:p>
        </w:tc>
        <w:tc>
          <w:tcPr>
            <w:tcW w:w="1755" w:type="dxa"/>
          </w:tcPr>
          <w:p w14:paraId="36B76853" w14:textId="77777777" w:rsidR="0041441D" w:rsidRPr="009A20CA" w:rsidRDefault="0041441D" w:rsidP="00C261FD">
            <w:pPr>
              <w:spacing w:after="120"/>
              <w:rPr>
                <w:szCs w:val="26"/>
              </w:rPr>
            </w:pPr>
            <w:r w:rsidRPr="009A20CA">
              <w:rPr>
                <w:szCs w:val="26"/>
              </w:rPr>
              <w:t>Mật khẩu</w:t>
            </w:r>
          </w:p>
        </w:tc>
        <w:tc>
          <w:tcPr>
            <w:tcW w:w="794" w:type="dxa"/>
          </w:tcPr>
          <w:p w14:paraId="3529F632" w14:textId="77777777" w:rsidR="0041441D" w:rsidRPr="009A20CA" w:rsidRDefault="0041441D" w:rsidP="007773C3">
            <w:pPr>
              <w:spacing w:after="120"/>
              <w:jc w:val="both"/>
              <w:rPr>
                <w:szCs w:val="26"/>
              </w:rPr>
            </w:pPr>
          </w:p>
        </w:tc>
      </w:tr>
      <w:tr w:rsidR="0041441D" w:rsidRPr="009A20CA" w14:paraId="115B5E40" w14:textId="77777777" w:rsidTr="007367F2">
        <w:tc>
          <w:tcPr>
            <w:tcW w:w="708" w:type="dxa"/>
          </w:tcPr>
          <w:p w14:paraId="359BBDDE" w14:textId="77777777" w:rsidR="0041441D" w:rsidRPr="009A20CA" w:rsidRDefault="0041441D" w:rsidP="007773C3">
            <w:pPr>
              <w:spacing w:after="120"/>
              <w:jc w:val="both"/>
              <w:rPr>
                <w:szCs w:val="26"/>
              </w:rPr>
            </w:pPr>
            <w:r w:rsidRPr="009A20CA">
              <w:rPr>
                <w:szCs w:val="26"/>
              </w:rPr>
              <w:t>11</w:t>
            </w:r>
          </w:p>
        </w:tc>
        <w:tc>
          <w:tcPr>
            <w:tcW w:w="2831" w:type="dxa"/>
          </w:tcPr>
          <w:p w14:paraId="32CFCA56" w14:textId="77777777" w:rsidR="0041441D" w:rsidRPr="009A20CA" w:rsidRDefault="0041441D" w:rsidP="007773C3">
            <w:pPr>
              <w:spacing w:after="120"/>
              <w:jc w:val="both"/>
              <w:rPr>
                <w:szCs w:val="26"/>
              </w:rPr>
            </w:pPr>
            <w:r w:rsidRPr="009A20CA">
              <w:rPr>
                <w:szCs w:val="26"/>
              </w:rPr>
              <w:t>PART_ID</w:t>
            </w:r>
          </w:p>
        </w:tc>
        <w:tc>
          <w:tcPr>
            <w:tcW w:w="1701" w:type="dxa"/>
          </w:tcPr>
          <w:p w14:paraId="6892132A" w14:textId="77777777" w:rsidR="0041441D" w:rsidRPr="009A20CA" w:rsidRDefault="0041441D" w:rsidP="007773C3">
            <w:pPr>
              <w:spacing w:after="120"/>
              <w:jc w:val="both"/>
              <w:rPr>
                <w:szCs w:val="26"/>
              </w:rPr>
            </w:pPr>
            <w:r w:rsidRPr="009A20CA">
              <w:rPr>
                <w:szCs w:val="26"/>
              </w:rPr>
              <w:t>BIGINT</w:t>
            </w:r>
          </w:p>
        </w:tc>
        <w:tc>
          <w:tcPr>
            <w:tcW w:w="964" w:type="dxa"/>
          </w:tcPr>
          <w:p w14:paraId="46F62EDD" w14:textId="77777777" w:rsidR="0041441D" w:rsidRPr="009A20CA" w:rsidRDefault="0041441D" w:rsidP="007773C3">
            <w:pPr>
              <w:spacing w:after="120"/>
              <w:jc w:val="both"/>
              <w:rPr>
                <w:szCs w:val="26"/>
              </w:rPr>
            </w:pPr>
            <w:r w:rsidRPr="009A20CA">
              <w:rPr>
                <w:szCs w:val="26"/>
              </w:rPr>
              <w:t>45</w:t>
            </w:r>
          </w:p>
        </w:tc>
        <w:tc>
          <w:tcPr>
            <w:tcW w:w="1755" w:type="dxa"/>
          </w:tcPr>
          <w:p w14:paraId="6D70B0BF" w14:textId="77777777" w:rsidR="0041441D" w:rsidRPr="009A20CA" w:rsidRDefault="0041441D" w:rsidP="00C261FD">
            <w:pPr>
              <w:spacing w:after="120"/>
              <w:rPr>
                <w:szCs w:val="26"/>
              </w:rPr>
            </w:pPr>
            <w:r w:rsidRPr="009A20CA">
              <w:rPr>
                <w:szCs w:val="26"/>
              </w:rPr>
              <w:t>Phòng ban</w:t>
            </w:r>
          </w:p>
        </w:tc>
        <w:tc>
          <w:tcPr>
            <w:tcW w:w="794" w:type="dxa"/>
          </w:tcPr>
          <w:p w14:paraId="17396EC6" w14:textId="77777777" w:rsidR="0041441D" w:rsidRPr="009A20CA" w:rsidRDefault="0041441D" w:rsidP="007773C3">
            <w:pPr>
              <w:spacing w:after="120"/>
              <w:jc w:val="both"/>
              <w:rPr>
                <w:szCs w:val="26"/>
              </w:rPr>
            </w:pPr>
          </w:p>
        </w:tc>
      </w:tr>
      <w:tr w:rsidR="0041441D" w:rsidRPr="009A20CA" w14:paraId="74F0236F" w14:textId="77777777" w:rsidTr="007367F2">
        <w:tc>
          <w:tcPr>
            <w:tcW w:w="708" w:type="dxa"/>
          </w:tcPr>
          <w:p w14:paraId="793B7931" w14:textId="77777777" w:rsidR="0041441D" w:rsidRPr="009A20CA" w:rsidRDefault="0041441D" w:rsidP="007773C3">
            <w:pPr>
              <w:spacing w:after="120"/>
              <w:jc w:val="both"/>
              <w:rPr>
                <w:szCs w:val="26"/>
              </w:rPr>
            </w:pPr>
            <w:r w:rsidRPr="009A20CA">
              <w:rPr>
                <w:szCs w:val="26"/>
              </w:rPr>
              <w:t>12</w:t>
            </w:r>
          </w:p>
        </w:tc>
        <w:tc>
          <w:tcPr>
            <w:tcW w:w="2831" w:type="dxa"/>
          </w:tcPr>
          <w:p w14:paraId="79A532A0" w14:textId="77777777" w:rsidR="0041441D" w:rsidRPr="009A20CA" w:rsidRDefault="0041441D" w:rsidP="007773C3">
            <w:pPr>
              <w:spacing w:after="120"/>
              <w:jc w:val="both"/>
              <w:rPr>
                <w:szCs w:val="26"/>
              </w:rPr>
            </w:pPr>
            <w:r w:rsidRPr="009A20CA">
              <w:rPr>
                <w:szCs w:val="26"/>
              </w:rPr>
              <w:t>POSITION_ID</w:t>
            </w:r>
          </w:p>
        </w:tc>
        <w:tc>
          <w:tcPr>
            <w:tcW w:w="1701" w:type="dxa"/>
          </w:tcPr>
          <w:p w14:paraId="51941EA2" w14:textId="77777777" w:rsidR="0041441D" w:rsidRPr="009A20CA" w:rsidRDefault="0041441D" w:rsidP="007773C3">
            <w:pPr>
              <w:spacing w:after="120"/>
              <w:jc w:val="both"/>
              <w:rPr>
                <w:szCs w:val="26"/>
              </w:rPr>
            </w:pPr>
            <w:r w:rsidRPr="009A20CA">
              <w:rPr>
                <w:szCs w:val="26"/>
              </w:rPr>
              <w:t>BIGINT</w:t>
            </w:r>
          </w:p>
        </w:tc>
        <w:tc>
          <w:tcPr>
            <w:tcW w:w="964" w:type="dxa"/>
          </w:tcPr>
          <w:p w14:paraId="3A680618" w14:textId="77777777" w:rsidR="0041441D" w:rsidRPr="009A20CA" w:rsidRDefault="0041441D" w:rsidP="007773C3">
            <w:pPr>
              <w:spacing w:after="120"/>
              <w:jc w:val="both"/>
              <w:rPr>
                <w:szCs w:val="26"/>
              </w:rPr>
            </w:pPr>
            <w:r w:rsidRPr="009A20CA">
              <w:rPr>
                <w:szCs w:val="26"/>
              </w:rPr>
              <w:t>45</w:t>
            </w:r>
          </w:p>
        </w:tc>
        <w:tc>
          <w:tcPr>
            <w:tcW w:w="1755" w:type="dxa"/>
          </w:tcPr>
          <w:p w14:paraId="43BE8702" w14:textId="77777777" w:rsidR="0041441D" w:rsidRPr="009A20CA" w:rsidRDefault="0041441D" w:rsidP="00C261FD">
            <w:pPr>
              <w:spacing w:after="120"/>
              <w:rPr>
                <w:szCs w:val="26"/>
              </w:rPr>
            </w:pPr>
            <w:r w:rsidRPr="009A20CA">
              <w:rPr>
                <w:szCs w:val="26"/>
              </w:rPr>
              <w:t>Chức vụ</w:t>
            </w:r>
          </w:p>
        </w:tc>
        <w:tc>
          <w:tcPr>
            <w:tcW w:w="794" w:type="dxa"/>
          </w:tcPr>
          <w:p w14:paraId="7F4E2BB8" w14:textId="77777777" w:rsidR="0041441D" w:rsidRPr="009A20CA" w:rsidRDefault="0041441D" w:rsidP="007773C3">
            <w:pPr>
              <w:keepNext/>
              <w:spacing w:after="120"/>
              <w:jc w:val="both"/>
              <w:rPr>
                <w:szCs w:val="26"/>
              </w:rPr>
            </w:pPr>
          </w:p>
        </w:tc>
      </w:tr>
      <w:tr w:rsidR="0041441D" w:rsidRPr="009A20CA" w14:paraId="1E8B875E" w14:textId="77777777" w:rsidTr="007367F2">
        <w:tc>
          <w:tcPr>
            <w:tcW w:w="708" w:type="dxa"/>
          </w:tcPr>
          <w:p w14:paraId="3B8C4140" w14:textId="77777777" w:rsidR="0041441D" w:rsidRPr="009A20CA" w:rsidRDefault="0041441D" w:rsidP="007773C3">
            <w:pPr>
              <w:spacing w:after="120"/>
              <w:jc w:val="both"/>
              <w:rPr>
                <w:szCs w:val="26"/>
              </w:rPr>
            </w:pPr>
            <w:r w:rsidRPr="009A20CA">
              <w:rPr>
                <w:szCs w:val="26"/>
              </w:rPr>
              <w:t>13</w:t>
            </w:r>
          </w:p>
        </w:tc>
        <w:tc>
          <w:tcPr>
            <w:tcW w:w="2831" w:type="dxa"/>
          </w:tcPr>
          <w:p w14:paraId="0EB00BB2" w14:textId="77777777" w:rsidR="0041441D" w:rsidRPr="009A20CA" w:rsidRDefault="0041441D" w:rsidP="007773C3">
            <w:pPr>
              <w:spacing w:after="120"/>
              <w:rPr>
                <w:szCs w:val="26"/>
              </w:rPr>
            </w:pPr>
            <w:r w:rsidRPr="009A20CA">
              <w:rPr>
                <w:szCs w:val="26"/>
              </w:rPr>
              <w:t>ROLE</w:t>
            </w:r>
          </w:p>
        </w:tc>
        <w:tc>
          <w:tcPr>
            <w:tcW w:w="1701" w:type="dxa"/>
          </w:tcPr>
          <w:p w14:paraId="12BD5E2B" w14:textId="77777777" w:rsidR="0041441D" w:rsidRPr="009A20CA" w:rsidRDefault="0041441D" w:rsidP="007773C3">
            <w:pPr>
              <w:spacing w:after="120"/>
              <w:rPr>
                <w:szCs w:val="26"/>
              </w:rPr>
            </w:pPr>
            <w:r w:rsidRPr="009A20CA">
              <w:rPr>
                <w:szCs w:val="26"/>
              </w:rPr>
              <w:t>VARCHAR</w:t>
            </w:r>
          </w:p>
        </w:tc>
        <w:tc>
          <w:tcPr>
            <w:tcW w:w="964" w:type="dxa"/>
          </w:tcPr>
          <w:p w14:paraId="05D25B6F" w14:textId="77777777" w:rsidR="0041441D" w:rsidRPr="009A20CA" w:rsidRDefault="0041441D" w:rsidP="007773C3">
            <w:pPr>
              <w:spacing w:after="120"/>
              <w:jc w:val="both"/>
              <w:rPr>
                <w:szCs w:val="26"/>
              </w:rPr>
            </w:pPr>
            <w:r w:rsidRPr="009A20CA">
              <w:rPr>
                <w:szCs w:val="26"/>
              </w:rPr>
              <w:t>255</w:t>
            </w:r>
          </w:p>
        </w:tc>
        <w:tc>
          <w:tcPr>
            <w:tcW w:w="1755" w:type="dxa"/>
          </w:tcPr>
          <w:p w14:paraId="720A738F" w14:textId="77777777" w:rsidR="0041441D" w:rsidRPr="009A20CA" w:rsidRDefault="0041441D" w:rsidP="00C261FD">
            <w:pPr>
              <w:spacing w:after="120"/>
              <w:rPr>
                <w:szCs w:val="26"/>
              </w:rPr>
            </w:pPr>
            <w:r w:rsidRPr="009A20CA">
              <w:rPr>
                <w:szCs w:val="26"/>
              </w:rPr>
              <w:t>Vai trò</w:t>
            </w:r>
          </w:p>
        </w:tc>
        <w:tc>
          <w:tcPr>
            <w:tcW w:w="794" w:type="dxa"/>
          </w:tcPr>
          <w:p w14:paraId="160024AC" w14:textId="77777777" w:rsidR="0041441D" w:rsidRPr="009A20CA" w:rsidRDefault="0041441D" w:rsidP="007773C3">
            <w:pPr>
              <w:keepNext/>
              <w:spacing w:after="120"/>
              <w:jc w:val="both"/>
              <w:rPr>
                <w:szCs w:val="26"/>
              </w:rPr>
            </w:pPr>
          </w:p>
        </w:tc>
      </w:tr>
      <w:tr w:rsidR="0041441D" w:rsidRPr="009A20CA" w14:paraId="7FCE4B59" w14:textId="77777777" w:rsidTr="007367F2">
        <w:tc>
          <w:tcPr>
            <w:tcW w:w="708" w:type="dxa"/>
          </w:tcPr>
          <w:p w14:paraId="69D4F36B" w14:textId="77777777" w:rsidR="0041441D" w:rsidRPr="009A20CA" w:rsidRDefault="0041441D" w:rsidP="007773C3">
            <w:pPr>
              <w:spacing w:after="120"/>
              <w:jc w:val="both"/>
              <w:rPr>
                <w:szCs w:val="26"/>
              </w:rPr>
            </w:pPr>
            <w:r w:rsidRPr="009A20CA">
              <w:rPr>
                <w:szCs w:val="26"/>
              </w:rPr>
              <w:t>14</w:t>
            </w:r>
          </w:p>
        </w:tc>
        <w:tc>
          <w:tcPr>
            <w:tcW w:w="2831" w:type="dxa"/>
          </w:tcPr>
          <w:p w14:paraId="298B3AA5" w14:textId="77777777" w:rsidR="0041441D" w:rsidRPr="009A20CA" w:rsidRDefault="0041441D" w:rsidP="007773C3">
            <w:pPr>
              <w:spacing w:after="120"/>
              <w:rPr>
                <w:szCs w:val="26"/>
              </w:rPr>
            </w:pPr>
            <w:r w:rsidRPr="009A20CA">
              <w:rPr>
                <w:szCs w:val="26"/>
              </w:rPr>
              <w:t>STATUS</w:t>
            </w:r>
          </w:p>
        </w:tc>
        <w:tc>
          <w:tcPr>
            <w:tcW w:w="1701" w:type="dxa"/>
          </w:tcPr>
          <w:p w14:paraId="5D559F8F" w14:textId="77777777" w:rsidR="0041441D" w:rsidRPr="009A20CA" w:rsidRDefault="0041441D" w:rsidP="007773C3">
            <w:pPr>
              <w:spacing w:after="120"/>
              <w:rPr>
                <w:szCs w:val="26"/>
              </w:rPr>
            </w:pPr>
            <w:r w:rsidRPr="009A20CA">
              <w:rPr>
                <w:szCs w:val="26"/>
              </w:rPr>
              <w:t>INT</w:t>
            </w:r>
          </w:p>
        </w:tc>
        <w:tc>
          <w:tcPr>
            <w:tcW w:w="964" w:type="dxa"/>
          </w:tcPr>
          <w:p w14:paraId="38D72610" w14:textId="77777777" w:rsidR="0041441D" w:rsidRPr="009A20CA" w:rsidRDefault="0041441D" w:rsidP="007773C3">
            <w:pPr>
              <w:spacing w:after="120"/>
              <w:jc w:val="both"/>
              <w:rPr>
                <w:szCs w:val="26"/>
              </w:rPr>
            </w:pPr>
          </w:p>
        </w:tc>
        <w:tc>
          <w:tcPr>
            <w:tcW w:w="1755" w:type="dxa"/>
          </w:tcPr>
          <w:p w14:paraId="30DC09FB" w14:textId="77777777" w:rsidR="0041441D" w:rsidRPr="009A20CA" w:rsidRDefault="0041441D" w:rsidP="00C261FD">
            <w:pPr>
              <w:spacing w:after="120"/>
              <w:rPr>
                <w:szCs w:val="26"/>
              </w:rPr>
            </w:pPr>
            <w:r w:rsidRPr="009A20CA">
              <w:rPr>
                <w:szCs w:val="26"/>
              </w:rPr>
              <w:t>Trạng thái</w:t>
            </w:r>
          </w:p>
        </w:tc>
        <w:tc>
          <w:tcPr>
            <w:tcW w:w="794" w:type="dxa"/>
          </w:tcPr>
          <w:p w14:paraId="0477B7AE" w14:textId="77777777" w:rsidR="0041441D" w:rsidRPr="009A20CA" w:rsidRDefault="0041441D" w:rsidP="007773C3">
            <w:pPr>
              <w:keepNext/>
              <w:spacing w:after="120"/>
              <w:jc w:val="both"/>
              <w:rPr>
                <w:szCs w:val="26"/>
              </w:rPr>
            </w:pPr>
          </w:p>
        </w:tc>
      </w:tr>
      <w:tr w:rsidR="0041441D" w:rsidRPr="009A20CA" w14:paraId="2605E750" w14:textId="77777777" w:rsidTr="007367F2">
        <w:tc>
          <w:tcPr>
            <w:tcW w:w="708" w:type="dxa"/>
          </w:tcPr>
          <w:p w14:paraId="282D9DEE" w14:textId="77777777" w:rsidR="0041441D" w:rsidRPr="009A20CA" w:rsidRDefault="0041441D" w:rsidP="007773C3">
            <w:pPr>
              <w:spacing w:after="120"/>
              <w:jc w:val="both"/>
              <w:rPr>
                <w:szCs w:val="26"/>
              </w:rPr>
            </w:pPr>
            <w:r w:rsidRPr="009A20CA">
              <w:rPr>
                <w:szCs w:val="26"/>
              </w:rPr>
              <w:t>15</w:t>
            </w:r>
          </w:p>
        </w:tc>
        <w:tc>
          <w:tcPr>
            <w:tcW w:w="2831" w:type="dxa"/>
          </w:tcPr>
          <w:p w14:paraId="79106C07" w14:textId="77777777" w:rsidR="0041441D" w:rsidRPr="009A20CA" w:rsidRDefault="0041441D" w:rsidP="007773C3">
            <w:pPr>
              <w:spacing w:after="120"/>
              <w:rPr>
                <w:szCs w:val="26"/>
              </w:rPr>
            </w:pPr>
            <w:r w:rsidRPr="009A20CA">
              <w:rPr>
                <w:szCs w:val="26"/>
              </w:rPr>
              <w:t>UPDATE_BY</w:t>
            </w:r>
          </w:p>
        </w:tc>
        <w:tc>
          <w:tcPr>
            <w:tcW w:w="1701" w:type="dxa"/>
          </w:tcPr>
          <w:p w14:paraId="060D4E12" w14:textId="77777777" w:rsidR="0041441D" w:rsidRPr="009A20CA" w:rsidRDefault="0041441D" w:rsidP="007773C3">
            <w:pPr>
              <w:spacing w:after="120"/>
              <w:rPr>
                <w:szCs w:val="26"/>
              </w:rPr>
            </w:pPr>
            <w:r w:rsidRPr="009A20CA">
              <w:rPr>
                <w:szCs w:val="26"/>
              </w:rPr>
              <w:t>BIGINT</w:t>
            </w:r>
          </w:p>
        </w:tc>
        <w:tc>
          <w:tcPr>
            <w:tcW w:w="964" w:type="dxa"/>
          </w:tcPr>
          <w:p w14:paraId="4778B007" w14:textId="77777777" w:rsidR="0041441D" w:rsidRPr="009A20CA" w:rsidRDefault="0041441D" w:rsidP="007773C3">
            <w:pPr>
              <w:spacing w:after="120"/>
              <w:jc w:val="both"/>
              <w:rPr>
                <w:szCs w:val="26"/>
              </w:rPr>
            </w:pPr>
            <w:r w:rsidRPr="009A20CA">
              <w:rPr>
                <w:szCs w:val="26"/>
              </w:rPr>
              <w:t>20</w:t>
            </w:r>
          </w:p>
        </w:tc>
        <w:tc>
          <w:tcPr>
            <w:tcW w:w="1755" w:type="dxa"/>
          </w:tcPr>
          <w:p w14:paraId="7C05CBD0" w14:textId="77777777" w:rsidR="0041441D" w:rsidRPr="009A20CA" w:rsidRDefault="0041441D" w:rsidP="00C261FD">
            <w:pPr>
              <w:spacing w:after="120"/>
              <w:rPr>
                <w:szCs w:val="26"/>
              </w:rPr>
            </w:pPr>
            <w:r w:rsidRPr="009A20CA">
              <w:rPr>
                <w:szCs w:val="26"/>
              </w:rPr>
              <w:t>Update bởi ai</w:t>
            </w:r>
          </w:p>
        </w:tc>
        <w:tc>
          <w:tcPr>
            <w:tcW w:w="794" w:type="dxa"/>
          </w:tcPr>
          <w:p w14:paraId="0568F183" w14:textId="77777777" w:rsidR="0041441D" w:rsidRPr="009A20CA" w:rsidRDefault="0041441D" w:rsidP="007773C3">
            <w:pPr>
              <w:keepNext/>
              <w:spacing w:after="120"/>
              <w:jc w:val="both"/>
              <w:rPr>
                <w:szCs w:val="26"/>
              </w:rPr>
            </w:pPr>
          </w:p>
        </w:tc>
      </w:tr>
      <w:tr w:rsidR="0041441D" w:rsidRPr="009A20CA" w14:paraId="10F8406C" w14:textId="77777777" w:rsidTr="007367F2">
        <w:tc>
          <w:tcPr>
            <w:tcW w:w="708" w:type="dxa"/>
          </w:tcPr>
          <w:p w14:paraId="4B87AECB" w14:textId="77777777" w:rsidR="0041441D" w:rsidRPr="009A20CA" w:rsidRDefault="0041441D" w:rsidP="007773C3">
            <w:pPr>
              <w:spacing w:after="120"/>
              <w:jc w:val="both"/>
              <w:rPr>
                <w:szCs w:val="26"/>
              </w:rPr>
            </w:pPr>
            <w:r w:rsidRPr="009A20CA">
              <w:rPr>
                <w:szCs w:val="26"/>
              </w:rPr>
              <w:t>20</w:t>
            </w:r>
          </w:p>
        </w:tc>
        <w:tc>
          <w:tcPr>
            <w:tcW w:w="2831" w:type="dxa"/>
          </w:tcPr>
          <w:p w14:paraId="2F498D92" w14:textId="77777777" w:rsidR="0041441D" w:rsidRPr="009A20CA" w:rsidRDefault="0041441D" w:rsidP="007773C3">
            <w:pPr>
              <w:spacing w:after="120"/>
              <w:rPr>
                <w:szCs w:val="26"/>
              </w:rPr>
            </w:pPr>
            <w:r w:rsidRPr="009A20CA">
              <w:rPr>
                <w:szCs w:val="26"/>
              </w:rPr>
              <w:t>LAST_MODIFIED_DATE</w:t>
            </w:r>
          </w:p>
        </w:tc>
        <w:tc>
          <w:tcPr>
            <w:tcW w:w="1701" w:type="dxa"/>
          </w:tcPr>
          <w:p w14:paraId="33C8DC20" w14:textId="77777777" w:rsidR="0041441D" w:rsidRPr="009A20CA" w:rsidRDefault="0041441D" w:rsidP="007773C3">
            <w:pPr>
              <w:spacing w:after="120"/>
              <w:rPr>
                <w:szCs w:val="26"/>
              </w:rPr>
            </w:pPr>
            <w:r w:rsidRPr="009A20CA">
              <w:rPr>
                <w:szCs w:val="26"/>
              </w:rPr>
              <w:t>DATETIME</w:t>
            </w:r>
          </w:p>
        </w:tc>
        <w:tc>
          <w:tcPr>
            <w:tcW w:w="964" w:type="dxa"/>
          </w:tcPr>
          <w:p w14:paraId="3BB19968" w14:textId="77777777" w:rsidR="0041441D" w:rsidRPr="009A20CA" w:rsidRDefault="0041441D" w:rsidP="007773C3">
            <w:pPr>
              <w:spacing w:after="120"/>
              <w:jc w:val="both"/>
              <w:rPr>
                <w:szCs w:val="26"/>
              </w:rPr>
            </w:pPr>
          </w:p>
        </w:tc>
        <w:tc>
          <w:tcPr>
            <w:tcW w:w="1755" w:type="dxa"/>
          </w:tcPr>
          <w:p w14:paraId="27570632" w14:textId="77777777" w:rsidR="0041441D" w:rsidRPr="009A20CA" w:rsidRDefault="0041441D" w:rsidP="00C261FD">
            <w:pPr>
              <w:tabs>
                <w:tab w:val="center" w:pos="772"/>
              </w:tabs>
              <w:spacing w:after="120"/>
              <w:rPr>
                <w:szCs w:val="26"/>
              </w:rPr>
            </w:pPr>
            <w:r w:rsidRPr="009A20CA">
              <w:rPr>
                <w:szCs w:val="26"/>
              </w:rPr>
              <w:t>Ngày cập nhập</w:t>
            </w:r>
            <w:r w:rsidRPr="009A20CA">
              <w:rPr>
                <w:szCs w:val="26"/>
              </w:rPr>
              <w:tab/>
            </w:r>
          </w:p>
        </w:tc>
        <w:tc>
          <w:tcPr>
            <w:tcW w:w="794" w:type="dxa"/>
          </w:tcPr>
          <w:p w14:paraId="509576B8" w14:textId="77777777" w:rsidR="0041441D" w:rsidRPr="009A20CA" w:rsidRDefault="0041441D" w:rsidP="007773C3">
            <w:pPr>
              <w:keepNext/>
              <w:spacing w:after="120"/>
              <w:jc w:val="both"/>
              <w:rPr>
                <w:szCs w:val="26"/>
              </w:rPr>
            </w:pPr>
          </w:p>
        </w:tc>
      </w:tr>
      <w:tr w:rsidR="0041441D" w:rsidRPr="009A20CA" w14:paraId="1076C44D" w14:textId="77777777" w:rsidTr="007367F2">
        <w:tc>
          <w:tcPr>
            <w:tcW w:w="708" w:type="dxa"/>
          </w:tcPr>
          <w:p w14:paraId="1ECC1EF7" w14:textId="77777777" w:rsidR="0041441D" w:rsidRPr="009A20CA" w:rsidRDefault="0041441D" w:rsidP="007773C3">
            <w:pPr>
              <w:spacing w:after="120"/>
              <w:jc w:val="both"/>
              <w:rPr>
                <w:szCs w:val="26"/>
              </w:rPr>
            </w:pPr>
            <w:r w:rsidRPr="009A20CA">
              <w:rPr>
                <w:szCs w:val="26"/>
              </w:rPr>
              <w:t>17</w:t>
            </w:r>
          </w:p>
        </w:tc>
        <w:tc>
          <w:tcPr>
            <w:tcW w:w="2831" w:type="dxa"/>
          </w:tcPr>
          <w:p w14:paraId="17CCB842" w14:textId="77777777" w:rsidR="0041441D" w:rsidRPr="009A20CA" w:rsidRDefault="0041441D" w:rsidP="007773C3">
            <w:pPr>
              <w:spacing w:after="120"/>
              <w:rPr>
                <w:szCs w:val="26"/>
              </w:rPr>
            </w:pPr>
            <w:r w:rsidRPr="009A20CA">
              <w:rPr>
                <w:szCs w:val="26"/>
              </w:rPr>
              <w:t>USERNAME</w:t>
            </w:r>
          </w:p>
        </w:tc>
        <w:tc>
          <w:tcPr>
            <w:tcW w:w="1701" w:type="dxa"/>
          </w:tcPr>
          <w:p w14:paraId="23C57D3E" w14:textId="77777777" w:rsidR="0041441D" w:rsidRPr="009A20CA" w:rsidRDefault="0041441D" w:rsidP="007773C3">
            <w:pPr>
              <w:spacing w:after="120"/>
              <w:rPr>
                <w:szCs w:val="26"/>
              </w:rPr>
            </w:pPr>
            <w:r w:rsidRPr="009A20CA">
              <w:rPr>
                <w:szCs w:val="26"/>
              </w:rPr>
              <w:t>VARCHAR</w:t>
            </w:r>
          </w:p>
        </w:tc>
        <w:tc>
          <w:tcPr>
            <w:tcW w:w="964" w:type="dxa"/>
          </w:tcPr>
          <w:p w14:paraId="6A626F04" w14:textId="77777777" w:rsidR="0041441D" w:rsidRPr="009A20CA" w:rsidRDefault="0041441D" w:rsidP="007773C3">
            <w:pPr>
              <w:spacing w:after="120"/>
              <w:jc w:val="both"/>
              <w:rPr>
                <w:szCs w:val="26"/>
              </w:rPr>
            </w:pPr>
            <w:r w:rsidRPr="009A20CA">
              <w:rPr>
                <w:szCs w:val="26"/>
              </w:rPr>
              <w:t>255</w:t>
            </w:r>
          </w:p>
        </w:tc>
        <w:tc>
          <w:tcPr>
            <w:tcW w:w="1755" w:type="dxa"/>
          </w:tcPr>
          <w:p w14:paraId="5D49CED5" w14:textId="77777777" w:rsidR="0041441D" w:rsidRPr="009A20CA" w:rsidRDefault="0041441D" w:rsidP="00C261FD">
            <w:pPr>
              <w:spacing w:after="120"/>
              <w:rPr>
                <w:szCs w:val="26"/>
              </w:rPr>
            </w:pPr>
            <w:r w:rsidRPr="009A20CA">
              <w:rPr>
                <w:szCs w:val="26"/>
              </w:rPr>
              <w:t>User name</w:t>
            </w:r>
          </w:p>
        </w:tc>
        <w:tc>
          <w:tcPr>
            <w:tcW w:w="794" w:type="dxa"/>
          </w:tcPr>
          <w:p w14:paraId="7390AE2C" w14:textId="77777777" w:rsidR="0041441D" w:rsidRPr="009A20CA" w:rsidRDefault="0041441D" w:rsidP="007773C3">
            <w:pPr>
              <w:keepNext/>
              <w:spacing w:after="120"/>
              <w:jc w:val="both"/>
              <w:rPr>
                <w:szCs w:val="26"/>
              </w:rPr>
            </w:pPr>
          </w:p>
        </w:tc>
      </w:tr>
      <w:tr w:rsidR="0041441D" w:rsidRPr="009A20CA" w14:paraId="4094204C" w14:textId="77777777" w:rsidTr="007367F2">
        <w:trPr>
          <w:trHeight w:val="1063"/>
        </w:trPr>
        <w:tc>
          <w:tcPr>
            <w:tcW w:w="708" w:type="dxa"/>
          </w:tcPr>
          <w:p w14:paraId="37556A42" w14:textId="77777777" w:rsidR="0041441D" w:rsidRPr="009A20CA" w:rsidRDefault="0041441D" w:rsidP="007773C3">
            <w:pPr>
              <w:spacing w:after="120"/>
              <w:jc w:val="both"/>
              <w:rPr>
                <w:szCs w:val="26"/>
              </w:rPr>
            </w:pPr>
            <w:r w:rsidRPr="009A20CA">
              <w:rPr>
                <w:szCs w:val="26"/>
              </w:rPr>
              <w:t>18</w:t>
            </w:r>
          </w:p>
        </w:tc>
        <w:tc>
          <w:tcPr>
            <w:tcW w:w="2831" w:type="dxa"/>
          </w:tcPr>
          <w:p w14:paraId="62DA26DD" w14:textId="77777777" w:rsidR="0041441D" w:rsidRPr="009A20CA" w:rsidRDefault="0041441D" w:rsidP="007773C3">
            <w:pPr>
              <w:spacing w:after="120"/>
              <w:rPr>
                <w:szCs w:val="26"/>
              </w:rPr>
            </w:pPr>
            <w:r w:rsidRPr="009A20CA">
              <w:rPr>
                <w:szCs w:val="26"/>
              </w:rPr>
              <w:t>VERIFY_KEY</w:t>
            </w:r>
          </w:p>
        </w:tc>
        <w:tc>
          <w:tcPr>
            <w:tcW w:w="1701" w:type="dxa"/>
          </w:tcPr>
          <w:p w14:paraId="6611D1A9" w14:textId="77777777" w:rsidR="0041441D" w:rsidRPr="009A20CA" w:rsidRDefault="0041441D" w:rsidP="007773C3">
            <w:pPr>
              <w:spacing w:after="120"/>
              <w:rPr>
                <w:szCs w:val="26"/>
              </w:rPr>
            </w:pPr>
            <w:r w:rsidRPr="009A20CA">
              <w:rPr>
                <w:szCs w:val="26"/>
              </w:rPr>
              <w:t>VARCHAR</w:t>
            </w:r>
          </w:p>
        </w:tc>
        <w:tc>
          <w:tcPr>
            <w:tcW w:w="964" w:type="dxa"/>
          </w:tcPr>
          <w:p w14:paraId="54A53761" w14:textId="77777777" w:rsidR="0041441D" w:rsidRPr="009A20CA" w:rsidRDefault="0041441D" w:rsidP="007773C3">
            <w:pPr>
              <w:spacing w:after="120"/>
              <w:jc w:val="both"/>
              <w:rPr>
                <w:szCs w:val="26"/>
              </w:rPr>
            </w:pPr>
            <w:r w:rsidRPr="009A20CA">
              <w:rPr>
                <w:szCs w:val="26"/>
              </w:rPr>
              <w:t>255</w:t>
            </w:r>
          </w:p>
        </w:tc>
        <w:tc>
          <w:tcPr>
            <w:tcW w:w="1755" w:type="dxa"/>
          </w:tcPr>
          <w:p w14:paraId="614A6F29" w14:textId="09778905" w:rsidR="0041441D" w:rsidRPr="009A20CA" w:rsidRDefault="000F14A1" w:rsidP="00C261FD">
            <w:pPr>
              <w:tabs>
                <w:tab w:val="center" w:pos="772"/>
              </w:tabs>
              <w:spacing w:after="120"/>
              <w:rPr>
                <w:szCs w:val="26"/>
              </w:rPr>
            </w:pPr>
            <w:r>
              <w:rPr>
                <w:szCs w:val="26"/>
              </w:rPr>
              <w:t xml:space="preserve">Key lấy lại mật khẩu </w:t>
            </w:r>
          </w:p>
          <w:p w14:paraId="7F975973" w14:textId="77777777" w:rsidR="0041441D" w:rsidRPr="009A20CA" w:rsidRDefault="0041441D" w:rsidP="00C261FD">
            <w:pPr>
              <w:tabs>
                <w:tab w:val="center" w:pos="772"/>
              </w:tabs>
              <w:spacing w:after="120"/>
              <w:rPr>
                <w:szCs w:val="26"/>
              </w:rPr>
            </w:pPr>
            <w:r w:rsidRPr="009A20CA">
              <w:rPr>
                <w:szCs w:val="26"/>
              </w:rPr>
              <w:tab/>
            </w:r>
          </w:p>
        </w:tc>
        <w:tc>
          <w:tcPr>
            <w:tcW w:w="794" w:type="dxa"/>
          </w:tcPr>
          <w:p w14:paraId="6C4F7DA5" w14:textId="77777777" w:rsidR="0041441D" w:rsidRPr="009A20CA" w:rsidRDefault="0041441D" w:rsidP="007773C3">
            <w:pPr>
              <w:keepNext/>
              <w:spacing w:after="120"/>
              <w:jc w:val="both"/>
              <w:rPr>
                <w:szCs w:val="26"/>
              </w:rPr>
            </w:pPr>
          </w:p>
        </w:tc>
      </w:tr>
    </w:tbl>
    <w:p w14:paraId="40F5F700" w14:textId="3676248C" w:rsidR="00EB699A" w:rsidRPr="00EB699A" w:rsidRDefault="00EB699A" w:rsidP="00EB699A"/>
    <w:p w14:paraId="452BF1C3" w14:textId="77777777" w:rsidR="007367F2" w:rsidRDefault="007367F2">
      <w:pPr>
        <w:spacing w:after="160" w:line="259" w:lineRule="auto"/>
      </w:pPr>
      <w:r>
        <w:br w:type="page"/>
      </w:r>
    </w:p>
    <w:p w14:paraId="3711A147" w14:textId="07578F95" w:rsidR="00EB699A" w:rsidRPr="00EB699A" w:rsidRDefault="00EB699A" w:rsidP="00EB699A">
      <w:r w:rsidRPr="00EB699A">
        <w:lastRenderedPageBreak/>
        <w:t>Bảng part</w:t>
      </w:r>
    </w:p>
    <w:p w14:paraId="3A64F84F" w14:textId="6F8BD44E" w:rsidR="00EB699A" w:rsidRDefault="00EB699A" w:rsidP="0041441D">
      <w:pPr>
        <w:pStyle w:val="0BANG"/>
      </w:pPr>
      <w:bookmarkStart w:id="250" w:name="_Toc58880825"/>
      <w:bookmarkStart w:id="251" w:name="_Toc59285393"/>
      <w:bookmarkStart w:id="252" w:name="_Toc59339814"/>
      <w:r w:rsidRPr="00EB699A">
        <w:t>Bả</w:t>
      </w:r>
      <w:r w:rsidR="00C261FD">
        <w:t>ng 2.17</w:t>
      </w:r>
      <w:r w:rsidRPr="00EB699A">
        <w:t xml:space="preserve"> Chi tiết bảng bộ phận</w:t>
      </w:r>
      <w:bookmarkEnd w:id="250"/>
      <w:bookmarkEnd w:id="251"/>
      <w:bookmarkEnd w:id="252"/>
    </w:p>
    <w:tbl>
      <w:tblPr>
        <w:tblStyle w:val="TableGrid"/>
        <w:tblW w:w="0" w:type="auto"/>
        <w:tblInd w:w="108" w:type="dxa"/>
        <w:tblLook w:val="04A0" w:firstRow="1" w:lastRow="0" w:firstColumn="1" w:lastColumn="0" w:noHBand="0" w:noVBand="1"/>
      </w:tblPr>
      <w:tblGrid>
        <w:gridCol w:w="708"/>
        <w:gridCol w:w="3091"/>
        <w:gridCol w:w="1606"/>
        <w:gridCol w:w="1026"/>
        <w:gridCol w:w="1642"/>
        <w:gridCol w:w="1060"/>
      </w:tblGrid>
      <w:tr w:rsidR="0041441D" w:rsidRPr="009A20CA" w14:paraId="4A2410F2" w14:textId="77777777" w:rsidTr="007773C3">
        <w:tc>
          <w:tcPr>
            <w:tcW w:w="632" w:type="dxa"/>
            <w:vAlign w:val="center"/>
          </w:tcPr>
          <w:p w14:paraId="6632B2D9" w14:textId="77777777" w:rsidR="0041441D" w:rsidRPr="009A20CA" w:rsidRDefault="0041441D" w:rsidP="007367F2">
            <w:pPr>
              <w:spacing w:after="120"/>
              <w:jc w:val="center"/>
              <w:rPr>
                <w:b/>
                <w:szCs w:val="26"/>
              </w:rPr>
            </w:pPr>
            <w:r w:rsidRPr="009A20CA">
              <w:rPr>
                <w:b/>
                <w:szCs w:val="26"/>
              </w:rPr>
              <w:t>STT</w:t>
            </w:r>
          </w:p>
        </w:tc>
        <w:tc>
          <w:tcPr>
            <w:tcW w:w="2674" w:type="dxa"/>
            <w:vAlign w:val="center"/>
          </w:tcPr>
          <w:p w14:paraId="42042824" w14:textId="77777777" w:rsidR="0041441D" w:rsidRPr="009A20CA" w:rsidRDefault="0041441D" w:rsidP="007367F2">
            <w:pPr>
              <w:spacing w:after="120"/>
              <w:jc w:val="center"/>
              <w:rPr>
                <w:b/>
                <w:szCs w:val="26"/>
              </w:rPr>
            </w:pPr>
            <w:r w:rsidRPr="009A20CA">
              <w:rPr>
                <w:b/>
                <w:szCs w:val="26"/>
              </w:rPr>
              <w:t>Tên trường</w:t>
            </w:r>
          </w:p>
        </w:tc>
        <w:tc>
          <w:tcPr>
            <w:tcW w:w="1606" w:type="dxa"/>
            <w:vAlign w:val="center"/>
          </w:tcPr>
          <w:p w14:paraId="3484C9D7" w14:textId="77777777" w:rsidR="0041441D" w:rsidRPr="009A20CA" w:rsidRDefault="0041441D" w:rsidP="007367F2">
            <w:pPr>
              <w:spacing w:after="120"/>
              <w:jc w:val="center"/>
              <w:rPr>
                <w:b/>
                <w:szCs w:val="26"/>
              </w:rPr>
            </w:pPr>
            <w:r w:rsidRPr="009A20CA">
              <w:rPr>
                <w:b/>
                <w:szCs w:val="26"/>
              </w:rPr>
              <w:t>Kiểu dữ liệu</w:t>
            </w:r>
          </w:p>
        </w:tc>
        <w:tc>
          <w:tcPr>
            <w:tcW w:w="1026" w:type="dxa"/>
            <w:vAlign w:val="center"/>
          </w:tcPr>
          <w:p w14:paraId="654011FF" w14:textId="77777777" w:rsidR="0041441D" w:rsidRPr="009A20CA" w:rsidRDefault="0041441D" w:rsidP="007367F2">
            <w:pPr>
              <w:spacing w:after="120"/>
              <w:jc w:val="center"/>
              <w:rPr>
                <w:b/>
                <w:szCs w:val="26"/>
              </w:rPr>
            </w:pPr>
            <w:r w:rsidRPr="009A20CA">
              <w:rPr>
                <w:b/>
                <w:szCs w:val="26"/>
              </w:rPr>
              <w:t>Kích thước</w:t>
            </w:r>
          </w:p>
        </w:tc>
        <w:tc>
          <w:tcPr>
            <w:tcW w:w="1642" w:type="dxa"/>
            <w:vAlign w:val="center"/>
          </w:tcPr>
          <w:p w14:paraId="65FF5C1F" w14:textId="77777777" w:rsidR="0041441D" w:rsidRPr="009A20CA" w:rsidRDefault="0041441D" w:rsidP="007367F2">
            <w:pPr>
              <w:spacing w:after="120"/>
              <w:jc w:val="center"/>
              <w:rPr>
                <w:b/>
                <w:szCs w:val="26"/>
              </w:rPr>
            </w:pPr>
            <w:r w:rsidRPr="009A20CA">
              <w:rPr>
                <w:b/>
                <w:szCs w:val="26"/>
              </w:rPr>
              <w:t>Diễn giải</w:t>
            </w:r>
          </w:p>
        </w:tc>
        <w:tc>
          <w:tcPr>
            <w:tcW w:w="1060" w:type="dxa"/>
            <w:vAlign w:val="center"/>
          </w:tcPr>
          <w:p w14:paraId="107DEE1A" w14:textId="77777777" w:rsidR="0041441D" w:rsidRPr="009A20CA" w:rsidRDefault="0041441D" w:rsidP="007367F2">
            <w:pPr>
              <w:spacing w:after="120"/>
              <w:jc w:val="center"/>
              <w:rPr>
                <w:b/>
                <w:szCs w:val="26"/>
              </w:rPr>
            </w:pPr>
            <w:r w:rsidRPr="009A20CA">
              <w:rPr>
                <w:b/>
                <w:szCs w:val="26"/>
              </w:rPr>
              <w:t>Ghi chú</w:t>
            </w:r>
          </w:p>
        </w:tc>
      </w:tr>
      <w:tr w:rsidR="0041441D" w:rsidRPr="009A20CA" w14:paraId="3C2777B1" w14:textId="77777777" w:rsidTr="007773C3">
        <w:tc>
          <w:tcPr>
            <w:tcW w:w="632" w:type="dxa"/>
          </w:tcPr>
          <w:p w14:paraId="64AAE1EA" w14:textId="77777777" w:rsidR="0041441D" w:rsidRPr="009A20CA" w:rsidRDefault="0041441D" w:rsidP="007773C3">
            <w:pPr>
              <w:spacing w:after="120"/>
              <w:jc w:val="both"/>
              <w:rPr>
                <w:szCs w:val="26"/>
              </w:rPr>
            </w:pPr>
            <w:r w:rsidRPr="009A20CA">
              <w:rPr>
                <w:szCs w:val="26"/>
              </w:rPr>
              <w:t>1</w:t>
            </w:r>
          </w:p>
        </w:tc>
        <w:tc>
          <w:tcPr>
            <w:tcW w:w="2674" w:type="dxa"/>
          </w:tcPr>
          <w:p w14:paraId="0AA9AB39" w14:textId="77777777" w:rsidR="0041441D" w:rsidRPr="009A20CA" w:rsidRDefault="0041441D" w:rsidP="007773C3">
            <w:pPr>
              <w:spacing w:after="120"/>
              <w:jc w:val="both"/>
              <w:rPr>
                <w:szCs w:val="26"/>
              </w:rPr>
            </w:pPr>
            <w:r w:rsidRPr="009A20CA">
              <w:rPr>
                <w:szCs w:val="26"/>
              </w:rPr>
              <w:t>ID</w:t>
            </w:r>
          </w:p>
        </w:tc>
        <w:tc>
          <w:tcPr>
            <w:tcW w:w="1606" w:type="dxa"/>
          </w:tcPr>
          <w:p w14:paraId="2A1A5BB0" w14:textId="77777777" w:rsidR="0041441D" w:rsidRPr="009A20CA" w:rsidRDefault="0041441D" w:rsidP="007773C3">
            <w:pPr>
              <w:spacing w:after="120"/>
              <w:jc w:val="both"/>
              <w:rPr>
                <w:szCs w:val="26"/>
              </w:rPr>
            </w:pPr>
            <w:r w:rsidRPr="009A20CA">
              <w:rPr>
                <w:szCs w:val="26"/>
              </w:rPr>
              <w:t>LONG</w:t>
            </w:r>
          </w:p>
        </w:tc>
        <w:tc>
          <w:tcPr>
            <w:tcW w:w="1026" w:type="dxa"/>
          </w:tcPr>
          <w:p w14:paraId="503C2855" w14:textId="77777777" w:rsidR="0041441D" w:rsidRPr="009A20CA" w:rsidRDefault="0041441D" w:rsidP="007773C3">
            <w:pPr>
              <w:spacing w:after="120"/>
              <w:jc w:val="both"/>
              <w:rPr>
                <w:szCs w:val="26"/>
              </w:rPr>
            </w:pPr>
            <w:r w:rsidRPr="009A20CA">
              <w:rPr>
                <w:szCs w:val="26"/>
              </w:rPr>
              <w:t>20</w:t>
            </w:r>
          </w:p>
        </w:tc>
        <w:tc>
          <w:tcPr>
            <w:tcW w:w="1642" w:type="dxa"/>
          </w:tcPr>
          <w:p w14:paraId="2EE423F7" w14:textId="77777777" w:rsidR="0041441D" w:rsidRPr="009A20CA" w:rsidRDefault="0041441D" w:rsidP="007773C3">
            <w:pPr>
              <w:spacing w:after="120"/>
              <w:jc w:val="both"/>
              <w:rPr>
                <w:szCs w:val="26"/>
              </w:rPr>
            </w:pPr>
            <w:r w:rsidRPr="009A20CA">
              <w:rPr>
                <w:szCs w:val="26"/>
              </w:rPr>
              <w:t>id</w:t>
            </w:r>
          </w:p>
        </w:tc>
        <w:tc>
          <w:tcPr>
            <w:tcW w:w="1060" w:type="dxa"/>
          </w:tcPr>
          <w:p w14:paraId="01448178" w14:textId="77777777" w:rsidR="0041441D" w:rsidRPr="009A20CA" w:rsidRDefault="0041441D" w:rsidP="007773C3">
            <w:pPr>
              <w:spacing w:after="120"/>
              <w:jc w:val="both"/>
              <w:rPr>
                <w:szCs w:val="26"/>
              </w:rPr>
            </w:pPr>
            <w:r w:rsidRPr="009A20CA">
              <w:rPr>
                <w:szCs w:val="26"/>
              </w:rPr>
              <w:t>Khóa chính</w:t>
            </w:r>
          </w:p>
        </w:tc>
      </w:tr>
      <w:tr w:rsidR="0041441D" w:rsidRPr="009A20CA" w14:paraId="702ACAC2" w14:textId="77777777" w:rsidTr="007773C3">
        <w:tc>
          <w:tcPr>
            <w:tcW w:w="632" w:type="dxa"/>
          </w:tcPr>
          <w:p w14:paraId="51278363" w14:textId="77777777" w:rsidR="0041441D" w:rsidRPr="009A20CA" w:rsidRDefault="0041441D" w:rsidP="007773C3">
            <w:pPr>
              <w:spacing w:after="120"/>
              <w:jc w:val="both"/>
              <w:rPr>
                <w:szCs w:val="26"/>
              </w:rPr>
            </w:pPr>
            <w:r w:rsidRPr="009A20CA">
              <w:rPr>
                <w:szCs w:val="26"/>
              </w:rPr>
              <w:t>2</w:t>
            </w:r>
          </w:p>
        </w:tc>
        <w:tc>
          <w:tcPr>
            <w:tcW w:w="2674" w:type="dxa"/>
          </w:tcPr>
          <w:p w14:paraId="73E85A35" w14:textId="77777777" w:rsidR="0041441D" w:rsidRPr="009A20CA" w:rsidRDefault="0041441D" w:rsidP="007773C3">
            <w:pPr>
              <w:spacing w:after="120"/>
              <w:jc w:val="both"/>
              <w:rPr>
                <w:szCs w:val="26"/>
              </w:rPr>
            </w:pPr>
            <w:r w:rsidRPr="009A20CA">
              <w:rPr>
                <w:szCs w:val="26"/>
              </w:rPr>
              <w:t>CREATEA_DATE</w:t>
            </w:r>
          </w:p>
        </w:tc>
        <w:tc>
          <w:tcPr>
            <w:tcW w:w="1606" w:type="dxa"/>
          </w:tcPr>
          <w:p w14:paraId="33D99D03" w14:textId="77777777" w:rsidR="0041441D" w:rsidRPr="009A20CA" w:rsidRDefault="0041441D" w:rsidP="007773C3">
            <w:pPr>
              <w:spacing w:after="120"/>
              <w:jc w:val="both"/>
              <w:rPr>
                <w:szCs w:val="26"/>
              </w:rPr>
            </w:pPr>
            <w:r w:rsidRPr="009A20CA">
              <w:rPr>
                <w:szCs w:val="26"/>
              </w:rPr>
              <w:t>DATETIME</w:t>
            </w:r>
          </w:p>
        </w:tc>
        <w:tc>
          <w:tcPr>
            <w:tcW w:w="1026" w:type="dxa"/>
          </w:tcPr>
          <w:p w14:paraId="3E695C60" w14:textId="77777777" w:rsidR="0041441D" w:rsidRPr="009A20CA" w:rsidRDefault="0041441D" w:rsidP="007773C3">
            <w:pPr>
              <w:spacing w:after="120"/>
              <w:jc w:val="both"/>
              <w:rPr>
                <w:szCs w:val="26"/>
              </w:rPr>
            </w:pPr>
          </w:p>
        </w:tc>
        <w:tc>
          <w:tcPr>
            <w:tcW w:w="1642" w:type="dxa"/>
          </w:tcPr>
          <w:p w14:paraId="6B099202" w14:textId="77777777" w:rsidR="0041441D" w:rsidRPr="009A20CA" w:rsidRDefault="0041441D" w:rsidP="007773C3">
            <w:pPr>
              <w:spacing w:after="120"/>
              <w:jc w:val="both"/>
              <w:rPr>
                <w:szCs w:val="26"/>
              </w:rPr>
            </w:pPr>
            <w:r w:rsidRPr="009A20CA">
              <w:rPr>
                <w:szCs w:val="26"/>
              </w:rPr>
              <w:t>Ngày tạo</w:t>
            </w:r>
          </w:p>
        </w:tc>
        <w:tc>
          <w:tcPr>
            <w:tcW w:w="1060" w:type="dxa"/>
          </w:tcPr>
          <w:p w14:paraId="69334D56" w14:textId="77777777" w:rsidR="0041441D" w:rsidRPr="009A20CA" w:rsidRDefault="0041441D" w:rsidP="007773C3">
            <w:pPr>
              <w:spacing w:after="120"/>
              <w:jc w:val="both"/>
              <w:rPr>
                <w:szCs w:val="26"/>
              </w:rPr>
            </w:pPr>
          </w:p>
        </w:tc>
      </w:tr>
      <w:tr w:rsidR="0041441D" w:rsidRPr="009A20CA" w14:paraId="24470504" w14:textId="77777777" w:rsidTr="007773C3">
        <w:tc>
          <w:tcPr>
            <w:tcW w:w="632" w:type="dxa"/>
          </w:tcPr>
          <w:p w14:paraId="34B1719C" w14:textId="77777777" w:rsidR="0041441D" w:rsidRPr="009A20CA" w:rsidRDefault="0041441D" w:rsidP="007773C3">
            <w:pPr>
              <w:spacing w:after="120"/>
              <w:jc w:val="both"/>
              <w:rPr>
                <w:szCs w:val="26"/>
              </w:rPr>
            </w:pPr>
            <w:r w:rsidRPr="009A20CA">
              <w:rPr>
                <w:szCs w:val="26"/>
              </w:rPr>
              <w:t>3</w:t>
            </w:r>
          </w:p>
        </w:tc>
        <w:tc>
          <w:tcPr>
            <w:tcW w:w="2674" w:type="dxa"/>
          </w:tcPr>
          <w:p w14:paraId="16602E56" w14:textId="77777777" w:rsidR="0041441D" w:rsidRPr="009A20CA" w:rsidRDefault="0041441D" w:rsidP="007773C3">
            <w:pPr>
              <w:spacing w:after="120"/>
              <w:jc w:val="both"/>
              <w:rPr>
                <w:szCs w:val="26"/>
              </w:rPr>
            </w:pPr>
            <w:r w:rsidRPr="009A20CA">
              <w:rPr>
                <w:szCs w:val="26"/>
              </w:rPr>
              <w:t>LAST_MODIFIED_DATE</w:t>
            </w:r>
          </w:p>
        </w:tc>
        <w:tc>
          <w:tcPr>
            <w:tcW w:w="1606" w:type="dxa"/>
          </w:tcPr>
          <w:p w14:paraId="02DE69B8" w14:textId="77777777" w:rsidR="0041441D" w:rsidRPr="009A20CA" w:rsidRDefault="0041441D" w:rsidP="007773C3">
            <w:pPr>
              <w:spacing w:after="120"/>
              <w:jc w:val="both"/>
              <w:rPr>
                <w:szCs w:val="26"/>
              </w:rPr>
            </w:pPr>
            <w:r w:rsidRPr="009A20CA">
              <w:rPr>
                <w:szCs w:val="26"/>
              </w:rPr>
              <w:t>DATETIME</w:t>
            </w:r>
          </w:p>
        </w:tc>
        <w:tc>
          <w:tcPr>
            <w:tcW w:w="1026" w:type="dxa"/>
          </w:tcPr>
          <w:p w14:paraId="298A6E78" w14:textId="77777777" w:rsidR="0041441D" w:rsidRPr="009A20CA" w:rsidRDefault="0041441D" w:rsidP="007773C3">
            <w:pPr>
              <w:spacing w:after="120"/>
              <w:jc w:val="both"/>
              <w:rPr>
                <w:szCs w:val="26"/>
              </w:rPr>
            </w:pPr>
          </w:p>
        </w:tc>
        <w:tc>
          <w:tcPr>
            <w:tcW w:w="1642" w:type="dxa"/>
          </w:tcPr>
          <w:p w14:paraId="3EBCB508" w14:textId="77777777" w:rsidR="0041441D" w:rsidRPr="009A20CA" w:rsidRDefault="0041441D" w:rsidP="007773C3">
            <w:pPr>
              <w:spacing w:after="120"/>
              <w:rPr>
                <w:szCs w:val="26"/>
              </w:rPr>
            </w:pPr>
            <w:r w:rsidRPr="009A20CA">
              <w:rPr>
                <w:szCs w:val="26"/>
              </w:rPr>
              <w:t>Ngày cập nhập</w:t>
            </w:r>
          </w:p>
        </w:tc>
        <w:tc>
          <w:tcPr>
            <w:tcW w:w="1060" w:type="dxa"/>
          </w:tcPr>
          <w:p w14:paraId="6879D0AA" w14:textId="77777777" w:rsidR="0041441D" w:rsidRPr="009A20CA" w:rsidRDefault="0041441D" w:rsidP="007773C3">
            <w:pPr>
              <w:spacing w:after="120"/>
              <w:jc w:val="both"/>
              <w:rPr>
                <w:szCs w:val="26"/>
              </w:rPr>
            </w:pPr>
          </w:p>
        </w:tc>
      </w:tr>
      <w:tr w:rsidR="0041441D" w:rsidRPr="009A20CA" w14:paraId="3512BD8D" w14:textId="77777777" w:rsidTr="007773C3">
        <w:tc>
          <w:tcPr>
            <w:tcW w:w="632" w:type="dxa"/>
          </w:tcPr>
          <w:p w14:paraId="53983C93" w14:textId="77777777" w:rsidR="0041441D" w:rsidRPr="009A20CA" w:rsidRDefault="0041441D" w:rsidP="007773C3">
            <w:pPr>
              <w:spacing w:after="120"/>
              <w:jc w:val="both"/>
              <w:rPr>
                <w:szCs w:val="26"/>
              </w:rPr>
            </w:pPr>
            <w:r w:rsidRPr="009A20CA">
              <w:rPr>
                <w:szCs w:val="26"/>
              </w:rPr>
              <w:t>4</w:t>
            </w:r>
          </w:p>
        </w:tc>
        <w:tc>
          <w:tcPr>
            <w:tcW w:w="2674" w:type="dxa"/>
          </w:tcPr>
          <w:p w14:paraId="1258B03E" w14:textId="77777777" w:rsidR="0041441D" w:rsidRPr="009A20CA" w:rsidRDefault="0041441D" w:rsidP="007773C3">
            <w:pPr>
              <w:spacing w:after="120"/>
              <w:jc w:val="both"/>
              <w:rPr>
                <w:szCs w:val="26"/>
              </w:rPr>
            </w:pPr>
            <w:r w:rsidRPr="009A20CA">
              <w:rPr>
                <w:szCs w:val="26"/>
              </w:rPr>
              <w:t>CODE</w:t>
            </w:r>
          </w:p>
        </w:tc>
        <w:tc>
          <w:tcPr>
            <w:tcW w:w="1606" w:type="dxa"/>
          </w:tcPr>
          <w:p w14:paraId="6F6DF005" w14:textId="77777777" w:rsidR="0041441D" w:rsidRPr="009A20CA" w:rsidRDefault="0041441D" w:rsidP="007773C3">
            <w:pPr>
              <w:spacing w:after="120"/>
              <w:jc w:val="both"/>
              <w:rPr>
                <w:szCs w:val="26"/>
              </w:rPr>
            </w:pPr>
            <w:r w:rsidRPr="009A20CA">
              <w:rPr>
                <w:szCs w:val="26"/>
              </w:rPr>
              <w:t>CHAR</w:t>
            </w:r>
          </w:p>
        </w:tc>
        <w:tc>
          <w:tcPr>
            <w:tcW w:w="1026" w:type="dxa"/>
          </w:tcPr>
          <w:p w14:paraId="679DE42E" w14:textId="77777777" w:rsidR="0041441D" w:rsidRPr="009A20CA" w:rsidRDefault="0041441D" w:rsidP="007773C3">
            <w:pPr>
              <w:spacing w:after="120"/>
              <w:jc w:val="both"/>
              <w:rPr>
                <w:szCs w:val="26"/>
              </w:rPr>
            </w:pPr>
            <w:r w:rsidRPr="009A20CA">
              <w:rPr>
                <w:szCs w:val="26"/>
              </w:rPr>
              <w:t>45</w:t>
            </w:r>
          </w:p>
        </w:tc>
        <w:tc>
          <w:tcPr>
            <w:tcW w:w="1642" w:type="dxa"/>
          </w:tcPr>
          <w:p w14:paraId="2F4795FF" w14:textId="77777777" w:rsidR="0041441D" w:rsidRPr="009A20CA" w:rsidRDefault="0041441D" w:rsidP="007773C3">
            <w:pPr>
              <w:spacing w:after="120"/>
              <w:jc w:val="both"/>
              <w:rPr>
                <w:szCs w:val="26"/>
              </w:rPr>
            </w:pPr>
            <w:r w:rsidRPr="009A20CA">
              <w:rPr>
                <w:szCs w:val="26"/>
              </w:rPr>
              <w:t>Mã phòng</w:t>
            </w:r>
          </w:p>
        </w:tc>
        <w:tc>
          <w:tcPr>
            <w:tcW w:w="1060" w:type="dxa"/>
          </w:tcPr>
          <w:p w14:paraId="685236F2" w14:textId="77777777" w:rsidR="0041441D" w:rsidRPr="009A20CA" w:rsidRDefault="0041441D" w:rsidP="007773C3">
            <w:pPr>
              <w:spacing w:after="120"/>
              <w:jc w:val="both"/>
              <w:rPr>
                <w:szCs w:val="26"/>
              </w:rPr>
            </w:pPr>
          </w:p>
        </w:tc>
      </w:tr>
      <w:tr w:rsidR="0041441D" w:rsidRPr="009A20CA" w14:paraId="4F625964" w14:textId="77777777" w:rsidTr="007773C3">
        <w:tc>
          <w:tcPr>
            <w:tcW w:w="632" w:type="dxa"/>
          </w:tcPr>
          <w:p w14:paraId="2AFEA9AF" w14:textId="77777777" w:rsidR="0041441D" w:rsidRPr="009A20CA" w:rsidRDefault="0041441D" w:rsidP="007773C3">
            <w:pPr>
              <w:spacing w:after="120"/>
              <w:jc w:val="both"/>
              <w:rPr>
                <w:szCs w:val="26"/>
              </w:rPr>
            </w:pPr>
            <w:r w:rsidRPr="009A20CA">
              <w:rPr>
                <w:szCs w:val="26"/>
              </w:rPr>
              <w:t>5</w:t>
            </w:r>
          </w:p>
        </w:tc>
        <w:tc>
          <w:tcPr>
            <w:tcW w:w="2674" w:type="dxa"/>
          </w:tcPr>
          <w:p w14:paraId="06C061CA" w14:textId="77777777" w:rsidR="0041441D" w:rsidRPr="009A20CA" w:rsidRDefault="0041441D" w:rsidP="007773C3">
            <w:pPr>
              <w:spacing w:after="120"/>
              <w:jc w:val="both"/>
              <w:rPr>
                <w:szCs w:val="26"/>
              </w:rPr>
            </w:pPr>
            <w:r w:rsidRPr="009A20CA">
              <w:rPr>
                <w:szCs w:val="26"/>
              </w:rPr>
              <w:t>VERSION</w:t>
            </w:r>
          </w:p>
        </w:tc>
        <w:tc>
          <w:tcPr>
            <w:tcW w:w="1606" w:type="dxa"/>
          </w:tcPr>
          <w:p w14:paraId="1D74333D" w14:textId="77777777" w:rsidR="0041441D" w:rsidRPr="009A20CA" w:rsidRDefault="0041441D" w:rsidP="007773C3">
            <w:pPr>
              <w:spacing w:after="120"/>
              <w:jc w:val="both"/>
              <w:rPr>
                <w:szCs w:val="26"/>
              </w:rPr>
            </w:pPr>
            <w:r w:rsidRPr="009A20CA">
              <w:rPr>
                <w:szCs w:val="26"/>
              </w:rPr>
              <w:t>INT</w:t>
            </w:r>
          </w:p>
        </w:tc>
        <w:tc>
          <w:tcPr>
            <w:tcW w:w="1026" w:type="dxa"/>
          </w:tcPr>
          <w:p w14:paraId="0DDE6F20" w14:textId="77777777" w:rsidR="0041441D" w:rsidRPr="009A20CA" w:rsidRDefault="0041441D" w:rsidP="007773C3">
            <w:pPr>
              <w:spacing w:after="120"/>
              <w:jc w:val="both"/>
              <w:rPr>
                <w:szCs w:val="26"/>
              </w:rPr>
            </w:pPr>
            <w:r w:rsidRPr="009A20CA">
              <w:rPr>
                <w:szCs w:val="26"/>
              </w:rPr>
              <w:t>10</w:t>
            </w:r>
          </w:p>
        </w:tc>
        <w:tc>
          <w:tcPr>
            <w:tcW w:w="1642" w:type="dxa"/>
          </w:tcPr>
          <w:p w14:paraId="2959C870" w14:textId="77777777" w:rsidR="0041441D" w:rsidRPr="009A20CA" w:rsidRDefault="0041441D" w:rsidP="007773C3">
            <w:pPr>
              <w:spacing w:after="120"/>
              <w:jc w:val="both"/>
              <w:rPr>
                <w:szCs w:val="26"/>
              </w:rPr>
            </w:pPr>
            <w:r w:rsidRPr="009A20CA">
              <w:rPr>
                <w:szCs w:val="26"/>
              </w:rPr>
              <w:t>Phiên bản</w:t>
            </w:r>
          </w:p>
        </w:tc>
        <w:tc>
          <w:tcPr>
            <w:tcW w:w="1060" w:type="dxa"/>
          </w:tcPr>
          <w:p w14:paraId="746B31CC" w14:textId="77777777" w:rsidR="0041441D" w:rsidRPr="009A20CA" w:rsidRDefault="0041441D" w:rsidP="007773C3">
            <w:pPr>
              <w:keepNext/>
              <w:spacing w:after="120"/>
              <w:jc w:val="both"/>
              <w:rPr>
                <w:szCs w:val="26"/>
              </w:rPr>
            </w:pPr>
          </w:p>
        </w:tc>
      </w:tr>
      <w:tr w:rsidR="0041441D" w:rsidRPr="009A20CA" w14:paraId="09E1A240" w14:textId="77777777" w:rsidTr="007773C3">
        <w:tc>
          <w:tcPr>
            <w:tcW w:w="632" w:type="dxa"/>
          </w:tcPr>
          <w:p w14:paraId="0B0C3BF4" w14:textId="77777777" w:rsidR="0041441D" w:rsidRPr="009A20CA" w:rsidRDefault="0041441D" w:rsidP="007773C3">
            <w:pPr>
              <w:spacing w:after="120"/>
              <w:jc w:val="both"/>
              <w:rPr>
                <w:szCs w:val="26"/>
              </w:rPr>
            </w:pPr>
            <w:r w:rsidRPr="009A20CA">
              <w:rPr>
                <w:szCs w:val="26"/>
              </w:rPr>
              <w:t>6</w:t>
            </w:r>
          </w:p>
        </w:tc>
        <w:tc>
          <w:tcPr>
            <w:tcW w:w="2674" w:type="dxa"/>
          </w:tcPr>
          <w:p w14:paraId="6F64C552" w14:textId="77777777" w:rsidR="0041441D" w:rsidRPr="009A20CA" w:rsidRDefault="0041441D" w:rsidP="007773C3">
            <w:pPr>
              <w:spacing w:after="120"/>
              <w:jc w:val="both"/>
              <w:rPr>
                <w:szCs w:val="26"/>
              </w:rPr>
            </w:pPr>
            <w:r w:rsidRPr="009A20CA">
              <w:rPr>
                <w:szCs w:val="26"/>
              </w:rPr>
              <w:t>CREATE_DATE</w:t>
            </w:r>
          </w:p>
        </w:tc>
        <w:tc>
          <w:tcPr>
            <w:tcW w:w="1606" w:type="dxa"/>
          </w:tcPr>
          <w:p w14:paraId="07F2D826" w14:textId="77777777" w:rsidR="0041441D" w:rsidRPr="009A20CA" w:rsidRDefault="0041441D" w:rsidP="007773C3">
            <w:pPr>
              <w:spacing w:after="120"/>
              <w:jc w:val="both"/>
              <w:rPr>
                <w:szCs w:val="26"/>
              </w:rPr>
            </w:pPr>
            <w:r w:rsidRPr="009A20CA">
              <w:rPr>
                <w:szCs w:val="26"/>
              </w:rPr>
              <w:t>DATETIME</w:t>
            </w:r>
          </w:p>
        </w:tc>
        <w:tc>
          <w:tcPr>
            <w:tcW w:w="1026" w:type="dxa"/>
          </w:tcPr>
          <w:p w14:paraId="0A5AD8F0" w14:textId="77777777" w:rsidR="0041441D" w:rsidRPr="009A20CA" w:rsidRDefault="0041441D" w:rsidP="007773C3">
            <w:pPr>
              <w:spacing w:after="120"/>
              <w:jc w:val="both"/>
              <w:rPr>
                <w:szCs w:val="26"/>
              </w:rPr>
            </w:pPr>
            <w:r w:rsidRPr="009A20CA">
              <w:rPr>
                <w:szCs w:val="26"/>
              </w:rPr>
              <w:t>45</w:t>
            </w:r>
          </w:p>
        </w:tc>
        <w:tc>
          <w:tcPr>
            <w:tcW w:w="1642" w:type="dxa"/>
          </w:tcPr>
          <w:p w14:paraId="5A412C54" w14:textId="1F796CBD" w:rsidR="0041441D" w:rsidRPr="009A20CA" w:rsidRDefault="0041441D" w:rsidP="007773C3">
            <w:pPr>
              <w:spacing w:after="120"/>
              <w:jc w:val="both"/>
              <w:rPr>
                <w:szCs w:val="26"/>
              </w:rPr>
            </w:pPr>
            <w:r>
              <w:rPr>
                <w:szCs w:val="26"/>
              </w:rPr>
              <w:t>Ngày cập nhập</w:t>
            </w:r>
          </w:p>
        </w:tc>
        <w:tc>
          <w:tcPr>
            <w:tcW w:w="1060" w:type="dxa"/>
          </w:tcPr>
          <w:p w14:paraId="114E74C0" w14:textId="77777777" w:rsidR="0041441D" w:rsidRPr="009A20CA" w:rsidRDefault="0041441D" w:rsidP="007773C3">
            <w:pPr>
              <w:keepNext/>
              <w:spacing w:after="120"/>
              <w:jc w:val="both"/>
              <w:rPr>
                <w:szCs w:val="26"/>
              </w:rPr>
            </w:pPr>
          </w:p>
        </w:tc>
      </w:tr>
      <w:tr w:rsidR="0041441D" w:rsidRPr="009A20CA" w14:paraId="46A3F51B" w14:textId="77777777" w:rsidTr="007773C3">
        <w:tc>
          <w:tcPr>
            <w:tcW w:w="632" w:type="dxa"/>
          </w:tcPr>
          <w:p w14:paraId="301A2314" w14:textId="77777777" w:rsidR="0041441D" w:rsidRPr="009A20CA" w:rsidRDefault="0041441D" w:rsidP="007773C3">
            <w:pPr>
              <w:spacing w:after="120"/>
              <w:jc w:val="both"/>
              <w:rPr>
                <w:szCs w:val="26"/>
              </w:rPr>
            </w:pPr>
            <w:r w:rsidRPr="009A20CA">
              <w:rPr>
                <w:szCs w:val="26"/>
              </w:rPr>
              <w:t>7</w:t>
            </w:r>
          </w:p>
        </w:tc>
        <w:tc>
          <w:tcPr>
            <w:tcW w:w="2674" w:type="dxa"/>
          </w:tcPr>
          <w:p w14:paraId="75C08816" w14:textId="77777777" w:rsidR="0041441D" w:rsidRPr="009A20CA" w:rsidRDefault="0041441D" w:rsidP="007773C3">
            <w:pPr>
              <w:spacing w:after="120"/>
              <w:jc w:val="both"/>
              <w:rPr>
                <w:szCs w:val="26"/>
              </w:rPr>
            </w:pPr>
            <w:r w:rsidRPr="009A20CA">
              <w:rPr>
                <w:szCs w:val="26"/>
              </w:rPr>
              <w:t>STATUS</w:t>
            </w:r>
          </w:p>
        </w:tc>
        <w:tc>
          <w:tcPr>
            <w:tcW w:w="1606" w:type="dxa"/>
          </w:tcPr>
          <w:p w14:paraId="76319B51" w14:textId="77777777" w:rsidR="0041441D" w:rsidRPr="009A20CA" w:rsidRDefault="0041441D" w:rsidP="007773C3">
            <w:pPr>
              <w:spacing w:after="120"/>
              <w:jc w:val="both"/>
              <w:rPr>
                <w:szCs w:val="26"/>
              </w:rPr>
            </w:pPr>
            <w:r w:rsidRPr="009A20CA">
              <w:rPr>
                <w:szCs w:val="26"/>
              </w:rPr>
              <w:t>INT</w:t>
            </w:r>
          </w:p>
        </w:tc>
        <w:tc>
          <w:tcPr>
            <w:tcW w:w="1026" w:type="dxa"/>
          </w:tcPr>
          <w:p w14:paraId="68205ED8" w14:textId="77777777" w:rsidR="0041441D" w:rsidRPr="009A20CA" w:rsidRDefault="0041441D" w:rsidP="007773C3">
            <w:pPr>
              <w:spacing w:after="120"/>
              <w:jc w:val="both"/>
              <w:rPr>
                <w:szCs w:val="26"/>
              </w:rPr>
            </w:pPr>
          </w:p>
        </w:tc>
        <w:tc>
          <w:tcPr>
            <w:tcW w:w="1642" w:type="dxa"/>
          </w:tcPr>
          <w:p w14:paraId="3CE37E61" w14:textId="77777777" w:rsidR="0041441D" w:rsidRPr="009A20CA" w:rsidRDefault="0041441D" w:rsidP="007773C3">
            <w:pPr>
              <w:spacing w:after="120"/>
              <w:jc w:val="both"/>
              <w:rPr>
                <w:szCs w:val="26"/>
              </w:rPr>
            </w:pPr>
            <w:r w:rsidRPr="009A20CA">
              <w:rPr>
                <w:szCs w:val="26"/>
              </w:rPr>
              <w:t>Trạng thái</w:t>
            </w:r>
          </w:p>
        </w:tc>
        <w:tc>
          <w:tcPr>
            <w:tcW w:w="1060" w:type="dxa"/>
          </w:tcPr>
          <w:p w14:paraId="7E741704" w14:textId="77777777" w:rsidR="0041441D" w:rsidRPr="009A20CA" w:rsidRDefault="0041441D" w:rsidP="007773C3">
            <w:pPr>
              <w:keepNext/>
              <w:spacing w:after="120"/>
              <w:jc w:val="both"/>
              <w:rPr>
                <w:szCs w:val="26"/>
              </w:rPr>
            </w:pPr>
          </w:p>
        </w:tc>
      </w:tr>
      <w:tr w:rsidR="0041441D" w:rsidRPr="009A20CA" w14:paraId="3755E4E2" w14:textId="77777777" w:rsidTr="007773C3">
        <w:tc>
          <w:tcPr>
            <w:tcW w:w="632" w:type="dxa"/>
          </w:tcPr>
          <w:p w14:paraId="1AFEE201" w14:textId="77777777" w:rsidR="0041441D" w:rsidRPr="009A20CA" w:rsidRDefault="0041441D" w:rsidP="007773C3">
            <w:pPr>
              <w:spacing w:after="120"/>
              <w:jc w:val="both"/>
              <w:rPr>
                <w:szCs w:val="26"/>
              </w:rPr>
            </w:pPr>
            <w:r w:rsidRPr="009A20CA">
              <w:rPr>
                <w:szCs w:val="26"/>
              </w:rPr>
              <w:t>8</w:t>
            </w:r>
          </w:p>
        </w:tc>
        <w:tc>
          <w:tcPr>
            <w:tcW w:w="2674" w:type="dxa"/>
          </w:tcPr>
          <w:p w14:paraId="3F3107FF" w14:textId="77777777" w:rsidR="0041441D" w:rsidRPr="009A20CA" w:rsidRDefault="0041441D" w:rsidP="007773C3">
            <w:pPr>
              <w:spacing w:after="120"/>
              <w:jc w:val="both"/>
              <w:rPr>
                <w:szCs w:val="26"/>
              </w:rPr>
            </w:pPr>
            <w:r w:rsidRPr="009A20CA">
              <w:rPr>
                <w:szCs w:val="26"/>
              </w:rPr>
              <w:t>NAME</w:t>
            </w:r>
          </w:p>
        </w:tc>
        <w:tc>
          <w:tcPr>
            <w:tcW w:w="1606" w:type="dxa"/>
          </w:tcPr>
          <w:p w14:paraId="570C8DFD" w14:textId="77777777" w:rsidR="0041441D" w:rsidRPr="009A20CA" w:rsidRDefault="0041441D" w:rsidP="007773C3">
            <w:pPr>
              <w:spacing w:after="120"/>
              <w:jc w:val="both"/>
              <w:rPr>
                <w:szCs w:val="26"/>
              </w:rPr>
            </w:pPr>
            <w:r w:rsidRPr="009A20CA">
              <w:rPr>
                <w:szCs w:val="26"/>
              </w:rPr>
              <w:t>VARCHAR</w:t>
            </w:r>
          </w:p>
        </w:tc>
        <w:tc>
          <w:tcPr>
            <w:tcW w:w="1026" w:type="dxa"/>
          </w:tcPr>
          <w:p w14:paraId="17B00046" w14:textId="77777777" w:rsidR="0041441D" w:rsidRPr="009A20CA" w:rsidRDefault="0041441D" w:rsidP="007773C3">
            <w:pPr>
              <w:spacing w:after="120"/>
              <w:jc w:val="both"/>
              <w:rPr>
                <w:szCs w:val="26"/>
              </w:rPr>
            </w:pPr>
            <w:r w:rsidRPr="009A20CA">
              <w:rPr>
                <w:szCs w:val="26"/>
              </w:rPr>
              <w:t>255</w:t>
            </w:r>
          </w:p>
        </w:tc>
        <w:tc>
          <w:tcPr>
            <w:tcW w:w="1642" w:type="dxa"/>
          </w:tcPr>
          <w:p w14:paraId="56073D58" w14:textId="77777777" w:rsidR="0041441D" w:rsidRPr="009A20CA" w:rsidRDefault="0041441D" w:rsidP="007773C3">
            <w:pPr>
              <w:spacing w:after="120"/>
              <w:jc w:val="both"/>
              <w:rPr>
                <w:szCs w:val="26"/>
              </w:rPr>
            </w:pPr>
            <w:r w:rsidRPr="009A20CA">
              <w:rPr>
                <w:szCs w:val="26"/>
              </w:rPr>
              <w:t>Tên phòng</w:t>
            </w:r>
          </w:p>
        </w:tc>
        <w:tc>
          <w:tcPr>
            <w:tcW w:w="1060" w:type="dxa"/>
          </w:tcPr>
          <w:p w14:paraId="6EC9307C" w14:textId="77777777" w:rsidR="0041441D" w:rsidRPr="009A20CA" w:rsidRDefault="0041441D" w:rsidP="007773C3">
            <w:pPr>
              <w:keepNext/>
              <w:spacing w:after="120"/>
              <w:jc w:val="both"/>
              <w:rPr>
                <w:szCs w:val="26"/>
              </w:rPr>
            </w:pPr>
          </w:p>
        </w:tc>
      </w:tr>
      <w:tr w:rsidR="0041441D" w:rsidRPr="009A20CA" w14:paraId="2D7FFBC5" w14:textId="77777777" w:rsidTr="007773C3">
        <w:tc>
          <w:tcPr>
            <w:tcW w:w="632" w:type="dxa"/>
          </w:tcPr>
          <w:p w14:paraId="753A71DD" w14:textId="77777777" w:rsidR="0041441D" w:rsidRPr="009A20CA" w:rsidRDefault="0041441D" w:rsidP="007773C3">
            <w:pPr>
              <w:spacing w:after="120"/>
              <w:jc w:val="both"/>
              <w:rPr>
                <w:szCs w:val="26"/>
              </w:rPr>
            </w:pPr>
            <w:r w:rsidRPr="009A20CA">
              <w:rPr>
                <w:szCs w:val="26"/>
              </w:rPr>
              <w:t>9</w:t>
            </w:r>
          </w:p>
        </w:tc>
        <w:tc>
          <w:tcPr>
            <w:tcW w:w="2674" w:type="dxa"/>
          </w:tcPr>
          <w:p w14:paraId="5E2F1B3A" w14:textId="77777777" w:rsidR="0041441D" w:rsidRPr="009A20CA" w:rsidRDefault="0041441D" w:rsidP="007773C3">
            <w:pPr>
              <w:spacing w:after="120"/>
              <w:jc w:val="both"/>
              <w:rPr>
                <w:szCs w:val="26"/>
              </w:rPr>
            </w:pPr>
            <w:r w:rsidRPr="009A20CA">
              <w:rPr>
                <w:szCs w:val="26"/>
              </w:rPr>
              <w:t>NOTE</w:t>
            </w:r>
          </w:p>
        </w:tc>
        <w:tc>
          <w:tcPr>
            <w:tcW w:w="1606" w:type="dxa"/>
          </w:tcPr>
          <w:p w14:paraId="5034684B" w14:textId="77777777" w:rsidR="0041441D" w:rsidRPr="009A20CA" w:rsidRDefault="0041441D" w:rsidP="007773C3">
            <w:pPr>
              <w:spacing w:after="120"/>
              <w:jc w:val="both"/>
              <w:rPr>
                <w:szCs w:val="26"/>
              </w:rPr>
            </w:pPr>
            <w:r w:rsidRPr="009A20CA">
              <w:rPr>
                <w:szCs w:val="26"/>
              </w:rPr>
              <w:t>VARCHAR</w:t>
            </w:r>
          </w:p>
        </w:tc>
        <w:tc>
          <w:tcPr>
            <w:tcW w:w="1026" w:type="dxa"/>
          </w:tcPr>
          <w:p w14:paraId="0591F87D" w14:textId="77777777" w:rsidR="0041441D" w:rsidRPr="009A20CA" w:rsidRDefault="0041441D" w:rsidP="007773C3">
            <w:pPr>
              <w:spacing w:after="120"/>
              <w:jc w:val="both"/>
              <w:rPr>
                <w:szCs w:val="26"/>
              </w:rPr>
            </w:pPr>
            <w:r w:rsidRPr="009A20CA">
              <w:rPr>
                <w:szCs w:val="26"/>
              </w:rPr>
              <w:t>255</w:t>
            </w:r>
          </w:p>
        </w:tc>
        <w:tc>
          <w:tcPr>
            <w:tcW w:w="1642" w:type="dxa"/>
          </w:tcPr>
          <w:p w14:paraId="4BF694D2" w14:textId="77777777" w:rsidR="0041441D" w:rsidRPr="009A20CA" w:rsidRDefault="0041441D" w:rsidP="007773C3">
            <w:pPr>
              <w:spacing w:after="120"/>
              <w:jc w:val="both"/>
              <w:rPr>
                <w:szCs w:val="26"/>
              </w:rPr>
            </w:pPr>
            <w:r w:rsidRPr="009A20CA">
              <w:rPr>
                <w:szCs w:val="26"/>
              </w:rPr>
              <w:t>Ghi chú</w:t>
            </w:r>
          </w:p>
        </w:tc>
        <w:tc>
          <w:tcPr>
            <w:tcW w:w="1060" w:type="dxa"/>
          </w:tcPr>
          <w:p w14:paraId="4DB82C15" w14:textId="77777777" w:rsidR="0041441D" w:rsidRPr="009A20CA" w:rsidRDefault="0041441D" w:rsidP="007773C3">
            <w:pPr>
              <w:keepNext/>
              <w:spacing w:after="120"/>
              <w:jc w:val="both"/>
              <w:rPr>
                <w:szCs w:val="26"/>
              </w:rPr>
            </w:pPr>
          </w:p>
        </w:tc>
      </w:tr>
    </w:tbl>
    <w:p w14:paraId="25305499" w14:textId="475B26AC" w:rsidR="00EB699A" w:rsidRPr="00EB699A" w:rsidRDefault="00EB699A" w:rsidP="00EB699A"/>
    <w:p w14:paraId="1D1A53F7" w14:textId="71F26805" w:rsidR="00337D3C" w:rsidRPr="00EB699A" w:rsidRDefault="00EB699A" w:rsidP="00EB699A">
      <w:r w:rsidRPr="00EB699A">
        <w:t>Bảng position</w:t>
      </w:r>
    </w:p>
    <w:p w14:paraId="1BD20A1B" w14:textId="49D56CB4" w:rsidR="00337D3C" w:rsidRPr="00EB699A" w:rsidRDefault="00EB699A" w:rsidP="00337D3C">
      <w:pPr>
        <w:pStyle w:val="0BANG"/>
      </w:pPr>
      <w:bookmarkStart w:id="253" w:name="_Toc58880826"/>
      <w:bookmarkStart w:id="254" w:name="_Toc59285394"/>
      <w:bookmarkStart w:id="255" w:name="_Toc59339815"/>
      <w:r w:rsidRPr="00EB699A">
        <w:t>Bảng 2</w:t>
      </w:r>
      <w:r w:rsidR="00C261FD">
        <w:t>.18</w:t>
      </w:r>
      <w:r w:rsidRPr="00EB699A">
        <w:t xml:space="preserve"> Chi tiết bảng chức vụ</w:t>
      </w:r>
      <w:bookmarkEnd w:id="253"/>
      <w:bookmarkEnd w:id="254"/>
      <w:bookmarkEnd w:id="255"/>
      <w:r w:rsidR="00337D3C">
        <w:t xml:space="preserve"> </w:t>
      </w:r>
    </w:p>
    <w:tbl>
      <w:tblPr>
        <w:tblStyle w:val="TableGrid"/>
        <w:tblW w:w="0" w:type="auto"/>
        <w:jc w:val="center"/>
        <w:tblLook w:val="04A0" w:firstRow="1" w:lastRow="0" w:firstColumn="1" w:lastColumn="0" w:noHBand="0" w:noVBand="1"/>
      </w:tblPr>
      <w:tblGrid>
        <w:gridCol w:w="708"/>
        <w:gridCol w:w="3091"/>
        <w:gridCol w:w="1582"/>
        <w:gridCol w:w="965"/>
        <w:gridCol w:w="1359"/>
        <w:gridCol w:w="1073"/>
      </w:tblGrid>
      <w:tr w:rsidR="00337D3C" w:rsidRPr="009A20CA" w14:paraId="17782849" w14:textId="77777777" w:rsidTr="00683215">
        <w:trPr>
          <w:jc w:val="center"/>
        </w:trPr>
        <w:tc>
          <w:tcPr>
            <w:tcW w:w="708" w:type="dxa"/>
            <w:vAlign w:val="center"/>
          </w:tcPr>
          <w:p w14:paraId="63DA6900" w14:textId="77777777" w:rsidR="00337D3C" w:rsidRPr="009A20CA" w:rsidRDefault="00337D3C" w:rsidP="007367F2">
            <w:pPr>
              <w:spacing w:after="120"/>
              <w:jc w:val="center"/>
              <w:rPr>
                <w:b/>
                <w:szCs w:val="26"/>
              </w:rPr>
            </w:pPr>
            <w:r w:rsidRPr="009A20CA">
              <w:rPr>
                <w:b/>
                <w:szCs w:val="26"/>
              </w:rPr>
              <w:t>STT</w:t>
            </w:r>
          </w:p>
        </w:tc>
        <w:tc>
          <w:tcPr>
            <w:tcW w:w="3091" w:type="dxa"/>
            <w:vAlign w:val="center"/>
          </w:tcPr>
          <w:p w14:paraId="4CFB11DF" w14:textId="77777777" w:rsidR="00337D3C" w:rsidRPr="009A20CA" w:rsidRDefault="00337D3C" w:rsidP="007367F2">
            <w:pPr>
              <w:spacing w:after="120"/>
              <w:jc w:val="center"/>
              <w:rPr>
                <w:b/>
                <w:szCs w:val="26"/>
              </w:rPr>
            </w:pPr>
            <w:r w:rsidRPr="009A20CA">
              <w:rPr>
                <w:b/>
                <w:szCs w:val="26"/>
              </w:rPr>
              <w:t>Tên trường</w:t>
            </w:r>
          </w:p>
        </w:tc>
        <w:tc>
          <w:tcPr>
            <w:tcW w:w="1582" w:type="dxa"/>
            <w:vAlign w:val="center"/>
          </w:tcPr>
          <w:p w14:paraId="56E96EED" w14:textId="77777777" w:rsidR="00337D3C" w:rsidRPr="009A20CA" w:rsidRDefault="00337D3C" w:rsidP="007367F2">
            <w:pPr>
              <w:spacing w:after="120"/>
              <w:jc w:val="center"/>
              <w:rPr>
                <w:b/>
                <w:szCs w:val="26"/>
              </w:rPr>
            </w:pPr>
            <w:r w:rsidRPr="009A20CA">
              <w:rPr>
                <w:b/>
                <w:szCs w:val="26"/>
              </w:rPr>
              <w:t>Kiểu dữ liệu</w:t>
            </w:r>
          </w:p>
        </w:tc>
        <w:tc>
          <w:tcPr>
            <w:tcW w:w="965" w:type="dxa"/>
            <w:vAlign w:val="center"/>
          </w:tcPr>
          <w:p w14:paraId="54516EE9" w14:textId="77777777" w:rsidR="00337D3C" w:rsidRPr="009A20CA" w:rsidRDefault="00337D3C" w:rsidP="007367F2">
            <w:pPr>
              <w:spacing w:after="120"/>
              <w:jc w:val="center"/>
              <w:rPr>
                <w:b/>
                <w:szCs w:val="26"/>
              </w:rPr>
            </w:pPr>
            <w:r w:rsidRPr="009A20CA">
              <w:rPr>
                <w:b/>
                <w:szCs w:val="26"/>
              </w:rPr>
              <w:t>Kích thước</w:t>
            </w:r>
          </w:p>
        </w:tc>
        <w:tc>
          <w:tcPr>
            <w:tcW w:w="1359" w:type="dxa"/>
            <w:vAlign w:val="center"/>
          </w:tcPr>
          <w:p w14:paraId="5318C14D" w14:textId="77777777" w:rsidR="00337D3C" w:rsidRPr="009A20CA" w:rsidRDefault="00337D3C" w:rsidP="007367F2">
            <w:pPr>
              <w:spacing w:after="120"/>
              <w:jc w:val="center"/>
              <w:rPr>
                <w:b/>
                <w:szCs w:val="26"/>
              </w:rPr>
            </w:pPr>
            <w:r w:rsidRPr="009A20CA">
              <w:rPr>
                <w:b/>
                <w:szCs w:val="26"/>
              </w:rPr>
              <w:t>Diễn giải</w:t>
            </w:r>
          </w:p>
        </w:tc>
        <w:tc>
          <w:tcPr>
            <w:tcW w:w="1073" w:type="dxa"/>
            <w:vAlign w:val="center"/>
          </w:tcPr>
          <w:p w14:paraId="77BC8CF2" w14:textId="77777777" w:rsidR="00337D3C" w:rsidRPr="009A20CA" w:rsidRDefault="00337D3C" w:rsidP="007367F2">
            <w:pPr>
              <w:spacing w:after="120"/>
              <w:jc w:val="center"/>
              <w:rPr>
                <w:b/>
                <w:szCs w:val="26"/>
              </w:rPr>
            </w:pPr>
            <w:r w:rsidRPr="009A20CA">
              <w:rPr>
                <w:b/>
                <w:szCs w:val="26"/>
              </w:rPr>
              <w:t>Ghi chú</w:t>
            </w:r>
          </w:p>
        </w:tc>
      </w:tr>
      <w:tr w:rsidR="00337D3C" w:rsidRPr="009A20CA" w14:paraId="2A351B78" w14:textId="77777777" w:rsidTr="00683215">
        <w:trPr>
          <w:jc w:val="center"/>
        </w:trPr>
        <w:tc>
          <w:tcPr>
            <w:tcW w:w="708" w:type="dxa"/>
          </w:tcPr>
          <w:p w14:paraId="77AE4278" w14:textId="77777777" w:rsidR="00337D3C" w:rsidRPr="009A20CA" w:rsidRDefault="00337D3C" w:rsidP="007773C3">
            <w:pPr>
              <w:spacing w:after="120"/>
              <w:jc w:val="both"/>
              <w:rPr>
                <w:szCs w:val="26"/>
              </w:rPr>
            </w:pPr>
            <w:r w:rsidRPr="009A20CA">
              <w:rPr>
                <w:szCs w:val="26"/>
              </w:rPr>
              <w:t>1</w:t>
            </w:r>
          </w:p>
        </w:tc>
        <w:tc>
          <w:tcPr>
            <w:tcW w:w="3091" w:type="dxa"/>
          </w:tcPr>
          <w:p w14:paraId="73390082" w14:textId="77777777" w:rsidR="00337D3C" w:rsidRPr="009A20CA" w:rsidRDefault="00337D3C" w:rsidP="007773C3">
            <w:pPr>
              <w:spacing w:after="120"/>
              <w:jc w:val="both"/>
              <w:rPr>
                <w:szCs w:val="26"/>
              </w:rPr>
            </w:pPr>
            <w:r w:rsidRPr="009A20CA">
              <w:rPr>
                <w:szCs w:val="26"/>
              </w:rPr>
              <w:t>ID</w:t>
            </w:r>
          </w:p>
        </w:tc>
        <w:tc>
          <w:tcPr>
            <w:tcW w:w="1582" w:type="dxa"/>
          </w:tcPr>
          <w:p w14:paraId="6CD5726F" w14:textId="77777777" w:rsidR="00337D3C" w:rsidRPr="009A20CA" w:rsidRDefault="00337D3C" w:rsidP="007773C3">
            <w:pPr>
              <w:spacing w:after="120"/>
              <w:jc w:val="both"/>
              <w:rPr>
                <w:szCs w:val="26"/>
              </w:rPr>
            </w:pPr>
            <w:r w:rsidRPr="009A20CA">
              <w:rPr>
                <w:szCs w:val="26"/>
              </w:rPr>
              <w:t>LONG</w:t>
            </w:r>
          </w:p>
        </w:tc>
        <w:tc>
          <w:tcPr>
            <w:tcW w:w="965" w:type="dxa"/>
          </w:tcPr>
          <w:p w14:paraId="53940C3A" w14:textId="77777777" w:rsidR="00337D3C" w:rsidRPr="009A20CA" w:rsidRDefault="00337D3C" w:rsidP="007773C3">
            <w:pPr>
              <w:spacing w:after="120"/>
              <w:jc w:val="both"/>
              <w:rPr>
                <w:szCs w:val="26"/>
              </w:rPr>
            </w:pPr>
            <w:r w:rsidRPr="009A20CA">
              <w:rPr>
                <w:szCs w:val="26"/>
              </w:rPr>
              <w:t>20</w:t>
            </w:r>
          </w:p>
        </w:tc>
        <w:tc>
          <w:tcPr>
            <w:tcW w:w="1359" w:type="dxa"/>
          </w:tcPr>
          <w:p w14:paraId="71A5E94E" w14:textId="77777777" w:rsidR="00337D3C" w:rsidRPr="009A20CA" w:rsidRDefault="00337D3C" w:rsidP="007773C3">
            <w:pPr>
              <w:spacing w:after="120"/>
              <w:jc w:val="both"/>
              <w:rPr>
                <w:szCs w:val="26"/>
              </w:rPr>
            </w:pPr>
            <w:r w:rsidRPr="009A20CA">
              <w:rPr>
                <w:szCs w:val="26"/>
              </w:rPr>
              <w:t>id</w:t>
            </w:r>
          </w:p>
        </w:tc>
        <w:tc>
          <w:tcPr>
            <w:tcW w:w="1073" w:type="dxa"/>
          </w:tcPr>
          <w:p w14:paraId="04F4462F" w14:textId="77777777" w:rsidR="00337D3C" w:rsidRPr="009A20CA" w:rsidRDefault="00337D3C" w:rsidP="007773C3">
            <w:pPr>
              <w:spacing w:after="120"/>
              <w:jc w:val="both"/>
              <w:rPr>
                <w:szCs w:val="26"/>
              </w:rPr>
            </w:pPr>
            <w:r w:rsidRPr="009A20CA">
              <w:rPr>
                <w:szCs w:val="26"/>
              </w:rPr>
              <w:t>Khóa chính</w:t>
            </w:r>
          </w:p>
        </w:tc>
      </w:tr>
      <w:tr w:rsidR="00337D3C" w:rsidRPr="009A20CA" w14:paraId="790751EF" w14:textId="77777777" w:rsidTr="00683215">
        <w:trPr>
          <w:jc w:val="center"/>
        </w:trPr>
        <w:tc>
          <w:tcPr>
            <w:tcW w:w="708" w:type="dxa"/>
          </w:tcPr>
          <w:p w14:paraId="526B8C61" w14:textId="77777777" w:rsidR="00337D3C" w:rsidRPr="009A20CA" w:rsidRDefault="00337D3C" w:rsidP="007773C3">
            <w:pPr>
              <w:spacing w:after="120"/>
              <w:jc w:val="both"/>
              <w:rPr>
                <w:szCs w:val="26"/>
              </w:rPr>
            </w:pPr>
            <w:r w:rsidRPr="009A20CA">
              <w:rPr>
                <w:szCs w:val="26"/>
              </w:rPr>
              <w:t>2</w:t>
            </w:r>
          </w:p>
        </w:tc>
        <w:tc>
          <w:tcPr>
            <w:tcW w:w="3091" w:type="dxa"/>
          </w:tcPr>
          <w:p w14:paraId="02F55184" w14:textId="77777777" w:rsidR="00337D3C" w:rsidRPr="009A20CA" w:rsidRDefault="00337D3C" w:rsidP="007773C3">
            <w:pPr>
              <w:spacing w:after="120"/>
              <w:jc w:val="both"/>
              <w:rPr>
                <w:szCs w:val="26"/>
              </w:rPr>
            </w:pPr>
            <w:r w:rsidRPr="009A20CA">
              <w:rPr>
                <w:szCs w:val="26"/>
              </w:rPr>
              <w:t>CREATEA_DATE</w:t>
            </w:r>
          </w:p>
        </w:tc>
        <w:tc>
          <w:tcPr>
            <w:tcW w:w="1582" w:type="dxa"/>
          </w:tcPr>
          <w:p w14:paraId="1844D420" w14:textId="77777777" w:rsidR="00337D3C" w:rsidRPr="009A20CA" w:rsidRDefault="00337D3C" w:rsidP="007773C3">
            <w:pPr>
              <w:spacing w:after="120"/>
              <w:jc w:val="both"/>
              <w:rPr>
                <w:szCs w:val="26"/>
              </w:rPr>
            </w:pPr>
            <w:r w:rsidRPr="009A20CA">
              <w:rPr>
                <w:szCs w:val="26"/>
              </w:rPr>
              <w:t>DATETIME</w:t>
            </w:r>
          </w:p>
        </w:tc>
        <w:tc>
          <w:tcPr>
            <w:tcW w:w="965" w:type="dxa"/>
          </w:tcPr>
          <w:p w14:paraId="238A98AF" w14:textId="77777777" w:rsidR="00337D3C" w:rsidRPr="009A20CA" w:rsidRDefault="00337D3C" w:rsidP="007773C3">
            <w:pPr>
              <w:spacing w:after="120"/>
              <w:jc w:val="both"/>
              <w:rPr>
                <w:szCs w:val="26"/>
              </w:rPr>
            </w:pPr>
          </w:p>
        </w:tc>
        <w:tc>
          <w:tcPr>
            <w:tcW w:w="1359" w:type="dxa"/>
          </w:tcPr>
          <w:p w14:paraId="17103FE1" w14:textId="77777777" w:rsidR="00337D3C" w:rsidRPr="009A20CA" w:rsidRDefault="00337D3C" w:rsidP="007773C3">
            <w:pPr>
              <w:spacing w:after="120"/>
              <w:jc w:val="both"/>
              <w:rPr>
                <w:szCs w:val="26"/>
              </w:rPr>
            </w:pPr>
            <w:r w:rsidRPr="009A20CA">
              <w:rPr>
                <w:szCs w:val="26"/>
              </w:rPr>
              <w:t>Ngày tạo</w:t>
            </w:r>
          </w:p>
        </w:tc>
        <w:tc>
          <w:tcPr>
            <w:tcW w:w="1073" w:type="dxa"/>
          </w:tcPr>
          <w:p w14:paraId="656F4718" w14:textId="77777777" w:rsidR="00337D3C" w:rsidRPr="009A20CA" w:rsidRDefault="00337D3C" w:rsidP="007773C3">
            <w:pPr>
              <w:spacing w:after="120"/>
              <w:jc w:val="both"/>
              <w:rPr>
                <w:szCs w:val="26"/>
              </w:rPr>
            </w:pPr>
          </w:p>
        </w:tc>
      </w:tr>
      <w:tr w:rsidR="00337D3C" w:rsidRPr="009A20CA" w14:paraId="037B9C0A" w14:textId="77777777" w:rsidTr="00683215">
        <w:trPr>
          <w:jc w:val="center"/>
        </w:trPr>
        <w:tc>
          <w:tcPr>
            <w:tcW w:w="708" w:type="dxa"/>
          </w:tcPr>
          <w:p w14:paraId="28DF4572" w14:textId="77777777" w:rsidR="00337D3C" w:rsidRPr="009A20CA" w:rsidRDefault="00337D3C" w:rsidP="007773C3">
            <w:pPr>
              <w:spacing w:after="120"/>
              <w:jc w:val="both"/>
              <w:rPr>
                <w:szCs w:val="26"/>
              </w:rPr>
            </w:pPr>
            <w:r w:rsidRPr="009A20CA">
              <w:rPr>
                <w:szCs w:val="26"/>
              </w:rPr>
              <w:t>3</w:t>
            </w:r>
          </w:p>
        </w:tc>
        <w:tc>
          <w:tcPr>
            <w:tcW w:w="3091" w:type="dxa"/>
          </w:tcPr>
          <w:p w14:paraId="1877F790" w14:textId="77777777" w:rsidR="00337D3C" w:rsidRPr="009A20CA" w:rsidRDefault="00337D3C" w:rsidP="007773C3">
            <w:pPr>
              <w:spacing w:after="120"/>
              <w:jc w:val="both"/>
              <w:rPr>
                <w:szCs w:val="26"/>
              </w:rPr>
            </w:pPr>
            <w:r w:rsidRPr="009A20CA">
              <w:rPr>
                <w:szCs w:val="26"/>
              </w:rPr>
              <w:t>LAST_MODIFIED_DATE</w:t>
            </w:r>
          </w:p>
        </w:tc>
        <w:tc>
          <w:tcPr>
            <w:tcW w:w="1582" w:type="dxa"/>
          </w:tcPr>
          <w:p w14:paraId="4D611E49" w14:textId="77777777" w:rsidR="00337D3C" w:rsidRPr="009A20CA" w:rsidRDefault="00337D3C" w:rsidP="007773C3">
            <w:pPr>
              <w:spacing w:after="120"/>
              <w:jc w:val="both"/>
              <w:rPr>
                <w:szCs w:val="26"/>
              </w:rPr>
            </w:pPr>
            <w:r w:rsidRPr="009A20CA">
              <w:rPr>
                <w:szCs w:val="26"/>
              </w:rPr>
              <w:t>DATETIME</w:t>
            </w:r>
          </w:p>
        </w:tc>
        <w:tc>
          <w:tcPr>
            <w:tcW w:w="965" w:type="dxa"/>
          </w:tcPr>
          <w:p w14:paraId="21D3C198" w14:textId="77777777" w:rsidR="00337D3C" w:rsidRPr="009A20CA" w:rsidRDefault="00337D3C" w:rsidP="007773C3">
            <w:pPr>
              <w:spacing w:after="120"/>
              <w:jc w:val="both"/>
              <w:rPr>
                <w:szCs w:val="26"/>
              </w:rPr>
            </w:pPr>
          </w:p>
        </w:tc>
        <w:tc>
          <w:tcPr>
            <w:tcW w:w="1359" w:type="dxa"/>
          </w:tcPr>
          <w:p w14:paraId="53B6AD59" w14:textId="77777777" w:rsidR="00337D3C" w:rsidRPr="009A20CA" w:rsidRDefault="00337D3C" w:rsidP="007773C3">
            <w:pPr>
              <w:spacing w:after="120"/>
              <w:rPr>
                <w:szCs w:val="26"/>
              </w:rPr>
            </w:pPr>
            <w:r w:rsidRPr="009A20CA">
              <w:rPr>
                <w:szCs w:val="26"/>
              </w:rPr>
              <w:t>Ngày cập nhập</w:t>
            </w:r>
          </w:p>
        </w:tc>
        <w:tc>
          <w:tcPr>
            <w:tcW w:w="1073" w:type="dxa"/>
          </w:tcPr>
          <w:p w14:paraId="222513F6" w14:textId="77777777" w:rsidR="00337D3C" w:rsidRPr="009A20CA" w:rsidRDefault="00337D3C" w:rsidP="007773C3">
            <w:pPr>
              <w:spacing w:after="120"/>
              <w:jc w:val="both"/>
              <w:rPr>
                <w:szCs w:val="26"/>
              </w:rPr>
            </w:pPr>
          </w:p>
        </w:tc>
      </w:tr>
      <w:tr w:rsidR="00337D3C" w:rsidRPr="009A20CA" w14:paraId="3C2CBFC4" w14:textId="77777777" w:rsidTr="00683215">
        <w:trPr>
          <w:jc w:val="center"/>
        </w:trPr>
        <w:tc>
          <w:tcPr>
            <w:tcW w:w="708" w:type="dxa"/>
          </w:tcPr>
          <w:p w14:paraId="381DCCAD" w14:textId="77777777" w:rsidR="00337D3C" w:rsidRPr="009A20CA" w:rsidRDefault="00337D3C" w:rsidP="007773C3">
            <w:pPr>
              <w:spacing w:after="120"/>
              <w:jc w:val="both"/>
              <w:rPr>
                <w:szCs w:val="26"/>
              </w:rPr>
            </w:pPr>
            <w:r w:rsidRPr="009A20CA">
              <w:rPr>
                <w:szCs w:val="26"/>
              </w:rPr>
              <w:t>4</w:t>
            </w:r>
          </w:p>
        </w:tc>
        <w:tc>
          <w:tcPr>
            <w:tcW w:w="3091" w:type="dxa"/>
          </w:tcPr>
          <w:p w14:paraId="6A41E6A8" w14:textId="77777777" w:rsidR="00337D3C" w:rsidRPr="009A20CA" w:rsidRDefault="00337D3C" w:rsidP="007773C3">
            <w:pPr>
              <w:spacing w:after="120"/>
              <w:jc w:val="both"/>
              <w:rPr>
                <w:szCs w:val="26"/>
              </w:rPr>
            </w:pPr>
            <w:r w:rsidRPr="009A20CA">
              <w:rPr>
                <w:szCs w:val="26"/>
              </w:rPr>
              <w:t>CODE</w:t>
            </w:r>
          </w:p>
        </w:tc>
        <w:tc>
          <w:tcPr>
            <w:tcW w:w="1582" w:type="dxa"/>
          </w:tcPr>
          <w:p w14:paraId="7D3AA4C0" w14:textId="77777777" w:rsidR="00337D3C" w:rsidRPr="009A20CA" w:rsidRDefault="00337D3C" w:rsidP="007773C3">
            <w:pPr>
              <w:spacing w:after="120"/>
              <w:jc w:val="both"/>
              <w:rPr>
                <w:szCs w:val="26"/>
              </w:rPr>
            </w:pPr>
            <w:r w:rsidRPr="009A20CA">
              <w:rPr>
                <w:szCs w:val="26"/>
              </w:rPr>
              <w:t>VARCHAR</w:t>
            </w:r>
          </w:p>
        </w:tc>
        <w:tc>
          <w:tcPr>
            <w:tcW w:w="965" w:type="dxa"/>
          </w:tcPr>
          <w:p w14:paraId="4DCF6544" w14:textId="77777777" w:rsidR="00337D3C" w:rsidRPr="009A20CA" w:rsidRDefault="00337D3C" w:rsidP="007773C3">
            <w:pPr>
              <w:spacing w:after="120"/>
              <w:jc w:val="both"/>
              <w:rPr>
                <w:szCs w:val="26"/>
              </w:rPr>
            </w:pPr>
            <w:r w:rsidRPr="009A20CA">
              <w:rPr>
                <w:szCs w:val="26"/>
              </w:rPr>
              <w:t>10</w:t>
            </w:r>
          </w:p>
        </w:tc>
        <w:tc>
          <w:tcPr>
            <w:tcW w:w="1359" w:type="dxa"/>
          </w:tcPr>
          <w:p w14:paraId="286CC3F0" w14:textId="77777777" w:rsidR="00337D3C" w:rsidRPr="009A20CA" w:rsidRDefault="00337D3C" w:rsidP="007773C3">
            <w:pPr>
              <w:spacing w:after="120"/>
              <w:jc w:val="both"/>
              <w:rPr>
                <w:szCs w:val="26"/>
              </w:rPr>
            </w:pPr>
            <w:r w:rsidRPr="009A20CA">
              <w:rPr>
                <w:szCs w:val="26"/>
              </w:rPr>
              <w:t>Mã phòng</w:t>
            </w:r>
          </w:p>
        </w:tc>
        <w:tc>
          <w:tcPr>
            <w:tcW w:w="1073" w:type="dxa"/>
          </w:tcPr>
          <w:p w14:paraId="6FA586AE" w14:textId="77777777" w:rsidR="00337D3C" w:rsidRPr="009A20CA" w:rsidRDefault="00337D3C" w:rsidP="007773C3">
            <w:pPr>
              <w:keepNext/>
              <w:spacing w:after="120"/>
              <w:jc w:val="both"/>
              <w:rPr>
                <w:szCs w:val="26"/>
              </w:rPr>
            </w:pPr>
          </w:p>
        </w:tc>
      </w:tr>
      <w:tr w:rsidR="00337D3C" w:rsidRPr="009A20CA" w14:paraId="5379C145" w14:textId="77777777" w:rsidTr="00683215">
        <w:trPr>
          <w:jc w:val="center"/>
        </w:trPr>
        <w:tc>
          <w:tcPr>
            <w:tcW w:w="708" w:type="dxa"/>
          </w:tcPr>
          <w:p w14:paraId="1BC5941A" w14:textId="77777777" w:rsidR="00337D3C" w:rsidRPr="009A20CA" w:rsidRDefault="00337D3C" w:rsidP="007773C3">
            <w:pPr>
              <w:spacing w:after="120"/>
              <w:jc w:val="both"/>
              <w:rPr>
                <w:szCs w:val="26"/>
              </w:rPr>
            </w:pPr>
            <w:r w:rsidRPr="009A20CA">
              <w:rPr>
                <w:szCs w:val="26"/>
              </w:rPr>
              <w:t>5</w:t>
            </w:r>
          </w:p>
        </w:tc>
        <w:tc>
          <w:tcPr>
            <w:tcW w:w="3091" w:type="dxa"/>
          </w:tcPr>
          <w:p w14:paraId="05CF7161" w14:textId="77777777" w:rsidR="00337D3C" w:rsidRPr="009A20CA" w:rsidRDefault="00337D3C" w:rsidP="007773C3">
            <w:pPr>
              <w:spacing w:after="120"/>
              <w:jc w:val="both"/>
              <w:rPr>
                <w:szCs w:val="26"/>
              </w:rPr>
            </w:pPr>
            <w:r w:rsidRPr="009A20CA">
              <w:rPr>
                <w:szCs w:val="26"/>
              </w:rPr>
              <w:t>CREATE_BY</w:t>
            </w:r>
          </w:p>
        </w:tc>
        <w:tc>
          <w:tcPr>
            <w:tcW w:w="1582" w:type="dxa"/>
          </w:tcPr>
          <w:p w14:paraId="023D581B" w14:textId="77777777" w:rsidR="00337D3C" w:rsidRPr="009A20CA" w:rsidRDefault="00337D3C" w:rsidP="007773C3">
            <w:pPr>
              <w:spacing w:after="120"/>
              <w:jc w:val="both"/>
              <w:rPr>
                <w:szCs w:val="26"/>
              </w:rPr>
            </w:pPr>
            <w:r w:rsidRPr="009A20CA">
              <w:rPr>
                <w:szCs w:val="26"/>
              </w:rPr>
              <w:t>LONG</w:t>
            </w:r>
          </w:p>
        </w:tc>
        <w:tc>
          <w:tcPr>
            <w:tcW w:w="965" w:type="dxa"/>
          </w:tcPr>
          <w:p w14:paraId="0669AA53" w14:textId="77777777" w:rsidR="00337D3C" w:rsidRPr="009A20CA" w:rsidRDefault="00337D3C" w:rsidP="007773C3">
            <w:pPr>
              <w:spacing w:after="120"/>
              <w:jc w:val="both"/>
              <w:rPr>
                <w:szCs w:val="26"/>
              </w:rPr>
            </w:pPr>
            <w:r w:rsidRPr="009A20CA">
              <w:rPr>
                <w:szCs w:val="26"/>
              </w:rPr>
              <w:t>20</w:t>
            </w:r>
          </w:p>
        </w:tc>
        <w:tc>
          <w:tcPr>
            <w:tcW w:w="1359" w:type="dxa"/>
          </w:tcPr>
          <w:p w14:paraId="1EB7F392" w14:textId="77777777" w:rsidR="00337D3C" w:rsidRPr="009A20CA" w:rsidRDefault="00337D3C" w:rsidP="007773C3">
            <w:pPr>
              <w:spacing w:after="120"/>
              <w:jc w:val="both"/>
              <w:rPr>
                <w:szCs w:val="26"/>
              </w:rPr>
            </w:pPr>
            <w:r w:rsidRPr="009A20CA">
              <w:rPr>
                <w:szCs w:val="26"/>
              </w:rPr>
              <w:t>Người tạo</w:t>
            </w:r>
          </w:p>
        </w:tc>
        <w:tc>
          <w:tcPr>
            <w:tcW w:w="1073" w:type="dxa"/>
          </w:tcPr>
          <w:p w14:paraId="1207E21A" w14:textId="77777777" w:rsidR="00337D3C" w:rsidRPr="009A20CA" w:rsidRDefault="00337D3C" w:rsidP="007773C3">
            <w:pPr>
              <w:keepNext/>
              <w:spacing w:after="120"/>
              <w:jc w:val="both"/>
              <w:rPr>
                <w:szCs w:val="26"/>
              </w:rPr>
            </w:pPr>
          </w:p>
        </w:tc>
      </w:tr>
      <w:tr w:rsidR="00337D3C" w:rsidRPr="009A20CA" w14:paraId="3DCB16ED" w14:textId="77777777" w:rsidTr="00683215">
        <w:trPr>
          <w:jc w:val="center"/>
        </w:trPr>
        <w:tc>
          <w:tcPr>
            <w:tcW w:w="708" w:type="dxa"/>
          </w:tcPr>
          <w:p w14:paraId="00F850A5" w14:textId="77777777" w:rsidR="00337D3C" w:rsidRPr="009A20CA" w:rsidRDefault="00337D3C" w:rsidP="007773C3">
            <w:pPr>
              <w:spacing w:after="120"/>
              <w:jc w:val="both"/>
              <w:rPr>
                <w:szCs w:val="26"/>
              </w:rPr>
            </w:pPr>
            <w:r w:rsidRPr="009A20CA">
              <w:rPr>
                <w:szCs w:val="26"/>
              </w:rPr>
              <w:t>7</w:t>
            </w:r>
          </w:p>
        </w:tc>
        <w:tc>
          <w:tcPr>
            <w:tcW w:w="3091" w:type="dxa"/>
          </w:tcPr>
          <w:p w14:paraId="513A7A32" w14:textId="77777777" w:rsidR="00337D3C" w:rsidRPr="009A20CA" w:rsidRDefault="00337D3C" w:rsidP="007773C3">
            <w:pPr>
              <w:spacing w:after="120"/>
              <w:jc w:val="both"/>
              <w:rPr>
                <w:szCs w:val="26"/>
              </w:rPr>
            </w:pPr>
            <w:r w:rsidRPr="009A20CA">
              <w:rPr>
                <w:szCs w:val="26"/>
              </w:rPr>
              <w:t>NAME</w:t>
            </w:r>
          </w:p>
        </w:tc>
        <w:tc>
          <w:tcPr>
            <w:tcW w:w="1582" w:type="dxa"/>
          </w:tcPr>
          <w:p w14:paraId="4B6EA91B" w14:textId="77777777" w:rsidR="00337D3C" w:rsidRPr="009A20CA" w:rsidRDefault="00337D3C" w:rsidP="007773C3">
            <w:pPr>
              <w:spacing w:after="120"/>
              <w:jc w:val="both"/>
              <w:rPr>
                <w:szCs w:val="26"/>
              </w:rPr>
            </w:pPr>
            <w:r w:rsidRPr="009A20CA">
              <w:rPr>
                <w:szCs w:val="26"/>
              </w:rPr>
              <w:t>VARCHAR</w:t>
            </w:r>
          </w:p>
        </w:tc>
        <w:tc>
          <w:tcPr>
            <w:tcW w:w="965" w:type="dxa"/>
          </w:tcPr>
          <w:p w14:paraId="6F5A470C" w14:textId="77777777" w:rsidR="00337D3C" w:rsidRPr="009A20CA" w:rsidRDefault="00337D3C" w:rsidP="007773C3">
            <w:pPr>
              <w:spacing w:after="120"/>
              <w:jc w:val="both"/>
              <w:rPr>
                <w:szCs w:val="26"/>
              </w:rPr>
            </w:pPr>
            <w:r w:rsidRPr="009A20CA">
              <w:rPr>
                <w:szCs w:val="26"/>
              </w:rPr>
              <w:t>255</w:t>
            </w:r>
          </w:p>
        </w:tc>
        <w:tc>
          <w:tcPr>
            <w:tcW w:w="1359" w:type="dxa"/>
          </w:tcPr>
          <w:p w14:paraId="75649A2E" w14:textId="77777777" w:rsidR="00337D3C" w:rsidRPr="009A20CA" w:rsidRDefault="00337D3C" w:rsidP="007773C3">
            <w:pPr>
              <w:spacing w:after="120"/>
              <w:jc w:val="both"/>
              <w:rPr>
                <w:szCs w:val="26"/>
              </w:rPr>
            </w:pPr>
            <w:r w:rsidRPr="009A20CA">
              <w:rPr>
                <w:szCs w:val="26"/>
              </w:rPr>
              <w:t>Tên phòng</w:t>
            </w:r>
          </w:p>
        </w:tc>
        <w:tc>
          <w:tcPr>
            <w:tcW w:w="1073" w:type="dxa"/>
          </w:tcPr>
          <w:p w14:paraId="2F7BDC9C" w14:textId="77777777" w:rsidR="00337D3C" w:rsidRPr="009A20CA" w:rsidRDefault="00337D3C" w:rsidP="007773C3">
            <w:pPr>
              <w:keepNext/>
              <w:spacing w:after="120"/>
              <w:jc w:val="both"/>
              <w:rPr>
                <w:szCs w:val="26"/>
              </w:rPr>
            </w:pPr>
          </w:p>
        </w:tc>
      </w:tr>
    </w:tbl>
    <w:p w14:paraId="08123917" w14:textId="07FEA51F" w:rsidR="00EB699A" w:rsidRPr="00EB699A" w:rsidRDefault="00EB699A" w:rsidP="00EB699A"/>
    <w:p w14:paraId="3C987E87" w14:textId="77777777" w:rsidR="00C261FD" w:rsidRDefault="00EB699A" w:rsidP="00EB699A">
      <w:r w:rsidRPr="00EB699A">
        <w:t xml:space="preserve"> </w:t>
      </w:r>
    </w:p>
    <w:p w14:paraId="0BDA4B88" w14:textId="77777777" w:rsidR="00C261FD" w:rsidRDefault="00C261FD">
      <w:pPr>
        <w:spacing w:after="160" w:line="259" w:lineRule="auto"/>
      </w:pPr>
      <w:r>
        <w:br w:type="page"/>
      </w:r>
    </w:p>
    <w:p w14:paraId="27C0A57C" w14:textId="7DA1C98F" w:rsidR="00EB699A" w:rsidRPr="00EB699A" w:rsidRDefault="00C261FD" w:rsidP="00EB699A">
      <w:r>
        <w:lastRenderedPageBreak/>
        <w:t>Bảng device</w:t>
      </w:r>
    </w:p>
    <w:p w14:paraId="24993B06" w14:textId="135250AF" w:rsidR="00EB699A" w:rsidRPr="00EB699A" w:rsidRDefault="00EB699A" w:rsidP="00337D3C">
      <w:pPr>
        <w:pStyle w:val="0BANG"/>
      </w:pPr>
      <w:bookmarkStart w:id="256" w:name="_Toc58880827"/>
      <w:bookmarkStart w:id="257" w:name="_Toc59285395"/>
      <w:bookmarkStart w:id="258" w:name="_Toc59339816"/>
      <w:r w:rsidRPr="00EB699A">
        <w:t>Bả</w:t>
      </w:r>
      <w:r w:rsidR="00C261FD">
        <w:t>ng 2.</w:t>
      </w:r>
      <w:r w:rsidR="00337D3C">
        <w:t>1</w:t>
      </w:r>
      <w:r w:rsidR="00C261FD">
        <w:t>9</w:t>
      </w:r>
      <w:r w:rsidR="00337D3C">
        <w:t xml:space="preserve"> </w:t>
      </w:r>
      <w:r w:rsidRPr="00EB699A">
        <w:t>Chi tiết bảng tài sản</w:t>
      </w:r>
      <w:bookmarkEnd w:id="256"/>
      <w:bookmarkEnd w:id="257"/>
      <w:bookmarkEnd w:id="258"/>
    </w:p>
    <w:tbl>
      <w:tblPr>
        <w:tblStyle w:val="TableGrid"/>
        <w:tblW w:w="0" w:type="auto"/>
        <w:tblLook w:val="04A0" w:firstRow="1" w:lastRow="0" w:firstColumn="1" w:lastColumn="0" w:noHBand="0" w:noVBand="1"/>
      </w:tblPr>
      <w:tblGrid>
        <w:gridCol w:w="708"/>
        <w:gridCol w:w="4044"/>
        <w:gridCol w:w="1825"/>
        <w:gridCol w:w="863"/>
        <w:gridCol w:w="1054"/>
        <w:gridCol w:w="794"/>
      </w:tblGrid>
      <w:tr w:rsidR="00337D3C" w:rsidRPr="009A20CA" w14:paraId="3A176984" w14:textId="77777777" w:rsidTr="00C261FD">
        <w:tc>
          <w:tcPr>
            <w:tcW w:w="708" w:type="dxa"/>
            <w:vAlign w:val="center"/>
          </w:tcPr>
          <w:p w14:paraId="7A713D67" w14:textId="77777777" w:rsidR="00337D3C" w:rsidRPr="009A20CA" w:rsidRDefault="00337D3C" w:rsidP="007367F2">
            <w:pPr>
              <w:spacing w:after="120"/>
              <w:jc w:val="center"/>
              <w:rPr>
                <w:b/>
                <w:szCs w:val="26"/>
              </w:rPr>
            </w:pPr>
            <w:r w:rsidRPr="009A20CA">
              <w:rPr>
                <w:b/>
                <w:szCs w:val="26"/>
              </w:rPr>
              <w:t>STT</w:t>
            </w:r>
          </w:p>
        </w:tc>
        <w:tc>
          <w:tcPr>
            <w:tcW w:w="3540" w:type="dxa"/>
            <w:vAlign w:val="center"/>
          </w:tcPr>
          <w:p w14:paraId="654D9D6A" w14:textId="77777777" w:rsidR="00337D3C" w:rsidRPr="009A20CA" w:rsidRDefault="00337D3C" w:rsidP="007367F2">
            <w:pPr>
              <w:spacing w:after="120"/>
              <w:jc w:val="center"/>
              <w:rPr>
                <w:b/>
                <w:szCs w:val="26"/>
              </w:rPr>
            </w:pPr>
            <w:r w:rsidRPr="009A20CA">
              <w:rPr>
                <w:b/>
                <w:szCs w:val="26"/>
              </w:rPr>
              <w:t>Tên trường</w:t>
            </w:r>
          </w:p>
        </w:tc>
        <w:tc>
          <w:tcPr>
            <w:tcW w:w="2103" w:type="dxa"/>
            <w:vAlign w:val="center"/>
          </w:tcPr>
          <w:p w14:paraId="6D9CD53B" w14:textId="77777777" w:rsidR="00337D3C" w:rsidRPr="009A20CA" w:rsidRDefault="00337D3C" w:rsidP="007367F2">
            <w:pPr>
              <w:spacing w:after="120"/>
              <w:jc w:val="center"/>
              <w:rPr>
                <w:b/>
                <w:szCs w:val="26"/>
              </w:rPr>
            </w:pPr>
            <w:r w:rsidRPr="009A20CA">
              <w:rPr>
                <w:b/>
                <w:szCs w:val="26"/>
              </w:rPr>
              <w:t>Kiểu dữ liệu</w:t>
            </w:r>
          </w:p>
        </w:tc>
        <w:tc>
          <w:tcPr>
            <w:tcW w:w="863" w:type="dxa"/>
            <w:vAlign w:val="center"/>
          </w:tcPr>
          <w:p w14:paraId="34AD1D96" w14:textId="77777777" w:rsidR="00337D3C" w:rsidRPr="009A20CA" w:rsidRDefault="00337D3C" w:rsidP="007367F2">
            <w:pPr>
              <w:spacing w:after="120"/>
              <w:jc w:val="center"/>
              <w:rPr>
                <w:b/>
                <w:szCs w:val="26"/>
              </w:rPr>
            </w:pPr>
            <w:r w:rsidRPr="009A20CA">
              <w:rPr>
                <w:b/>
                <w:szCs w:val="26"/>
              </w:rPr>
              <w:t>Kích thước</w:t>
            </w:r>
          </w:p>
        </w:tc>
        <w:tc>
          <w:tcPr>
            <w:tcW w:w="1054" w:type="dxa"/>
            <w:vAlign w:val="center"/>
          </w:tcPr>
          <w:p w14:paraId="7054E5B8" w14:textId="77777777" w:rsidR="00337D3C" w:rsidRPr="009A20CA" w:rsidRDefault="00337D3C" w:rsidP="007367F2">
            <w:pPr>
              <w:spacing w:after="120"/>
              <w:jc w:val="center"/>
              <w:rPr>
                <w:b/>
                <w:szCs w:val="26"/>
              </w:rPr>
            </w:pPr>
            <w:r w:rsidRPr="009A20CA">
              <w:rPr>
                <w:b/>
                <w:szCs w:val="26"/>
              </w:rPr>
              <w:t>Diễn giải</w:t>
            </w:r>
          </w:p>
        </w:tc>
        <w:tc>
          <w:tcPr>
            <w:tcW w:w="794" w:type="dxa"/>
            <w:vAlign w:val="center"/>
          </w:tcPr>
          <w:p w14:paraId="03FDC912" w14:textId="77777777" w:rsidR="00337D3C" w:rsidRPr="009A20CA" w:rsidRDefault="00337D3C" w:rsidP="007367F2">
            <w:pPr>
              <w:spacing w:after="120"/>
              <w:jc w:val="center"/>
              <w:rPr>
                <w:b/>
                <w:szCs w:val="26"/>
              </w:rPr>
            </w:pPr>
            <w:r w:rsidRPr="009A20CA">
              <w:rPr>
                <w:b/>
                <w:szCs w:val="26"/>
              </w:rPr>
              <w:t>Ghi chú</w:t>
            </w:r>
          </w:p>
        </w:tc>
      </w:tr>
      <w:tr w:rsidR="00337D3C" w:rsidRPr="009A20CA" w14:paraId="20A8AE59" w14:textId="77777777" w:rsidTr="00C261FD">
        <w:tc>
          <w:tcPr>
            <w:tcW w:w="708" w:type="dxa"/>
          </w:tcPr>
          <w:p w14:paraId="2F37CCB6" w14:textId="77777777" w:rsidR="00337D3C" w:rsidRPr="009A20CA" w:rsidRDefault="00337D3C" w:rsidP="007773C3">
            <w:pPr>
              <w:spacing w:after="120"/>
              <w:jc w:val="both"/>
              <w:rPr>
                <w:szCs w:val="26"/>
              </w:rPr>
            </w:pPr>
            <w:r w:rsidRPr="009A20CA">
              <w:rPr>
                <w:szCs w:val="26"/>
              </w:rPr>
              <w:t>1</w:t>
            </w:r>
          </w:p>
        </w:tc>
        <w:tc>
          <w:tcPr>
            <w:tcW w:w="3540" w:type="dxa"/>
          </w:tcPr>
          <w:p w14:paraId="0AB54134" w14:textId="77777777" w:rsidR="00337D3C" w:rsidRPr="009A20CA" w:rsidRDefault="00337D3C" w:rsidP="007773C3">
            <w:pPr>
              <w:spacing w:after="120"/>
              <w:jc w:val="both"/>
              <w:rPr>
                <w:szCs w:val="26"/>
              </w:rPr>
            </w:pPr>
            <w:r w:rsidRPr="009A20CA">
              <w:rPr>
                <w:szCs w:val="26"/>
              </w:rPr>
              <w:t>DEVICE_ID</w:t>
            </w:r>
          </w:p>
        </w:tc>
        <w:tc>
          <w:tcPr>
            <w:tcW w:w="2103" w:type="dxa"/>
          </w:tcPr>
          <w:p w14:paraId="66932E9F" w14:textId="77777777" w:rsidR="00337D3C" w:rsidRPr="009A20CA" w:rsidRDefault="00337D3C" w:rsidP="007773C3">
            <w:pPr>
              <w:spacing w:after="120"/>
              <w:jc w:val="both"/>
              <w:rPr>
                <w:szCs w:val="26"/>
              </w:rPr>
            </w:pPr>
            <w:r w:rsidRPr="009A20CA">
              <w:rPr>
                <w:szCs w:val="26"/>
              </w:rPr>
              <w:t>LONG</w:t>
            </w:r>
          </w:p>
        </w:tc>
        <w:tc>
          <w:tcPr>
            <w:tcW w:w="863" w:type="dxa"/>
          </w:tcPr>
          <w:p w14:paraId="37707596" w14:textId="77777777" w:rsidR="00337D3C" w:rsidRPr="009A20CA" w:rsidRDefault="00337D3C" w:rsidP="007773C3">
            <w:pPr>
              <w:spacing w:after="120"/>
              <w:jc w:val="both"/>
              <w:rPr>
                <w:szCs w:val="26"/>
              </w:rPr>
            </w:pPr>
            <w:r w:rsidRPr="009A20CA">
              <w:rPr>
                <w:szCs w:val="26"/>
              </w:rPr>
              <w:t>20</w:t>
            </w:r>
          </w:p>
        </w:tc>
        <w:tc>
          <w:tcPr>
            <w:tcW w:w="1054" w:type="dxa"/>
          </w:tcPr>
          <w:p w14:paraId="705BBD94" w14:textId="77777777" w:rsidR="00337D3C" w:rsidRPr="009A20CA" w:rsidRDefault="00337D3C" w:rsidP="007773C3">
            <w:pPr>
              <w:spacing w:after="120"/>
              <w:rPr>
                <w:szCs w:val="26"/>
              </w:rPr>
            </w:pPr>
            <w:r w:rsidRPr="009A20CA">
              <w:rPr>
                <w:szCs w:val="26"/>
              </w:rPr>
              <w:t>Id thiết bị</w:t>
            </w:r>
          </w:p>
        </w:tc>
        <w:tc>
          <w:tcPr>
            <w:tcW w:w="794" w:type="dxa"/>
          </w:tcPr>
          <w:p w14:paraId="0A84B88D" w14:textId="77777777" w:rsidR="00337D3C" w:rsidRPr="009A20CA" w:rsidRDefault="00337D3C" w:rsidP="007773C3">
            <w:pPr>
              <w:spacing w:after="120"/>
              <w:jc w:val="both"/>
              <w:rPr>
                <w:szCs w:val="26"/>
              </w:rPr>
            </w:pPr>
            <w:r w:rsidRPr="009A20CA">
              <w:rPr>
                <w:szCs w:val="26"/>
              </w:rPr>
              <w:t>Khóa chính</w:t>
            </w:r>
          </w:p>
        </w:tc>
      </w:tr>
      <w:tr w:rsidR="00337D3C" w:rsidRPr="009A20CA" w14:paraId="01717F86" w14:textId="77777777" w:rsidTr="00C261FD">
        <w:tc>
          <w:tcPr>
            <w:tcW w:w="708" w:type="dxa"/>
          </w:tcPr>
          <w:p w14:paraId="02355DDC" w14:textId="77777777" w:rsidR="00337D3C" w:rsidRPr="009A20CA" w:rsidRDefault="00337D3C" w:rsidP="007773C3">
            <w:pPr>
              <w:spacing w:after="120"/>
              <w:jc w:val="both"/>
              <w:rPr>
                <w:szCs w:val="26"/>
              </w:rPr>
            </w:pPr>
            <w:r w:rsidRPr="009A20CA">
              <w:rPr>
                <w:szCs w:val="26"/>
              </w:rPr>
              <w:t>2</w:t>
            </w:r>
          </w:p>
        </w:tc>
        <w:tc>
          <w:tcPr>
            <w:tcW w:w="3540" w:type="dxa"/>
          </w:tcPr>
          <w:p w14:paraId="545E6603" w14:textId="77777777" w:rsidR="00337D3C" w:rsidRPr="009A20CA" w:rsidRDefault="00337D3C" w:rsidP="007773C3">
            <w:pPr>
              <w:spacing w:after="120"/>
              <w:jc w:val="both"/>
              <w:rPr>
                <w:szCs w:val="26"/>
              </w:rPr>
            </w:pPr>
            <w:r w:rsidRPr="009A20CA">
              <w:rPr>
                <w:szCs w:val="26"/>
              </w:rPr>
              <w:t>CREATEA_DATE</w:t>
            </w:r>
          </w:p>
        </w:tc>
        <w:tc>
          <w:tcPr>
            <w:tcW w:w="2103" w:type="dxa"/>
          </w:tcPr>
          <w:p w14:paraId="447C578F" w14:textId="77777777" w:rsidR="00337D3C" w:rsidRPr="009A20CA" w:rsidRDefault="00337D3C" w:rsidP="007773C3">
            <w:pPr>
              <w:spacing w:after="120"/>
              <w:jc w:val="both"/>
              <w:rPr>
                <w:szCs w:val="26"/>
              </w:rPr>
            </w:pPr>
            <w:r w:rsidRPr="009A20CA">
              <w:rPr>
                <w:szCs w:val="26"/>
              </w:rPr>
              <w:t>LONG</w:t>
            </w:r>
          </w:p>
        </w:tc>
        <w:tc>
          <w:tcPr>
            <w:tcW w:w="863" w:type="dxa"/>
          </w:tcPr>
          <w:p w14:paraId="7137EAF4" w14:textId="77777777" w:rsidR="00337D3C" w:rsidRPr="009A20CA" w:rsidRDefault="00337D3C" w:rsidP="007773C3">
            <w:pPr>
              <w:spacing w:after="120"/>
              <w:jc w:val="both"/>
              <w:rPr>
                <w:szCs w:val="26"/>
              </w:rPr>
            </w:pPr>
            <w:r w:rsidRPr="009A20CA">
              <w:rPr>
                <w:szCs w:val="26"/>
              </w:rPr>
              <w:t>20</w:t>
            </w:r>
          </w:p>
        </w:tc>
        <w:tc>
          <w:tcPr>
            <w:tcW w:w="1054" w:type="dxa"/>
          </w:tcPr>
          <w:p w14:paraId="093D82F6" w14:textId="77777777" w:rsidR="00337D3C" w:rsidRPr="009A20CA" w:rsidRDefault="00337D3C" w:rsidP="007773C3">
            <w:pPr>
              <w:spacing w:after="120"/>
              <w:rPr>
                <w:szCs w:val="26"/>
              </w:rPr>
            </w:pPr>
            <w:r w:rsidRPr="009A20CA">
              <w:rPr>
                <w:szCs w:val="26"/>
              </w:rPr>
              <w:t>Ngày tạo</w:t>
            </w:r>
          </w:p>
        </w:tc>
        <w:tc>
          <w:tcPr>
            <w:tcW w:w="794" w:type="dxa"/>
          </w:tcPr>
          <w:p w14:paraId="17D5D5A3" w14:textId="77777777" w:rsidR="00337D3C" w:rsidRPr="009A20CA" w:rsidRDefault="00337D3C" w:rsidP="007773C3">
            <w:pPr>
              <w:spacing w:after="120"/>
              <w:jc w:val="both"/>
              <w:rPr>
                <w:szCs w:val="26"/>
              </w:rPr>
            </w:pPr>
          </w:p>
        </w:tc>
      </w:tr>
      <w:tr w:rsidR="00337D3C" w:rsidRPr="009A20CA" w14:paraId="300CB82F" w14:textId="77777777" w:rsidTr="00C261FD">
        <w:tc>
          <w:tcPr>
            <w:tcW w:w="708" w:type="dxa"/>
          </w:tcPr>
          <w:p w14:paraId="7A35D8B8" w14:textId="77777777" w:rsidR="00337D3C" w:rsidRPr="009A20CA" w:rsidRDefault="00337D3C" w:rsidP="007773C3">
            <w:pPr>
              <w:spacing w:after="120"/>
              <w:jc w:val="both"/>
              <w:rPr>
                <w:szCs w:val="26"/>
              </w:rPr>
            </w:pPr>
            <w:r w:rsidRPr="009A20CA">
              <w:rPr>
                <w:szCs w:val="26"/>
              </w:rPr>
              <w:t>3</w:t>
            </w:r>
          </w:p>
        </w:tc>
        <w:tc>
          <w:tcPr>
            <w:tcW w:w="3540" w:type="dxa"/>
          </w:tcPr>
          <w:p w14:paraId="7EC80F04" w14:textId="77777777" w:rsidR="00337D3C" w:rsidRPr="009A20CA" w:rsidRDefault="00337D3C" w:rsidP="007773C3">
            <w:pPr>
              <w:spacing w:after="120"/>
              <w:jc w:val="both"/>
              <w:rPr>
                <w:szCs w:val="26"/>
              </w:rPr>
            </w:pPr>
            <w:r w:rsidRPr="009A20CA">
              <w:rPr>
                <w:szCs w:val="26"/>
              </w:rPr>
              <w:t>LAST_MODIFIED_DATE</w:t>
            </w:r>
          </w:p>
        </w:tc>
        <w:tc>
          <w:tcPr>
            <w:tcW w:w="2103" w:type="dxa"/>
          </w:tcPr>
          <w:p w14:paraId="5BF501B7" w14:textId="77777777" w:rsidR="00337D3C" w:rsidRPr="009A20CA" w:rsidRDefault="00337D3C" w:rsidP="007773C3">
            <w:pPr>
              <w:spacing w:after="120"/>
              <w:jc w:val="both"/>
              <w:rPr>
                <w:szCs w:val="26"/>
              </w:rPr>
            </w:pPr>
            <w:r w:rsidRPr="009A20CA">
              <w:rPr>
                <w:szCs w:val="26"/>
              </w:rPr>
              <w:t>DATETIME</w:t>
            </w:r>
          </w:p>
        </w:tc>
        <w:tc>
          <w:tcPr>
            <w:tcW w:w="863" w:type="dxa"/>
          </w:tcPr>
          <w:p w14:paraId="614FADA8" w14:textId="77777777" w:rsidR="00337D3C" w:rsidRPr="009A20CA" w:rsidRDefault="00337D3C" w:rsidP="007773C3">
            <w:pPr>
              <w:spacing w:after="120"/>
              <w:jc w:val="both"/>
              <w:rPr>
                <w:szCs w:val="26"/>
              </w:rPr>
            </w:pPr>
          </w:p>
        </w:tc>
        <w:tc>
          <w:tcPr>
            <w:tcW w:w="1054" w:type="dxa"/>
          </w:tcPr>
          <w:p w14:paraId="48C6009D" w14:textId="77777777" w:rsidR="00337D3C" w:rsidRPr="009A20CA" w:rsidRDefault="00337D3C" w:rsidP="007773C3">
            <w:pPr>
              <w:spacing w:after="120"/>
              <w:rPr>
                <w:szCs w:val="26"/>
              </w:rPr>
            </w:pPr>
            <w:r w:rsidRPr="009A20CA">
              <w:rPr>
                <w:szCs w:val="26"/>
              </w:rPr>
              <w:t>Ngày cập nhập</w:t>
            </w:r>
          </w:p>
        </w:tc>
        <w:tc>
          <w:tcPr>
            <w:tcW w:w="794" w:type="dxa"/>
          </w:tcPr>
          <w:p w14:paraId="6F12672A" w14:textId="77777777" w:rsidR="00337D3C" w:rsidRPr="009A20CA" w:rsidRDefault="00337D3C" w:rsidP="007773C3">
            <w:pPr>
              <w:spacing w:after="120"/>
              <w:jc w:val="both"/>
              <w:rPr>
                <w:szCs w:val="26"/>
              </w:rPr>
            </w:pPr>
          </w:p>
        </w:tc>
      </w:tr>
      <w:tr w:rsidR="00337D3C" w:rsidRPr="009A20CA" w14:paraId="1A1D475E" w14:textId="77777777" w:rsidTr="00C261FD">
        <w:tc>
          <w:tcPr>
            <w:tcW w:w="708" w:type="dxa"/>
          </w:tcPr>
          <w:p w14:paraId="7302BBB6" w14:textId="77777777" w:rsidR="00337D3C" w:rsidRPr="009A20CA" w:rsidRDefault="00337D3C" w:rsidP="007773C3">
            <w:pPr>
              <w:spacing w:after="120"/>
              <w:jc w:val="both"/>
              <w:rPr>
                <w:szCs w:val="26"/>
              </w:rPr>
            </w:pPr>
            <w:r w:rsidRPr="009A20CA">
              <w:rPr>
                <w:szCs w:val="26"/>
              </w:rPr>
              <w:t>4</w:t>
            </w:r>
          </w:p>
        </w:tc>
        <w:tc>
          <w:tcPr>
            <w:tcW w:w="3540" w:type="dxa"/>
          </w:tcPr>
          <w:p w14:paraId="4AE830C0" w14:textId="77777777" w:rsidR="00337D3C" w:rsidRPr="009A20CA" w:rsidRDefault="00337D3C" w:rsidP="007773C3">
            <w:pPr>
              <w:spacing w:after="120"/>
              <w:jc w:val="both"/>
              <w:rPr>
                <w:szCs w:val="26"/>
              </w:rPr>
            </w:pPr>
            <w:r w:rsidRPr="009A20CA">
              <w:rPr>
                <w:szCs w:val="26"/>
              </w:rPr>
              <w:t>CODE</w:t>
            </w:r>
          </w:p>
        </w:tc>
        <w:tc>
          <w:tcPr>
            <w:tcW w:w="2103" w:type="dxa"/>
          </w:tcPr>
          <w:p w14:paraId="48A30480" w14:textId="77777777" w:rsidR="00337D3C" w:rsidRPr="009A20CA" w:rsidRDefault="00337D3C" w:rsidP="007773C3">
            <w:pPr>
              <w:spacing w:after="120"/>
              <w:jc w:val="both"/>
              <w:rPr>
                <w:szCs w:val="26"/>
              </w:rPr>
            </w:pPr>
            <w:r w:rsidRPr="009A20CA">
              <w:rPr>
                <w:szCs w:val="26"/>
              </w:rPr>
              <w:t>CHAR</w:t>
            </w:r>
          </w:p>
        </w:tc>
        <w:tc>
          <w:tcPr>
            <w:tcW w:w="863" w:type="dxa"/>
          </w:tcPr>
          <w:p w14:paraId="30F078AB" w14:textId="77777777" w:rsidR="00337D3C" w:rsidRPr="009A20CA" w:rsidRDefault="00337D3C" w:rsidP="007773C3">
            <w:pPr>
              <w:spacing w:after="120"/>
              <w:jc w:val="both"/>
              <w:rPr>
                <w:szCs w:val="26"/>
              </w:rPr>
            </w:pPr>
            <w:r w:rsidRPr="009A20CA">
              <w:rPr>
                <w:szCs w:val="26"/>
              </w:rPr>
              <w:t>255</w:t>
            </w:r>
          </w:p>
        </w:tc>
        <w:tc>
          <w:tcPr>
            <w:tcW w:w="1054" w:type="dxa"/>
          </w:tcPr>
          <w:p w14:paraId="14520D9E" w14:textId="77777777" w:rsidR="00337D3C" w:rsidRPr="009A20CA" w:rsidRDefault="00337D3C" w:rsidP="007773C3">
            <w:pPr>
              <w:spacing w:after="120"/>
              <w:rPr>
                <w:szCs w:val="26"/>
              </w:rPr>
            </w:pPr>
            <w:r w:rsidRPr="009A20CA">
              <w:rPr>
                <w:szCs w:val="26"/>
              </w:rPr>
              <w:t>Mã sản phẩm</w:t>
            </w:r>
          </w:p>
        </w:tc>
        <w:tc>
          <w:tcPr>
            <w:tcW w:w="794" w:type="dxa"/>
          </w:tcPr>
          <w:p w14:paraId="2AE1238B" w14:textId="77777777" w:rsidR="00337D3C" w:rsidRPr="009A20CA" w:rsidRDefault="00337D3C" w:rsidP="007773C3">
            <w:pPr>
              <w:spacing w:after="120"/>
              <w:jc w:val="both"/>
              <w:rPr>
                <w:szCs w:val="26"/>
              </w:rPr>
            </w:pPr>
          </w:p>
        </w:tc>
      </w:tr>
      <w:tr w:rsidR="00337D3C" w:rsidRPr="009A20CA" w14:paraId="3FC1AD97" w14:textId="77777777" w:rsidTr="00C261FD">
        <w:tc>
          <w:tcPr>
            <w:tcW w:w="708" w:type="dxa"/>
          </w:tcPr>
          <w:p w14:paraId="704799A4" w14:textId="77777777" w:rsidR="00337D3C" w:rsidRPr="009A20CA" w:rsidRDefault="00337D3C" w:rsidP="007773C3">
            <w:pPr>
              <w:spacing w:after="120"/>
              <w:jc w:val="both"/>
              <w:rPr>
                <w:szCs w:val="26"/>
              </w:rPr>
            </w:pPr>
            <w:r w:rsidRPr="009A20CA">
              <w:rPr>
                <w:szCs w:val="26"/>
              </w:rPr>
              <w:t>5</w:t>
            </w:r>
          </w:p>
        </w:tc>
        <w:tc>
          <w:tcPr>
            <w:tcW w:w="3540" w:type="dxa"/>
          </w:tcPr>
          <w:p w14:paraId="05DE2723" w14:textId="77777777" w:rsidR="00337D3C" w:rsidRPr="009A20CA" w:rsidRDefault="00337D3C" w:rsidP="007773C3">
            <w:pPr>
              <w:spacing w:after="120"/>
              <w:jc w:val="both"/>
              <w:rPr>
                <w:szCs w:val="26"/>
              </w:rPr>
            </w:pPr>
            <w:r w:rsidRPr="009A20CA">
              <w:rPr>
                <w:szCs w:val="26"/>
              </w:rPr>
              <w:t>DATE_ADD</w:t>
            </w:r>
          </w:p>
        </w:tc>
        <w:tc>
          <w:tcPr>
            <w:tcW w:w="2103" w:type="dxa"/>
          </w:tcPr>
          <w:p w14:paraId="36901540" w14:textId="77777777" w:rsidR="00337D3C" w:rsidRPr="009A20CA" w:rsidRDefault="00337D3C" w:rsidP="007773C3">
            <w:pPr>
              <w:spacing w:after="120"/>
              <w:jc w:val="both"/>
              <w:rPr>
                <w:szCs w:val="26"/>
              </w:rPr>
            </w:pPr>
            <w:r w:rsidRPr="009A20CA">
              <w:rPr>
                <w:szCs w:val="26"/>
              </w:rPr>
              <w:t>DATETIME</w:t>
            </w:r>
          </w:p>
        </w:tc>
        <w:tc>
          <w:tcPr>
            <w:tcW w:w="863" w:type="dxa"/>
          </w:tcPr>
          <w:p w14:paraId="508C002E" w14:textId="77777777" w:rsidR="00337D3C" w:rsidRPr="009A20CA" w:rsidRDefault="00337D3C" w:rsidP="007773C3">
            <w:pPr>
              <w:spacing w:after="120"/>
              <w:jc w:val="both"/>
              <w:rPr>
                <w:szCs w:val="26"/>
              </w:rPr>
            </w:pPr>
          </w:p>
        </w:tc>
        <w:tc>
          <w:tcPr>
            <w:tcW w:w="1054" w:type="dxa"/>
          </w:tcPr>
          <w:p w14:paraId="25EFCCF0" w14:textId="7F3D7E8F" w:rsidR="00337D3C" w:rsidRPr="009A20CA" w:rsidRDefault="001D7C7A" w:rsidP="007773C3">
            <w:pPr>
              <w:spacing w:after="120"/>
              <w:rPr>
                <w:szCs w:val="26"/>
              </w:rPr>
            </w:pPr>
            <w:r>
              <w:rPr>
                <w:szCs w:val="26"/>
              </w:rPr>
              <w:t>Ngày thêm sả</w:t>
            </w:r>
            <w:r w:rsidR="00337D3C" w:rsidRPr="009A20CA">
              <w:rPr>
                <w:szCs w:val="26"/>
              </w:rPr>
              <w:t>n phẩm vào kho</w:t>
            </w:r>
          </w:p>
        </w:tc>
        <w:tc>
          <w:tcPr>
            <w:tcW w:w="794" w:type="dxa"/>
          </w:tcPr>
          <w:p w14:paraId="7B95E010" w14:textId="77777777" w:rsidR="00337D3C" w:rsidRPr="009A20CA" w:rsidRDefault="00337D3C" w:rsidP="007773C3">
            <w:pPr>
              <w:spacing w:after="120"/>
              <w:jc w:val="both"/>
              <w:rPr>
                <w:szCs w:val="26"/>
              </w:rPr>
            </w:pPr>
          </w:p>
        </w:tc>
      </w:tr>
      <w:tr w:rsidR="00337D3C" w:rsidRPr="009A20CA" w14:paraId="6C0F32F4" w14:textId="77777777" w:rsidTr="00C261FD">
        <w:tc>
          <w:tcPr>
            <w:tcW w:w="708" w:type="dxa"/>
          </w:tcPr>
          <w:p w14:paraId="042D435D" w14:textId="77777777" w:rsidR="00337D3C" w:rsidRPr="009A20CA" w:rsidRDefault="00337D3C" w:rsidP="007773C3">
            <w:pPr>
              <w:spacing w:after="120"/>
              <w:jc w:val="both"/>
              <w:rPr>
                <w:szCs w:val="26"/>
              </w:rPr>
            </w:pPr>
            <w:r w:rsidRPr="009A20CA">
              <w:rPr>
                <w:szCs w:val="26"/>
              </w:rPr>
              <w:t>6</w:t>
            </w:r>
          </w:p>
        </w:tc>
        <w:tc>
          <w:tcPr>
            <w:tcW w:w="3540" w:type="dxa"/>
          </w:tcPr>
          <w:p w14:paraId="577E0187" w14:textId="77777777" w:rsidR="00337D3C" w:rsidRPr="009A20CA" w:rsidRDefault="00337D3C" w:rsidP="007773C3">
            <w:pPr>
              <w:spacing w:after="120"/>
              <w:jc w:val="both"/>
              <w:rPr>
                <w:szCs w:val="26"/>
              </w:rPr>
            </w:pPr>
            <w:r w:rsidRPr="009A20CA">
              <w:rPr>
                <w:szCs w:val="26"/>
              </w:rPr>
              <w:t>EXIST</w:t>
            </w:r>
          </w:p>
        </w:tc>
        <w:tc>
          <w:tcPr>
            <w:tcW w:w="2103" w:type="dxa"/>
          </w:tcPr>
          <w:p w14:paraId="180D8178" w14:textId="77777777" w:rsidR="00337D3C" w:rsidRPr="009A20CA" w:rsidRDefault="00337D3C" w:rsidP="007773C3">
            <w:pPr>
              <w:spacing w:after="120"/>
              <w:jc w:val="both"/>
              <w:rPr>
                <w:szCs w:val="26"/>
              </w:rPr>
            </w:pPr>
            <w:r w:rsidRPr="009A20CA">
              <w:rPr>
                <w:szCs w:val="26"/>
              </w:rPr>
              <w:t>BIT</w:t>
            </w:r>
          </w:p>
        </w:tc>
        <w:tc>
          <w:tcPr>
            <w:tcW w:w="863" w:type="dxa"/>
          </w:tcPr>
          <w:p w14:paraId="592CA1DF" w14:textId="77777777" w:rsidR="00337D3C" w:rsidRPr="009A20CA" w:rsidRDefault="00337D3C" w:rsidP="007773C3">
            <w:pPr>
              <w:spacing w:after="120"/>
              <w:jc w:val="both"/>
              <w:rPr>
                <w:szCs w:val="26"/>
              </w:rPr>
            </w:pPr>
            <w:r w:rsidRPr="009A20CA">
              <w:rPr>
                <w:szCs w:val="26"/>
              </w:rPr>
              <w:t>1</w:t>
            </w:r>
          </w:p>
        </w:tc>
        <w:tc>
          <w:tcPr>
            <w:tcW w:w="1054" w:type="dxa"/>
          </w:tcPr>
          <w:p w14:paraId="204ADA94" w14:textId="01FEAFE2" w:rsidR="00337D3C" w:rsidRPr="009A20CA" w:rsidRDefault="001D7C7A" w:rsidP="007773C3">
            <w:pPr>
              <w:spacing w:after="120"/>
              <w:rPr>
                <w:szCs w:val="26"/>
              </w:rPr>
            </w:pPr>
            <w:r>
              <w:rPr>
                <w:szCs w:val="26"/>
              </w:rPr>
              <w:t>Trạng thái sử dụng</w:t>
            </w:r>
          </w:p>
        </w:tc>
        <w:tc>
          <w:tcPr>
            <w:tcW w:w="794" w:type="dxa"/>
          </w:tcPr>
          <w:p w14:paraId="72B02F30" w14:textId="77777777" w:rsidR="00337D3C" w:rsidRPr="009A20CA" w:rsidRDefault="00337D3C" w:rsidP="007773C3">
            <w:pPr>
              <w:keepNext/>
              <w:spacing w:after="120"/>
              <w:jc w:val="both"/>
              <w:rPr>
                <w:szCs w:val="26"/>
              </w:rPr>
            </w:pPr>
          </w:p>
        </w:tc>
      </w:tr>
      <w:tr w:rsidR="00337D3C" w:rsidRPr="009A20CA" w14:paraId="14670412" w14:textId="77777777" w:rsidTr="00C261FD">
        <w:tc>
          <w:tcPr>
            <w:tcW w:w="708" w:type="dxa"/>
          </w:tcPr>
          <w:p w14:paraId="1E22B7D9" w14:textId="77777777" w:rsidR="00337D3C" w:rsidRPr="009A20CA" w:rsidRDefault="00337D3C" w:rsidP="007773C3">
            <w:pPr>
              <w:spacing w:after="120"/>
              <w:jc w:val="both"/>
              <w:rPr>
                <w:szCs w:val="26"/>
              </w:rPr>
            </w:pPr>
            <w:r w:rsidRPr="009A20CA">
              <w:rPr>
                <w:szCs w:val="26"/>
              </w:rPr>
              <w:t>7</w:t>
            </w:r>
          </w:p>
        </w:tc>
        <w:tc>
          <w:tcPr>
            <w:tcW w:w="3540" w:type="dxa"/>
          </w:tcPr>
          <w:p w14:paraId="34F3C764" w14:textId="77777777" w:rsidR="00337D3C" w:rsidRPr="009A20CA" w:rsidRDefault="00337D3C" w:rsidP="007773C3">
            <w:pPr>
              <w:spacing w:after="120"/>
              <w:jc w:val="both"/>
              <w:rPr>
                <w:szCs w:val="26"/>
              </w:rPr>
            </w:pPr>
            <w:r w:rsidRPr="009A20CA">
              <w:rPr>
                <w:szCs w:val="26"/>
              </w:rPr>
              <w:t>EQUIPMENT_GROUP_ID</w:t>
            </w:r>
          </w:p>
        </w:tc>
        <w:tc>
          <w:tcPr>
            <w:tcW w:w="2103" w:type="dxa"/>
          </w:tcPr>
          <w:p w14:paraId="07350CB7" w14:textId="77777777" w:rsidR="00337D3C" w:rsidRPr="009A20CA" w:rsidRDefault="00337D3C" w:rsidP="007773C3">
            <w:pPr>
              <w:spacing w:after="120"/>
              <w:jc w:val="both"/>
              <w:rPr>
                <w:szCs w:val="26"/>
              </w:rPr>
            </w:pPr>
            <w:r w:rsidRPr="009A20CA">
              <w:rPr>
                <w:szCs w:val="26"/>
              </w:rPr>
              <w:t>LONG</w:t>
            </w:r>
          </w:p>
        </w:tc>
        <w:tc>
          <w:tcPr>
            <w:tcW w:w="863" w:type="dxa"/>
          </w:tcPr>
          <w:p w14:paraId="1935839A" w14:textId="77777777" w:rsidR="00337D3C" w:rsidRPr="009A20CA" w:rsidRDefault="00337D3C" w:rsidP="007773C3">
            <w:pPr>
              <w:spacing w:after="120"/>
              <w:jc w:val="both"/>
              <w:rPr>
                <w:szCs w:val="26"/>
              </w:rPr>
            </w:pPr>
            <w:r w:rsidRPr="009A20CA">
              <w:rPr>
                <w:szCs w:val="26"/>
              </w:rPr>
              <w:t>20</w:t>
            </w:r>
          </w:p>
        </w:tc>
        <w:tc>
          <w:tcPr>
            <w:tcW w:w="1054" w:type="dxa"/>
          </w:tcPr>
          <w:p w14:paraId="35066A7C" w14:textId="77777777" w:rsidR="00337D3C" w:rsidRPr="009A20CA" w:rsidRDefault="00337D3C" w:rsidP="007773C3">
            <w:pPr>
              <w:spacing w:after="120"/>
              <w:rPr>
                <w:szCs w:val="26"/>
              </w:rPr>
            </w:pPr>
            <w:r w:rsidRPr="009A20CA">
              <w:rPr>
                <w:szCs w:val="26"/>
              </w:rPr>
              <w:t>Nhóm sản phâm</w:t>
            </w:r>
          </w:p>
        </w:tc>
        <w:tc>
          <w:tcPr>
            <w:tcW w:w="794" w:type="dxa"/>
          </w:tcPr>
          <w:p w14:paraId="522FF215" w14:textId="77777777" w:rsidR="00337D3C" w:rsidRPr="009A20CA" w:rsidRDefault="00337D3C" w:rsidP="007773C3">
            <w:pPr>
              <w:keepNext/>
              <w:spacing w:after="120"/>
              <w:jc w:val="both"/>
              <w:rPr>
                <w:szCs w:val="26"/>
              </w:rPr>
            </w:pPr>
          </w:p>
        </w:tc>
      </w:tr>
      <w:tr w:rsidR="00337D3C" w:rsidRPr="009A20CA" w14:paraId="532A27F3" w14:textId="77777777" w:rsidTr="00C261FD">
        <w:tc>
          <w:tcPr>
            <w:tcW w:w="708" w:type="dxa"/>
          </w:tcPr>
          <w:p w14:paraId="4F13E45B" w14:textId="77777777" w:rsidR="00337D3C" w:rsidRPr="009A20CA" w:rsidRDefault="00337D3C" w:rsidP="007773C3">
            <w:pPr>
              <w:spacing w:after="120"/>
              <w:jc w:val="both"/>
              <w:rPr>
                <w:szCs w:val="26"/>
              </w:rPr>
            </w:pPr>
            <w:r w:rsidRPr="009A20CA">
              <w:rPr>
                <w:szCs w:val="26"/>
              </w:rPr>
              <w:t>8</w:t>
            </w:r>
          </w:p>
        </w:tc>
        <w:tc>
          <w:tcPr>
            <w:tcW w:w="3540" w:type="dxa"/>
          </w:tcPr>
          <w:p w14:paraId="492C4B47" w14:textId="77777777" w:rsidR="00337D3C" w:rsidRPr="009A20CA" w:rsidRDefault="00337D3C" w:rsidP="007773C3">
            <w:pPr>
              <w:spacing w:after="120"/>
              <w:jc w:val="both"/>
              <w:rPr>
                <w:szCs w:val="26"/>
              </w:rPr>
            </w:pPr>
            <w:r w:rsidRPr="009A20CA">
              <w:rPr>
                <w:szCs w:val="26"/>
              </w:rPr>
              <w:t>LOCATION</w:t>
            </w:r>
          </w:p>
        </w:tc>
        <w:tc>
          <w:tcPr>
            <w:tcW w:w="2103" w:type="dxa"/>
          </w:tcPr>
          <w:p w14:paraId="4350C2ED" w14:textId="77777777" w:rsidR="00337D3C" w:rsidRPr="009A20CA" w:rsidRDefault="00337D3C" w:rsidP="007773C3">
            <w:pPr>
              <w:spacing w:after="120"/>
              <w:jc w:val="both"/>
              <w:rPr>
                <w:szCs w:val="26"/>
              </w:rPr>
            </w:pPr>
            <w:r w:rsidRPr="009A20CA">
              <w:rPr>
                <w:szCs w:val="26"/>
              </w:rPr>
              <w:t>VARCHAR</w:t>
            </w:r>
          </w:p>
        </w:tc>
        <w:tc>
          <w:tcPr>
            <w:tcW w:w="863" w:type="dxa"/>
          </w:tcPr>
          <w:p w14:paraId="0C52D9AA" w14:textId="77777777" w:rsidR="00337D3C" w:rsidRPr="009A20CA" w:rsidRDefault="00337D3C" w:rsidP="007773C3">
            <w:pPr>
              <w:spacing w:after="120"/>
              <w:jc w:val="both"/>
              <w:rPr>
                <w:szCs w:val="26"/>
              </w:rPr>
            </w:pPr>
            <w:r w:rsidRPr="009A20CA">
              <w:rPr>
                <w:szCs w:val="26"/>
              </w:rPr>
              <w:t>255</w:t>
            </w:r>
          </w:p>
        </w:tc>
        <w:tc>
          <w:tcPr>
            <w:tcW w:w="1054" w:type="dxa"/>
          </w:tcPr>
          <w:p w14:paraId="617500E2" w14:textId="1F1B65D9" w:rsidR="00337D3C" w:rsidRPr="009A20CA" w:rsidRDefault="00337D3C" w:rsidP="001D7C7A">
            <w:pPr>
              <w:spacing w:after="120"/>
              <w:rPr>
                <w:szCs w:val="26"/>
              </w:rPr>
            </w:pPr>
            <w:r w:rsidRPr="009A20CA">
              <w:rPr>
                <w:szCs w:val="26"/>
              </w:rPr>
              <w:t>Vị trí đang s</w:t>
            </w:r>
            <w:r w:rsidR="001D7C7A">
              <w:rPr>
                <w:szCs w:val="26"/>
              </w:rPr>
              <w:t>ử</w:t>
            </w:r>
            <w:r w:rsidRPr="009A20CA">
              <w:rPr>
                <w:szCs w:val="26"/>
              </w:rPr>
              <w:t xml:space="preserve"> dụng</w:t>
            </w:r>
          </w:p>
        </w:tc>
        <w:tc>
          <w:tcPr>
            <w:tcW w:w="794" w:type="dxa"/>
          </w:tcPr>
          <w:p w14:paraId="60AFCBCB" w14:textId="77777777" w:rsidR="00337D3C" w:rsidRPr="009A20CA" w:rsidRDefault="00337D3C" w:rsidP="007773C3">
            <w:pPr>
              <w:keepNext/>
              <w:spacing w:after="120"/>
              <w:jc w:val="both"/>
              <w:rPr>
                <w:szCs w:val="26"/>
              </w:rPr>
            </w:pPr>
          </w:p>
        </w:tc>
      </w:tr>
      <w:tr w:rsidR="00337D3C" w:rsidRPr="009A20CA" w14:paraId="59B3AB6A" w14:textId="77777777" w:rsidTr="00C261FD">
        <w:tc>
          <w:tcPr>
            <w:tcW w:w="708" w:type="dxa"/>
          </w:tcPr>
          <w:p w14:paraId="134B8320" w14:textId="77777777" w:rsidR="00337D3C" w:rsidRPr="009A20CA" w:rsidRDefault="00337D3C" w:rsidP="007773C3">
            <w:pPr>
              <w:spacing w:after="120"/>
              <w:jc w:val="both"/>
              <w:rPr>
                <w:szCs w:val="26"/>
              </w:rPr>
            </w:pPr>
            <w:r w:rsidRPr="009A20CA">
              <w:rPr>
                <w:szCs w:val="26"/>
              </w:rPr>
              <w:t>9</w:t>
            </w:r>
          </w:p>
        </w:tc>
        <w:tc>
          <w:tcPr>
            <w:tcW w:w="3540" w:type="dxa"/>
          </w:tcPr>
          <w:p w14:paraId="52F2210A" w14:textId="77777777" w:rsidR="00337D3C" w:rsidRPr="009A20CA" w:rsidRDefault="00337D3C" w:rsidP="007773C3">
            <w:pPr>
              <w:spacing w:after="120"/>
              <w:jc w:val="both"/>
              <w:rPr>
                <w:szCs w:val="26"/>
              </w:rPr>
            </w:pPr>
            <w:r w:rsidRPr="009A20CA">
              <w:rPr>
                <w:szCs w:val="26"/>
              </w:rPr>
              <w:t>LOST_DEVICE</w:t>
            </w:r>
          </w:p>
        </w:tc>
        <w:tc>
          <w:tcPr>
            <w:tcW w:w="2103" w:type="dxa"/>
          </w:tcPr>
          <w:p w14:paraId="2DEA623D" w14:textId="77777777" w:rsidR="00337D3C" w:rsidRPr="009A20CA" w:rsidRDefault="00337D3C" w:rsidP="007773C3">
            <w:pPr>
              <w:spacing w:after="120"/>
              <w:jc w:val="both"/>
              <w:rPr>
                <w:szCs w:val="26"/>
              </w:rPr>
            </w:pPr>
            <w:r w:rsidRPr="009A20CA">
              <w:rPr>
                <w:szCs w:val="26"/>
              </w:rPr>
              <w:t>INT</w:t>
            </w:r>
          </w:p>
        </w:tc>
        <w:tc>
          <w:tcPr>
            <w:tcW w:w="863" w:type="dxa"/>
          </w:tcPr>
          <w:p w14:paraId="13C77D54" w14:textId="77777777" w:rsidR="00337D3C" w:rsidRPr="009A20CA" w:rsidRDefault="00337D3C" w:rsidP="007773C3">
            <w:pPr>
              <w:spacing w:after="120"/>
              <w:jc w:val="both"/>
              <w:rPr>
                <w:szCs w:val="26"/>
              </w:rPr>
            </w:pPr>
            <w:r w:rsidRPr="009A20CA">
              <w:rPr>
                <w:szCs w:val="26"/>
              </w:rPr>
              <w:t>10</w:t>
            </w:r>
          </w:p>
        </w:tc>
        <w:tc>
          <w:tcPr>
            <w:tcW w:w="1054" w:type="dxa"/>
          </w:tcPr>
          <w:p w14:paraId="671FB7B6" w14:textId="77777777" w:rsidR="00337D3C" w:rsidRPr="009A20CA" w:rsidRDefault="00337D3C" w:rsidP="007773C3">
            <w:pPr>
              <w:spacing w:after="120"/>
              <w:rPr>
                <w:szCs w:val="26"/>
              </w:rPr>
            </w:pPr>
            <w:r w:rsidRPr="009A20CA">
              <w:rPr>
                <w:szCs w:val="26"/>
              </w:rPr>
              <w:t>Độ tiêu hao</w:t>
            </w:r>
          </w:p>
        </w:tc>
        <w:tc>
          <w:tcPr>
            <w:tcW w:w="794" w:type="dxa"/>
          </w:tcPr>
          <w:p w14:paraId="46D7A3CC" w14:textId="77777777" w:rsidR="00337D3C" w:rsidRPr="009A20CA" w:rsidRDefault="00337D3C" w:rsidP="007773C3">
            <w:pPr>
              <w:keepNext/>
              <w:spacing w:after="120"/>
              <w:jc w:val="both"/>
              <w:rPr>
                <w:szCs w:val="26"/>
              </w:rPr>
            </w:pPr>
          </w:p>
        </w:tc>
      </w:tr>
      <w:tr w:rsidR="00337D3C" w:rsidRPr="009A20CA" w14:paraId="2B60DCA7" w14:textId="77777777" w:rsidTr="00C261FD">
        <w:tc>
          <w:tcPr>
            <w:tcW w:w="708" w:type="dxa"/>
          </w:tcPr>
          <w:p w14:paraId="5CC3E755" w14:textId="77777777" w:rsidR="00337D3C" w:rsidRPr="009A20CA" w:rsidRDefault="00337D3C" w:rsidP="007773C3">
            <w:pPr>
              <w:spacing w:after="120"/>
              <w:jc w:val="both"/>
              <w:rPr>
                <w:szCs w:val="26"/>
              </w:rPr>
            </w:pPr>
            <w:r w:rsidRPr="009A20CA">
              <w:rPr>
                <w:szCs w:val="26"/>
              </w:rPr>
              <w:t>10</w:t>
            </w:r>
          </w:p>
        </w:tc>
        <w:tc>
          <w:tcPr>
            <w:tcW w:w="3540" w:type="dxa"/>
          </w:tcPr>
          <w:p w14:paraId="628EA24F" w14:textId="77777777" w:rsidR="00337D3C" w:rsidRPr="009A20CA" w:rsidRDefault="00337D3C" w:rsidP="007773C3">
            <w:pPr>
              <w:spacing w:after="120"/>
              <w:jc w:val="both"/>
              <w:rPr>
                <w:szCs w:val="26"/>
              </w:rPr>
            </w:pPr>
            <w:r w:rsidRPr="009A20CA">
              <w:rPr>
                <w:szCs w:val="26"/>
              </w:rPr>
              <w:t>NOTE</w:t>
            </w:r>
          </w:p>
        </w:tc>
        <w:tc>
          <w:tcPr>
            <w:tcW w:w="2103" w:type="dxa"/>
          </w:tcPr>
          <w:p w14:paraId="14F5A943" w14:textId="77777777" w:rsidR="00337D3C" w:rsidRPr="009A20CA" w:rsidRDefault="00337D3C" w:rsidP="007773C3">
            <w:pPr>
              <w:spacing w:after="120"/>
              <w:jc w:val="both"/>
              <w:rPr>
                <w:szCs w:val="26"/>
              </w:rPr>
            </w:pPr>
            <w:r w:rsidRPr="009A20CA">
              <w:rPr>
                <w:szCs w:val="26"/>
              </w:rPr>
              <w:t xml:space="preserve">VARCHAR </w:t>
            </w:r>
          </w:p>
        </w:tc>
        <w:tc>
          <w:tcPr>
            <w:tcW w:w="863" w:type="dxa"/>
          </w:tcPr>
          <w:p w14:paraId="2F6B2CC8" w14:textId="77777777" w:rsidR="00337D3C" w:rsidRPr="009A20CA" w:rsidRDefault="00337D3C" w:rsidP="007773C3">
            <w:pPr>
              <w:spacing w:after="120"/>
              <w:jc w:val="both"/>
              <w:rPr>
                <w:szCs w:val="26"/>
              </w:rPr>
            </w:pPr>
            <w:r w:rsidRPr="009A20CA">
              <w:rPr>
                <w:szCs w:val="26"/>
              </w:rPr>
              <w:t>255</w:t>
            </w:r>
          </w:p>
        </w:tc>
        <w:tc>
          <w:tcPr>
            <w:tcW w:w="1054" w:type="dxa"/>
          </w:tcPr>
          <w:p w14:paraId="3DA1CC66" w14:textId="77777777" w:rsidR="00337D3C" w:rsidRPr="009A20CA" w:rsidRDefault="00337D3C" w:rsidP="007773C3">
            <w:pPr>
              <w:spacing w:after="120"/>
              <w:rPr>
                <w:szCs w:val="26"/>
              </w:rPr>
            </w:pPr>
            <w:r w:rsidRPr="009A20CA">
              <w:rPr>
                <w:szCs w:val="26"/>
              </w:rPr>
              <w:t>Ghi chú</w:t>
            </w:r>
          </w:p>
        </w:tc>
        <w:tc>
          <w:tcPr>
            <w:tcW w:w="794" w:type="dxa"/>
          </w:tcPr>
          <w:p w14:paraId="032B336F" w14:textId="77777777" w:rsidR="00337D3C" w:rsidRPr="009A20CA" w:rsidRDefault="00337D3C" w:rsidP="007773C3">
            <w:pPr>
              <w:keepNext/>
              <w:spacing w:after="120"/>
              <w:jc w:val="both"/>
              <w:rPr>
                <w:szCs w:val="26"/>
              </w:rPr>
            </w:pPr>
          </w:p>
        </w:tc>
      </w:tr>
      <w:tr w:rsidR="00337D3C" w:rsidRPr="009A20CA" w14:paraId="450B4F86" w14:textId="77777777" w:rsidTr="00C261FD">
        <w:tc>
          <w:tcPr>
            <w:tcW w:w="708" w:type="dxa"/>
          </w:tcPr>
          <w:p w14:paraId="3DFDB668" w14:textId="77777777" w:rsidR="00337D3C" w:rsidRPr="009A20CA" w:rsidRDefault="00337D3C" w:rsidP="007773C3">
            <w:pPr>
              <w:spacing w:after="120"/>
              <w:jc w:val="both"/>
              <w:rPr>
                <w:szCs w:val="26"/>
              </w:rPr>
            </w:pPr>
            <w:r w:rsidRPr="009A20CA">
              <w:rPr>
                <w:szCs w:val="26"/>
              </w:rPr>
              <w:t>11</w:t>
            </w:r>
          </w:p>
        </w:tc>
        <w:tc>
          <w:tcPr>
            <w:tcW w:w="3540" w:type="dxa"/>
          </w:tcPr>
          <w:p w14:paraId="494B860D" w14:textId="77777777" w:rsidR="00337D3C" w:rsidRPr="009A20CA" w:rsidRDefault="00337D3C" w:rsidP="007773C3">
            <w:pPr>
              <w:spacing w:after="120"/>
              <w:jc w:val="both"/>
              <w:rPr>
                <w:szCs w:val="26"/>
              </w:rPr>
            </w:pPr>
            <w:r w:rsidRPr="009A20CA">
              <w:rPr>
                <w:szCs w:val="26"/>
              </w:rPr>
              <w:t>PART_ID</w:t>
            </w:r>
          </w:p>
        </w:tc>
        <w:tc>
          <w:tcPr>
            <w:tcW w:w="2103" w:type="dxa"/>
          </w:tcPr>
          <w:p w14:paraId="71628B7E" w14:textId="77777777" w:rsidR="00337D3C" w:rsidRPr="009A20CA" w:rsidRDefault="00337D3C" w:rsidP="007773C3">
            <w:pPr>
              <w:spacing w:after="120"/>
              <w:jc w:val="both"/>
              <w:rPr>
                <w:szCs w:val="26"/>
              </w:rPr>
            </w:pPr>
            <w:r w:rsidRPr="009A20CA">
              <w:rPr>
                <w:szCs w:val="26"/>
              </w:rPr>
              <w:t>LONG</w:t>
            </w:r>
          </w:p>
        </w:tc>
        <w:tc>
          <w:tcPr>
            <w:tcW w:w="863" w:type="dxa"/>
          </w:tcPr>
          <w:p w14:paraId="6C8E5AC1" w14:textId="77777777" w:rsidR="00337D3C" w:rsidRPr="009A20CA" w:rsidRDefault="00337D3C" w:rsidP="007773C3">
            <w:pPr>
              <w:spacing w:after="120"/>
              <w:jc w:val="both"/>
              <w:rPr>
                <w:szCs w:val="26"/>
              </w:rPr>
            </w:pPr>
            <w:r w:rsidRPr="009A20CA">
              <w:rPr>
                <w:szCs w:val="26"/>
              </w:rPr>
              <w:t>20</w:t>
            </w:r>
          </w:p>
        </w:tc>
        <w:tc>
          <w:tcPr>
            <w:tcW w:w="1054" w:type="dxa"/>
          </w:tcPr>
          <w:p w14:paraId="2C3C933A" w14:textId="77777777" w:rsidR="00337D3C" w:rsidRPr="009A20CA" w:rsidRDefault="00337D3C" w:rsidP="007773C3">
            <w:pPr>
              <w:spacing w:after="120"/>
              <w:rPr>
                <w:szCs w:val="26"/>
              </w:rPr>
            </w:pPr>
            <w:r w:rsidRPr="009A20CA">
              <w:rPr>
                <w:szCs w:val="26"/>
              </w:rPr>
              <w:t>Phòng ban sử hữu</w:t>
            </w:r>
          </w:p>
        </w:tc>
        <w:tc>
          <w:tcPr>
            <w:tcW w:w="794" w:type="dxa"/>
          </w:tcPr>
          <w:p w14:paraId="2AE8EE50" w14:textId="77777777" w:rsidR="00337D3C" w:rsidRPr="009A20CA" w:rsidRDefault="00337D3C" w:rsidP="007773C3">
            <w:pPr>
              <w:keepNext/>
              <w:spacing w:after="120"/>
              <w:jc w:val="both"/>
              <w:rPr>
                <w:szCs w:val="26"/>
              </w:rPr>
            </w:pPr>
          </w:p>
        </w:tc>
      </w:tr>
      <w:tr w:rsidR="00337D3C" w:rsidRPr="009A20CA" w14:paraId="363D69AA" w14:textId="77777777" w:rsidTr="00C261FD">
        <w:tc>
          <w:tcPr>
            <w:tcW w:w="708" w:type="dxa"/>
          </w:tcPr>
          <w:p w14:paraId="5DF6A710" w14:textId="77777777" w:rsidR="00337D3C" w:rsidRPr="009A20CA" w:rsidRDefault="00337D3C" w:rsidP="007773C3">
            <w:pPr>
              <w:spacing w:after="120"/>
              <w:jc w:val="both"/>
              <w:rPr>
                <w:szCs w:val="26"/>
              </w:rPr>
            </w:pPr>
            <w:r w:rsidRPr="009A20CA">
              <w:rPr>
                <w:szCs w:val="26"/>
              </w:rPr>
              <w:t>12</w:t>
            </w:r>
          </w:p>
        </w:tc>
        <w:tc>
          <w:tcPr>
            <w:tcW w:w="3540" w:type="dxa"/>
          </w:tcPr>
          <w:p w14:paraId="5A73F36B" w14:textId="77777777" w:rsidR="00337D3C" w:rsidRPr="009A20CA" w:rsidRDefault="00337D3C" w:rsidP="007773C3">
            <w:pPr>
              <w:spacing w:after="120"/>
              <w:jc w:val="both"/>
              <w:rPr>
                <w:szCs w:val="26"/>
              </w:rPr>
            </w:pPr>
            <w:r w:rsidRPr="009A20CA">
              <w:rPr>
                <w:szCs w:val="26"/>
              </w:rPr>
              <w:t>DEVICE_TO_REQUEST_ADD_ID</w:t>
            </w:r>
          </w:p>
        </w:tc>
        <w:tc>
          <w:tcPr>
            <w:tcW w:w="2103" w:type="dxa"/>
          </w:tcPr>
          <w:p w14:paraId="2D4E2B36" w14:textId="77777777" w:rsidR="00337D3C" w:rsidRPr="009A20CA" w:rsidRDefault="00337D3C" w:rsidP="007773C3">
            <w:pPr>
              <w:spacing w:after="120"/>
              <w:jc w:val="both"/>
              <w:rPr>
                <w:szCs w:val="26"/>
              </w:rPr>
            </w:pPr>
            <w:r w:rsidRPr="009A20CA">
              <w:rPr>
                <w:szCs w:val="26"/>
              </w:rPr>
              <w:t>LONG</w:t>
            </w:r>
          </w:p>
        </w:tc>
        <w:tc>
          <w:tcPr>
            <w:tcW w:w="863" w:type="dxa"/>
          </w:tcPr>
          <w:p w14:paraId="2ADC7A34" w14:textId="77777777" w:rsidR="00337D3C" w:rsidRPr="009A20CA" w:rsidRDefault="00337D3C" w:rsidP="007773C3">
            <w:pPr>
              <w:spacing w:after="120"/>
              <w:jc w:val="both"/>
              <w:rPr>
                <w:szCs w:val="26"/>
              </w:rPr>
            </w:pPr>
            <w:r w:rsidRPr="009A20CA">
              <w:rPr>
                <w:szCs w:val="26"/>
              </w:rPr>
              <w:t>20</w:t>
            </w:r>
          </w:p>
        </w:tc>
        <w:tc>
          <w:tcPr>
            <w:tcW w:w="1054" w:type="dxa"/>
          </w:tcPr>
          <w:p w14:paraId="6748F095" w14:textId="77777777" w:rsidR="00337D3C" w:rsidRPr="009A20CA" w:rsidRDefault="00337D3C" w:rsidP="007773C3">
            <w:pPr>
              <w:spacing w:after="120"/>
              <w:rPr>
                <w:szCs w:val="26"/>
              </w:rPr>
            </w:pPr>
            <w:r w:rsidRPr="009A20CA">
              <w:rPr>
                <w:szCs w:val="26"/>
              </w:rPr>
              <w:t xml:space="preserve">Thêm qua </w:t>
            </w:r>
            <w:r w:rsidRPr="009A20CA">
              <w:rPr>
                <w:szCs w:val="26"/>
              </w:rPr>
              <w:lastRenderedPageBreak/>
              <w:t>phiếu mua nào</w:t>
            </w:r>
          </w:p>
        </w:tc>
        <w:tc>
          <w:tcPr>
            <w:tcW w:w="794" w:type="dxa"/>
          </w:tcPr>
          <w:p w14:paraId="74428035" w14:textId="77777777" w:rsidR="00337D3C" w:rsidRPr="009A20CA" w:rsidRDefault="00337D3C" w:rsidP="007773C3">
            <w:pPr>
              <w:keepNext/>
              <w:spacing w:after="120"/>
              <w:jc w:val="both"/>
              <w:rPr>
                <w:szCs w:val="26"/>
              </w:rPr>
            </w:pPr>
          </w:p>
        </w:tc>
      </w:tr>
      <w:tr w:rsidR="00337D3C" w:rsidRPr="009A20CA" w14:paraId="36088023" w14:textId="77777777" w:rsidTr="00C261FD">
        <w:tc>
          <w:tcPr>
            <w:tcW w:w="708" w:type="dxa"/>
          </w:tcPr>
          <w:p w14:paraId="6D0B74B3" w14:textId="77777777" w:rsidR="00337D3C" w:rsidRPr="009A20CA" w:rsidRDefault="00337D3C" w:rsidP="007773C3">
            <w:pPr>
              <w:spacing w:after="120"/>
              <w:jc w:val="both"/>
              <w:rPr>
                <w:szCs w:val="26"/>
              </w:rPr>
            </w:pPr>
            <w:r w:rsidRPr="009A20CA">
              <w:rPr>
                <w:szCs w:val="26"/>
              </w:rPr>
              <w:lastRenderedPageBreak/>
              <w:t>13</w:t>
            </w:r>
          </w:p>
        </w:tc>
        <w:tc>
          <w:tcPr>
            <w:tcW w:w="3540" w:type="dxa"/>
          </w:tcPr>
          <w:p w14:paraId="6B88DDFA" w14:textId="77777777" w:rsidR="00337D3C" w:rsidRPr="009A20CA" w:rsidRDefault="00337D3C" w:rsidP="007773C3">
            <w:pPr>
              <w:spacing w:after="120"/>
              <w:jc w:val="both"/>
              <w:rPr>
                <w:szCs w:val="26"/>
              </w:rPr>
            </w:pPr>
            <w:r w:rsidRPr="009A20CA">
              <w:rPr>
                <w:szCs w:val="26"/>
              </w:rPr>
              <w:t>SIZE_UNIT</w:t>
            </w:r>
          </w:p>
        </w:tc>
        <w:tc>
          <w:tcPr>
            <w:tcW w:w="2103" w:type="dxa"/>
          </w:tcPr>
          <w:p w14:paraId="7CB8AFD6" w14:textId="77777777" w:rsidR="00337D3C" w:rsidRPr="009A20CA" w:rsidRDefault="00337D3C" w:rsidP="007773C3">
            <w:pPr>
              <w:spacing w:after="120"/>
              <w:jc w:val="both"/>
              <w:rPr>
                <w:szCs w:val="26"/>
              </w:rPr>
            </w:pPr>
            <w:r w:rsidRPr="009A20CA">
              <w:rPr>
                <w:szCs w:val="26"/>
              </w:rPr>
              <w:t>INT</w:t>
            </w:r>
          </w:p>
        </w:tc>
        <w:tc>
          <w:tcPr>
            <w:tcW w:w="863" w:type="dxa"/>
          </w:tcPr>
          <w:p w14:paraId="543E93DC" w14:textId="77777777" w:rsidR="00337D3C" w:rsidRPr="009A20CA" w:rsidRDefault="00337D3C" w:rsidP="007773C3">
            <w:pPr>
              <w:spacing w:after="120"/>
              <w:jc w:val="both"/>
              <w:rPr>
                <w:szCs w:val="26"/>
              </w:rPr>
            </w:pPr>
            <w:r w:rsidRPr="009A20CA">
              <w:rPr>
                <w:szCs w:val="26"/>
              </w:rPr>
              <w:t>11</w:t>
            </w:r>
          </w:p>
        </w:tc>
        <w:tc>
          <w:tcPr>
            <w:tcW w:w="1054" w:type="dxa"/>
          </w:tcPr>
          <w:p w14:paraId="7FBB4725" w14:textId="77777777" w:rsidR="00337D3C" w:rsidRPr="009A20CA" w:rsidRDefault="00337D3C" w:rsidP="007773C3">
            <w:pPr>
              <w:spacing w:after="120"/>
              <w:rPr>
                <w:szCs w:val="26"/>
              </w:rPr>
            </w:pPr>
            <w:r w:rsidRPr="009A20CA">
              <w:rPr>
                <w:szCs w:val="26"/>
              </w:rPr>
              <w:t>Số lượng trên đơn vị</w:t>
            </w:r>
          </w:p>
        </w:tc>
        <w:tc>
          <w:tcPr>
            <w:tcW w:w="794" w:type="dxa"/>
          </w:tcPr>
          <w:p w14:paraId="4EA549AE" w14:textId="77777777" w:rsidR="00337D3C" w:rsidRPr="009A20CA" w:rsidRDefault="00337D3C" w:rsidP="007773C3">
            <w:pPr>
              <w:keepNext/>
              <w:spacing w:after="120"/>
              <w:jc w:val="both"/>
              <w:rPr>
                <w:szCs w:val="26"/>
              </w:rPr>
            </w:pPr>
          </w:p>
        </w:tc>
      </w:tr>
      <w:tr w:rsidR="00337D3C" w:rsidRPr="009A20CA" w14:paraId="25776BE3" w14:textId="77777777" w:rsidTr="00C261FD">
        <w:tc>
          <w:tcPr>
            <w:tcW w:w="708" w:type="dxa"/>
          </w:tcPr>
          <w:p w14:paraId="7F289614" w14:textId="77777777" w:rsidR="00337D3C" w:rsidRPr="009A20CA" w:rsidRDefault="00337D3C" w:rsidP="007773C3">
            <w:pPr>
              <w:spacing w:after="120"/>
              <w:jc w:val="both"/>
              <w:rPr>
                <w:szCs w:val="26"/>
              </w:rPr>
            </w:pPr>
            <w:r w:rsidRPr="009A20CA">
              <w:rPr>
                <w:szCs w:val="26"/>
              </w:rPr>
              <w:t>14</w:t>
            </w:r>
          </w:p>
        </w:tc>
        <w:tc>
          <w:tcPr>
            <w:tcW w:w="3540" w:type="dxa"/>
          </w:tcPr>
          <w:p w14:paraId="53127586" w14:textId="77777777" w:rsidR="00337D3C" w:rsidRPr="009A20CA" w:rsidRDefault="00337D3C" w:rsidP="007773C3">
            <w:pPr>
              <w:spacing w:after="120"/>
              <w:jc w:val="both"/>
              <w:rPr>
                <w:szCs w:val="26"/>
              </w:rPr>
            </w:pPr>
            <w:r w:rsidRPr="009A20CA">
              <w:rPr>
                <w:szCs w:val="26"/>
              </w:rPr>
              <w:t>SPECIFICATIONS</w:t>
            </w:r>
          </w:p>
        </w:tc>
        <w:tc>
          <w:tcPr>
            <w:tcW w:w="2103" w:type="dxa"/>
          </w:tcPr>
          <w:p w14:paraId="0633840E" w14:textId="77777777" w:rsidR="00337D3C" w:rsidRPr="009A20CA" w:rsidRDefault="00337D3C" w:rsidP="007773C3">
            <w:pPr>
              <w:spacing w:after="120"/>
              <w:jc w:val="both"/>
              <w:rPr>
                <w:szCs w:val="26"/>
              </w:rPr>
            </w:pPr>
            <w:r w:rsidRPr="009A20CA">
              <w:rPr>
                <w:szCs w:val="26"/>
              </w:rPr>
              <w:t>VARCHAR</w:t>
            </w:r>
          </w:p>
        </w:tc>
        <w:tc>
          <w:tcPr>
            <w:tcW w:w="863" w:type="dxa"/>
          </w:tcPr>
          <w:p w14:paraId="015DAF8F" w14:textId="77777777" w:rsidR="00337D3C" w:rsidRPr="009A20CA" w:rsidRDefault="00337D3C" w:rsidP="007773C3">
            <w:pPr>
              <w:spacing w:after="120"/>
              <w:jc w:val="both"/>
              <w:rPr>
                <w:szCs w:val="26"/>
              </w:rPr>
            </w:pPr>
            <w:r w:rsidRPr="009A20CA">
              <w:rPr>
                <w:szCs w:val="26"/>
              </w:rPr>
              <w:t>255</w:t>
            </w:r>
          </w:p>
        </w:tc>
        <w:tc>
          <w:tcPr>
            <w:tcW w:w="1054" w:type="dxa"/>
          </w:tcPr>
          <w:p w14:paraId="0224A358" w14:textId="72F661DA" w:rsidR="00337D3C" w:rsidRPr="009A20CA" w:rsidRDefault="001D7C7A" w:rsidP="007773C3">
            <w:pPr>
              <w:spacing w:after="120"/>
              <w:rPr>
                <w:szCs w:val="26"/>
              </w:rPr>
            </w:pPr>
            <w:r>
              <w:rPr>
                <w:szCs w:val="26"/>
              </w:rPr>
              <w:t xml:space="preserve">Thông số kỹ </w:t>
            </w:r>
            <w:r w:rsidR="00337D3C" w:rsidRPr="009A20CA">
              <w:rPr>
                <w:szCs w:val="26"/>
              </w:rPr>
              <w:t>thuật</w:t>
            </w:r>
          </w:p>
        </w:tc>
        <w:tc>
          <w:tcPr>
            <w:tcW w:w="794" w:type="dxa"/>
          </w:tcPr>
          <w:p w14:paraId="529B28C2" w14:textId="77777777" w:rsidR="00337D3C" w:rsidRPr="009A20CA" w:rsidRDefault="00337D3C" w:rsidP="007773C3">
            <w:pPr>
              <w:keepNext/>
              <w:spacing w:after="120"/>
              <w:jc w:val="both"/>
              <w:rPr>
                <w:szCs w:val="26"/>
              </w:rPr>
            </w:pPr>
          </w:p>
        </w:tc>
      </w:tr>
      <w:tr w:rsidR="00337D3C" w:rsidRPr="009A20CA" w14:paraId="22A72812" w14:textId="77777777" w:rsidTr="00C261FD">
        <w:tc>
          <w:tcPr>
            <w:tcW w:w="708" w:type="dxa"/>
          </w:tcPr>
          <w:p w14:paraId="7172A0AE" w14:textId="77777777" w:rsidR="00337D3C" w:rsidRPr="009A20CA" w:rsidRDefault="00337D3C" w:rsidP="007773C3">
            <w:pPr>
              <w:spacing w:after="120"/>
              <w:jc w:val="both"/>
              <w:rPr>
                <w:szCs w:val="26"/>
              </w:rPr>
            </w:pPr>
            <w:r w:rsidRPr="009A20CA">
              <w:rPr>
                <w:szCs w:val="26"/>
              </w:rPr>
              <w:t>15</w:t>
            </w:r>
          </w:p>
        </w:tc>
        <w:tc>
          <w:tcPr>
            <w:tcW w:w="3540" w:type="dxa"/>
          </w:tcPr>
          <w:p w14:paraId="558B1C69" w14:textId="77777777" w:rsidR="00337D3C" w:rsidRPr="009A20CA" w:rsidRDefault="00337D3C" w:rsidP="007773C3">
            <w:pPr>
              <w:spacing w:after="120"/>
              <w:jc w:val="both"/>
              <w:rPr>
                <w:szCs w:val="26"/>
              </w:rPr>
            </w:pPr>
            <w:r w:rsidRPr="009A20CA">
              <w:rPr>
                <w:szCs w:val="26"/>
              </w:rPr>
              <w:t>STATUS</w:t>
            </w:r>
          </w:p>
        </w:tc>
        <w:tc>
          <w:tcPr>
            <w:tcW w:w="2103" w:type="dxa"/>
          </w:tcPr>
          <w:p w14:paraId="54CDC2E2" w14:textId="77777777" w:rsidR="00337D3C" w:rsidRPr="009A20CA" w:rsidRDefault="00337D3C" w:rsidP="007773C3">
            <w:pPr>
              <w:spacing w:after="120"/>
              <w:jc w:val="both"/>
              <w:rPr>
                <w:szCs w:val="26"/>
              </w:rPr>
            </w:pPr>
            <w:r w:rsidRPr="009A20CA">
              <w:rPr>
                <w:szCs w:val="26"/>
              </w:rPr>
              <w:t>INT</w:t>
            </w:r>
          </w:p>
        </w:tc>
        <w:tc>
          <w:tcPr>
            <w:tcW w:w="863" w:type="dxa"/>
          </w:tcPr>
          <w:p w14:paraId="74BA30AA" w14:textId="77777777" w:rsidR="00337D3C" w:rsidRPr="009A20CA" w:rsidRDefault="00337D3C" w:rsidP="007773C3">
            <w:pPr>
              <w:spacing w:after="120"/>
              <w:jc w:val="both"/>
              <w:rPr>
                <w:szCs w:val="26"/>
              </w:rPr>
            </w:pPr>
            <w:r w:rsidRPr="009A20CA">
              <w:rPr>
                <w:szCs w:val="26"/>
              </w:rPr>
              <w:t>11</w:t>
            </w:r>
          </w:p>
        </w:tc>
        <w:tc>
          <w:tcPr>
            <w:tcW w:w="1054" w:type="dxa"/>
          </w:tcPr>
          <w:p w14:paraId="25E9DE6C" w14:textId="77777777" w:rsidR="00337D3C" w:rsidRPr="009A20CA" w:rsidRDefault="00337D3C" w:rsidP="007773C3">
            <w:pPr>
              <w:spacing w:after="120"/>
              <w:rPr>
                <w:szCs w:val="26"/>
              </w:rPr>
            </w:pPr>
            <w:r w:rsidRPr="009A20CA">
              <w:rPr>
                <w:szCs w:val="26"/>
              </w:rPr>
              <w:t>Trạng thái sử dụng</w:t>
            </w:r>
          </w:p>
          <w:p w14:paraId="1806A808" w14:textId="77777777" w:rsidR="00337D3C" w:rsidRPr="009A20CA" w:rsidRDefault="00337D3C" w:rsidP="007773C3">
            <w:pPr>
              <w:spacing w:after="120"/>
              <w:rPr>
                <w:szCs w:val="26"/>
              </w:rPr>
            </w:pPr>
            <w:r w:rsidRPr="009A20CA">
              <w:rPr>
                <w:szCs w:val="26"/>
              </w:rPr>
              <w:t>1:Trong kho</w:t>
            </w:r>
            <w:r w:rsidRPr="009A20CA">
              <w:rPr>
                <w:szCs w:val="26"/>
              </w:rPr>
              <w:br/>
              <w:t>2:Đang cho mượn</w:t>
            </w:r>
          </w:p>
        </w:tc>
        <w:tc>
          <w:tcPr>
            <w:tcW w:w="794" w:type="dxa"/>
          </w:tcPr>
          <w:p w14:paraId="526909BB" w14:textId="77777777" w:rsidR="00337D3C" w:rsidRPr="009A20CA" w:rsidRDefault="00337D3C" w:rsidP="007773C3">
            <w:pPr>
              <w:keepNext/>
              <w:spacing w:after="120"/>
              <w:jc w:val="both"/>
              <w:rPr>
                <w:szCs w:val="26"/>
              </w:rPr>
            </w:pPr>
          </w:p>
        </w:tc>
      </w:tr>
      <w:tr w:rsidR="00337D3C" w:rsidRPr="009A20CA" w14:paraId="3A353284" w14:textId="77777777" w:rsidTr="00C261FD">
        <w:tc>
          <w:tcPr>
            <w:tcW w:w="708" w:type="dxa"/>
          </w:tcPr>
          <w:p w14:paraId="01B90BEA" w14:textId="77777777" w:rsidR="00337D3C" w:rsidRPr="009A20CA" w:rsidRDefault="00337D3C" w:rsidP="007773C3">
            <w:pPr>
              <w:spacing w:after="120"/>
              <w:jc w:val="both"/>
              <w:rPr>
                <w:szCs w:val="26"/>
              </w:rPr>
            </w:pPr>
            <w:r w:rsidRPr="009A20CA">
              <w:rPr>
                <w:szCs w:val="26"/>
              </w:rPr>
              <w:t>16</w:t>
            </w:r>
          </w:p>
        </w:tc>
        <w:tc>
          <w:tcPr>
            <w:tcW w:w="3540" w:type="dxa"/>
          </w:tcPr>
          <w:p w14:paraId="330ACD86" w14:textId="77777777" w:rsidR="00337D3C" w:rsidRPr="009A20CA" w:rsidRDefault="00337D3C" w:rsidP="007773C3">
            <w:pPr>
              <w:spacing w:after="120"/>
              <w:jc w:val="both"/>
              <w:rPr>
                <w:szCs w:val="26"/>
              </w:rPr>
            </w:pPr>
            <w:r w:rsidRPr="009A20CA">
              <w:rPr>
                <w:szCs w:val="26"/>
              </w:rPr>
              <w:t>SUPPLIER_ID</w:t>
            </w:r>
          </w:p>
        </w:tc>
        <w:tc>
          <w:tcPr>
            <w:tcW w:w="2103" w:type="dxa"/>
          </w:tcPr>
          <w:p w14:paraId="407B6C64" w14:textId="77777777" w:rsidR="00337D3C" w:rsidRPr="009A20CA" w:rsidRDefault="00337D3C" w:rsidP="007773C3">
            <w:pPr>
              <w:spacing w:after="120"/>
              <w:jc w:val="both"/>
              <w:rPr>
                <w:szCs w:val="26"/>
              </w:rPr>
            </w:pPr>
            <w:r w:rsidRPr="009A20CA">
              <w:rPr>
                <w:szCs w:val="26"/>
              </w:rPr>
              <w:t>LONG</w:t>
            </w:r>
          </w:p>
        </w:tc>
        <w:tc>
          <w:tcPr>
            <w:tcW w:w="863" w:type="dxa"/>
          </w:tcPr>
          <w:p w14:paraId="59FA1995" w14:textId="77777777" w:rsidR="00337D3C" w:rsidRPr="009A20CA" w:rsidRDefault="00337D3C" w:rsidP="007773C3">
            <w:pPr>
              <w:spacing w:after="120"/>
              <w:jc w:val="both"/>
              <w:rPr>
                <w:szCs w:val="26"/>
              </w:rPr>
            </w:pPr>
            <w:r w:rsidRPr="009A20CA">
              <w:rPr>
                <w:szCs w:val="26"/>
              </w:rPr>
              <w:t>20</w:t>
            </w:r>
          </w:p>
        </w:tc>
        <w:tc>
          <w:tcPr>
            <w:tcW w:w="1054" w:type="dxa"/>
          </w:tcPr>
          <w:p w14:paraId="6AB4607D" w14:textId="77777777" w:rsidR="00337D3C" w:rsidRPr="009A20CA" w:rsidRDefault="00337D3C" w:rsidP="007773C3">
            <w:pPr>
              <w:spacing w:after="120"/>
              <w:rPr>
                <w:szCs w:val="26"/>
              </w:rPr>
            </w:pPr>
            <w:r w:rsidRPr="009A20CA">
              <w:rPr>
                <w:szCs w:val="26"/>
              </w:rPr>
              <w:t>Nhà cung cấp</w:t>
            </w:r>
          </w:p>
        </w:tc>
        <w:tc>
          <w:tcPr>
            <w:tcW w:w="794" w:type="dxa"/>
          </w:tcPr>
          <w:p w14:paraId="24E682D0" w14:textId="77777777" w:rsidR="00337D3C" w:rsidRPr="009A20CA" w:rsidRDefault="00337D3C" w:rsidP="007773C3">
            <w:pPr>
              <w:keepNext/>
              <w:spacing w:after="120"/>
              <w:jc w:val="both"/>
              <w:rPr>
                <w:szCs w:val="26"/>
              </w:rPr>
            </w:pPr>
          </w:p>
        </w:tc>
      </w:tr>
      <w:tr w:rsidR="00337D3C" w:rsidRPr="009A20CA" w14:paraId="411D651F" w14:textId="77777777" w:rsidTr="00C261FD">
        <w:tc>
          <w:tcPr>
            <w:tcW w:w="708" w:type="dxa"/>
          </w:tcPr>
          <w:p w14:paraId="25DFBA56" w14:textId="77777777" w:rsidR="00337D3C" w:rsidRPr="009A20CA" w:rsidRDefault="00337D3C" w:rsidP="007773C3">
            <w:pPr>
              <w:spacing w:after="120"/>
              <w:jc w:val="both"/>
              <w:rPr>
                <w:szCs w:val="26"/>
              </w:rPr>
            </w:pPr>
            <w:r w:rsidRPr="009A20CA">
              <w:rPr>
                <w:szCs w:val="26"/>
              </w:rPr>
              <w:t>17</w:t>
            </w:r>
          </w:p>
        </w:tc>
        <w:tc>
          <w:tcPr>
            <w:tcW w:w="3540" w:type="dxa"/>
          </w:tcPr>
          <w:p w14:paraId="12FC3A8E" w14:textId="77777777" w:rsidR="00337D3C" w:rsidRPr="009A20CA" w:rsidRDefault="00337D3C" w:rsidP="007773C3">
            <w:pPr>
              <w:spacing w:after="120"/>
              <w:jc w:val="both"/>
              <w:rPr>
                <w:szCs w:val="26"/>
              </w:rPr>
            </w:pPr>
            <w:r w:rsidRPr="009A20CA">
              <w:rPr>
                <w:szCs w:val="26"/>
              </w:rPr>
              <w:t>UNIT</w:t>
            </w:r>
          </w:p>
        </w:tc>
        <w:tc>
          <w:tcPr>
            <w:tcW w:w="2103" w:type="dxa"/>
          </w:tcPr>
          <w:p w14:paraId="715F0DBC" w14:textId="77777777" w:rsidR="00337D3C" w:rsidRPr="009A20CA" w:rsidRDefault="00337D3C" w:rsidP="007773C3">
            <w:pPr>
              <w:spacing w:after="120"/>
              <w:jc w:val="both"/>
              <w:rPr>
                <w:szCs w:val="26"/>
              </w:rPr>
            </w:pPr>
            <w:r w:rsidRPr="009A20CA">
              <w:rPr>
                <w:szCs w:val="26"/>
              </w:rPr>
              <w:t>INT</w:t>
            </w:r>
          </w:p>
        </w:tc>
        <w:tc>
          <w:tcPr>
            <w:tcW w:w="863" w:type="dxa"/>
          </w:tcPr>
          <w:p w14:paraId="669ECF52" w14:textId="77777777" w:rsidR="00337D3C" w:rsidRPr="009A20CA" w:rsidRDefault="00337D3C" w:rsidP="007773C3">
            <w:pPr>
              <w:spacing w:after="120"/>
              <w:jc w:val="both"/>
              <w:rPr>
                <w:szCs w:val="26"/>
              </w:rPr>
            </w:pPr>
            <w:r w:rsidRPr="009A20CA">
              <w:rPr>
                <w:szCs w:val="26"/>
              </w:rPr>
              <w:t>11</w:t>
            </w:r>
          </w:p>
        </w:tc>
        <w:tc>
          <w:tcPr>
            <w:tcW w:w="1054" w:type="dxa"/>
          </w:tcPr>
          <w:p w14:paraId="75845786" w14:textId="77777777" w:rsidR="00337D3C" w:rsidRPr="009A20CA" w:rsidRDefault="00337D3C" w:rsidP="007773C3">
            <w:pPr>
              <w:spacing w:after="120"/>
              <w:rPr>
                <w:szCs w:val="26"/>
              </w:rPr>
            </w:pPr>
            <w:r w:rsidRPr="009A20CA">
              <w:rPr>
                <w:szCs w:val="26"/>
              </w:rPr>
              <w:t>Đơn vị</w:t>
            </w:r>
          </w:p>
        </w:tc>
        <w:tc>
          <w:tcPr>
            <w:tcW w:w="794" w:type="dxa"/>
          </w:tcPr>
          <w:p w14:paraId="711EAE9B" w14:textId="77777777" w:rsidR="00337D3C" w:rsidRPr="009A20CA" w:rsidRDefault="00337D3C" w:rsidP="007773C3">
            <w:pPr>
              <w:keepNext/>
              <w:spacing w:after="120"/>
              <w:jc w:val="both"/>
              <w:rPr>
                <w:szCs w:val="26"/>
              </w:rPr>
            </w:pPr>
          </w:p>
        </w:tc>
      </w:tr>
      <w:tr w:rsidR="00337D3C" w:rsidRPr="009A20CA" w14:paraId="6D58E8FE" w14:textId="77777777" w:rsidTr="00C261FD">
        <w:tc>
          <w:tcPr>
            <w:tcW w:w="708" w:type="dxa"/>
          </w:tcPr>
          <w:p w14:paraId="1FBD36FF" w14:textId="77777777" w:rsidR="00337D3C" w:rsidRPr="009A20CA" w:rsidRDefault="00337D3C" w:rsidP="007773C3">
            <w:pPr>
              <w:spacing w:after="120"/>
              <w:jc w:val="both"/>
              <w:rPr>
                <w:szCs w:val="26"/>
              </w:rPr>
            </w:pPr>
            <w:r w:rsidRPr="009A20CA">
              <w:rPr>
                <w:szCs w:val="26"/>
              </w:rPr>
              <w:t>18</w:t>
            </w:r>
          </w:p>
        </w:tc>
        <w:tc>
          <w:tcPr>
            <w:tcW w:w="3540" w:type="dxa"/>
          </w:tcPr>
          <w:p w14:paraId="38F39B38" w14:textId="77777777" w:rsidR="00337D3C" w:rsidRPr="009A20CA" w:rsidRDefault="00337D3C" w:rsidP="007773C3">
            <w:pPr>
              <w:spacing w:after="120"/>
              <w:jc w:val="both"/>
              <w:rPr>
                <w:szCs w:val="26"/>
              </w:rPr>
            </w:pPr>
            <w:r w:rsidRPr="009A20CA">
              <w:rPr>
                <w:szCs w:val="26"/>
              </w:rPr>
              <w:t>USE_HUMMER_ID</w:t>
            </w:r>
          </w:p>
        </w:tc>
        <w:tc>
          <w:tcPr>
            <w:tcW w:w="2103" w:type="dxa"/>
          </w:tcPr>
          <w:p w14:paraId="7496913A" w14:textId="77777777" w:rsidR="00337D3C" w:rsidRPr="009A20CA" w:rsidRDefault="00337D3C" w:rsidP="007773C3">
            <w:pPr>
              <w:spacing w:after="120"/>
              <w:jc w:val="both"/>
              <w:rPr>
                <w:szCs w:val="26"/>
              </w:rPr>
            </w:pPr>
            <w:r w:rsidRPr="009A20CA">
              <w:rPr>
                <w:szCs w:val="26"/>
              </w:rPr>
              <w:t>LONG</w:t>
            </w:r>
          </w:p>
        </w:tc>
        <w:tc>
          <w:tcPr>
            <w:tcW w:w="863" w:type="dxa"/>
          </w:tcPr>
          <w:p w14:paraId="4F4E4EC3" w14:textId="77777777" w:rsidR="00337D3C" w:rsidRPr="009A20CA" w:rsidRDefault="00337D3C" w:rsidP="007773C3">
            <w:pPr>
              <w:spacing w:after="120"/>
              <w:jc w:val="both"/>
              <w:rPr>
                <w:szCs w:val="26"/>
              </w:rPr>
            </w:pPr>
            <w:r w:rsidRPr="009A20CA">
              <w:rPr>
                <w:szCs w:val="26"/>
              </w:rPr>
              <w:t>20</w:t>
            </w:r>
          </w:p>
        </w:tc>
        <w:tc>
          <w:tcPr>
            <w:tcW w:w="1054" w:type="dxa"/>
          </w:tcPr>
          <w:p w14:paraId="0A306FE0" w14:textId="633D683E" w:rsidR="00337D3C" w:rsidRPr="009A20CA" w:rsidRDefault="001D7C7A" w:rsidP="007773C3">
            <w:pPr>
              <w:spacing w:after="120"/>
              <w:rPr>
                <w:szCs w:val="26"/>
              </w:rPr>
            </w:pPr>
            <w:r>
              <w:rPr>
                <w:szCs w:val="26"/>
              </w:rPr>
              <w:t>Người đang s</w:t>
            </w:r>
            <w:r w:rsidR="00337D3C" w:rsidRPr="009A20CA">
              <w:rPr>
                <w:szCs w:val="26"/>
              </w:rPr>
              <w:t>ử dụng sản phẩm</w:t>
            </w:r>
          </w:p>
        </w:tc>
        <w:tc>
          <w:tcPr>
            <w:tcW w:w="794" w:type="dxa"/>
          </w:tcPr>
          <w:p w14:paraId="7F40A077" w14:textId="77777777" w:rsidR="00337D3C" w:rsidRPr="009A20CA" w:rsidRDefault="00337D3C" w:rsidP="007773C3">
            <w:pPr>
              <w:keepNext/>
              <w:spacing w:after="120"/>
              <w:jc w:val="both"/>
              <w:rPr>
                <w:szCs w:val="26"/>
              </w:rPr>
            </w:pPr>
          </w:p>
        </w:tc>
      </w:tr>
      <w:tr w:rsidR="00337D3C" w:rsidRPr="009A20CA" w14:paraId="5BCA7256" w14:textId="77777777" w:rsidTr="00C261FD">
        <w:tc>
          <w:tcPr>
            <w:tcW w:w="708" w:type="dxa"/>
          </w:tcPr>
          <w:p w14:paraId="06EF4A8B" w14:textId="77777777" w:rsidR="00337D3C" w:rsidRPr="009A20CA" w:rsidRDefault="00337D3C" w:rsidP="007773C3">
            <w:pPr>
              <w:spacing w:after="120"/>
              <w:jc w:val="both"/>
              <w:rPr>
                <w:szCs w:val="26"/>
              </w:rPr>
            </w:pPr>
            <w:r w:rsidRPr="009A20CA">
              <w:rPr>
                <w:szCs w:val="26"/>
              </w:rPr>
              <w:t>19</w:t>
            </w:r>
          </w:p>
        </w:tc>
        <w:tc>
          <w:tcPr>
            <w:tcW w:w="3540" w:type="dxa"/>
          </w:tcPr>
          <w:p w14:paraId="250B6A20" w14:textId="77777777" w:rsidR="00337D3C" w:rsidRPr="009A20CA" w:rsidRDefault="00337D3C" w:rsidP="007773C3">
            <w:pPr>
              <w:spacing w:after="120"/>
              <w:jc w:val="both"/>
              <w:rPr>
                <w:szCs w:val="26"/>
              </w:rPr>
            </w:pPr>
            <w:r w:rsidRPr="009A20CA">
              <w:rPr>
                <w:szCs w:val="26"/>
              </w:rPr>
              <w:t>WAREHOUSE_ID</w:t>
            </w:r>
          </w:p>
        </w:tc>
        <w:tc>
          <w:tcPr>
            <w:tcW w:w="2103" w:type="dxa"/>
          </w:tcPr>
          <w:p w14:paraId="41F306DF" w14:textId="77777777" w:rsidR="00337D3C" w:rsidRPr="009A20CA" w:rsidRDefault="00337D3C" w:rsidP="007773C3">
            <w:pPr>
              <w:spacing w:after="120"/>
              <w:jc w:val="both"/>
              <w:rPr>
                <w:szCs w:val="26"/>
              </w:rPr>
            </w:pPr>
            <w:r w:rsidRPr="009A20CA">
              <w:rPr>
                <w:szCs w:val="26"/>
              </w:rPr>
              <w:t>LONG</w:t>
            </w:r>
          </w:p>
        </w:tc>
        <w:tc>
          <w:tcPr>
            <w:tcW w:w="863" w:type="dxa"/>
          </w:tcPr>
          <w:p w14:paraId="235B6A29" w14:textId="77777777" w:rsidR="00337D3C" w:rsidRPr="009A20CA" w:rsidRDefault="00337D3C" w:rsidP="007773C3">
            <w:pPr>
              <w:spacing w:after="120"/>
              <w:jc w:val="both"/>
              <w:rPr>
                <w:szCs w:val="26"/>
              </w:rPr>
            </w:pPr>
            <w:r w:rsidRPr="009A20CA">
              <w:rPr>
                <w:szCs w:val="26"/>
              </w:rPr>
              <w:t>20</w:t>
            </w:r>
          </w:p>
        </w:tc>
        <w:tc>
          <w:tcPr>
            <w:tcW w:w="1054" w:type="dxa"/>
          </w:tcPr>
          <w:p w14:paraId="050475DF" w14:textId="77777777" w:rsidR="00337D3C" w:rsidRPr="009A20CA" w:rsidRDefault="00337D3C" w:rsidP="007773C3">
            <w:pPr>
              <w:spacing w:after="120"/>
              <w:rPr>
                <w:szCs w:val="26"/>
              </w:rPr>
            </w:pPr>
            <w:r w:rsidRPr="009A20CA">
              <w:rPr>
                <w:szCs w:val="26"/>
              </w:rPr>
              <w:t>Nhà kho chứa</w:t>
            </w:r>
          </w:p>
        </w:tc>
        <w:tc>
          <w:tcPr>
            <w:tcW w:w="794" w:type="dxa"/>
          </w:tcPr>
          <w:p w14:paraId="172AB0B9" w14:textId="77777777" w:rsidR="00337D3C" w:rsidRPr="009A20CA" w:rsidRDefault="00337D3C" w:rsidP="007773C3">
            <w:pPr>
              <w:keepNext/>
              <w:spacing w:after="120"/>
              <w:jc w:val="both"/>
              <w:rPr>
                <w:szCs w:val="26"/>
              </w:rPr>
            </w:pPr>
          </w:p>
        </w:tc>
      </w:tr>
      <w:tr w:rsidR="00337D3C" w:rsidRPr="009A20CA" w14:paraId="67F1EE8F" w14:textId="77777777" w:rsidTr="00C261FD">
        <w:tc>
          <w:tcPr>
            <w:tcW w:w="708" w:type="dxa"/>
          </w:tcPr>
          <w:p w14:paraId="009131E0" w14:textId="77777777" w:rsidR="00337D3C" w:rsidRPr="009A20CA" w:rsidRDefault="00337D3C" w:rsidP="007773C3">
            <w:pPr>
              <w:spacing w:after="120"/>
              <w:jc w:val="both"/>
              <w:rPr>
                <w:szCs w:val="26"/>
              </w:rPr>
            </w:pPr>
            <w:r w:rsidRPr="009A20CA">
              <w:rPr>
                <w:szCs w:val="26"/>
              </w:rPr>
              <w:t>20</w:t>
            </w:r>
          </w:p>
        </w:tc>
        <w:tc>
          <w:tcPr>
            <w:tcW w:w="3540" w:type="dxa"/>
          </w:tcPr>
          <w:p w14:paraId="5D330FAD" w14:textId="77777777" w:rsidR="00337D3C" w:rsidRPr="009A20CA" w:rsidRDefault="00337D3C" w:rsidP="007773C3">
            <w:pPr>
              <w:spacing w:after="120"/>
              <w:jc w:val="both"/>
              <w:rPr>
                <w:szCs w:val="26"/>
              </w:rPr>
            </w:pPr>
            <w:r w:rsidRPr="009A20CA">
              <w:rPr>
                <w:szCs w:val="26"/>
              </w:rPr>
              <w:t>VERSION</w:t>
            </w:r>
          </w:p>
        </w:tc>
        <w:tc>
          <w:tcPr>
            <w:tcW w:w="2103" w:type="dxa"/>
          </w:tcPr>
          <w:p w14:paraId="0AED4D9F" w14:textId="77777777" w:rsidR="00337D3C" w:rsidRPr="009A20CA" w:rsidRDefault="00337D3C" w:rsidP="007773C3">
            <w:pPr>
              <w:spacing w:after="120"/>
              <w:jc w:val="both"/>
              <w:rPr>
                <w:szCs w:val="26"/>
              </w:rPr>
            </w:pPr>
            <w:r w:rsidRPr="009A20CA">
              <w:rPr>
                <w:szCs w:val="26"/>
              </w:rPr>
              <w:t>INT</w:t>
            </w:r>
          </w:p>
        </w:tc>
        <w:tc>
          <w:tcPr>
            <w:tcW w:w="863" w:type="dxa"/>
          </w:tcPr>
          <w:p w14:paraId="4CC78FAC" w14:textId="77777777" w:rsidR="00337D3C" w:rsidRPr="009A20CA" w:rsidRDefault="00337D3C" w:rsidP="007773C3">
            <w:pPr>
              <w:spacing w:after="120"/>
              <w:jc w:val="both"/>
              <w:rPr>
                <w:szCs w:val="26"/>
              </w:rPr>
            </w:pPr>
            <w:r w:rsidRPr="009A20CA">
              <w:rPr>
                <w:szCs w:val="26"/>
              </w:rPr>
              <w:t>10</w:t>
            </w:r>
          </w:p>
        </w:tc>
        <w:tc>
          <w:tcPr>
            <w:tcW w:w="1054" w:type="dxa"/>
          </w:tcPr>
          <w:p w14:paraId="1EDF9B31" w14:textId="77777777" w:rsidR="00337D3C" w:rsidRPr="009A20CA" w:rsidRDefault="00337D3C" w:rsidP="007773C3">
            <w:pPr>
              <w:spacing w:after="120"/>
              <w:rPr>
                <w:szCs w:val="26"/>
              </w:rPr>
            </w:pPr>
            <w:r w:rsidRPr="009A20CA">
              <w:rPr>
                <w:szCs w:val="26"/>
              </w:rPr>
              <w:t>Phiên bản</w:t>
            </w:r>
          </w:p>
        </w:tc>
        <w:tc>
          <w:tcPr>
            <w:tcW w:w="794" w:type="dxa"/>
          </w:tcPr>
          <w:p w14:paraId="03517B40" w14:textId="77777777" w:rsidR="00337D3C" w:rsidRPr="009A20CA" w:rsidRDefault="00337D3C" w:rsidP="007773C3">
            <w:pPr>
              <w:keepNext/>
              <w:spacing w:after="120"/>
              <w:jc w:val="both"/>
              <w:rPr>
                <w:szCs w:val="26"/>
              </w:rPr>
            </w:pPr>
          </w:p>
        </w:tc>
      </w:tr>
    </w:tbl>
    <w:p w14:paraId="1B58BA15" w14:textId="77777777" w:rsidR="00EB699A" w:rsidRPr="00EB699A" w:rsidRDefault="00EB699A" w:rsidP="00EB699A"/>
    <w:p w14:paraId="40FFA0DE" w14:textId="77777777" w:rsidR="00C261FD" w:rsidRDefault="00C261FD">
      <w:pPr>
        <w:spacing w:after="160" w:line="259" w:lineRule="auto"/>
      </w:pPr>
      <w:r>
        <w:br w:type="page"/>
      </w:r>
    </w:p>
    <w:p w14:paraId="35E77E24" w14:textId="67F51A52" w:rsidR="00EB699A" w:rsidRPr="00EB699A" w:rsidRDefault="00EB699A" w:rsidP="00EB699A">
      <w:r w:rsidRPr="00EB699A">
        <w:lastRenderedPageBreak/>
        <w:t>Bảng request</w:t>
      </w:r>
    </w:p>
    <w:p w14:paraId="0CDEF2A3" w14:textId="7CB42764" w:rsidR="00EB699A" w:rsidRPr="00EB699A" w:rsidRDefault="00EB699A" w:rsidP="00337D3C">
      <w:pPr>
        <w:pStyle w:val="0BANG"/>
      </w:pPr>
      <w:bookmarkStart w:id="259" w:name="_Toc58880828"/>
      <w:bookmarkStart w:id="260" w:name="_Toc59285396"/>
      <w:bookmarkStart w:id="261" w:name="_Toc59339817"/>
      <w:r w:rsidRPr="00EB699A">
        <w:t>Bảng 2.</w:t>
      </w:r>
      <w:r w:rsidR="00C261FD">
        <w:t>20</w:t>
      </w:r>
      <w:r w:rsidR="00337D3C">
        <w:t xml:space="preserve"> </w:t>
      </w:r>
      <w:r w:rsidRPr="00EB699A">
        <w:t>Chi tiết bảng request</w:t>
      </w:r>
      <w:bookmarkEnd w:id="259"/>
      <w:bookmarkEnd w:id="260"/>
      <w:bookmarkEnd w:id="261"/>
    </w:p>
    <w:tbl>
      <w:tblPr>
        <w:tblStyle w:val="TableGrid"/>
        <w:tblW w:w="0" w:type="auto"/>
        <w:jc w:val="center"/>
        <w:tblLook w:val="04A0" w:firstRow="1" w:lastRow="0" w:firstColumn="1" w:lastColumn="0" w:noHBand="0" w:noVBand="1"/>
      </w:tblPr>
      <w:tblGrid>
        <w:gridCol w:w="708"/>
        <w:gridCol w:w="3091"/>
        <w:gridCol w:w="1606"/>
        <w:gridCol w:w="1026"/>
        <w:gridCol w:w="1648"/>
        <w:gridCol w:w="1071"/>
      </w:tblGrid>
      <w:tr w:rsidR="00337D3C" w:rsidRPr="009A20CA" w14:paraId="0D6667A6" w14:textId="77777777" w:rsidTr="007773C3">
        <w:trPr>
          <w:jc w:val="center"/>
        </w:trPr>
        <w:tc>
          <w:tcPr>
            <w:tcW w:w="632" w:type="dxa"/>
            <w:vAlign w:val="center"/>
          </w:tcPr>
          <w:p w14:paraId="03F86591" w14:textId="77777777" w:rsidR="00337D3C" w:rsidRPr="009A20CA" w:rsidRDefault="00337D3C" w:rsidP="006565CC">
            <w:pPr>
              <w:spacing w:after="120"/>
              <w:jc w:val="center"/>
              <w:rPr>
                <w:b/>
                <w:szCs w:val="26"/>
              </w:rPr>
            </w:pPr>
            <w:r w:rsidRPr="009A20CA">
              <w:rPr>
                <w:b/>
                <w:szCs w:val="26"/>
              </w:rPr>
              <w:t>STT</w:t>
            </w:r>
          </w:p>
        </w:tc>
        <w:tc>
          <w:tcPr>
            <w:tcW w:w="2674" w:type="dxa"/>
            <w:vAlign w:val="center"/>
          </w:tcPr>
          <w:p w14:paraId="6B5D152F" w14:textId="77777777" w:rsidR="00337D3C" w:rsidRPr="009A20CA" w:rsidRDefault="00337D3C" w:rsidP="006565CC">
            <w:pPr>
              <w:spacing w:after="120"/>
              <w:jc w:val="center"/>
              <w:rPr>
                <w:b/>
                <w:szCs w:val="26"/>
              </w:rPr>
            </w:pPr>
            <w:r w:rsidRPr="009A20CA">
              <w:rPr>
                <w:b/>
                <w:szCs w:val="26"/>
              </w:rPr>
              <w:t>Tên trường</w:t>
            </w:r>
          </w:p>
        </w:tc>
        <w:tc>
          <w:tcPr>
            <w:tcW w:w="1606" w:type="dxa"/>
            <w:vAlign w:val="center"/>
          </w:tcPr>
          <w:p w14:paraId="6D029E0A" w14:textId="77777777" w:rsidR="00337D3C" w:rsidRPr="009A20CA" w:rsidRDefault="00337D3C" w:rsidP="006565CC">
            <w:pPr>
              <w:spacing w:after="120"/>
              <w:jc w:val="center"/>
              <w:rPr>
                <w:b/>
                <w:szCs w:val="26"/>
              </w:rPr>
            </w:pPr>
            <w:r w:rsidRPr="009A20CA">
              <w:rPr>
                <w:b/>
                <w:szCs w:val="26"/>
              </w:rPr>
              <w:t>Kiểu dữ liệu</w:t>
            </w:r>
          </w:p>
        </w:tc>
        <w:tc>
          <w:tcPr>
            <w:tcW w:w="1026" w:type="dxa"/>
            <w:vAlign w:val="center"/>
          </w:tcPr>
          <w:p w14:paraId="1875CA1D" w14:textId="77777777" w:rsidR="00337D3C" w:rsidRPr="009A20CA" w:rsidRDefault="00337D3C" w:rsidP="006565CC">
            <w:pPr>
              <w:spacing w:after="120"/>
              <w:jc w:val="center"/>
              <w:rPr>
                <w:b/>
                <w:szCs w:val="26"/>
              </w:rPr>
            </w:pPr>
            <w:r w:rsidRPr="009A20CA">
              <w:rPr>
                <w:b/>
                <w:szCs w:val="26"/>
              </w:rPr>
              <w:t>Kích thước</w:t>
            </w:r>
          </w:p>
        </w:tc>
        <w:tc>
          <w:tcPr>
            <w:tcW w:w="1648" w:type="dxa"/>
            <w:vAlign w:val="center"/>
          </w:tcPr>
          <w:p w14:paraId="79D78456" w14:textId="77777777" w:rsidR="00337D3C" w:rsidRPr="009A20CA" w:rsidRDefault="00337D3C" w:rsidP="006565CC">
            <w:pPr>
              <w:spacing w:after="120"/>
              <w:jc w:val="center"/>
              <w:rPr>
                <w:b/>
                <w:szCs w:val="26"/>
              </w:rPr>
            </w:pPr>
            <w:r w:rsidRPr="009A20CA">
              <w:rPr>
                <w:b/>
                <w:szCs w:val="26"/>
              </w:rPr>
              <w:t>Diễn giải</w:t>
            </w:r>
          </w:p>
        </w:tc>
        <w:tc>
          <w:tcPr>
            <w:tcW w:w="1071" w:type="dxa"/>
            <w:vAlign w:val="center"/>
          </w:tcPr>
          <w:p w14:paraId="5BFCD439" w14:textId="77777777" w:rsidR="00337D3C" w:rsidRPr="009A20CA" w:rsidRDefault="00337D3C" w:rsidP="006565CC">
            <w:pPr>
              <w:spacing w:after="120"/>
              <w:jc w:val="center"/>
              <w:rPr>
                <w:b/>
                <w:szCs w:val="26"/>
              </w:rPr>
            </w:pPr>
            <w:r w:rsidRPr="009A20CA">
              <w:rPr>
                <w:b/>
                <w:szCs w:val="26"/>
              </w:rPr>
              <w:t>Ghi chú</w:t>
            </w:r>
          </w:p>
        </w:tc>
      </w:tr>
      <w:tr w:rsidR="00337D3C" w:rsidRPr="009A20CA" w14:paraId="3AE3998E" w14:textId="77777777" w:rsidTr="007773C3">
        <w:trPr>
          <w:jc w:val="center"/>
        </w:trPr>
        <w:tc>
          <w:tcPr>
            <w:tcW w:w="632" w:type="dxa"/>
          </w:tcPr>
          <w:p w14:paraId="2CA31616" w14:textId="77777777" w:rsidR="00337D3C" w:rsidRPr="009A20CA" w:rsidRDefault="00337D3C" w:rsidP="007773C3">
            <w:pPr>
              <w:spacing w:after="120"/>
              <w:jc w:val="both"/>
              <w:rPr>
                <w:szCs w:val="26"/>
              </w:rPr>
            </w:pPr>
            <w:r w:rsidRPr="009A20CA">
              <w:rPr>
                <w:szCs w:val="26"/>
              </w:rPr>
              <w:t>1</w:t>
            </w:r>
          </w:p>
        </w:tc>
        <w:tc>
          <w:tcPr>
            <w:tcW w:w="2674" w:type="dxa"/>
          </w:tcPr>
          <w:p w14:paraId="0793081D" w14:textId="77777777" w:rsidR="00337D3C" w:rsidRPr="009A20CA" w:rsidRDefault="00337D3C" w:rsidP="007773C3">
            <w:pPr>
              <w:spacing w:after="120"/>
              <w:jc w:val="both"/>
              <w:rPr>
                <w:szCs w:val="26"/>
              </w:rPr>
            </w:pPr>
            <w:r w:rsidRPr="009A20CA">
              <w:rPr>
                <w:szCs w:val="26"/>
              </w:rPr>
              <w:t>ID</w:t>
            </w:r>
          </w:p>
        </w:tc>
        <w:tc>
          <w:tcPr>
            <w:tcW w:w="1606" w:type="dxa"/>
          </w:tcPr>
          <w:p w14:paraId="2EAAE3E7" w14:textId="77777777" w:rsidR="00337D3C" w:rsidRPr="009A20CA" w:rsidRDefault="00337D3C" w:rsidP="007773C3">
            <w:pPr>
              <w:spacing w:after="120"/>
              <w:jc w:val="both"/>
              <w:rPr>
                <w:szCs w:val="26"/>
              </w:rPr>
            </w:pPr>
            <w:r w:rsidRPr="009A20CA">
              <w:rPr>
                <w:szCs w:val="26"/>
              </w:rPr>
              <w:t>LONG</w:t>
            </w:r>
          </w:p>
        </w:tc>
        <w:tc>
          <w:tcPr>
            <w:tcW w:w="1026" w:type="dxa"/>
          </w:tcPr>
          <w:p w14:paraId="6CF5E490" w14:textId="77777777" w:rsidR="00337D3C" w:rsidRPr="009A20CA" w:rsidRDefault="00337D3C" w:rsidP="007773C3">
            <w:pPr>
              <w:spacing w:after="120"/>
              <w:jc w:val="both"/>
              <w:rPr>
                <w:szCs w:val="26"/>
              </w:rPr>
            </w:pPr>
            <w:r w:rsidRPr="009A20CA">
              <w:rPr>
                <w:szCs w:val="26"/>
              </w:rPr>
              <w:t>20</w:t>
            </w:r>
          </w:p>
        </w:tc>
        <w:tc>
          <w:tcPr>
            <w:tcW w:w="1648" w:type="dxa"/>
          </w:tcPr>
          <w:p w14:paraId="304E6BBD" w14:textId="77777777" w:rsidR="00337D3C" w:rsidRPr="009A20CA" w:rsidRDefault="00337D3C" w:rsidP="007773C3">
            <w:pPr>
              <w:spacing w:after="120"/>
              <w:rPr>
                <w:szCs w:val="26"/>
              </w:rPr>
            </w:pPr>
            <w:r w:rsidRPr="009A20CA">
              <w:rPr>
                <w:szCs w:val="26"/>
              </w:rPr>
              <w:t>id</w:t>
            </w:r>
          </w:p>
        </w:tc>
        <w:tc>
          <w:tcPr>
            <w:tcW w:w="1071" w:type="dxa"/>
          </w:tcPr>
          <w:p w14:paraId="4B87FC37" w14:textId="77777777" w:rsidR="00337D3C" w:rsidRPr="009A20CA" w:rsidRDefault="00337D3C" w:rsidP="007773C3">
            <w:pPr>
              <w:spacing w:after="120"/>
              <w:jc w:val="both"/>
              <w:rPr>
                <w:szCs w:val="26"/>
              </w:rPr>
            </w:pPr>
          </w:p>
        </w:tc>
      </w:tr>
      <w:tr w:rsidR="00337D3C" w:rsidRPr="009A20CA" w14:paraId="3F599B69" w14:textId="77777777" w:rsidTr="007773C3">
        <w:trPr>
          <w:jc w:val="center"/>
        </w:trPr>
        <w:tc>
          <w:tcPr>
            <w:tcW w:w="632" w:type="dxa"/>
          </w:tcPr>
          <w:p w14:paraId="4886B2AE" w14:textId="77777777" w:rsidR="00337D3C" w:rsidRPr="009A20CA" w:rsidRDefault="00337D3C" w:rsidP="007773C3">
            <w:pPr>
              <w:spacing w:after="120"/>
              <w:jc w:val="both"/>
              <w:rPr>
                <w:szCs w:val="26"/>
              </w:rPr>
            </w:pPr>
            <w:r w:rsidRPr="009A20CA">
              <w:rPr>
                <w:szCs w:val="26"/>
              </w:rPr>
              <w:t>2</w:t>
            </w:r>
          </w:p>
        </w:tc>
        <w:tc>
          <w:tcPr>
            <w:tcW w:w="2674" w:type="dxa"/>
          </w:tcPr>
          <w:p w14:paraId="72818BBC" w14:textId="77777777" w:rsidR="00337D3C" w:rsidRPr="009A20CA" w:rsidRDefault="00337D3C" w:rsidP="007773C3">
            <w:pPr>
              <w:spacing w:after="120"/>
              <w:jc w:val="both"/>
              <w:rPr>
                <w:szCs w:val="26"/>
              </w:rPr>
            </w:pPr>
            <w:r w:rsidRPr="009A20CA">
              <w:rPr>
                <w:szCs w:val="26"/>
              </w:rPr>
              <w:t>CREATEA_DATE</w:t>
            </w:r>
          </w:p>
        </w:tc>
        <w:tc>
          <w:tcPr>
            <w:tcW w:w="1606" w:type="dxa"/>
          </w:tcPr>
          <w:p w14:paraId="6EDA92EC" w14:textId="77777777" w:rsidR="00337D3C" w:rsidRPr="009A20CA" w:rsidRDefault="00337D3C" w:rsidP="007773C3">
            <w:pPr>
              <w:spacing w:after="120"/>
              <w:jc w:val="both"/>
              <w:rPr>
                <w:szCs w:val="26"/>
              </w:rPr>
            </w:pPr>
            <w:r w:rsidRPr="009A20CA">
              <w:rPr>
                <w:szCs w:val="26"/>
              </w:rPr>
              <w:t>DATETIME</w:t>
            </w:r>
          </w:p>
        </w:tc>
        <w:tc>
          <w:tcPr>
            <w:tcW w:w="1026" w:type="dxa"/>
          </w:tcPr>
          <w:p w14:paraId="524349AA" w14:textId="77777777" w:rsidR="00337D3C" w:rsidRPr="009A20CA" w:rsidRDefault="00337D3C" w:rsidP="007773C3">
            <w:pPr>
              <w:spacing w:after="120"/>
              <w:jc w:val="both"/>
              <w:rPr>
                <w:szCs w:val="26"/>
              </w:rPr>
            </w:pPr>
          </w:p>
        </w:tc>
        <w:tc>
          <w:tcPr>
            <w:tcW w:w="1648" w:type="dxa"/>
          </w:tcPr>
          <w:p w14:paraId="7A6DE82E" w14:textId="77777777" w:rsidR="00337D3C" w:rsidRPr="009A20CA" w:rsidRDefault="00337D3C" w:rsidP="007773C3">
            <w:pPr>
              <w:spacing w:after="120"/>
              <w:rPr>
                <w:szCs w:val="26"/>
              </w:rPr>
            </w:pPr>
            <w:r w:rsidRPr="009A20CA">
              <w:rPr>
                <w:szCs w:val="26"/>
              </w:rPr>
              <w:t>Ngày tạo</w:t>
            </w:r>
          </w:p>
        </w:tc>
        <w:tc>
          <w:tcPr>
            <w:tcW w:w="1071" w:type="dxa"/>
          </w:tcPr>
          <w:p w14:paraId="65711C5A" w14:textId="77777777" w:rsidR="00337D3C" w:rsidRPr="009A20CA" w:rsidRDefault="00337D3C" w:rsidP="007773C3">
            <w:pPr>
              <w:spacing w:after="120"/>
              <w:jc w:val="both"/>
              <w:rPr>
                <w:szCs w:val="26"/>
              </w:rPr>
            </w:pPr>
          </w:p>
        </w:tc>
      </w:tr>
      <w:tr w:rsidR="00337D3C" w:rsidRPr="009A20CA" w14:paraId="4005437C" w14:textId="77777777" w:rsidTr="007773C3">
        <w:trPr>
          <w:jc w:val="center"/>
        </w:trPr>
        <w:tc>
          <w:tcPr>
            <w:tcW w:w="632" w:type="dxa"/>
          </w:tcPr>
          <w:p w14:paraId="6BABE881" w14:textId="77777777" w:rsidR="00337D3C" w:rsidRPr="009A20CA" w:rsidRDefault="00337D3C" w:rsidP="007773C3">
            <w:pPr>
              <w:spacing w:after="120"/>
              <w:jc w:val="both"/>
              <w:rPr>
                <w:szCs w:val="26"/>
              </w:rPr>
            </w:pPr>
            <w:r w:rsidRPr="009A20CA">
              <w:rPr>
                <w:szCs w:val="26"/>
              </w:rPr>
              <w:t>3</w:t>
            </w:r>
          </w:p>
        </w:tc>
        <w:tc>
          <w:tcPr>
            <w:tcW w:w="2674" w:type="dxa"/>
          </w:tcPr>
          <w:p w14:paraId="3D038324" w14:textId="77777777" w:rsidR="00337D3C" w:rsidRPr="009A20CA" w:rsidRDefault="00337D3C" w:rsidP="007773C3">
            <w:pPr>
              <w:spacing w:after="120"/>
              <w:jc w:val="both"/>
              <w:rPr>
                <w:szCs w:val="26"/>
              </w:rPr>
            </w:pPr>
            <w:r w:rsidRPr="009A20CA">
              <w:rPr>
                <w:szCs w:val="26"/>
              </w:rPr>
              <w:t>LAST_MODIFIED_DATE</w:t>
            </w:r>
          </w:p>
        </w:tc>
        <w:tc>
          <w:tcPr>
            <w:tcW w:w="1606" w:type="dxa"/>
          </w:tcPr>
          <w:p w14:paraId="4ACAD3AB" w14:textId="77777777" w:rsidR="00337D3C" w:rsidRPr="009A20CA" w:rsidRDefault="00337D3C" w:rsidP="007773C3">
            <w:pPr>
              <w:spacing w:after="120"/>
              <w:jc w:val="both"/>
              <w:rPr>
                <w:szCs w:val="26"/>
              </w:rPr>
            </w:pPr>
            <w:r w:rsidRPr="009A20CA">
              <w:rPr>
                <w:szCs w:val="26"/>
              </w:rPr>
              <w:t>DATETIME</w:t>
            </w:r>
          </w:p>
        </w:tc>
        <w:tc>
          <w:tcPr>
            <w:tcW w:w="1026" w:type="dxa"/>
          </w:tcPr>
          <w:p w14:paraId="62272DEC" w14:textId="77777777" w:rsidR="00337D3C" w:rsidRPr="009A20CA" w:rsidRDefault="00337D3C" w:rsidP="007773C3">
            <w:pPr>
              <w:spacing w:after="120"/>
              <w:jc w:val="both"/>
              <w:rPr>
                <w:szCs w:val="26"/>
              </w:rPr>
            </w:pPr>
          </w:p>
        </w:tc>
        <w:tc>
          <w:tcPr>
            <w:tcW w:w="1648" w:type="dxa"/>
          </w:tcPr>
          <w:p w14:paraId="141998AB" w14:textId="77777777" w:rsidR="00337D3C" w:rsidRPr="009A20CA" w:rsidRDefault="00337D3C" w:rsidP="007773C3">
            <w:pPr>
              <w:spacing w:after="120"/>
              <w:rPr>
                <w:szCs w:val="26"/>
              </w:rPr>
            </w:pPr>
            <w:r w:rsidRPr="009A20CA">
              <w:rPr>
                <w:szCs w:val="26"/>
              </w:rPr>
              <w:t>Ngày sửa</w:t>
            </w:r>
          </w:p>
        </w:tc>
        <w:tc>
          <w:tcPr>
            <w:tcW w:w="1071" w:type="dxa"/>
          </w:tcPr>
          <w:p w14:paraId="35029B1C" w14:textId="77777777" w:rsidR="00337D3C" w:rsidRPr="009A20CA" w:rsidRDefault="00337D3C" w:rsidP="007773C3">
            <w:pPr>
              <w:spacing w:after="120"/>
              <w:jc w:val="both"/>
              <w:rPr>
                <w:szCs w:val="26"/>
              </w:rPr>
            </w:pPr>
          </w:p>
        </w:tc>
      </w:tr>
      <w:tr w:rsidR="00337D3C" w:rsidRPr="009A20CA" w14:paraId="2CBC77CD" w14:textId="77777777" w:rsidTr="007773C3">
        <w:trPr>
          <w:jc w:val="center"/>
        </w:trPr>
        <w:tc>
          <w:tcPr>
            <w:tcW w:w="632" w:type="dxa"/>
          </w:tcPr>
          <w:p w14:paraId="24FABC5F" w14:textId="77777777" w:rsidR="00337D3C" w:rsidRPr="009A20CA" w:rsidRDefault="00337D3C" w:rsidP="007773C3">
            <w:pPr>
              <w:spacing w:after="120"/>
              <w:jc w:val="both"/>
              <w:rPr>
                <w:szCs w:val="26"/>
              </w:rPr>
            </w:pPr>
            <w:r w:rsidRPr="009A20CA">
              <w:rPr>
                <w:szCs w:val="26"/>
              </w:rPr>
              <w:t>4</w:t>
            </w:r>
          </w:p>
        </w:tc>
        <w:tc>
          <w:tcPr>
            <w:tcW w:w="2674" w:type="dxa"/>
          </w:tcPr>
          <w:p w14:paraId="42195790" w14:textId="77777777" w:rsidR="00337D3C" w:rsidRPr="009A20CA" w:rsidRDefault="00337D3C" w:rsidP="007773C3">
            <w:pPr>
              <w:spacing w:after="120"/>
              <w:jc w:val="both"/>
              <w:rPr>
                <w:szCs w:val="26"/>
              </w:rPr>
            </w:pPr>
            <w:r w:rsidRPr="009A20CA">
              <w:rPr>
                <w:szCs w:val="26"/>
              </w:rPr>
              <w:t>CODE</w:t>
            </w:r>
          </w:p>
        </w:tc>
        <w:tc>
          <w:tcPr>
            <w:tcW w:w="1606" w:type="dxa"/>
          </w:tcPr>
          <w:p w14:paraId="6140FAFD" w14:textId="77777777" w:rsidR="00337D3C" w:rsidRPr="009A20CA" w:rsidRDefault="00337D3C" w:rsidP="007773C3">
            <w:pPr>
              <w:spacing w:after="120"/>
              <w:jc w:val="both"/>
              <w:rPr>
                <w:szCs w:val="26"/>
              </w:rPr>
            </w:pPr>
            <w:r w:rsidRPr="009A20CA">
              <w:rPr>
                <w:szCs w:val="26"/>
              </w:rPr>
              <w:t>VARCHAR</w:t>
            </w:r>
          </w:p>
        </w:tc>
        <w:tc>
          <w:tcPr>
            <w:tcW w:w="1026" w:type="dxa"/>
          </w:tcPr>
          <w:p w14:paraId="14E9A749" w14:textId="77777777" w:rsidR="00337D3C" w:rsidRPr="009A20CA" w:rsidRDefault="00337D3C" w:rsidP="007773C3">
            <w:pPr>
              <w:spacing w:after="120"/>
              <w:jc w:val="both"/>
              <w:rPr>
                <w:szCs w:val="26"/>
              </w:rPr>
            </w:pPr>
            <w:r w:rsidRPr="009A20CA">
              <w:rPr>
                <w:szCs w:val="26"/>
              </w:rPr>
              <w:t>45</w:t>
            </w:r>
          </w:p>
        </w:tc>
        <w:tc>
          <w:tcPr>
            <w:tcW w:w="1648" w:type="dxa"/>
          </w:tcPr>
          <w:p w14:paraId="62C35A28" w14:textId="77777777" w:rsidR="00337D3C" w:rsidRPr="009A20CA" w:rsidRDefault="00337D3C" w:rsidP="007773C3">
            <w:pPr>
              <w:spacing w:after="120"/>
              <w:rPr>
                <w:szCs w:val="26"/>
              </w:rPr>
            </w:pPr>
            <w:r w:rsidRPr="009A20CA">
              <w:rPr>
                <w:szCs w:val="26"/>
              </w:rPr>
              <w:t>Mã phiếu</w:t>
            </w:r>
          </w:p>
        </w:tc>
        <w:tc>
          <w:tcPr>
            <w:tcW w:w="1071" w:type="dxa"/>
          </w:tcPr>
          <w:p w14:paraId="7B66AB09" w14:textId="77777777" w:rsidR="00337D3C" w:rsidRPr="009A20CA" w:rsidRDefault="00337D3C" w:rsidP="007773C3">
            <w:pPr>
              <w:spacing w:after="120"/>
              <w:jc w:val="both"/>
              <w:rPr>
                <w:szCs w:val="26"/>
              </w:rPr>
            </w:pPr>
          </w:p>
        </w:tc>
      </w:tr>
      <w:tr w:rsidR="00337D3C" w:rsidRPr="009A20CA" w14:paraId="21FC228A" w14:textId="77777777" w:rsidTr="007773C3">
        <w:trPr>
          <w:jc w:val="center"/>
        </w:trPr>
        <w:tc>
          <w:tcPr>
            <w:tcW w:w="632" w:type="dxa"/>
          </w:tcPr>
          <w:p w14:paraId="554CACF1" w14:textId="77777777" w:rsidR="00337D3C" w:rsidRPr="009A20CA" w:rsidRDefault="00337D3C" w:rsidP="007773C3">
            <w:pPr>
              <w:spacing w:after="120"/>
              <w:jc w:val="both"/>
              <w:rPr>
                <w:szCs w:val="26"/>
              </w:rPr>
            </w:pPr>
            <w:r w:rsidRPr="009A20CA">
              <w:rPr>
                <w:szCs w:val="26"/>
              </w:rPr>
              <w:t>9</w:t>
            </w:r>
          </w:p>
        </w:tc>
        <w:tc>
          <w:tcPr>
            <w:tcW w:w="2674" w:type="dxa"/>
          </w:tcPr>
          <w:p w14:paraId="79937F9A" w14:textId="77777777" w:rsidR="00337D3C" w:rsidRPr="009A20CA" w:rsidRDefault="00337D3C" w:rsidP="007773C3">
            <w:pPr>
              <w:spacing w:after="120"/>
              <w:jc w:val="both"/>
              <w:rPr>
                <w:szCs w:val="26"/>
              </w:rPr>
            </w:pPr>
            <w:r w:rsidRPr="009A20CA">
              <w:rPr>
                <w:szCs w:val="26"/>
              </w:rPr>
              <w:t>TYLE</w:t>
            </w:r>
          </w:p>
        </w:tc>
        <w:tc>
          <w:tcPr>
            <w:tcW w:w="1606" w:type="dxa"/>
          </w:tcPr>
          <w:p w14:paraId="2A931FEC" w14:textId="77777777" w:rsidR="00337D3C" w:rsidRPr="009A20CA" w:rsidRDefault="00337D3C" w:rsidP="007773C3">
            <w:pPr>
              <w:spacing w:after="120"/>
              <w:jc w:val="both"/>
              <w:rPr>
                <w:szCs w:val="26"/>
              </w:rPr>
            </w:pPr>
            <w:r w:rsidRPr="009A20CA">
              <w:rPr>
                <w:szCs w:val="26"/>
              </w:rPr>
              <w:t>VARCHAR</w:t>
            </w:r>
          </w:p>
        </w:tc>
        <w:tc>
          <w:tcPr>
            <w:tcW w:w="1026" w:type="dxa"/>
          </w:tcPr>
          <w:p w14:paraId="693C66A4" w14:textId="77777777" w:rsidR="00337D3C" w:rsidRPr="009A20CA" w:rsidRDefault="00337D3C" w:rsidP="007773C3">
            <w:pPr>
              <w:spacing w:after="120"/>
              <w:jc w:val="both"/>
              <w:rPr>
                <w:szCs w:val="26"/>
              </w:rPr>
            </w:pPr>
            <w:r w:rsidRPr="009A20CA">
              <w:rPr>
                <w:szCs w:val="26"/>
              </w:rPr>
              <w:t>255</w:t>
            </w:r>
          </w:p>
        </w:tc>
        <w:tc>
          <w:tcPr>
            <w:tcW w:w="1648" w:type="dxa"/>
          </w:tcPr>
          <w:p w14:paraId="4D3A8D79" w14:textId="77777777" w:rsidR="00337D3C" w:rsidRPr="009A20CA" w:rsidRDefault="00337D3C" w:rsidP="007773C3">
            <w:pPr>
              <w:spacing w:after="120"/>
              <w:rPr>
                <w:szCs w:val="26"/>
              </w:rPr>
            </w:pPr>
            <w:r w:rsidRPr="009A20CA">
              <w:rPr>
                <w:szCs w:val="26"/>
              </w:rPr>
              <w:t>Loại phiếu</w:t>
            </w:r>
          </w:p>
        </w:tc>
        <w:tc>
          <w:tcPr>
            <w:tcW w:w="1071" w:type="dxa"/>
          </w:tcPr>
          <w:p w14:paraId="5A524A60" w14:textId="77777777" w:rsidR="00337D3C" w:rsidRPr="009A20CA" w:rsidRDefault="00337D3C" w:rsidP="007773C3">
            <w:pPr>
              <w:keepNext/>
              <w:spacing w:after="120"/>
              <w:jc w:val="both"/>
              <w:rPr>
                <w:szCs w:val="26"/>
              </w:rPr>
            </w:pPr>
          </w:p>
        </w:tc>
      </w:tr>
      <w:tr w:rsidR="00337D3C" w:rsidRPr="009A20CA" w14:paraId="0FBB7E5F" w14:textId="77777777" w:rsidTr="007773C3">
        <w:trPr>
          <w:jc w:val="center"/>
        </w:trPr>
        <w:tc>
          <w:tcPr>
            <w:tcW w:w="632" w:type="dxa"/>
          </w:tcPr>
          <w:p w14:paraId="60C5BD8E" w14:textId="77777777" w:rsidR="00337D3C" w:rsidRPr="009A20CA" w:rsidRDefault="00337D3C" w:rsidP="007773C3">
            <w:pPr>
              <w:spacing w:after="120"/>
              <w:jc w:val="both"/>
              <w:rPr>
                <w:szCs w:val="26"/>
              </w:rPr>
            </w:pPr>
            <w:r w:rsidRPr="009A20CA">
              <w:rPr>
                <w:szCs w:val="26"/>
              </w:rPr>
              <w:t>6</w:t>
            </w:r>
          </w:p>
        </w:tc>
        <w:tc>
          <w:tcPr>
            <w:tcW w:w="2674" w:type="dxa"/>
          </w:tcPr>
          <w:p w14:paraId="1D05DDFC" w14:textId="77777777" w:rsidR="00337D3C" w:rsidRPr="009A20CA" w:rsidRDefault="00337D3C" w:rsidP="007773C3">
            <w:pPr>
              <w:spacing w:after="120"/>
              <w:jc w:val="both"/>
              <w:rPr>
                <w:szCs w:val="26"/>
              </w:rPr>
            </w:pPr>
            <w:r w:rsidRPr="009A20CA">
              <w:rPr>
                <w:szCs w:val="26"/>
              </w:rPr>
              <w:t>CREART_HUMMER_ID</w:t>
            </w:r>
          </w:p>
        </w:tc>
        <w:tc>
          <w:tcPr>
            <w:tcW w:w="1606" w:type="dxa"/>
          </w:tcPr>
          <w:p w14:paraId="0521C785" w14:textId="77777777" w:rsidR="00337D3C" w:rsidRPr="009A20CA" w:rsidRDefault="00337D3C" w:rsidP="007773C3">
            <w:pPr>
              <w:spacing w:after="120"/>
              <w:jc w:val="both"/>
              <w:rPr>
                <w:szCs w:val="26"/>
              </w:rPr>
            </w:pPr>
            <w:r w:rsidRPr="009A20CA">
              <w:rPr>
                <w:szCs w:val="26"/>
              </w:rPr>
              <w:t>LONG</w:t>
            </w:r>
          </w:p>
        </w:tc>
        <w:tc>
          <w:tcPr>
            <w:tcW w:w="1026" w:type="dxa"/>
          </w:tcPr>
          <w:p w14:paraId="7BEFEAEA" w14:textId="77777777" w:rsidR="00337D3C" w:rsidRPr="009A20CA" w:rsidRDefault="00337D3C" w:rsidP="007773C3">
            <w:pPr>
              <w:spacing w:after="120"/>
              <w:jc w:val="both"/>
              <w:rPr>
                <w:szCs w:val="26"/>
              </w:rPr>
            </w:pPr>
            <w:r w:rsidRPr="009A20CA">
              <w:rPr>
                <w:szCs w:val="26"/>
              </w:rPr>
              <w:t>20</w:t>
            </w:r>
          </w:p>
        </w:tc>
        <w:tc>
          <w:tcPr>
            <w:tcW w:w="1648" w:type="dxa"/>
          </w:tcPr>
          <w:p w14:paraId="3E141CA7" w14:textId="77777777" w:rsidR="00337D3C" w:rsidRPr="009A20CA" w:rsidRDefault="00337D3C" w:rsidP="007773C3">
            <w:pPr>
              <w:spacing w:after="120"/>
              <w:rPr>
                <w:szCs w:val="26"/>
              </w:rPr>
            </w:pPr>
            <w:r w:rsidRPr="009A20CA">
              <w:rPr>
                <w:szCs w:val="26"/>
              </w:rPr>
              <w:t>Người tạo phiếu</w:t>
            </w:r>
          </w:p>
        </w:tc>
        <w:tc>
          <w:tcPr>
            <w:tcW w:w="1071" w:type="dxa"/>
          </w:tcPr>
          <w:p w14:paraId="249C0012" w14:textId="77777777" w:rsidR="00337D3C" w:rsidRPr="009A20CA" w:rsidRDefault="00337D3C" w:rsidP="007773C3">
            <w:pPr>
              <w:keepNext/>
              <w:spacing w:after="120"/>
              <w:jc w:val="both"/>
              <w:rPr>
                <w:szCs w:val="26"/>
              </w:rPr>
            </w:pPr>
          </w:p>
        </w:tc>
      </w:tr>
      <w:tr w:rsidR="00337D3C" w:rsidRPr="009A20CA" w14:paraId="6D23C809" w14:textId="77777777" w:rsidTr="007773C3">
        <w:trPr>
          <w:jc w:val="center"/>
        </w:trPr>
        <w:tc>
          <w:tcPr>
            <w:tcW w:w="632" w:type="dxa"/>
          </w:tcPr>
          <w:p w14:paraId="26EBAF19" w14:textId="77777777" w:rsidR="00337D3C" w:rsidRPr="009A20CA" w:rsidRDefault="00337D3C" w:rsidP="007773C3">
            <w:pPr>
              <w:spacing w:after="120"/>
              <w:jc w:val="both"/>
              <w:rPr>
                <w:szCs w:val="26"/>
              </w:rPr>
            </w:pPr>
            <w:r w:rsidRPr="009A20CA">
              <w:rPr>
                <w:szCs w:val="26"/>
              </w:rPr>
              <w:t>7</w:t>
            </w:r>
          </w:p>
        </w:tc>
        <w:tc>
          <w:tcPr>
            <w:tcW w:w="2674" w:type="dxa"/>
          </w:tcPr>
          <w:p w14:paraId="3AA9087B" w14:textId="77777777" w:rsidR="00337D3C" w:rsidRPr="009A20CA" w:rsidRDefault="00337D3C" w:rsidP="007773C3">
            <w:pPr>
              <w:spacing w:after="120"/>
              <w:jc w:val="both"/>
              <w:rPr>
                <w:szCs w:val="26"/>
              </w:rPr>
            </w:pPr>
            <w:r w:rsidRPr="009A20CA">
              <w:rPr>
                <w:szCs w:val="26"/>
              </w:rPr>
              <w:t>ID_REQUEST</w:t>
            </w:r>
          </w:p>
        </w:tc>
        <w:tc>
          <w:tcPr>
            <w:tcW w:w="1606" w:type="dxa"/>
          </w:tcPr>
          <w:p w14:paraId="01B72B95" w14:textId="77777777" w:rsidR="00337D3C" w:rsidRPr="009A20CA" w:rsidRDefault="00337D3C" w:rsidP="007773C3">
            <w:pPr>
              <w:spacing w:after="120"/>
              <w:jc w:val="both"/>
              <w:rPr>
                <w:szCs w:val="26"/>
              </w:rPr>
            </w:pPr>
            <w:r w:rsidRPr="009A20CA">
              <w:rPr>
                <w:szCs w:val="26"/>
              </w:rPr>
              <w:t>LONG</w:t>
            </w:r>
          </w:p>
        </w:tc>
        <w:tc>
          <w:tcPr>
            <w:tcW w:w="1026" w:type="dxa"/>
          </w:tcPr>
          <w:p w14:paraId="6B0F9EE2" w14:textId="77777777" w:rsidR="00337D3C" w:rsidRPr="009A20CA" w:rsidRDefault="00337D3C" w:rsidP="007773C3">
            <w:pPr>
              <w:spacing w:after="120"/>
              <w:jc w:val="both"/>
              <w:rPr>
                <w:szCs w:val="26"/>
              </w:rPr>
            </w:pPr>
            <w:r w:rsidRPr="009A20CA">
              <w:rPr>
                <w:szCs w:val="26"/>
              </w:rPr>
              <w:t>20</w:t>
            </w:r>
          </w:p>
        </w:tc>
        <w:tc>
          <w:tcPr>
            <w:tcW w:w="1648" w:type="dxa"/>
          </w:tcPr>
          <w:p w14:paraId="514F474D" w14:textId="77777777" w:rsidR="00337D3C" w:rsidRPr="009A20CA" w:rsidRDefault="00337D3C" w:rsidP="007773C3">
            <w:pPr>
              <w:spacing w:after="120"/>
              <w:rPr>
                <w:szCs w:val="26"/>
              </w:rPr>
            </w:pPr>
            <w:r w:rsidRPr="009A20CA">
              <w:rPr>
                <w:szCs w:val="26"/>
              </w:rPr>
              <w:t>Id yêu cầu</w:t>
            </w:r>
          </w:p>
        </w:tc>
        <w:tc>
          <w:tcPr>
            <w:tcW w:w="1071" w:type="dxa"/>
          </w:tcPr>
          <w:p w14:paraId="696F47D6" w14:textId="77777777" w:rsidR="00337D3C" w:rsidRPr="009A20CA" w:rsidRDefault="00337D3C" w:rsidP="007773C3">
            <w:pPr>
              <w:keepNext/>
              <w:spacing w:after="120"/>
              <w:jc w:val="both"/>
              <w:rPr>
                <w:szCs w:val="26"/>
              </w:rPr>
            </w:pPr>
          </w:p>
        </w:tc>
      </w:tr>
      <w:tr w:rsidR="00337D3C" w:rsidRPr="009A20CA" w14:paraId="1460C8B2" w14:textId="77777777" w:rsidTr="007773C3">
        <w:trPr>
          <w:jc w:val="center"/>
        </w:trPr>
        <w:tc>
          <w:tcPr>
            <w:tcW w:w="632" w:type="dxa"/>
          </w:tcPr>
          <w:p w14:paraId="10BE05AC" w14:textId="77777777" w:rsidR="00337D3C" w:rsidRPr="009A20CA" w:rsidRDefault="00337D3C" w:rsidP="007773C3">
            <w:pPr>
              <w:spacing w:after="120"/>
              <w:jc w:val="both"/>
              <w:rPr>
                <w:szCs w:val="26"/>
              </w:rPr>
            </w:pPr>
            <w:r w:rsidRPr="009A20CA">
              <w:rPr>
                <w:szCs w:val="26"/>
              </w:rPr>
              <w:t>8</w:t>
            </w:r>
          </w:p>
        </w:tc>
        <w:tc>
          <w:tcPr>
            <w:tcW w:w="2674" w:type="dxa"/>
          </w:tcPr>
          <w:p w14:paraId="64EC4976" w14:textId="77777777" w:rsidR="00337D3C" w:rsidRPr="009A20CA" w:rsidRDefault="00337D3C" w:rsidP="007773C3">
            <w:pPr>
              <w:spacing w:after="120"/>
              <w:jc w:val="both"/>
              <w:rPr>
                <w:szCs w:val="26"/>
              </w:rPr>
            </w:pPr>
            <w:r w:rsidRPr="009A20CA">
              <w:rPr>
                <w:szCs w:val="26"/>
              </w:rPr>
              <w:t>PART_ID</w:t>
            </w:r>
          </w:p>
        </w:tc>
        <w:tc>
          <w:tcPr>
            <w:tcW w:w="1606" w:type="dxa"/>
          </w:tcPr>
          <w:p w14:paraId="57CB13A0" w14:textId="77777777" w:rsidR="00337D3C" w:rsidRPr="009A20CA" w:rsidRDefault="00337D3C" w:rsidP="007773C3">
            <w:pPr>
              <w:spacing w:after="120"/>
              <w:jc w:val="both"/>
              <w:rPr>
                <w:szCs w:val="26"/>
              </w:rPr>
            </w:pPr>
            <w:r w:rsidRPr="009A20CA">
              <w:rPr>
                <w:szCs w:val="26"/>
              </w:rPr>
              <w:t>LONG</w:t>
            </w:r>
          </w:p>
        </w:tc>
        <w:tc>
          <w:tcPr>
            <w:tcW w:w="1026" w:type="dxa"/>
          </w:tcPr>
          <w:p w14:paraId="24BCC036" w14:textId="77777777" w:rsidR="00337D3C" w:rsidRPr="009A20CA" w:rsidRDefault="00337D3C" w:rsidP="007773C3">
            <w:pPr>
              <w:spacing w:after="120"/>
              <w:jc w:val="both"/>
              <w:rPr>
                <w:szCs w:val="26"/>
              </w:rPr>
            </w:pPr>
            <w:r w:rsidRPr="009A20CA">
              <w:rPr>
                <w:szCs w:val="26"/>
              </w:rPr>
              <w:t>20</w:t>
            </w:r>
          </w:p>
        </w:tc>
        <w:tc>
          <w:tcPr>
            <w:tcW w:w="1648" w:type="dxa"/>
          </w:tcPr>
          <w:p w14:paraId="78269E59" w14:textId="77777777" w:rsidR="00337D3C" w:rsidRPr="009A20CA" w:rsidRDefault="00337D3C" w:rsidP="007773C3">
            <w:pPr>
              <w:spacing w:after="120"/>
              <w:rPr>
                <w:szCs w:val="26"/>
              </w:rPr>
            </w:pPr>
            <w:r w:rsidRPr="009A20CA">
              <w:rPr>
                <w:szCs w:val="26"/>
              </w:rPr>
              <w:t>Phòng bạn xử lý</w:t>
            </w:r>
          </w:p>
        </w:tc>
        <w:tc>
          <w:tcPr>
            <w:tcW w:w="1071" w:type="dxa"/>
          </w:tcPr>
          <w:p w14:paraId="7C95A827" w14:textId="77777777" w:rsidR="00337D3C" w:rsidRPr="009A20CA" w:rsidRDefault="00337D3C" w:rsidP="007773C3">
            <w:pPr>
              <w:keepNext/>
              <w:spacing w:after="120"/>
              <w:jc w:val="both"/>
              <w:rPr>
                <w:szCs w:val="26"/>
              </w:rPr>
            </w:pPr>
          </w:p>
        </w:tc>
      </w:tr>
    </w:tbl>
    <w:p w14:paraId="04848DF7" w14:textId="77777777" w:rsidR="00EB699A" w:rsidRPr="00EB699A" w:rsidRDefault="00EB699A" w:rsidP="00EB699A"/>
    <w:p w14:paraId="2BBACBAF" w14:textId="77777777" w:rsidR="00683215" w:rsidRDefault="00683215">
      <w:pPr>
        <w:spacing w:after="160" w:line="259" w:lineRule="auto"/>
      </w:pPr>
      <w:r>
        <w:br w:type="page"/>
      </w:r>
    </w:p>
    <w:p w14:paraId="3646DEBD" w14:textId="7D4F54BC" w:rsidR="00337D3C" w:rsidRPr="00EB699A" w:rsidRDefault="00EB699A" w:rsidP="00EB699A">
      <w:r w:rsidRPr="00EB699A">
        <w:lastRenderedPageBreak/>
        <w:t>Bảng supplier</w:t>
      </w:r>
    </w:p>
    <w:p w14:paraId="78BEEFD2" w14:textId="0577AD45" w:rsidR="00EB699A" w:rsidRDefault="00EB699A" w:rsidP="00337D3C">
      <w:pPr>
        <w:pStyle w:val="0BANG"/>
      </w:pPr>
      <w:bookmarkStart w:id="262" w:name="_Toc58880829"/>
      <w:bookmarkStart w:id="263" w:name="_Toc59285397"/>
      <w:bookmarkStart w:id="264" w:name="_Toc59339818"/>
      <w:r w:rsidRPr="00EB699A">
        <w:t>Bảng 2.</w:t>
      </w:r>
      <w:r w:rsidR="00C261FD">
        <w:t xml:space="preserve">21 </w:t>
      </w:r>
      <w:r w:rsidRPr="00EB699A">
        <w:t>Chi tiết bảng nhà cung cấp</w:t>
      </w:r>
      <w:bookmarkEnd w:id="262"/>
      <w:bookmarkEnd w:id="263"/>
      <w:bookmarkEnd w:id="264"/>
    </w:p>
    <w:tbl>
      <w:tblPr>
        <w:tblStyle w:val="TableGrid"/>
        <w:tblW w:w="0" w:type="auto"/>
        <w:tblInd w:w="108" w:type="dxa"/>
        <w:tblLook w:val="04A0" w:firstRow="1" w:lastRow="0" w:firstColumn="1" w:lastColumn="0" w:noHBand="0" w:noVBand="1"/>
      </w:tblPr>
      <w:tblGrid>
        <w:gridCol w:w="708"/>
        <w:gridCol w:w="3091"/>
        <w:gridCol w:w="1550"/>
        <w:gridCol w:w="1098"/>
        <w:gridCol w:w="1493"/>
        <w:gridCol w:w="1240"/>
      </w:tblGrid>
      <w:tr w:rsidR="00337D3C" w:rsidRPr="009A20CA" w14:paraId="1D65663C" w14:textId="77777777" w:rsidTr="007773C3">
        <w:tc>
          <w:tcPr>
            <w:tcW w:w="633" w:type="dxa"/>
            <w:vAlign w:val="center"/>
          </w:tcPr>
          <w:p w14:paraId="65C1351E" w14:textId="77777777" w:rsidR="00337D3C" w:rsidRPr="009A20CA" w:rsidRDefault="00337D3C" w:rsidP="006565CC">
            <w:pPr>
              <w:spacing w:after="120"/>
              <w:jc w:val="center"/>
              <w:rPr>
                <w:b/>
                <w:szCs w:val="26"/>
              </w:rPr>
            </w:pPr>
            <w:r w:rsidRPr="009A20CA">
              <w:rPr>
                <w:b/>
                <w:szCs w:val="26"/>
              </w:rPr>
              <w:t>STT</w:t>
            </w:r>
          </w:p>
        </w:tc>
        <w:tc>
          <w:tcPr>
            <w:tcW w:w="2693" w:type="dxa"/>
            <w:vAlign w:val="center"/>
          </w:tcPr>
          <w:p w14:paraId="401F9A30" w14:textId="77777777" w:rsidR="00337D3C" w:rsidRPr="009A20CA" w:rsidRDefault="00337D3C" w:rsidP="006565CC">
            <w:pPr>
              <w:spacing w:after="120"/>
              <w:jc w:val="center"/>
              <w:rPr>
                <w:b/>
                <w:szCs w:val="26"/>
              </w:rPr>
            </w:pPr>
            <w:r w:rsidRPr="009A20CA">
              <w:rPr>
                <w:b/>
                <w:szCs w:val="26"/>
              </w:rPr>
              <w:t>Tên trường</w:t>
            </w:r>
          </w:p>
        </w:tc>
        <w:tc>
          <w:tcPr>
            <w:tcW w:w="1550" w:type="dxa"/>
            <w:vAlign w:val="center"/>
          </w:tcPr>
          <w:p w14:paraId="176AF88F" w14:textId="77777777" w:rsidR="00337D3C" w:rsidRPr="009A20CA" w:rsidRDefault="00337D3C" w:rsidP="006565CC">
            <w:pPr>
              <w:spacing w:after="120"/>
              <w:jc w:val="center"/>
              <w:rPr>
                <w:b/>
                <w:szCs w:val="26"/>
              </w:rPr>
            </w:pPr>
            <w:r w:rsidRPr="009A20CA">
              <w:rPr>
                <w:b/>
                <w:szCs w:val="26"/>
              </w:rPr>
              <w:t>Kiểu dữ liệu</w:t>
            </w:r>
          </w:p>
        </w:tc>
        <w:tc>
          <w:tcPr>
            <w:tcW w:w="1123" w:type="dxa"/>
            <w:vAlign w:val="center"/>
          </w:tcPr>
          <w:p w14:paraId="7DCE469C" w14:textId="77777777" w:rsidR="00337D3C" w:rsidRPr="009A20CA" w:rsidRDefault="00337D3C" w:rsidP="006565CC">
            <w:pPr>
              <w:spacing w:after="120"/>
              <w:jc w:val="center"/>
              <w:rPr>
                <w:b/>
                <w:szCs w:val="26"/>
              </w:rPr>
            </w:pPr>
            <w:r w:rsidRPr="009A20CA">
              <w:rPr>
                <w:b/>
                <w:szCs w:val="26"/>
              </w:rPr>
              <w:t>Kích thước</w:t>
            </w:r>
          </w:p>
        </w:tc>
        <w:tc>
          <w:tcPr>
            <w:tcW w:w="1538" w:type="dxa"/>
            <w:vAlign w:val="center"/>
          </w:tcPr>
          <w:p w14:paraId="6D77C581" w14:textId="77777777" w:rsidR="00337D3C" w:rsidRPr="009A20CA" w:rsidRDefault="00337D3C" w:rsidP="006565CC">
            <w:pPr>
              <w:spacing w:after="120"/>
              <w:jc w:val="center"/>
              <w:rPr>
                <w:b/>
                <w:szCs w:val="26"/>
              </w:rPr>
            </w:pPr>
            <w:r w:rsidRPr="009A20CA">
              <w:rPr>
                <w:b/>
                <w:szCs w:val="26"/>
              </w:rPr>
              <w:t>Diễn giải</w:t>
            </w:r>
          </w:p>
        </w:tc>
        <w:tc>
          <w:tcPr>
            <w:tcW w:w="1283" w:type="dxa"/>
            <w:vAlign w:val="center"/>
          </w:tcPr>
          <w:p w14:paraId="26E0E95D" w14:textId="77777777" w:rsidR="00337D3C" w:rsidRPr="009A20CA" w:rsidRDefault="00337D3C" w:rsidP="006565CC">
            <w:pPr>
              <w:spacing w:after="120"/>
              <w:jc w:val="center"/>
              <w:rPr>
                <w:b/>
                <w:szCs w:val="26"/>
              </w:rPr>
            </w:pPr>
            <w:r w:rsidRPr="009A20CA">
              <w:rPr>
                <w:b/>
                <w:szCs w:val="26"/>
              </w:rPr>
              <w:t>Ghi chú</w:t>
            </w:r>
          </w:p>
        </w:tc>
      </w:tr>
      <w:tr w:rsidR="00337D3C" w:rsidRPr="009A20CA" w14:paraId="2989F925" w14:textId="77777777" w:rsidTr="007773C3">
        <w:tc>
          <w:tcPr>
            <w:tcW w:w="633" w:type="dxa"/>
          </w:tcPr>
          <w:p w14:paraId="560FD048" w14:textId="77777777" w:rsidR="00337D3C" w:rsidRPr="009A20CA" w:rsidRDefault="00337D3C" w:rsidP="007773C3">
            <w:pPr>
              <w:spacing w:after="120"/>
              <w:jc w:val="both"/>
              <w:rPr>
                <w:szCs w:val="26"/>
              </w:rPr>
            </w:pPr>
            <w:r w:rsidRPr="009A20CA">
              <w:rPr>
                <w:szCs w:val="26"/>
              </w:rPr>
              <w:t>1</w:t>
            </w:r>
          </w:p>
        </w:tc>
        <w:tc>
          <w:tcPr>
            <w:tcW w:w="2693" w:type="dxa"/>
          </w:tcPr>
          <w:p w14:paraId="37B634BF" w14:textId="77777777" w:rsidR="00337D3C" w:rsidRPr="009A20CA" w:rsidRDefault="00337D3C" w:rsidP="007773C3">
            <w:pPr>
              <w:spacing w:after="120"/>
              <w:jc w:val="both"/>
              <w:rPr>
                <w:szCs w:val="26"/>
              </w:rPr>
            </w:pPr>
            <w:r w:rsidRPr="009A20CA">
              <w:rPr>
                <w:szCs w:val="26"/>
              </w:rPr>
              <w:t>ID</w:t>
            </w:r>
          </w:p>
        </w:tc>
        <w:tc>
          <w:tcPr>
            <w:tcW w:w="1550" w:type="dxa"/>
          </w:tcPr>
          <w:p w14:paraId="64124E03" w14:textId="77777777" w:rsidR="00337D3C" w:rsidRPr="009A20CA" w:rsidRDefault="00337D3C" w:rsidP="007773C3">
            <w:pPr>
              <w:spacing w:after="120"/>
              <w:jc w:val="both"/>
              <w:rPr>
                <w:szCs w:val="26"/>
              </w:rPr>
            </w:pPr>
            <w:r w:rsidRPr="009A20CA">
              <w:rPr>
                <w:szCs w:val="26"/>
              </w:rPr>
              <w:t>LONG</w:t>
            </w:r>
          </w:p>
        </w:tc>
        <w:tc>
          <w:tcPr>
            <w:tcW w:w="1123" w:type="dxa"/>
          </w:tcPr>
          <w:p w14:paraId="2D47C5FF" w14:textId="77777777" w:rsidR="00337D3C" w:rsidRPr="009A20CA" w:rsidRDefault="00337D3C" w:rsidP="007773C3">
            <w:pPr>
              <w:spacing w:after="120"/>
              <w:jc w:val="both"/>
              <w:rPr>
                <w:szCs w:val="26"/>
              </w:rPr>
            </w:pPr>
            <w:r w:rsidRPr="009A20CA">
              <w:rPr>
                <w:szCs w:val="26"/>
              </w:rPr>
              <w:t>20</w:t>
            </w:r>
          </w:p>
        </w:tc>
        <w:tc>
          <w:tcPr>
            <w:tcW w:w="1538" w:type="dxa"/>
          </w:tcPr>
          <w:p w14:paraId="3583999C" w14:textId="77777777" w:rsidR="00337D3C" w:rsidRPr="009A20CA" w:rsidRDefault="00337D3C" w:rsidP="007773C3">
            <w:pPr>
              <w:pStyle w:val="ListParagraph"/>
              <w:spacing w:before="60" w:line="264" w:lineRule="auto"/>
              <w:ind w:left="0"/>
              <w:rPr>
                <w:rFonts w:cs="Times New Roman"/>
                <w:b/>
                <w:bCs/>
                <w:szCs w:val="26"/>
              </w:rPr>
            </w:pPr>
            <w:r w:rsidRPr="009A20CA">
              <w:rPr>
                <w:rFonts w:cs="Times New Roman"/>
                <w:b/>
                <w:bCs/>
                <w:szCs w:val="26"/>
              </w:rPr>
              <w:t>id</w:t>
            </w:r>
          </w:p>
        </w:tc>
        <w:tc>
          <w:tcPr>
            <w:tcW w:w="1283" w:type="dxa"/>
          </w:tcPr>
          <w:p w14:paraId="14A8C493" w14:textId="77777777" w:rsidR="00337D3C" w:rsidRPr="009A20CA" w:rsidRDefault="00337D3C" w:rsidP="007773C3">
            <w:pPr>
              <w:pStyle w:val="ListParagraph"/>
              <w:spacing w:before="60" w:line="264" w:lineRule="auto"/>
              <w:ind w:left="0"/>
              <w:jc w:val="both"/>
              <w:rPr>
                <w:rFonts w:cs="Times New Roman"/>
                <w:b/>
                <w:bCs/>
                <w:szCs w:val="26"/>
              </w:rPr>
            </w:pPr>
            <w:r w:rsidRPr="009A20CA">
              <w:rPr>
                <w:rFonts w:cs="Times New Roman"/>
                <w:b/>
                <w:bCs/>
                <w:szCs w:val="26"/>
              </w:rPr>
              <w:t>Khóa chính</w:t>
            </w:r>
          </w:p>
        </w:tc>
      </w:tr>
      <w:tr w:rsidR="00337D3C" w:rsidRPr="009A20CA" w14:paraId="7B280F87" w14:textId="77777777" w:rsidTr="007773C3">
        <w:tc>
          <w:tcPr>
            <w:tcW w:w="633" w:type="dxa"/>
          </w:tcPr>
          <w:p w14:paraId="2D27CDB2"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w:t>
            </w:r>
          </w:p>
        </w:tc>
        <w:tc>
          <w:tcPr>
            <w:tcW w:w="2693" w:type="dxa"/>
          </w:tcPr>
          <w:p w14:paraId="6B0AE38D"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CREATEA_DATE</w:t>
            </w:r>
          </w:p>
        </w:tc>
        <w:tc>
          <w:tcPr>
            <w:tcW w:w="1550" w:type="dxa"/>
          </w:tcPr>
          <w:p w14:paraId="1BC899C7"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DATETIME</w:t>
            </w:r>
          </w:p>
        </w:tc>
        <w:tc>
          <w:tcPr>
            <w:tcW w:w="1123" w:type="dxa"/>
          </w:tcPr>
          <w:p w14:paraId="79C01D03" w14:textId="77777777" w:rsidR="00337D3C" w:rsidRPr="009A20CA" w:rsidRDefault="00337D3C" w:rsidP="007773C3">
            <w:pPr>
              <w:pStyle w:val="ListParagraph"/>
              <w:spacing w:before="60" w:line="264" w:lineRule="auto"/>
              <w:ind w:left="0"/>
              <w:jc w:val="both"/>
              <w:rPr>
                <w:rFonts w:cs="Times New Roman"/>
                <w:bCs/>
                <w:szCs w:val="26"/>
              </w:rPr>
            </w:pPr>
          </w:p>
        </w:tc>
        <w:tc>
          <w:tcPr>
            <w:tcW w:w="1538" w:type="dxa"/>
          </w:tcPr>
          <w:p w14:paraId="5A26055B"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Ngày tạo</w:t>
            </w:r>
          </w:p>
        </w:tc>
        <w:tc>
          <w:tcPr>
            <w:tcW w:w="1283" w:type="dxa"/>
          </w:tcPr>
          <w:p w14:paraId="7FA86B44"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3463760A" w14:textId="77777777" w:rsidTr="007773C3">
        <w:tc>
          <w:tcPr>
            <w:tcW w:w="633" w:type="dxa"/>
          </w:tcPr>
          <w:p w14:paraId="4AE8A9C0"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3</w:t>
            </w:r>
          </w:p>
        </w:tc>
        <w:tc>
          <w:tcPr>
            <w:tcW w:w="2693" w:type="dxa"/>
          </w:tcPr>
          <w:p w14:paraId="5AC50064"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LAST_MODIFIED_DATE</w:t>
            </w:r>
          </w:p>
        </w:tc>
        <w:tc>
          <w:tcPr>
            <w:tcW w:w="1550" w:type="dxa"/>
          </w:tcPr>
          <w:p w14:paraId="52ACEDC5"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DATETIME</w:t>
            </w:r>
          </w:p>
        </w:tc>
        <w:tc>
          <w:tcPr>
            <w:tcW w:w="1123" w:type="dxa"/>
          </w:tcPr>
          <w:p w14:paraId="4F2A788E" w14:textId="77777777" w:rsidR="00337D3C" w:rsidRPr="009A20CA" w:rsidRDefault="00337D3C" w:rsidP="007773C3">
            <w:pPr>
              <w:pStyle w:val="ListParagraph"/>
              <w:spacing w:before="60" w:line="264" w:lineRule="auto"/>
              <w:ind w:left="0"/>
              <w:jc w:val="both"/>
              <w:rPr>
                <w:rFonts w:cs="Times New Roman"/>
                <w:bCs/>
                <w:szCs w:val="26"/>
              </w:rPr>
            </w:pPr>
          </w:p>
        </w:tc>
        <w:tc>
          <w:tcPr>
            <w:tcW w:w="1538" w:type="dxa"/>
          </w:tcPr>
          <w:p w14:paraId="2B5FBF32"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Ngày sửa</w:t>
            </w:r>
          </w:p>
        </w:tc>
        <w:tc>
          <w:tcPr>
            <w:tcW w:w="1283" w:type="dxa"/>
          </w:tcPr>
          <w:p w14:paraId="1336B251"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49801781" w14:textId="77777777" w:rsidTr="007773C3">
        <w:tc>
          <w:tcPr>
            <w:tcW w:w="633" w:type="dxa"/>
          </w:tcPr>
          <w:p w14:paraId="66B42257"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4</w:t>
            </w:r>
          </w:p>
        </w:tc>
        <w:tc>
          <w:tcPr>
            <w:tcW w:w="2693" w:type="dxa"/>
          </w:tcPr>
          <w:p w14:paraId="2796531A"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ADDRESS</w:t>
            </w:r>
          </w:p>
        </w:tc>
        <w:tc>
          <w:tcPr>
            <w:tcW w:w="1550" w:type="dxa"/>
          </w:tcPr>
          <w:p w14:paraId="4CFECAB6"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VARCHAR</w:t>
            </w:r>
          </w:p>
        </w:tc>
        <w:tc>
          <w:tcPr>
            <w:tcW w:w="1123" w:type="dxa"/>
          </w:tcPr>
          <w:p w14:paraId="65B37FC8"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55</w:t>
            </w:r>
          </w:p>
        </w:tc>
        <w:tc>
          <w:tcPr>
            <w:tcW w:w="1538" w:type="dxa"/>
          </w:tcPr>
          <w:p w14:paraId="323A096D"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Địa chỉ nhà cung cấp</w:t>
            </w:r>
          </w:p>
        </w:tc>
        <w:tc>
          <w:tcPr>
            <w:tcW w:w="1283" w:type="dxa"/>
          </w:tcPr>
          <w:p w14:paraId="77887868"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4E5AD273" w14:textId="77777777" w:rsidTr="007773C3">
        <w:tc>
          <w:tcPr>
            <w:tcW w:w="633" w:type="dxa"/>
          </w:tcPr>
          <w:p w14:paraId="52129517"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5</w:t>
            </w:r>
          </w:p>
        </w:tc>
        <w:tc>
          <w:tcPr>
            <w:tcW w:w="2693" w:type="dxa"/>
          </w:tcPr>
          <w:p w14:paraId="2DEE7C68"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CODE</w:t>
            </w:r>
          </w:p>
        </w:tc>
        <w:tc>
          <w:tcPr>
            <w:tcW w:w="1550" w:type="dxa"/>
          </w:tcPr>
          <w:p w14:paraId="31276E95"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VARCHAR</w:t>
            </w:r>
          </w:p>
        </w:tc>
        <w:tc>
          <w:tcPr>
            <w:tcW w:w="1123" w:type="dxa"/>
          </w:tcPr>
          <w:p w14:paraId="50CA2AF0"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55</w:t>
            </w:r>
          </w:p>
        </w:tc>
        <w:tc>
          <w:tcPr>
            <w:tcW w:w="1538" w:type="dxa"/>
          </w:tcPr>
          <w:p w14:paraId="76DE06BC" w14:textId="4519DD2F" w:rsidR="00337D3C" w:rsidRPr="009A20CA" w:rsidRDefault="00337D3C" w:rsidP="001D7C7A">
            <w:pPr>
              <w:pStyle w:val="ListParagraph"/>
              <w:spacing w:before="60" w:line="264" w:lineRule="auto"/>
              <w:ind w:left="0"/>
              <w:rPr>
                <w:rFonts w:cs="Times New Roman"/>
                <w:bCs/>
                <w:szCs w:val="26"/>
              </w:rPr>
            </w:pPr>
            <w:r w:rsidRPr="009A20CA">
              <w:rPr>
                <w:rFonts w:cs="Times New Roman"/>
                <w:bCs/>
                <w:szCs w:val="26"/>
              </w:rPr>
              <w:t>M</w:t>
            </w:r>
            <w:r w:rsidR="001D7C7A">
              <w:rPr>
                <w:rFonts w:cs="Times New Roman"/>
                <w:bCs/>
                <w:szCs w:val="26"/>
              </w:rPr>
              <w:t>ã</w:t>
            </w:r>
            <w:r w:rsidRPr="009A20CA">
              <w:rPr>
                <w:rFonts w:cs="Times New Roman"/>
                <w:bCs/>
                <w:szCs w:val="26"/>
              </w:rPr>
              <w:t xml:space="preserve"> nhà cung cấp</w:t>
            </w:r>
          </w:p>
        </w:tc>
        <w:tc>
          <w:tcPr>
            <w:tcW w:w="1283" w:type="dxa"/>
          </w:tcPr>
          <w:p w14:paraId="3EB55A6D"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56B722F9" w14:textId="77777777" w:rsidTr="007773C3">
        <w:tc>
          <w:tcPr>
            <w:tcW w:w="633" w:type="dxa"/>
          </w:tcPr>
          <w:p w14:paraId="0D48713A"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6</w:t>
            </w:r>
          </w:p>
        </w:tc>
        <w:tc>
          <w:tcPr>
            <w:tcW w:w="2693" w:type="dxa"/>
          </w:tcPr>
          <w:p w14:paraId="2F2C83AE"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EMAIL</w:t>
            </w:r>
          </w:p>
        </w:tc>
        <w:tc>
          <w:tcPr>
            <w:tcW w:w="1550" w:type="dxa"/>
          </w:tcPr>
          <w:p w14:paraId="59C47A3C"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VARCHAR</w:t>
            </w:r>
          </w:p>
        </w:tc>
        <w:tc>
          <w:tcPr>
            <w:tcW w:w="1123" w:type="dxa"/>
          </w:tcPr>
          <w:p w14:paraId="61922956"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55</w:t>
            </w:r>
          </w:p>
        </w:tc>
        <w:tc>
          <w:tcPr>
            <w:tcW w:w="1538" w:type="dxa"/>
          </w:tcPr>
          <w:p w14:paraId="3F48A468" w14:textId="3F5B2CB6" w:rsidR="00337D3C" w:rsidRPr="009A20CA" w:rsidRDefault="001D7C7A" w:rsidP="007773C3">
            <w:pPr>
              <w:pStyle w:val="ListParagraph"/>
              <w:spacing w:before="60" w:line="264" w:lineRule="auto"/>
              <w:ind w:left="0"/>
              <w:rPr>
                <w:rFonts w:cs="Times New Roman"/>
                <w:bCs/>
                <w:szCs w:val="26"/>
              </w:rPr>
            </w:pPr>
            <w:r>
              <w:rPr>
                <w:rFonts w:cs="Times New Roman"/>
                <w:bCs/>
                <w:szCs w:val="26"/>
              </w:rPr>
              <w:t>Email liên hệ</w:t>
            </w:r>
          </w:p>
        </w:tc>
        <w:tc>
          <w:tcPr>
            <w:tcW w:w="1283" w:type="dxa"/>
          </w:tcPr>
          <w:p w14:paraId="60D7ED4A"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4016B3D1" w14:textId="77777777" w:rsidTr="007773C3">
        <w:tc>
          <w:tcPr>
            <w:tcW w:w="633" w:type="dxa"/>
          </w:tcPr>
          <w:p w14:paraId="4AC5844C"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7</w:t>
            </w:r>
          </w:p>
        </w:tc>
        <w:tc>
          <w:tcPr>
            <w:tcW w:w="2693" w:type="dxa"/>
          </w:tcPr>
          <w:p w14:paraId="16712949"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FAX</w:t>
            </w:r>
          </w:p>
        </w:tc>
        <w:tc>
          <w:tcPr>
            <w:tcW w:w="1550" w:type="dxa"/>
          </w:tcPr>
          <w:p w14:paraId="0E49888D"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VARCHAR</w:t>
            </w:r>
          </w:p>
        </w:tc>
        <w:tc>
          <w:tcPr>
            <w:tcW w:w="1123" w:type="dxa"/>
          </w:tcPr>
          <w:p w14:paraId="36083116"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55</w:t>
            </w:r>
          </w:p>
        </w:tc>
        <w:tc>
          <w:tcPr>
            <w:tcW w:w="1538" w:type="dxa"/>
          </w:tcPr>
          <w:p w14:paraId="734FE4BE" w14:textId="5DEF424A" w:rsidR="00337D3C" w:rsidRPr="009A20CA" w:rsidRDefault="001D7C7A" w:rsidP="007773C3">
            <w:pPr>
              <w:pStyle w:val="ListParagraph"/>
              <w:spacing w:before="60" w:line="264" w:lineRule="auto"/>
              <w:ind w:left="0"/>
              <w:rPr>
                <w:rFonts w:cs="Times New Roman"/>
                <w:bCs/>
                <w:szCs w:val="26"/>
              </w:rPr>
            </w:pPr>
            <w:r>
              <w:rPr>
                <w:rFonts w:cs="Times New Roman"/>
                <w:bCs/>
                <w:szCs w:val="26"/>
              </w:rPr>
              <w:t>Mã</w:t>
            </w:r>
            <w:r w:rsidR="00337D3C" w:rsidRPr="009A20CA">
              <w:rPr>
                <w:rFonts w:cs="Times New Roman"/>
                <w:bCs/>
                <w:szCs w:val="26"/>
              </w:rPr>
              <w:t xml:space="preserve"> số fax</w:t>
            </w:r>
          </w:p>
        </w:tc>
        <w:tc>
          <w:tcPr>
            <w:tcW w:w="1283" w:type="dxa"/>
          </w:tcPr>
          <w:p w14:paraId="5B073F5D"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30F84EF7" w14:textId="77777777" w:rsidTr="007773C3">
        <w:tc>
          <w:tcPr>
            <w:tcW w:w="633" w:type="dxa"/>
          </w:tcPr>
          <w:p w14:paraId="41FD3B62"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8</w:t>
            </w:r>
          </w:p>
        </w:tc>
        <w:tc>
          <w:tcPr>
            <w:tcW w:w="2693" w:type="dxa"/>
          </w:tcPr>
          <w:p w14:paraId="2ADBEC01"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HUMAN_CONTACT</w:t>
            </w:r>
          </w:p>
        </w:tc>
        <w:tc>
          <w:tcPr>
            <w:tcW w:w="1550" w:type="dxa"/>
          </w:tcPr>
          <w:p w14:paraId="51F9AE31"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VARCHAR</w:t>
            </w:r>
          </w:p>
        </w:tc>
        <w:tc>
          <w:tcPr>
            <w:tcW w:w="1123" w:type="dxa"/>
          </w:tcPr>
          <w:p w14:paraId="729C60BE"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55</w:t>
            </w:r>
          </w:p>
        </w:tc>
        <w:tc>
          <w:tcPr>
            <w:tcW w:w="1538" w:type="dxa"/>
          </w:tcPr>
          <w:p w14:paraId="74385C25"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Người liên hệ</w:t>
            </w:r>
          </w:p>
        </w:tc>
        <w:tc>
          <w:tcPr>
            <w:tcW w:w="1283" w:type="dxa"/>
          </w:tcPr>
          <w:p w14:paraId="3133F2D9"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7FDFF50D" w14:textId="77777777" w:rsidTr="007773C3">
        <w:tc>
          <w:tcPr>
            <w:tcW w:w="633" w:type="dxa"/>
          </w:tcPr>
          <w:p w14:paraId="40FA354B"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9</w:t>
            </w:r>
          </w:p>
        </w:tc>
        <w:tc>
          <w:tcPr>
            <w:tcW w:w="2693" w:type="dxa"/>
          </w:tcPr>
          <w:p w14:paraId="59DB56BC"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NAME</w:t>
            </w:r>
          </w:p>
        </w:tc>
        <w:tc>
          <w:tcPr>
            <w:tcW w:w="1550" w:type="dxa"/>
          </w:tcPr>
          <w:p w14:paraId="4E9B57FE"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VARCHAR</w:t>
            </w:r>
          </w:p>
        </w:tc>
        <w:tc>
          <w:tcPr>
            <w:tcW w:w="1123" w:type="dxa"/>
          </w:tcPr>
          <w:p w14:paraId="388B821E"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55</w:t>
            </w:r>
          </w:p>
        </w:tc>
        <w:tc>
          <w:tcPr>
            <w:tcW w:w="1538" w:type="dxa"/>
          </w:tcPr>
          <w:p w14:paraId="5B0B8061"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Tên nhà cung cấp</w:t>
            </w:r>
          </w:p>
        </w:tc>
        <w:tc>
          <w:tcPr>
            <w:tcW w:w="1283" w:type="dxa"/>
          </w:tcPr>
          <w:p w14:paraId="6348EE04"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69CFC564" w14:textId="77777777" w:rsidTr="007773C3">
        <w:tc>
          <w:tcPr>
            <w:tcW w:w="633" w:type="dxa"/>
          </w:tcPr>
          <w:p w14:paraId="4DC8FF9D"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10</w:t>
            </w:r>
          </w:p>
        </w:tc>
        <w:tc>
          <w:tcPr>
            <w:tcW w:w="2693" w:type="dxa"/>
          </w:tcPr>
          <w:p w14:paraId="330308AC"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NOTE</w:t>
            </w:r>
          </w:p>
        </w:tc>
        <w:tc>
          <w:tcPr>
            <w:tcW w:w="1550" w:type="dxa"/>
          </w:tcPr>
          <w:p w14:paraId="167071C6"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VARCHAR</w:t>
            </w:r>
          </w:p>
        </w:tc>
        <w:tc>
          <w:tcPr>
            <w:tcW w:w="1123" w:type="dxa"/>
          </w:tcPr>
          <w:p w14:paraId="72C970C0"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55</w:t>
            </w:r>
          </w:p>
        </w:tc>
        <w:tc>
          <w:tcPr>
            <w:tcW w:w="1538" w:type="dxa"/>
          </w:tcPr>
          <w:p w14:paraId="34F75BF4"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Ghi chứ</w:t>
            </w:r>
          </w:p>
        </w:tc>
        <w:tc>
          <w:tcPr>
            <w:tcW w:w="1283" w:type="dxa"/>
          </w:tcPr>
          <w:p w14:paraId="108F7031"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3A89A3DA" w14:textId="77777777" w:rsidTr="007773C3">
        <w:tc>
          <w:tcPr>
            <w:tcW w:w="633" w:type="dxa"/>
          </w:tcPr>
          <w:p w14:paraId="62D47301"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11</w:t>
            </w:r>
          </w:p>
        </w:tc>
        <w:tc>
          <w:tcPr>
            <w:tcW w:w="2693" w:type="dxa"/>
          </w:tcPr>
          <w:p w14:paraId="0B4CD9DD"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PHONENUMBER</w:t>
            </w:r>
          </w:p>
        </w:tc>
        <w:tc>
          <w:tcPr>
            <w:tcW w:w="1550" w:type="dxa"/>
          </w:tcPr>
          <w:p w14:paraId="1E4EA75D"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CHAR</w:t>
            </w:r>
          </w:p>
        </w:tc>
        <w:tc>
          <w:tcPr>
            <w:tcW w:w="1123" w:type="dxa"/>
          </w:tcPr>
          <w:p w14:paraId="4A77577A"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12</w:t>
            </w:r>
          </w:p>
        </w:tc>
        <w:tc>
          <w:tcPr>
            <w:tcW w:w="1538" w:type="dxa"/>
          </w:tcPr>
          <w:p w14:paraId="5F63C21A"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Số điện thoại</w:t>
            </w:r>
          </w:p>
        </w:tc>
        <w:tc>
          <w:tcPr>
            <w:tcW w:w="1283" w:type="dxa"/>
          </w:tcPr>
          <w:p w14:paraId="111A5709"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594FC125" w14:textId="77777777" w:rsidTr="007773C3">
        <w:tc>
          <w:tcPr>
            <w:tcW w:w="633" w:type="dxa"/>
          </w:tcPr>
          <w:p w14:paraId="4D5FA2C8"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12</w:t>
            </w:r>
          </w:p>
        </w:tc>
        <w:tc>
          <w:tcPr>
            <w:tcW w:w="2693" w:type="dxa"/>
          </w:tcPr>
          <w:p w14:paraId="68F4C286"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STATUS</w:t>
            </w:r>
          </w:p>
        </w:tc>
        <w:tc>
          <w:tcPr>
            <w:tcW w:w="1550" w:type="dxa"/>
          </w:tcPr>
          <w:p w14:paraId="10D76FCA"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INT</w:t>
            </w:r>
          </w:p>
        </w:tc>
        <w:tc>
          <w:tcPr>
            <w:tcW w:w="1123" w:type="dxa"/>
          </w:tcPr>
          <w:p w14:paraId="33E85B72"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szCs w:val="26"/>
              </w:rPr>
              <w:t>10</w:t>
            </w:r>
          </w:p>
        </w:tc>
        <w:tc>
          <w:tcPr>
            <w:tcW w:w="1538" w:type="dxa"/>
          </w:tcPr>
          <w:p w14:paraId="7408EDB1"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Mức độ tin tưởng</w:t>
            </w:r>
          </w:p>
        </w:tc>
        <w:tc>
          <w:tcPr>
            <w:tcW w:w="1283" w:type="dxa"/>
          </w:tcPr>
          <w:p w14:paraId="159391DE" w14:textId="77777777" w:rsidR="00337D3C" w:rsidRPr="009A20CA" w:rsidRDefault="00337D3C" w:rsidP="007773C3">
            <w:pPr>
              <w:pStyle w:val="ListParagraph"/>
              <w:spacing w:before="60" w:line="264" w:lineRule="auto"/>
              <w:ind w:left="0"/>
              <w:jc w:val="both"/>
              <w:rPr>
                <w:rFonts w:cs="Times New Roman"/>
                <w:bCs/>
                <w:szCs w:val="26"/>
              </w:rPr>
            </w:pPr>
          </w:p>
        </w:tc>
      </w:tr>
      <w:tr w:rsidR="00337D3C" w:rsidRPr="009A20CA" w14:paraId="1A543A46" w14:textId="77777777" w:rsidTr="007773C3">
        <w:tc>
          <w:tcPr>
            <w:tcW w:w="633" w:type="dxa"/>
          </w:tcPr>
          <w:p w14:paraId="63B19DED"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13</w:t>
            </w:r>
          </w:p>
        </w:tc>
        <w:tc>
          <w:tcPr>
            <w:tcW w:w="2693" w:type="dxa"/>
          </w:tcPr>
          <w:p w14:paraId="3004861C"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WEBSITE</w:t>
            </w:r>
          </w:p>
        </w:tc>
        <w:tc>
          <w:tcPr>
            <w:tcW w:w="1550" w:type="dxa"/>
          </w:tcPr>
          <w:p w14:paraId="3899A110"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VARCHAR</w:t>
            </w:r>
          </w:p>
        </w:tc>
        <w:tc>
          <w:tcPr>
            <w:tcW w:w="1123" w:type="dxa"/>
          </w:tcPr>
          <w:p w14:paraId="78C4A1D3" w14:textId="77777777" w:rsidR="00337D3C" w:rsidRPr="009A20CA" w:rsidRDefault="00337D3C" w:rsidP="007773C3">
            <w:pPr>
              <w:pStyle w:val="ListParagraph"/>
              <w:spacing w:before="60" w:line="264" w:lineRule="auto"/>
              <w:ind w:left="0"/>
              <w:jc w:val="both"/>
              <w:rPr>
                <w:rFonts w:cs="Times New Roman"/>
                <w:bCs/>
                <w:szCs w:val="26"/>
              </w:rPr>
            </w:pPr>
            <w:r w:rsidRPr="009A20CA">
              <w:rPr>
                <w:rFonts w:cs="Times New Roman"/>
                <w:bCs/>
                <w:szCs w:val="26"/>
              </w:rPr>
              <w:t>255</w:t>
            </w:r>
          </w:p>
        </w:tc>
        <w:tc>
          <w:tcPr>
            <w:tcW w:w="1538" w:type="dxa"/>
          </w:tcPr>
          <w:p w14:paraId="2A8112A4" w14:textId="77777777" w:rsidR="00337D3C" w:rsidRPr="009A20CA" w:rsidRDefault="00337D3C" w:rsidP="007773C3">
            <w:pPr>
              <w:pStyle w:val="ListParagraph"/>
              <w:spacing w:before="60" w:line="264" w:lineRule="auto"/>
              <w:ind w:left="0"/>
              <w:rPr>
                <w:rFonts w:cs="Times New Roman"/>
                <w:bCs/>
                <w:szCs w:val="26"/>
              </w:rPr>
            </w:pPr>
            <w:r w:rsidRPr="009A20CA">
              <w:rPr>
                <w:rFonts w:cs="Times New Roman"/>
                <w:bCs/>
                <w:szCs w:val="26"/>
              </w:rPr>
              <w:t>Website nhà cung cấp</w:t>
            </w:r>
          </w:p>
        </w:tc>
        <w:tc>
          <w:tcPr>
            <w:tcW w:w="1283" w:type="dxa"/>
          </w:tcPr>
          <w:p w14:paraId="34B4E223" w14:textId="77777777" w:rsidR="00337D3C" w:rsidRPr="009A20CA" w:rsidRDefault="00337D3C" w:rsidP="007773C3">
            <w:pPr>
              <w:pStyle w:val="ListParagraph"/>
              <w:spacing w:before="60" w:line="264" w:lineRule="auto"/>
              <w:ind w:left="0"/>
              <w:jc w:val="both"/>
              <w:rPr>
                <w:rFonts w:cs="Times New Roman"/>
                <w:bCs/>
                <w:szCs w:val="26"/>
              </w:rPr>
            </w:pPr>
          </w:p>
        </w:tc>
      </w:tr>
    </w:tbl>
    <w:p w14:paraId="5E0186A2" w14:textId="295AEFB9" w:rsidR="00683215" w:rsidRDefault="00683215" w:rsidP="00EB699A">
      <w:pPr>
        <w:rPr>
          <w:rFonts w:eastAsiaTheme="minorHAnsi" w:cstheme="minorBidi"/>
          <w:i/>
          <w:szCs w:val="22"/>
          <w:lang w:val="fr-FR"/>
        </w:rPr>
      </w:pPr>
    </w:p>
    <w:p w14:paraId="6A86C69F" w14:textId="77777777" w:rsidR="00683215" w:rsidRDefault="00683215">
      <w:pPr>
        <w:spacing w:after="160" w:line="259" w:lineRule="auto"/>
      </w:pPr>
      <w:r>
        <w:br w:type="page"/>
      </w:r>
    </w:p>
    <w:p w14:paraId="68977384" w14:textId="240EE57E" w:rsidR="00EB699A" w:rsidRPr="00683215" w:rsidRDefault="001730C6" w:rsidP="00683215">
      <w:pPr>
        <w:spacing w:after="160" w:line="259" w:lineRule="auto"/>
        <w:rPr>
          <w:rFonts w:eastAsiaTheme="minorHAnsi" w:cstheme="minorBidi"/>
          <w:i/>
          <w:szCs w:val="22"/>
          <w:lang w:val="fr-FR"/>
        </w:rPr>
      </w:pPr>
      <w:r>
        <w:lastRenderedPageBreak/>
        <w:t>Bảng warehouse</w:t>
      </w:r>
    </w:p>
    <w:p w14:paraId="15377994" w14:textId="1C5616C9" w:rsidR="00EB699A" w:rsidRDefault="00EB699A" w:rsidP="001730C6">
      <w:pPr>
        <w:pStyle w:val="0BANG"/>
      </w:pPr>
      <w:bookmarkStart w:id="265" w:name="_Toc58880830"/>
      <w:bookmarkStart w:id="266" w:name="_Toc59285398"/>
      <w:bookmarkStart w:id="267" w:name="_Toc59339819"/>
      <w:r w:rsidRPr="00EB699A">
        <w:t>Bả</w:t>
      </w:r>
      <w:r w:rsidR="00C261FD">
        <w:t>ng 2.22</w:t>
      </w:r>
      <w:r w:rsidR="001730C6">
        <w:t xml:space="preserve"> </w:t>
      </w:r>
      <w:r w:rsidRPr="00EB699A">
        <w:t>Chi tiết bảng kho</w:t>
      </w:r>
      <w:bookmarkEnd w:id="265"/>
      <w:bookmarkEnd w:id="266"/>
      <w:bookmarkEnd w:id="267"/>
    </w:p>
    <w:tbl>
      <w:tblPr>
        <w:tblStyle w:val="TableGrid"/>
        <w:tblW w:w="0" w:type="auto"/>
        <w:tblInd w:w="108" w:type="dxa"/>
        <w:tblLook w:val="04A0" w:firstRow="1" w:lastRow="0" w:firstColumn="1" w:lastColumn="0" w:noHBand="0" w:noVBand="1"/>
      </w:tblPr>
      <w:tblGrid>
        <w:gridCol w:w="708"/>
        <w:gridCol w:w="3091"/>
        <w:gridCol w:w="1598"/>
        <w:gridCol w:w="1010"/>
        <w:gridCol w:w="1576"/>
        <w:gridCol w:w="1197"/>
      </w:tblGrid>
      <w:tr w:rsidR="001730C6" w:rsidRPr="009A20CA" w14:paraId="549994EE" w14:textId="77777777" w:rsidTr="007773C3">
        <w:tc>
          <w:tcPr>
            <w:tcW w:w="632" w:type="dxa"/>
            <w:vAlign w:val="center"/>
          </w:tcPr>
          <w:p w14:paraId="29994BC2" w14:textId="77777777" w:rsidR="001730C6" w:rsidRPr="009A20CA" w:rsidRDefault="001730C6" w:rsidP="00273436">
            <w:pPr>
              <w:spacing w:after="120"/>
              <w:jc w:val="center"/>
              <w:rPr>
                <w:b/>
                <w:szCs w:val="26"/>
              </w:rPr>
            </w:pPr>
            <w:r w:rsidRPr="009A20CA">
              <w:rPr>
                <w:b/>
                <w:szCs w:val="26"/>
              </w:rPr>
              <w:t>STT</w:t>
            </w:r>
          </w:p>
        </w:tc>
        <w:tc>
          <w:tcPr>
            <w:tcW w:w="2674" w:type="dxa"/>
            <w:vAlign w:val="center"/>
          </w:tcPr>
          <w:p w14:paraId="78FC265E" w14:textId="77777777" w:rsidR="001730C6" w:rsidRPr="009A20CA" w:rsidRDefault="001730C6" w:rsidP="00273436">
            <w:pPr>
              <w:spacing w:after="120"/>
              <w:jc w:val="center"/>
              <w:rPr>
                <w:b/>
                <w:szCs w:val="26"/>
              </w:rPr>
            </w:pPr>
            <w:r w:rsidRPr="009A20CA">
              <w:rPr>
                <w:b/>
                <w:szCs w:val="26"/>
              </w:rPr>
              <w:t>Tên trường</w:t>
            </w:r>
          </w:p>
        </w:tc>
        <w:tc>
          <w:tcPr>
            <w:tcW w:w="1604" w:type="dxa"/>
            <w:vAlign w:val="center"/>
          </w:tcPr>
          <w:p w14:paraId="7C58DCA1" w14:textId="77777777" w:rsidR="001730C6" w:rsidRPr="009A20CA" w:rsidRDefault="001730C6" w:rsidP="00273436">
            <w:pPr>
              <w:spacing w:after="120"/>
              <w:jc w:val="center"/>
              <w:rPr>
                <w:b/>
                <w:szCs w:val="26"/>
              </w:rPr>
            </w:pPr>
            <w:r w:rsidRPr="009A20CA">
              <w:rPr>
                <w:b/>
                <w:szCs w:val="26"/>
              </w:rPr>
              <w:t>Kiểu dữ liệu</w:t>
            </w:r>
          </w:p>
        </w:tc>
        <w:tc>
          <w:tcPr>
            <w:tcW w:w="1025" w:type="dxa"/>
            <w:vAlign w:val="center"/>
          </w:tcPr>
          <w:p w14:paraId="78150FAF" w14:textId="77777777" w:rsidR="001730C6" w:rsidRPr="009A20CA" w:rsidRDefault="001730C6" w:rsidP="00273436">
            <w:pPr>
              <w:spacing w:after="120"/>
              <w:jc w:val="center"/>
              <w:rPr>
                <w:b/>
                <w:szCs w:val="26"/>
              </w:rPr>
            </w:pPr>
            <w:r w:rsidRPr="009A20CA">
              <w:rPr>
                <w:b/>
                <w:szCs w:val="26"/>
              </w:rPr>
              <w:t>Kích thước</w:t>
            </w:r>
          </w:p>
        </w:tc>
        <w:tc>
          <w:tcPr>
            <w:tcW w:w="1647" w:type="dxa"/>
            <w:vAlign w:val="center"/>
          </w:tcPr>
          <w:p w14:paraId="5B07AEE0" w14:textId="77777777" w:rsidR="001730C6" w:rsidRPr="009A20CA" w:rsidRDefault="001730C6" w:rsidP="00273436">
            <w:pPr>
              <w:spacing w:after="120"/>
              <w:jc w:val="center"/>
              <w:rPr>
                <w:b/>
                <w:szCs w:val="26"/>
              </w:rPr>
            </w:pPr>
            <w:r w:rsidRPr="009A20CA">
              <w:rPr>
                <w:b/>
                <w:szCs w:val="26"/>
              </w:rPr>
              <w:t>Diễn giải</w:t>
            </w:r>
          </w:p>
        </w:tc>
        <w:tc>
          <w:tcPr>
            <w:tcW w:w="1238" w:type="dxa"/>
            <w:vAlign w:val="center"/>
          </w:tcPr>
          <w:p w14:paraId="50CC9C6B" w14:textId="77777777" w:rsidR="001730C6" w:rsidRPr="009A20CA" w:rsidRDefault="001730C6" w:rsidP="00273436">
            <w:pPr>
              <w:spacing w:after="120"/>
              <w:jc w:val="center"/>
              <w:rPr>
                <w:b/>
                <w:szCs w:val="26"/>
              </w:rPr>
            </w:pPr>
            <w:r w:rsidRPr="009A20CA">
              <w:rPr>
                <w:b/>
                <w:szCs w:val="26"/>
              </w:rPr>
              <w:t>Ghi chú</w:t>
            </w:r>
          </w:p>
        </w:tc>
      </w:tr>
      <w:tr w:rsidR="001730C6" w:rsidRPr="009A20CA" w14:paraId="04A81CF5" w14:textId="77777777" w:rsidTr="007773C3">
        <w:tc>
          <w:tcPr>
            <w:tcW w:w="632" w:type="dxa"/>
          </w:tcPr>
          <w:p w14:paraId="22F3430F" w14:textId="77777777" w:rsidR="001730C6" w:rsidRPr="009A20CA" w:rsidRDefault="001730C6" w:rsidP="007773C3">
            <w:pPr>
              <w:spacing w:after="120"/>
              <w:jc w:val="both"/>
              <w:rPr>
                <w:szCs w:val="26"/>
              </w:rPr>
            </w:pPr>
            <w:r w:rsidRPr="009A20CA">
              <w:rPr>
                <w:szCs w:val="26"/>
              </w:rPr>
              <w:t>1</w:t>
            </w:r>
          </w:p>
        </w:tc>
        <w:tc>
          <w:tcPr>
            <w:tcW w:w="2674" w:type="dxa"/>
          </w:tcPr>
          <w:p w14:paraId="69604CB2" w14:textId="77777777" w:rsidR="001730C6" w:rsidRPr="009A20CA" w:rsidRDefault="001730C6" w:rsidP="007773C3">
            <w:pPr>
              <w:spacing w:after="120"/>
              <w:jc w:val="both"/>
              <w:rPr>
                <w:szCs w:val="26"/>
              </w:rPr>
            </w:pPr>
            <w:r w:rsidRPr="009A20CA">
              <w:rPr>
                <w:szCs w:val="26"/>
              </w:rPr>
              <w:t>WAREHOUSE_ID</w:t>
            </w:r>
          </w:p>
        </w:tc>
        <w:tc>
          <w:tcPr>
            <w:tcW w:w="1604" w:type="dxa"/>
          </w:tcPr>
          <w:p w14:paraId="2E6B35FC" w14:textId="77777777" w:rsidR="001730C6" w:rsidRPr="009A20CA" w:rsidRDefault="001730C6" w:rsidP="007773C3">
            <w:pPr>
              <w:spacing w:after="120"/>
              <w:jc w:val="both"/>
              <w:rPr>
                <w:szCs w:val="26"/>
              </w:rPr>
            </w:pPr>
            <w:r w:rsidRPr="009A20CA">
              <w:rPr>
                <w:szCs w:val="26"/>
              </w:rPr>
              <w:t>LONG</w:t>
            </w:r>
          </w:p>
        </w:tc>
        <w:tc>
          <w:tcPr>
            <w:tcW w:w="1025" w:type="dxa"/>
          </w:tcPr>
          <w:p w14:paraId="6202DEE9" w14:textId="77777777" w:rsidR="001730C6" w:rsidRPr="009A20CA" w:rsidRDefault="001730C6" w:rsidP="007773C3">
            <w:pPr>
              <w:spacing w:after="120"/>
              <w:jc w:val="both"/>
              <w:rPr>
                <w:szCs w:val="26"/>
              </w:rPr>
            </w:pPr>
            <w:r w:rsidRPr="009A20CA">
              <w:rPr>
                <w:szCs w:val="26"/>
              </w:rPr>
              <w:t>20</w:t>
            </w:r>
          </w:p>
        </w:tc>
        <w:tc>
          <w:tcPr>
            <w:tcW w:w="1647" w:type="dxa"/>
          </w:tcPr>
          <w:p w14:paraId="232E6CBC" w14:textId="77777777" w:rsidR="001730C6" w:rsidRPr="009A20CA" w:rsidRDefault="001730C6" w:rsidP="007773C3">
            <w:pPr>
              <w:spacing w:after="120"/>
              <w:rPr>
                <w:szCs w:val="26"/>
              </w:rPr>
            </w:pPr>
            <w:r w:rsidRPr="009A20CA">
              <w:rPr>
                <w:szCs w:val="26"/>
              </w:rPr>
              <w:t>Id kho</w:t>
            </w:r>
          </w:p>
        </w:tc>
        <w:tc>
          <w:tcPr>
            <w:tcW w:w="1238" w:type="dxa"/>
          </w:tcPr>
          <w:p w14:paraId="470E24D7" w14:textId="77777777" w:rsidR="001730C6" w:rsidRPr="009A20CA" w:rsidRDefault="001730C6" w:rsidP="007773C3">
            <w:pPr>
              <w:spacing w:after="120"/>
              <w:jc w:val="both"/>
              <w:rPr>
                <w:szCs w:val="26"/>
              </w:rPr>
            </w:pPr>
            <w:r w:rsidRPr="009A20CA">
              <w:rPr>
                <w:szCs w:val="26"/>
              </w:rPr>
              <w:t>Khóa chính</w:t>
            </w:r>
          </w:p>
        </w:tc>
      </w:tr>
      <w:tr w:rsidR="001730C6" w:rsidRPr="009A20CA" w14:paraId="2B17E990" w14:textId="77777777" w:rsidTr="007773C3">
        <w:tc>
          <w:tcPr>
            <w:tcW w:w="632" w:type="dxa"/>
          </w:tcPr>
          <w:p w14:paraId="406B961B" w14:textId="77777777" w:rsidR="001730C6" w:rsidRPr="009A20CA" w:rsidRDefault="001730C6" w:rsidP="007773C3">
            <w:pPr>
              <w:spacing w:after="120"/>
              <w:jc w:val="both"/>
              <w:rPr>
                <w:szCs w:val="26"/>
              </w:rPr>
            </w:pPr>
            <w:r w:rsidRPr="009A20CA">
              <w:rPr>
                <w:szCs w:val="26"/>
              </w:rPr>
              <w:t>2</w:t>
            </w:r>
          </w:p>
        </w:tc>
        <w:tc>
          <w:tcPr>
            <w:tcW w:w="2674" w:type="dxa"/>
          </w:tcPr>
          <w:p w14:paraId="7A6A5F00" w14:textId="77777777" w:rsidR="001730C6" w:rsidRPr="009A20CA" w:rsidRDefault="001730C6" w:rsidP="007773C3">
            <w:pPr>
              <w:spacing w:after="120"/>
              <w:jc w:val="both"/>
              <w:rPr>
                <w:szCs w:val="26"/>
              </w:rPr>
            </w:pPr>
            <w:r w:rsidRPr="009A20CA">
              <w:rPr>
                <w:szCs w:val="26"/>
              </w:rPr>
              <w:t>CREATEA_DATE</w:t>
            </w:r>
          </w:p>
        </w:tc>
        <w:tc>
          <w:tcPr>
            <w:tcW w:w="1604" w:type="dxa"/>
          </w:tcPr>
          <w:p w14:paraId="5DCB70FE" w14:textId="77777777" w:rsidR="001730C6" w:rsidRPr="009A20CA" w:rsidRDefault="001730C6" w:rsidP="007773C3">
            <w:pPr>
              <w:spacing w:after="120"/>
              <w:jc w:val="both"/>
              <w:rPr>
                <w:szCs w:val="26"/>
              </w:rPr>
            </w:pPr>
            <w:r w:rsidRPr="009A20CA">
              <w:rPr>
                <w:szCs w:val="26"/>
              </w:rPr>
              <w:t>DATETIME</w:t>
            </w:r>
          </w:p>
        </w:tc>
        <w:tc>
          <w:tcPr>
            <w:tcW w:w="1025" w:type="dxa"/>
          </w:tcPr>
          <w:p w14:paraId="60BAB2FD" w14:textId="77777777" w:rsidR="001730C6" w:rsidRPr="009A20CA" w:rsidRDefault="001730C6" w:rsidP="007773C3">
            <w:pPr>
              <w:spacing w:after="120"/>
              <w:jc w:val="both"/>
              <w:rPr>
                <w:szCs w:val="26"/>
              </w:rPr>
            </w:pPr>
          </w:p>
        </w:tc>
        <w:tc>
          <w:tcPr>
            <w:tcW w:w="1647" w:type="dxa"/>
          </w:tcPr>
          <w:p w14:paraId="75717145" w14:textId="77777777" w:rsidR="001730C6" w:rsidRPr="009A20CA" w:rsidRDefault="001730C6" w:rsidP="007773C3">
            <w:pPr>
              <w:spacing w:after="120"/>
              <w:rPr>
                <w:szCs w:val="26"/>
              </w:rPr>
            </w:pPr>
            <w:r w:rsidRPr="009A20CA">
              <w:rPr>
                <w:szCs w:val="26"/>
              </w:rPr>
              <w:t>Ngày tạo</w:t>
            </w:r>
          </w:p>
        </w:tc>
        <w:tc>
          <w:tcPr>
            <w:tcW w:w="1238" w:type="dxa"/>
          </w:tcPr>
          <w:p w14:paraId="1C134A59" w14:textId="77777777" w:rsidR="001730C6" w:rsidRPr="009A20CA" w:rsidRDefault="001730C6" w:rsidP="007773C3">
            <w:pPr>
              <w:spacing w:after="120"/>
              <w:jc w:val="both"/>
              <w:rPr>
                <w:szCs w:val="26"/>
              </w:rPr>
            </w:pPr>
          </w:p>
        </w:tc>
      </w:tr>
      <w:tr w:rsidR="001730C6" w:rsidRPr="009A20CA" w14:paraId="075522B2" w14:textId="77777777" w:rsidTr="007773C3">
        <w:tc>
          <w:tcPr>
            <w:tcW w:w="632" w:type="dxa"/>
          </w:tcPr>
          <w:p w14:paraId="4F67F9C0" w14:textId="77777777" w:rsidR="001730C6" w:rsidRPr="009A20CA" w:rsidRDefault="001730C6" w:rsidP="007773C3">
            <w:pPr>
              <w:spacing w:after="120"/>
              <w:jc w:val="both"/>
              <w:rPr>
                <w:szCs w:val="26"/>
              </w:rPr>
            </w:pPr>
            <w:r w:rsidRPr="009A20CA">
              <w:rPr>
                <w:szCs w:val="26"/>
              </w:rPr>
              <w:t>3</w:t>
            </w:r>
          </w:p>
        </w:tc>
        <w:tc>
          <w:tcPr>
            <w:tcW w:w="2674" w:type="dxa"/>
          </w:tcPr>
          <w:p w14:paraId="62E51CAE" w14:textId="77777777" w:rsidR="001730C6" w:rsidRPr="009A20CA" w:rsidRDefault="001730C6" w:rsidP="007773C3">
            <w:pPr>
              <w:spacing w:after="120"/>
              <w:jc w:val="both"/>
              <w:rPr>
                <w:szCs w:val="26"/>
              </w:rPr>
            </w:pPr>
            <w:r w:rsidRPr="009A20CA">
              <w:rPr>
                <w:szCs w:val="26"/>
              </w:rPr>
              <w:t>LAST_MODIFIED_DATE</w:t>
            </w:r>
          </w:p>
        </w:tc>
        <w:tc>
          <w:tcPr>
            <w:tcW w:w="1604" w:type="dxa"/>
          </w:tcPr>
          <w:p w14:paraId="0A8A2890" w14:textId="77777777" w:rsidR="001730C6" w:rsidRPr="009A20CA" w:rsidRDefault="001730C6" w:rsidP="007773C3">
            <w:pPr>
              <w:spacing w:after="120"/>
              <w:jc w:val="both"/>
              <w:rPr>
                <w:szCs w:val="26"/>
              </w:rPr>
            </w:pPr>
            <w:r w:rsidRPr="009A20CA">
              <w:rPr>
                <w:szCs w:val="26"/>
              </w:rPr>
              <w:t>DATETIME</w:t>
            </w:r>
          </w:p>
        </w:tc>
        <w:tc>
          <w:tcPr>
            <w:tcW w:w="1025" w:type="dxa"/>
          </w:tcPr>
          <w:p w14:paraId="7142DE9F" w14:textId="77777777" w:rsidR="001730C6" w:rsidRPr="009A20CA" w:rsidRDefault="001730C6" w:rsidP="007773C3">
            <w:pPr>
              <w:spacing w:after="120"/>
              <w:jc w:val="both"/>
              <w:rPr>
                <w:szCs w:val="26"/>
              </w:rPr>
            </w:pPr>
          </w:p>
        </w:tc>
        <w:tc>
          <w:tcPr>
            <w:tcW w:w="1647" w:type="dxa"/>
          </w:tcPr>
          <w:p w14:paraId="2D637073" w14:textId="77777777" w:rsidR="001730C6" w:rsidRPr="009A20CA" w:rsidRDefault="001730C6" w:rsidP="007773C3">
            <w:pPr>
              <w:spacing w:after="120"/>
              <w:rPr>
                <w:szCs w:val="26"/>
              </w:rPr>
            </w:pPr>
            <w:r w:rsidRPr="009A20CA">
              <w:rPr>
                <w:szCs w:val="26"/>
              </w:rPr>
              <w:t>Ngày sửa</w:t>
            </w:r>
          </w:p>
        </w:tc>
        <w:tc>
          <w:tcPr>
            <w:tcW w:w="1238" w:type="dxa"/>
          </w:tcPr>
          <w:p w14:paraId="5ADDBAD3" w14:textId="77777777" w:rsidR="001730C6" w:rsidRPr="009A20CA" w:rsidRDefault="001730C6" w:rsidP="007773C3">
            <w:pPr>
              <w:spacing w:after="120"/>
              <w:jc w:val="both"/>
              <w:rPr>
                <w:szCs w:val="26"/>
              </w:rPr>
            </w:pPr>
          </w:p>
        </w:tc>
      </w:tr>
      <w:tr w:rsidR="001730C6" w:rsidRPr="009A20CA" w14:paraId="53EE19E7" w14:textId="77777777" w:rsidTr="007773C3">
        <w:tc>
          <w:tcPr>
            <w:tcW w:w="632" w:type="dxa"/>
          </w:tcPr>
          <w:p w14:paraId="6820CBAC" w14:textId="77777777" w:rsidR="001730C6" w:rsidRPr="009A20CA" w:rsidRDefault="001730C6" w:rsidP="007773C3">
            <w:pPr>
              <w:spacing w:after="120"/>
              <w:jc w:val="both"/>
              <w:rPr>
                <w:szCs w:val="26"/>
              </w:rPr>
            </w:pPr>
            <w:r w:rsidRPr="009A20CA">
              <w:rPr>
                <w:szCs w:val="26"/>
              </w:rPr>
              <w:t>4</w:t>
            </w:r>
          </w:p>
        </w:tc>
        <w:tc>
          <w:tcPr>
            <w:tcW w:w="2674" w:type="dxa"/>
          </w:tcPr>
          <w:p w14:paraId="4D326A7D" w14:textId="77777777" w:rsidR="001730C6" w:rsidRPr="009A20CA" w:rsidRDefault="001730C6" w:rsidP="007773C3">
            <w:pPr>
              <w:spacing w:after="120"/>
              <w:jc w:val="both"/>
              <w:rPr>
                <w:szCs w:val="26"/>
              </w:rPr>
            </w:pPr>
            <w:r w:rsidRPr="009A20CA">
              <w:rPr>
                <w:szCs w:val="26"/>
              </w:rPr>
              <w:t>ADDRESS</w:t>
            </w:r>
          </w:p>
        </w:tc>
        <w:tc>
          <w:tcPr>
            <w:tcW w:w="1604" w:type="dxa"/>
          </w:tcPr>
          <w:p w14:paraId="222C118F" w14:textId="77777777" w:rsidR="001730C6" w:rsidRPr="009A20CA" w:rsidRDefault="001730C6" w:rsidP="007773C3">
            <w:pPr>
              <w:spacing w:after="120"/>
              <w:jc w:val="both"/>
              <w:rPr>
                <w:szCs w:val="26"/>
              </w:rPr>
            </w:pPr>
            <w:r w:rsidRPr="009A20CA">
              <w:rPr>
                <w:szCs w:val="26"/>
              </w:rPr>
              <w:t>VARCHAR</w:t>
            </w:r>
          </w:p>
        </w:tc>
        <w:tc>
          <w:tcPr>
            <w:tcW w:w="1025" w:type="dxa"/>
          </w:tcPr>
          <w:p w14:paraId="0FAA4DC1" w14:textId="77777777" w:rsidR="001730C6" w:rsidRPr="009A20CA" w:rsidRDefault="001730C6" w:rsidP="007773C3">
            <w:pPr>
              <w:spacing w:after="120"/>
              <w:jc w:val="both"/>
              <w:rPr>
                <w:szCs w:val="26"/>
              </w:rPr>
            </w:pPr>
            <w:r w:rsidRPr="009A20CA">
              <w:rPr>
                <w:szCs w:val="26"/>
              </w:rPr>
              <w:t>255</w:t>
            </w:r>
          </w:p>
        </w:tc>
        <w:tc>
          <w:tcPr>
            <w:tcW w:w="1647" w:type="dxa"/>
          </w:tcPr>
          <w:p w14:paraId="13759E70" w14:textId="77777777" w:rsidR="001730C6" w:rsidRPr="009A20CA" w:rsidRDefault="001730C6" w:rsidP="007773C3">
            <w:pPr>
              <w:spacing w:after="120"/>
              <w:rPr>
                <w:szCs w:val="26"/>
              </w:rPr>
            </w:pPr>
            <w:r w:rsidRPr="009A20CA">
              <w:rPr>
                <w:szCs w:val="26"/>
              </w:rPr>
              <w:t>Địa chỉ kho</w:t>
            </w:r>
          </w:p>
        </w:tc>
        <w:tc>
          <w:tcPr>
            <w:tcW w:w="1238" w:type="dxa"/>
          </w:tcPr>
          <w:p w14:paraId="224BE071" w14:textId="77777777" w:rsidR="001730C6" w:rsidRPr="009A20CA" w:rsidRDefault="001730C6" w:rsidP="007773C3">
            <w:pPr>
              <w:spacing w:after="120"/>
              <w:jc w:val="both"/>
              <w:rPr>
                <w:szCs w:val="26"/>
              </w:rPr>
            </w:pPr>
          </w:p>
        </w:tc>
      </w:tr>
      <w:tr w:rsidR="001730C6" w:rsidRPr="009A20CA" w14:paraId="1379A2DC" w14:textId="77777777" w:rsidTr="007773C3">
        <w:tc>
          <w:tcPr>
            <w:tcW w:w="632" w:type="dxa"/>
          </w:tcPr>
          <w:p w14:paraId="70649E5D" w14:textId="77777777" w:rsidR="001730C6" w:rsidRPr="009A20CA" w:rsidRDefault="001730C6" w:rsidP="007773C3">
            <w:pPr>
              <w:spacing w:after="120"/>
              <w:jc w:val="both"/>
              <w:rPr>
                <w:szCs w:val="26"/>
              </w:rPr>
            </w:pPr>
            <w:r w:rsidRPr="009A20CA">
              <w:rPr>
                <w:szCs w:val="26"/>
              </w:rPr>
              <w:t>5</w:t>
            </w:r>
          </w:p>
        </w:tc>
        <w:tc>
          <w:tcPr>
            <w:tcW w:w="2674" w:type="dxa"/>
          </w:tcPr>
          <w:p w14:paraId="5F1C41C1" w14:textId="77777777" w:rsidR="001730C6" w:rsidRPr="009A20CA" w:rsidRDefault="001730C6" w:rsidP="007773C3">
            <w:pPr>
              <w:spacing w:after="120"/>
              <w:jc w:val="both"/>
              <w:rPr>
                <w:szCs w:val="26"/>
              </w:rPr>
            </w:pPr>
            <w:r w:rsidRPr="009A20CA">
              <w:rPr>
                <w:szCs w:val="26"/>
              </w:rPr>
              <w:t>CODE</w:t>
            </w:r>
          </w:p>
        </w:tc>
        <w:tc>
          <w:tcPr>
            <w:tcW w:w="1604" w:type="dxa"/>
          </w:tcPr>
          <w:p w14:paraId="5A137F93" w14:textId="77777777" w:rsidR="001730C6" w:rsidRPr="009A20CA" w:rsidRDefault="001730C6" w:rsidP="007773C3">
            <w:pPr>
              <w:spacing w:after="120"/>
              <w:jc w:val="both"/>
              <w:rPr>
                <w:szCs w:val="26"/>
              </w:rPr>
            </w:pPr>
            <w:r w:rsidRPr="009A20CA">
              <w:rPr>
                <w:szCs w:val="26"/>
              </w:rPr>
              <w:t>CHAR</w:t>
            </w:r>
          </w:p>
        </w:tc>
        <w:tc>
          <w:tcPr>
            <w:tcW w:w="1025" w:type="dxa"/>
          </w:tcPr>
          <w:p w14:paraId="39120AE9" w14:textId="77777777" w:rsidR="001730C6" w:rsidRPr="009A20CA" w:rsidRDefault="001730C6" w:rsidP="007773C3">
            <w:pPr>
              <w:spacing w:after="120"/>
              <w:jc w:val="both"/>
              <w:rPr>
                <w:szCs w:val="26"/>
              </w:rPr>
            </w:pPr>
            <w:r w:rsidRPr="009A20CA">
              <w:rPr>
                <w:szCs w:val="26"/>
              </w:rPr>
              <w:t>50</w:t>
            </w:r>
          </w:p>
        </w:tc>
        <w:tc>
          <w:tcPr>
            <w:tcW w:w="1647" w:type="dxa"/>
          </w:tcPr>
          <w:p w14:paraId="043964B0" w14:textId="77777777" w:rsidR="001730C6" w:rsidRPr="009A20CA" w:rsidRDefault="001730C6" w:rsidP="007773C3">
            <w:pPr>
              <w:spacing w:after="120"/>
              <w:rPr>
                <w:szCs w:val="26"/>
              </w:rPr>
            </w:pPr>
            <w:r w:rsidRPr="009A20CA">
              <w:rPr>
                <w:szCs w:val="26"/>
              </w:rPr>
              <w:t>Mã kho</w:t>
            </w:r>
          </w:p>
        </w:tc>
        <w:tc>
          <w:tcPr>
            <w:tcW w:w="1238" w:type="dxa"/>
          </w:tcPr>
          <w:p w14:paraId="28D877D3" w14:textId="77777777" w:rsidR="001730C6" w:rsidRPr="009A20CA" w:rsidRDefault="001730C6" w:rsidP="007773C3">
            <w:pPr>
              <w:spacing w:after="120"/>
              <w:jc w:val="both"/>
              <w:rPr>
                <w:szCs w:val="26"/>
              </w:rPr>
            </w:pPr>
          </w:p>
        </w:tc>
      </w:tr>
      <w:tr w:rsidR="001730C6" w:rsidRPr="009A20CA" w14:paraId="56B7D3E3" w14:textId="77777777" w:rsidTr="007773C3">
        <w:tc>
          <w:tcPr>
            <w:tcW w:w="632" w:type="dxa"/>
          </w:tcPr>
          <w:p w14:paraId="3C699728" w14:textId="77777777" w:rsidR="001730C6" w:rsidRPr="009A20CA" w:rsidRDefault="001730C6" w:rsidP="007773C3">
            <w:pPr>
              <w:spacing w:after="120"/>
              <w:jc w:val="both"/>
              <w:rPr>
                <w:szCs w:val="26"/>
              </w:rPr>
            </w:pPr>
            <w:r w:rsidRPr="009A20CA">
              <w:rPr>
                <w:szCs w:val="26"/>
              </w:rPr>
              <w:t>6</w:t>
            </w:r>
          </w:p>
        </w:tc>
        <w:tc>
          <w:tcPr>
            <w:tcW w:w="2674" w:type="dxa"/>
          </w:tcPr>
          <w:p w14:paraId="39D8AD14" w14:textId="77777777" w:rsidR="001730C6" w:rsidRPr="009A20CA" w:rsidRDefault="001730C6" w:rsidP="007773C3">
            <w:pPr>
              <w:spacing w:after="120"/>
              <w:jc w:val="both"/>
              <w:rPr>
                <w:szCs w:val="26"/>
              </w:rPr>
            </w:pPr>
            <w:r w:rsidRPr="009A20CA">
              <w:rPr>
                <w:szCs w:val="26"/>
              </w:rPr>
              <w:t>NAME</w:t>
            </w:r>
          </w:p>
        </w:tc>
        <w:tc>
          <w:tcPr>
            <w:tcW w:w="1604" w:type="dxa"/>
          </w:tcPr>
          <w:p w14:paraId="4874A00C" w14:textId="77777777" w:rsidR="001730C6" w:rsidRPr="009A20CA" w:rsidRDefault="001730C6" w:rsidP="007773C3">
            <w:pPr>
              <w:spacing w:after="120"/>
              <w:jc w:val="both"/>
              <w:rPr>
                <w:szCs w:val="26"/>
              </w:rPr>
            </w:pPr>
            <w:r w:rsidRPr="009A20CA">
              <w:rPr>
                <w:szCs w:val="26"/>
              </w:rPr>
              <w:t>VARCHAR</w:t>
            </w:r>
          </w:p>
        </w:tc>
        <w:tc>
          <w:tcPr>
            <w:tcW w:w="1025" w:type="dxa"/>
          </w:tcPr>
          <w:p w14:paraId="3D2CC6A6" w14:textId="77777777" w:rsidR="001730C6" w:rsidRPr="009A20CA" w:rsidRDefault="001730C6" w:rsidP="007773C3">
            <w:pPr>
              <w:spacing w:after="120"/>
              <w:jc w:val="both"/>
              <w:rPr>
                <w:szCs w:val="26"/>
              </w:rPr>
            </w:pPr>
            <w:r w:rsidRPr="009A20CA">
              <w:rPr>
                <w:szCs w:val="26"/>
              </w:rPr>
              <w:t>255</w:t>
            </w:r>
          </w:p>
        </w:tc>
        <w:tc>
          <w:tcPr>
            <w:tcW w:w="1647" w:type="dxa"/>
          </w:tcPr>
          <w:p w14:paraId="79CDA36C" w14:textId="77777777" w:rsidR="001730C6" w:rsidRPr="009A20CA" w:rsidRDefault="001730C6" w:rsidP="007773C3">
            <w:pPr>
              <w:spacing w:after="120"/>
              <w:rPr>
                <w:szCs w:val="26"/>
              </w:rPr>
            </w:pPr>
            <w:r w:rsidRPr="009A20CA">
              <w:rPr>
                <w:szCs w:val="26"/>
              </w:rPr>
              <w:t>Tên nhà kho</w:t>
            </w:r>
          </w:p>
        </w:tc>
        <w:tc>
          <w:tcPr>
            <w:tcW w:w="1238" w:type="dxa"/>
          </w:tcPr>
          <w:p w14:paraId="61034D42" w14:textId="77777777" w:rsidR="001730C6" w:rsidRPr="009A20CA" w:rsidRDefault="001730C6" w:rsidP="007773C3">
            <w:pPr>
              <w:spacing w:after="120"/>
              <w:jc w:val="both"/>
              <w:rPr>
                <w:szCs w:val="26"/>
              </w:rPr>
            </w:pPr>
          </w:p>
        </w:tc>
      </w:tr>
      <w:tr w:rsidR="001730C6" w:rsidRPr="009A20CA" w14:paraId="4DAEC1B7" w14:textId="77777777" w:rsidTr="007773C3">
        <w:tc>
          <w:tcPr>
            <w:tcW w:w="632" w:type="dxa"/>
          </w:tcPr>
          <w:p w14:paraId="65488F6B" w14:textId="77777777" w:rsidR="001730C6" w:rsidRPr="009A20CA" w:rsidRDefault="001730C6" w:rsidP="007773C3">
            <w:pPr>
              <w:spacing w:after="120"/>
              <w:jc w:val="both"/>
              <w:rPr>
                <w:szCs w:val="26"/>
              </w:rPr>
            </w:pPr>
            <w:r w:rsidRPr="009A20CA">
              <w:rPr>
                <w:szCs w:val="26"/>
              </w:rPr>
              <w:t>7</w:t>
            </w:r>
          </w:p>
        </w:tc>
        <w:tc>
          <w:tcPr>
            <w:tcW w:w="2674" w:type="dxa"/>
          </w:tcPr>
          <w:p w14:paraId="2BB2E18D" w14:textId="77777777" w:rsidR="001730C6" w:rsidRPr="009A20CA" w:rsidRDefault="001730C6" w:rsidP="007773C3">
            <w:pPr>
              <w:spacing w:after="120"/>
              <w:jc w:val="both"/>
              <w:rPr>
                <w:szCs w:val="26"/>
              </w:rPr>
            </w:pPr>
            <w:r w:rsidRPr="009A20CA">
              <w:rPr>
                <w:szCs w:val="26"/>
              </w:rPr>
              <w:t>NOTE</w:t>
            </w:r>
          </w:p>
        </w:tc>
        <w:tc>
          <w:tcPr>
            <w:tcW w:w="1604" w:type="dxa"/>
          </w:tcPr>
          <w:p w14:paraId="0883A45C" w14:textId="77777777" w:rsidR="001730C6" w:rsidRPr="009A20CA" w:rsidRDefault="001730C6" w:rsidP="007773C3">
            <w:pPr>
              <w:spacing w:after="120"/>
              <w:jc w:val="both"/>
              <w:rPr>
                <w:szCs w:val="26"/>
              </w:rPr>
            </w:pPr>
            <w:r w:rsidRPr="009A20CA">
              <w:rPr>
                <w:szCs w:val="26"/>
              </w:rPr>
              <w:t>VARCHAR</w:t>
            </w:r>
          </w:p>
        </w:tc>
        <w:tc>
          <w:tcPr>
            <w:tcW w:w="1025" w:type="dxa"/>
          </w:tcPr>
          <w:p w14:paraId="3D45117F" w14:textId="77777777" w:rsidR="001730C6" w:rsidRPr="009A20CA" w:rsidRDefault="001730C6" w:rsidP="007773C3">
            <w:pPr>
              <w:spacing w:after="120"/>
              <w:jc w:val="both"/>
              <w:rPr>
                <w:szCs w:val="26"/>
              </w:rPr>
            </w:pPr>
            <w:r w:rsidRPr="009A20CA">
              <w:rPr>
                <w:szCs w:val="26"/>
              </w:rPr>
              <w:t>255</w:t>
            </w:r>
          </w:p>
        </w:tc>
        <w:tc>
          <w:tcPr>
            <w:tcW w:w="1647" w:type="dxa"/>
          </w:tcPr>
          <w:p w14:paraId="1DBD1832" w14:textId="77777777" w:rsidR="001730C6" w:rsidRPr="009A20CA" w:rsidRDefault="001730C6" w:rsidP="007773C3">
            <w:pPr>
              <w:spacing w:after="120"/>
              <w:rPr>
                <w:szCs w:val="26"/>
              </w:rPr>
            </w:pPr>
            <w:r w:rsidRPr="009A20CA">
              <w:rPr>
                <w:szCs w:val="26"/>
              </w:rPr>
              <w:t>Ghi chú</w:t>
            </w:r>
          </w:p>
        </w:tc>
        <w:tc>
          <w:tcPr>
            <w:tcW w:w="1238" w:type="dxa"/>
          </w:tcPr>
          <w:p w14:paraId="7A55EE95" w14:textId="77777777" w:rsidR="001730C6" w:rsidRPr="009A20CA" w:rsidRDefault="001730C6" w:rsidP="007773C3">
            <w:pPr>
              <w:spacing w:after="120"/>
              <w:jc w:val="both"/>
              <w:rPr>
                <w:szCs w:val="26"/>
              </w:rPr>
            </w:pPr>
          </w:p>
        </w:tc>
      </w:tr>
      <w:tr w:rsidR="001730C6" w:rsidRPr="009A20CA" w14:paraId="3C78A36D" w14:textId="77777777" w:rsidTr="007773C3">
        <w:tc>
          <w:tcPr>
            <w:tcW w:w="632" w:type="dxa"/>
          </w:tcPr>
          <w:p w14:paraId="444A5F6C" w14:textId="77777777" w:rsidR="001730C6" w:rsidRPr="009A20CA" w:rsidRDefault="001730C6" w:rsidP="007773C3">
            <w:pPr>
              <w:spacing w:after="120"/>
              <w:jc w:val="both"/>
              <w:rPr>
                <w:szCs w:val="26"/>
              </w:rPr>
            </w:pPr>
            <w:r w:rsidRPr="009A20CA">
              <w:rPr>
                <w:szCs w:val="26"/>
              </w:rPr>
              <w:t>8</w:t>
            </w:r>
          </w:p>
        </w:tc>
        <w:tc>
          <w:tcPr>
            <w:tcW w:w="2674" w:type="dxa"/>
          </w:tcPr>
          <w:p w14:paraId="743B992F" w14:textId="77777777" w:rsidR="001730C6" w:rsidRPr="009A20CA" w:rsidRDefault="001730C6" w:rsidP="007773C3">
            <w:pPr>
              <w:spacing w:after="120"/>
              <w:jc w:val="both"/>
              <w:rPr>
                <w:szCs w:val="26"/>
              </w:rPr>
            </w:pPr>
            <w:r w:rsidRPr="009A20CA">
              <w:rPr>
                <w:szCs w:val="26"/>
              </w:rPr>
              <w:t>PAR_ID</w:t>
            </w:r>
          </w:p>
        </w:tc>
        <w:tc>
          <w:tcPr>
            <w:tcW w:w="1604" w:type="dxa"/>
          </w:tcPr>
          <w:p w14:paraId="2D708FF2" w14:textId="77777777" w:rsidR="001730C6" w:rsidRPr="009A20CA" w:rsidRDefault="001730C6" w:rsidP="007773C3">
            <w:pPr>
              <w:spacing w:after="120"/>
              <w:jc w:val="both"/>
              <w:rPr>
                <w:szCs w:val="26"/>
              </w:rPr>
            </w:pPr>
            <w:r w:rsidRPr="009A20CA">
              <w:rPr>
                <w:szCs w:val="26"/>
              </w:rPr>
              <w:t>LONG</w:t>
            </w:r>
          </w:p>
        </w:tc>
        <w:tc>
          <w:tcPr>
            <w:tcW w:w="1025" w:type="dxa"/>
          </w:tcPr>
          <w:p w14:paraId="524EF1BB" w14:textId="77777777" w:rsidR="001730C6" w:rsidRPr="009A20CA" w:rsidRDefault="001730C6" w:rsidP="007773C3">
            <w:pPr>
              <w:spacing w:after="120"/>
              <w:jc w:val="both"/>
              <w:rPr>
                <w:szCs w:val="26"/>
              </w:rPr>
            </w:pPr>
            <w:r w:rsidRPr="009A20CA">
              <w:rPr>
                <w:szCs w:val="26"/>
              </w:rPr>
              <w:t>20</w:t>
            </w:r>
          </w:p>
        </w:tc>
        <w:tc>
          <w:tcPr>
            <w:tcW w:w="1647" w:type="dxa"/>
          </w:tcPr>
          <w:p w14:paraId="399C8354" w14:textId="77777777" w:rsidR="001730C6" w:rsidRPr="009A20CA" w:rsidRDefault="001730C6" w:rsidP="007773C3">
            <w:pPr>
              <w:spacing w:after="120"/>
              <w:rPr>
                <w:szCs w:val="26"/>
              </w:rPr>
            </w:pPr>
            <w:r w:rsidRPr="009A20CA">
              <w:rPr>
                <w:szCs w:val="26"/>
              </w:rPr>
              <w:t>Phòng ban quản lý</w:t>
            </w:r>
          </w:p>
        </w:tc>
        <w:tc>
          <w:tcPr>
            <w:tcW w:w="1238" w:type="dxa"/>
          </w:tcPr>
          <w:p w14:paraId="4466F2AD" w14:textId="77777777" w:rsidR="001730C6" w:rsidRPr="009A20CA" w:rsidRDefault="001730C6" w:rsidP="007773C3">
            <w:pPr>
              <w:spacing w:after="120"/>
              <w:jc w:val="both"/>
              <w:rPr>
                <w:szCs w:val="26"/>
              </w:rPr>
            </w:pPr>
          </w:p>
        </w:tc>
      </w:tr>
      <w:tr w:rsidR="001730C6" w:rsidRPr="009A20CA" w14:paraId="33D2BCA8" w14:textId="77777777" w:rsidTr="007773C3">
        <w:tc>
          <w:tcPr>
            <w:tcW w:w="632" w:type="dxa"/>
          </w:tcPr>
          <w:p w14:paraId="7B22587F" w14:textId="77777777" w:rsidR="001730C6" w:rsidRPr="009A20CA" w:rsidRDefault="001730C6" w:rsidP="007773C3">
            <w:pPr>
              <w:spacing w:after="120"/>
              <w:jc w:val="both"/>
              <w:rPr>
                <w:szCs w:val="26"/>
              </w:rPr>
            </w:pPr>
            <w:r w:rsidRPr="009A20CA">
              <w:rPr>
                <w:szCs w:val="26"/>
              </w:rPr>
              <w:t>9</w:t>
            </w:r>
          </w:p>
        </w:tc>
        <w:tc>
          <w:tcPr>
            <w:tcW w:w="2674" w:type="dxa"/>
          </w:tcPr>
          <w:p w14:paraId="6FAA0069" w14:textId="77777777" w:rsidR="001730C6" w:rsidRPr="009A20CA" w:rsidRDefault="001730C6" w:rsidP="007773C3">
            <w:pPr>
              <w:spacing w:after="120"/>
              <w:jc w:val="both"/>
              <w:rPr>
                <w:szCs w:val="26"/>
              </w:rPr>
            </w:pPr>
            <w:r w:rsidRPr="009A20CA">
              <w:rPr>
                <w:szCs w:val="26"/>
              </w:rPr>
              <w:t>STATUS</w:t>
            </w:r>
          </w:p>
        </w:tc>
        <w:tc>
          <w:tcPr>
            <w:tcW w:w="1604" w:type="dxa"/>
          </w:tcPr>
          <w:p w14:paraId="67DEBB25" w14:textId="77777777" w:rsidR="001730C6" w:rsidRPr="009A20CA" w:rsidRDefault="001730C6" w:rsidP="007773C3">
            <w:pPr>
              <w:spacing w:after="120"/>
              <w:jc w:val="both"/>
              <w:rPr>
                <w:szCs w:val="26"/>
              </w:rPr>
            </w:pPr>
            <w:r w:rsidRPr="009A20CA">
              <w:rPr>
                <w:szCs w:val="26"/>
              </w:rPr>
              <w:t>INT</w:t>
            </w:r>
          </w:p>
        </w:tc>
        <w:tc>
          <w:tcPr>
            <w:tcW w:w="1025" w:type="dxa"/>
          </w:tcPr>
          <w:p w14:paraId="66BE7625" w14:textId="77777777" w:rsidR="001730C6" w:rsidRPr="009A20CA" w:rsidRDefault="001730C6" w:rsidP="007773C3">
            <w:pPr>
              <w:spacing w:after="120"/>
              <w:jc w:val="both"/>
              <w:rPr>
                <w:szCs w:val="26"/>
              </w:rPr>
            </w:pPr>
            <w:r w:rsidRPr="009A20CA">
              <w:rPr>
                <w:szCs w:val="26"/>
              </w:rPr>
              <w:t>10</w:t>
            </w:r>
          </w:p>
        </w:tc>
        <w:tc>
          <w:tcPr>
            <w:tcW w:w="1647" w:type="dxa"/>
          </w:tcPr>
          <w:p w14:paraId="33C76560" w14:textId="453B203F" w:rsidR="001730C6" w:rsidRPr="009A20CA" w:rsidRDefault="001D7C7A" w:rsidP="007773C3">
            <w:pPr>
              <w:spacing w:after="120"/>
              <w:rPr>
                <w:szCs w:val="26"/>
              </w:rPr>
            </w:pPr>
            <w:r>
              <w:rPr>
                <w:szCs w:val="26"/>
              </w:rPr>
              <w:t>Trạng</w:t>
            </w:r>
            <w:r w:rsidR="001730C6" w:rsidRPr="009A20CA">
              <w:rPr>
                <w:szCs w:val="26"/>
              </w:rPr>
              <w:t xml:space="preserve"> thái hoạt động</w:t>
            </w:r>
          </w:p>
        </w:tc>
        <w:tc>
          <w:tcPr>
            <w:tcW w:w="1238" w:type="dxa"/>
          </w:tcPr>
          <w:p w14:paraId="0388D7FD" w14:textId="77777777" w:rsidR="001730C6" w:rsidRPr="009A20CA" w:rsidRDefault="001730C6" w:rsidP="007773C3">
            <w:pPr>
              <w:spacing w:after="120"/>
              <w:jc w:val="both"/>
              <w:rPr>
                <w:szCs w:val="26"/>
              </w:rPr>
            </w:pPr>
          </w:p>
        </w:tc>
      </w:tr>
    </w:tbl>
    <w:p w14:paraId="78D743BE" w14:textId="4503B762" w:rsidR="00EB699A" w:rsidRPr="00EB699A" w:rsidRDefault="00EB699A" w:rsidP="00EB699A"/>
    <w:p w14:paraId="754EDB89" w14:textId="77777777" w:rsidR="00EB699A" w:rsidRPr="00EB699A" w:rsidRDefault="00EB699A" w:rsidP="00EB699A">
      <w:r w:rsidRPr="00EB699A">
        <w:t>Bảng thiết bị trong phiếu yêu cầu</w:t>
      </w:r>
    </w:p>
    <w:p w14:paraId="6D491F5D" w14:textId="3914928A" w:rsidR="00EB699A" w:rsidRPr="00EB699A" w:rsidRDefault="00EB699A" w:rsidP="001730C6">
      <w:pPr>
        <w:pStyle w:val="0BANG"/>
      </w:pPr>
      <w:bookmarkStart w:id="268" w:name="_Toc58880831"/>
      <w:bookmarkStart w:id="269" w:name="_Toc59285399"/>
      <w:bookmarkStart w:id="270" w:name="_Toc59339820"/>
      <w:r w:rsidRPr="00EB699A">
        <w:t>Bả</w:t>
      </w:r>
      <w:r w:rsidR="00C261FD">
        <w:t>ng 2.</w:t>
      </w:r>
      <w:r w:rsidR="001730C6">
        <w:t>2</w:t>
      </w:r>
      <w:r w:rsidR="00C261FD">
        <w:t>3</w:t>
      </w:r>
      <w:r w:rsidRPr="00EB699A">
        <w:t xml:space="preserve"> Chi tiết bảng thiết bị trong phiếu yêu cầu</w:t>
      </w:r>
      <w:bookmarkEnd w:id="268"/>
      <w:bookmarkEnd w:id="269"/>
      <w:bookmarkEnd w:id="270"/>
    </w:p>
    <w:tbl>
      <w:tblPr>
        <w:tblStyle w:val="TableGrid"/>
        <w:tblW w:w="0" w:type="auto"/>
        <w:tblInd w:w="108" w:type="dxa"/>
        <w:tblLook w:val="04A0" w:firstRow="1" w:lastRow="0" w:firstColumn="1" w:lastColumn="0" w:noHBand="0" w:noVBand="1"/>
      </w:tblPr>
      <w:tblGrid>
        <w:gridCol w:w="708"/>
        <w:gridCol w:w="3091"/>
        <w:gridCol w:w="1600"/>
        <w:gridCol w:w="1010"/>
        <w:gridCol w:w="1571"/>
        <w:gridCol w:w="1200"/>
      </w:tblGrid>
      <w:tr w:rsidR="001730C6" w:rsidRPr="009A20CA" w14:paraId="5B84712B" w14:textId="77777777" w:rsidTr="007773C3">
        <w:tc>
          <w:tcPr>
            <w:tcW w:w="632" w:type="dxa"/>
            <w:vAlign w:val="center"/>
          </w:tcPr>
          <w:p w14:paraId="34161C59" w14:textId="77777777" w:rsidR="001730C6" w:rsidRPr="009A20CA" w:rsidRDefault="001730C6" w:rsidP="00273436">
            <w:pPr>
              <w:spacing w:after="120"/>
              <w:jc w:val="center"/>
              <w:rPr>
                <w:b/>
                <w:szCs w:val="26"/>
              </w:rPr>
            </w:pPr>
            <w:r w:rsidRPr="009A20CA">
              <w:rPr>
                <w:b/>
                <w:szCs w:val="26"/>
              </w:rPr>
              <w:t>STT</w:t>
            </w:r>
          </w:p>
        </w:tc>
        <w:tc>
          <w:tcPr>
            <w:tcW w:w="2674" w:type="dxa"/>
            <w:vAlign w:val="center"/>
          </w:tcPr>
          <w:p w14:paraId="4F4A6457" w14:textId="77777777" w:rsidR="001730C6" w:rsidRPr="009A20CA" w:rsidRDefault="001730C6" w:rsidP="00273436">
            <w:pPr>
              <w:spacing w:after="120"/>
              <w:jc w:val="center"/>
              <w:rPr>
                <w:b/>
                <w:szCs w:val="26"/>
              </w:rPr>
            </w:pPr>
            <w:r w:rsidRPr="009A20CA">
              <w:rPr>
                <w:b/>
                <w:szCs w:val="26"/>
              </w:rPr>
              <w:t>Tên trường</w:t>
            </w:r>
          </w:p>
        </w:tc>
        <w:tc>
          <w:tcPr>
            <w:tcW w:w="1605" w:type="dxa"/>
            <w:vAlign w:val="center"/>
          </w:tcPr>
          <w:p w14:paraId="73F835F1" w14:textId="77777777" w:rsidR="001730C6" w:rsidRPr="009A20CA" w:rsidRDefault="001730C6" w:rsidP="00273436">
            <w:pPr>
              <w:spacing w:after="120"/>
              <w:jc w:val="center"/>
              <w:rPr>
                <w:b/>
                <w:szCs w:val="26"/>
              </w:rPr>
            </w:pPr>
            <w:r w:rsidRPr="009A20CA">
              <w:rPr>
                <w:b/>
                <w:szCs w:val="26"/>
              </w:rPr>
              <w:t>Kiểu dữ liệu</w:t>
            </w:r>
          </w:p>
        </w:tc>
        <w:tc>
          <w:tcPr>
            <w:tcW w:w="1025" w:type="dxa"/>
            <w:vAlign w:val="center"/>
          </w:tcPr>
          <w:p w14:paraId="143A64AD" w14:textId="77777777" w:rsidR="001730C6" w:rsidRPr="009A20CA" w:rsidRDefault="001730C6" w:rsidP="00273436">
            <w:pPr>
              <w:spacing w:after="120"/>
              <w:jc w:val="center"/>
              <w:rPr>
                <w:b/>
                <w:szCs w:val="26"/>
              </w:rPr>
            </w:pPr>
            <w:r w:rsidRPr="009A20CA">
              <w:rPr>
                <w:b/>
                <w:szCs w:val="26"/>
              </w:rPr>
              <w:t>Kích thước</w:t>
            </w:r>
          </w:p>
        </w:tc>
        <w:tc>
          <w:tcPr>
            <w:tcW w:w="1644" w:type="dxa"/>
            <w:vAlign w:val="center"/>
          </w:tcPr>
          <w:p w14:paraId="1F34F9B8" w14:textId="77777777" w:rsidR="001730C6" w:rsidRPr="009A20CA" w:rsidRDefault="001730C6" w:rsidP="00273436">
            <w:pPr>
              <w:spacing w:after="120"/>
              <w:jc w:val="center"/>
              <w:rPr>
                <w:b/>
                <w:szCs w:val="26"/>
              </w:rPr>
            </w:pPr>
            <w:r w:rsidRPr="009A20CA">
              <w:rPr>
                <w:b/>
                <w:szCs w:val="26"/>
              </w:rPr>
              <w:t>Diễn giải</w:t>
            </w:r>
          </w:p>
        </w:tc>
        <w:tc>
          <w:tcPr>
            <w:tcW w:w="1240" w:type="dxa"/>
            <w:vAlign w:val="center"/>
          </w:tcPr>
          <w:p w14:paraId="4E5CDC83" w14:textId="77777777" w:rsidR="001730C6" w:rsidRPr="009A20CA" w:rsidRDefault="001730C6" w:rsidP="00273436">
            <w:pPr>
              <w:spacing w:after="120"/>
              <w:jc w:val="center"/>
              <w:rPr>
                <w:b/>
                <w:szCs w:val="26"/>
              </w:rPr>
            </w:pPr>
            <w:r w:rsidRPr="009A20CA">
              <w:rPr>
                <w:b/>
                <w:szCs w:val="26"/>
              </w:rPr>
              <w:t>Ghi chú</w:t>
            </w:r>
          </w:p>
        </w:tc>
      </w:tr>
      <w:tr w:rsidR="001730C6" w:rsidRPr="009A20CA" w14:paraId="1F34798E" w14:textId="77777777" w:rsidTr="007773C3">
        <w:tc>
          <w:tcPr>
            <w:tcW w:w="632" w:type="dxa"/>
          </w:tcPr>
          <w:p w14:paraId="02F667D3" w14:textId="77777777" w:rsidR="001730C6" w:rsidRPr="009A20CA" w:rsidRDefault="001730C6" w:rsidP="007773C3">
            <w:pPr>
              <w:spacing w:after="120"/>
              <w:jc w:val="both"/>
              <w:rPr>
                <w:szCs w:val="26"/>
              </w:rPr>
            </w:pPr>
            <w:r w:rsidRPr="009A20CA">
              <w:rPr>
                <w:szCs w:val="26"/>
              </w:rPr>
              <w:t>1</w:t>
            </w:r>
          </w:p>
        </w:tc>
        <w:tc>
          <w:tcPr>
            <w:tcW w:w="2674" w:type="dxa"/>
          </w:tcPr>
          <w:p w14:paraId="41F9BE07" w14:textId="77777777" w:rsidR="001730C6" w:rsidRPr="009A20CA" w:rsidRDefault="001730C6" w:rsidP="007773C3">
            <w:pPr>
              <w:spacing w:after="120"/>
              <w:jc w:val="both"/>
              <w:rPr>
                <w:szCs w:val="26"/>
              </w:rPr>
            </w:pPr>
            <w:r w:rsidRPr="009A20CA">
              <w:rPr>
                <w:szCs w:val="26"/>
              </w:rPr>
              <w:t>ID</w:t>
            </w:r>
          </w:p>
        </w:tc>
        <w:tc>
          <w:tcPr>
            <w:tcW w:w="1605" w:type="dxa"/>
          </w:tcPr>
          <w:p w14:paraId="24FBEB1D" w14:textId="77777777" w:rsidR="001730C6" w:rsidRPr="009A20CA" w:rsidRDefault="001730C6" w:rsidP="007773C3">
            <w:pPr>
              <w:spacing w:after="120"/>
              <w:jc w:val="both"/>
              <w:rPr>
                <w:szCs w:val="26"/>
              </w:rPr>
            </w:pPr>
            <w:r w:rsidRPr="009A20CA">
              <w:rPr>
                <w:szCs w:val="26"/>
              </w:rPr>
              <w:t>LONG</w:t>
            </w:r>
          </w:p>
        </w:tc>
        <w:tc>
          <w:tcPr>
            <w:tcW w:w="1025" w:type="dxa"/>
          </w:tcPr>
          <w:p w14:paraId="6F777679" w14:textId="77777777" w:rsidR="001730C6" w:rsidRPr="009A20CA" w:rsidRDefault="001730C6" w:rsidP="007773C3">
            <w:pPr>
              <w:spacing w:after="120"/>
              <w:jc w:val="both"/>
              <w:rPr>
                <w:szCs w:val="26"/>
              </w:rPr>
            </w:pPr>
            <w:r w:rsidRPr="009A20CA">
              <w:rPr>
                <w:szCs w:val="26"/>
              </w:rPr>
              <w:t>20</w:t>
            </w:r>
          </w:p>
        </w:tc>
        <w:tc>
          <w:tcPr>
            <w:tcW w:w="1644" w:type="dxa"/>
          </w:tcPr>
          <w:p w14:paraId="5508EFF9" w14:textId="77777777" w:rsidR="001730C6" w:rsidRPr="009A20CA" w:rsidRDefault="001730C6" w:rsidP="007773C3">
            <w:pPr>
              <w:spacing w:after="120"/>
              <w:rPr>
                <w:szCs w:val="26"/>
              </w:rPr>
            </w:pPr>
            <w:r w:rsidRPr="009A20CA">
              <w:rPr>
                <w:szCs w:val="26"/>
              </w:rPr>
              <w:t>id</w:t>
            </w:r>
          </w:p>
        </w:tc>
        <w:tc>
          <w:tcPr>
            <w:tcW w:w="1240" w:type="dxa"/>
          </w:tcPr>
          <w:p w14:paraId="52EB1293" w14:textId="77777777" w:rsidR="001730C6" w:rsidRPr="009A20CA" w:rsidRDefault="001730C6" w:rsidP="007773C3">
            <w:pPr>
              <w:spacing w:after="120"/>
              <w:jc w:val="both"/>
              <w:rPr>
                <w:szCs w:val="26"/>
              </w:rPr>
            </w:pPr>
            <w:r w:rsidRPr="009A20CA">
              <w:rPr>
                <w:szCs w:val="26"/>
              </w:rPr>
              <w:t>Khóa chính</w:t>
            </w:r>
          </w:p>
        </w:tc>
      </w:tr>
      <w:tr w:rsidR="001730C6" w:rsidRPr="009A20CA" w14:paraId="2409FFAD" w14:textId="77777777" w:rsidTr="007773C3">
        <w:tc>
          <w:tcPr>
            <w:tcW w:w="632" w:type="dxa"/>
          </w:tcPr>
          <w:p w14:paraId="3B28027F" w14:textId="77777777" w:rsidR="001730C6" w:rsidRPr="009A20CA" w:rsidRDefault="001730C6" w:rsidP="007773C3">
            <w:pPr>
              <w:spacing w:after="120"/>
              <w:jc w:val="both"/>
              <w:rPr>
                <w:szCs w:val="26"/>
              </w:rPr>
            </w:pPr>
            <w:r w:rsidRPr="009A20CA">
              <w:rPr>
                <w:szCs w:val="26"/>
              </w:rPr>
              <w:t>2</w:t>
            </w:r>
          </w:p>
        </w:tc>
        <w:tc>
          <w:tcPr>
            <w:tcW w:w="2674" w:type="dxa"/>
          </w:tcPr>
          <w:p w14:paraId="08F487AD" w14:textId="77777777" w:rsidR="001730C6" w:rsidRPr="009A20CA" w:rsidRDefault="001730C6" w:rsidP="007773C3">
            <w:pPr>
              <w:spacing w:after="120"/>
              <w:jc w:val="both"/>
              <w:rPr>
                <w:szCs w:val="26"/>
              </w:rPr>
            </w:pPr>
            <w:r w:rsidRPr="009A20CA">
              <w:rPr>
                <w:szCs w:val="26"/>
              </w:rPr>
              <w:t>ID_REQUEST</w:t>
            </w:r>
          </w:p>
        </w:tc>
        <w:tc>
          <w:tcPr>
            <w:tcW w:w="1605" w:type="dxa"/>
          </w:tcPr>
          <w:p w14:paraId="28059A8B" w14:textId="77777777" w:rsidR="001730C6" w:rsidRPr="009A20CA" w:rsidRDefault="001730C6" w:rsidP="007773C3">
            <w:pPr>
              <w:spacing w:after="120"/>
              <w:jc w:val="both"/>
              <w:rPr>
                <w:szCs w:val="26"/>
              </w:rPr>
            </w:pPr>
            <w:r w:rsidRPr="009A20CA">
              <w:rPr>
                <w:szCs w:val="26"/>
              </w:rPr>
              <w:t>DATETIME</w:t>
            </w:r>
          </w:p>
        </w:tc>
        <w:tc>
          <w:tcPr>
            <w:tcW w:w="1025" w:type="dxa"/>
          </w:tcPr>
          <w:p w14:paraId="7A067DCA" w14:textId="77777777" w:rsidR="001730C6" w:rsidRPr="009A20CA" w:rsidRDefault="001730C6" w:rsidP="007773C3">
            <w:pPr>
              <w:spacing w:after="120"/>
              <w:jc w:val="both"/>
              <w:rPr>
                <w:szCs w:val="26"/>
              </w:rPr>
            </w:pPr>
          </w:p>
        </w:tc>
        <w:tc>
          <w:tcPr>
            <w:tcW w:w="1644" w:type="dxa"/>
          </w:tcPr>
          <w:p w14:paraId="6614B088" w14:textId="77777777" w:rsidR="001730C6" w:rsidRPr="009A20CA" w:rsidRDefault="001730C6" w:rsidP="007773C3">
            <w:pPr>
              <w:spacing w:after="120"/>
              <w:rPr>
                <w:szCs w:val="26"/>
              </w:rPr>
            </w:pPr>
            <w:r w:rsidRPr="009A20CA">
              <w:rPr>
                <w:szCs w:val="26"/>
              </w:rPr>
              <w:t>Id phiếu</w:t>
            </w:r>
          </w:p>
        </w:tc>
        <w:tc>
          <w:tcPr>
            <w:tcW w:w="1240" w:type="dxa"/>
          </w:tcPr>
          <w:p w14:paraId="42C53EE0" w14:textId="77777777" w:rsidR="001730C6" w:rsidRPr="009A20CA" w:rsidRDefault="001730C6" w:rsidP="007773C3">
            <w:pPr>
              <w:spacing w:after="120"/>
              <w:jc w:val="both"/>
              <w:rPr>
                <w:szCs w:val="26"/>
              </w:rPr>
            </w:pPr>
          </w:p>
        </w:tc>
      </w:tr>
      <w:tr w:rsidR="001730C6" w:rsidRPr="009A20CA" w14:paraId="61852DF2" w14:textId="77777777" w:rsidTr="007773C3">
        <w:tc>
          <w:tcPr>
            <w:tcW w:w="632" w:type="dxa"/>
          </w:tcPr>
          <w:p w14:paraId="2EA263B2" w14:textId="77777777" w:rsidR="001730C6" w:rsidRPr="009A20CA" w:rsidRDefault="001730C6" w:rsidP="007773C3">
            <w:pPr>
              <w:spacing w:after="120"/>
              <w:jc w:val="both"/>
              <w:rPr>
                <w:szCs w:val="26"/>
              </w:rPr>
            </w:pPr>
            <w:r w:rsidRPr="009A20CA">
              <w:rPr>
                <w:szCs w:val="26"/>
              </w:rPr>
              <w:t>3</w:t>
            </w:r>
          </w:p>
        </w:tc>
        <w:tc>
          <w:tcPr>
            <w:tcW w:w="2674" w:type="dxa"/>
          </w:tcPr>
          <w:p w14:paraId="26D760F5" w14:textId="77777777" w:rsidR="001730C6" w:rsidRPr="009A20CA" w:rsidRDefault="001730C6" w:rsidP="007773C3">
            <w:pPr>
              <w:spacing w:after="120"/>
              <w:jc w:val="both"/>
              <w:rPr>
                <w:szCs w:val="26"/>
              </w:rPr>
            </w:pPr>
            <w:r w:rsidRPr="009A20CA">
              <w:rPr>
                <w:szCs w:val="26"/>
              </w:rPr>
              <w:t>LAST_MODIFIED_DATE</w:t>
            </w:r>
          </w:p>
        </w:tc>
        <w:tc>
          <w:tcPr>
            <w:tcW w:w="1605" w:type="dxa"/>
          </w:tcPr>
          <w:p w14:paraId="2FAF60CF" w14:textId="77777777" w:rsidR="001730C6" w:rsidRPr="009A20CA" w:rsidRDefault="001730C6" w:rsidP="007773C3">
            <w:pPr>
              <w:spacing w:after="120"/>
              <w:jc w:val="both"/>
              <w:rPr>
                <w:szCs w:val="26"/>
              </w:rPr>
            </w:pPr>
            <w:r w:rsidRPr="009A20CA">
              <w:rPr>
                <w:szCs w:val="26"/>
              </w:rPr>
              <w:t>DATETIME</w:t>
            </w:r>
          </w:p>
        </w:tc>
        <w:tc>
          <w:tcPr>
            <w:tcW w:w="1025" w:type="dxa"/>
          </w:tcPr>
          <w:p w14:paraId="7621BBD0" w14:textId="77777777" w:rsidR="001730C6" w:rsidRPr="009A20CA" w:rsidRDefault="001730C6" w:rsidP="007773C3">
            <w:pPr>
              <w:spacing w:after="120"/>
              <w:jc w:val="both"/>
              <w:rPr>
                <w:szCs w:val="26"/>
              </w:rPr>
            </w:pPr>
          </w:p>
        </w:tc>
        <w:tc>
          <w:tcPr>
            <w:tcW w:w="1644" w:type="dxa"/>
          </w:tcPr>
          <w:p w14:paraId="072F19DF" w14:textId="77777777" w:rsidR="001730C6" w:rsidRPr="009A20CA" w:rsidRDefault="001730C6" w:rsidP="007773C3">
            <w:pPr>
              <w:spacing w:after="120"/>
              <w:rPr>
                <w:szCs w:val="26"/>
              </w:rPr>
            </w:pPr>
            <w:r w:rsidRPr="009A20CA">
              <w:rPr>
                <w:szCs w:val="26"/>
              </w:rPr>
              <w:t>Ngày sửa</w:t>
            </w:r>
          </w:p>
        </w:tc>
        <w:tc>
          <w:tcPr>
            <w:tcW w:w="1240" w:type="dxa"/>
          </w:tcPr>
          <w:p w14:paraId="35002481" w14:textId="77777777" w:rsidR="001730C6" w:rsidRPr="009A20CA" w:rsidRDefault="001730C6" w:rsidP="007773C3">
            <w:pPr>
              <w:spacing w:after="120"/>
              <w:jc w:val="both"/>
              <w:rPr>
                <w:szCs w:val="26"/>
              </w:rPr>
            </w:pPr>
          </w:p>
        </w:tc>
      </w:tr>
      <w:tr w:rsidR="001730C6" w:rsidRPr="009A20CA" w14:paraId="6F7E1678" w14:textId="77777777" w:rsidTr="007773C3">
        <w:tc>
          <w:tcPr>
            <w:tcW w:w="632" w:type="dxa"/>
          </w:tcPr>
          <w:p w14:paraId="4D4088E3" w14:textId="77777777" w:rsidR="001730C6" w:rsidRPr="009A20CA" w:rsidRDefault="001730C6" w:rsidP="007773C3">
            <w:pPr>
              <w:spacing w:after="120"/>
              <w:jc w:val="both"/>
              <w:rPr>
                <w:szCs w:val="26"/>
              </w:rPr>
            </w:pPr>
            <w:r w:rsidRPr="009A20CA">
              <w:rPr>
                <w:szCs w:val="26"/>
              </w:rPr>
              <w:t>4</w:t>
            </w:r>
          </w:p>
        </w:tc>
        <w:tc>
          <w:tcPr>
            <w:tcW w:w="2674" w:type="dxa"/>
          </w:tcPr>
          <w:p w14:paraId="3FD03C7D" w14:textId="77777777" w:rsidR="001730C6" w:rsidRPr="009A20CA" w:rsidRDefault="001730C6" w:rsidP="007773C3">
            <w:pPr>
              <w:spacing w:after="120"/>
              <w:jc w:val="both"/>
              <w:rPr>
                <w:szCs w:val="26"/>
              </w:rPr>
            </w:pPr>
            <w:r w:rsidRPr="009A20CA">
              <w:rPr>
                <w:szCs w:val="26"/>
              </w:rPr>
              <w:t>ID_DEVICE</w:t>
            </w:r>
          </w:p>
        </w:tc>
        <w:tc>
          <w:tcPr>
            <w:tcW w:w="1605" w:type="dxa"/>
          </w:tcPr>
          <w:p w14:paraId="32AD60F3" w14:textId="77777777" w:rsidR="001730C6" w:rsidRPr="009A20CA" w:rsidRDefault="001730C6" w:rsidP="007773C3">
            <w:pPr>
              <w:spacing w:after="120"/>
              <w:jc w:val="both"/>
              <w:rPr>
                <w:szCs w:val="26"/>
              </w:rPr>
            </w:pPr>
            <w:r w:rsidRPr="009A20CA">
              <w:rPr>
                <w:szCs w:val="26"/>
              </w:rPr>
              <w:t>LONG</w:t>
            </w:r>
          </w:p>
        </w:tc>
        <w:tc>
          <w:tcPr>
            <w:tcW w:w="1025" w:type="dxa"/>
          </w:tcPr>
          <w:p w14:paraId="406D2670" w14:textId="77777777" w:rsidR="001730C6" w:rsidRPr="009A20CA" w:rsidRDefault="001730C6" w:rsidP="007773C3">
            <w:pPr>
              <w:spacing w:after="120"/>
              <w:jc w:val="both"/>
              <w:rPr>
                <w:szCs w:val="26"/>
              </w:rPr>
            </w:pPr>
          </w:p>
        </w:tc>
        <w:tc>
          <w:tcPr>
            <w:tcW w:w="1644" w:type="dxa"/>
          </w:tcPr>
          <w:p w14:paraId="36688090" w14:textId="77777777" w:rsidR="001730C6" w:rsidRPr="009A20CA" w:rsidRDefault="001730C6" w:rsidP="007773C3">
            <w:pPr>
              <w:spacing w:after="120"/>
              <w:rPr>
                <w:szCs w:val="26"/>
              </w:rPr>
            </w:pPr>
            <w:r w:rsidRPr="009A20CA">
              <w:rPr>
                <w:szCs w:val="26"/>
              </w:rPr>
              <w:t>Mã thiết bị</w:t>
            </w:r>
          </w:p>
        </w:tc>
        <w:tc>
          <w:tcPr>
            <w:tcW w:w="1240" w:type="dxa"/>
          </w:tcPr>
          <w:p w14:paraId="6218E10A" w14:textId="77777777" w:rsidR="001730C6" w:rsidRPr="009A20CA" w:rsidRDefault="001730C6" w:rsidP="007773C3">
            <w:pPr>
              <w:spacing w:after="120"/>
              <w:jc w:val="both"/>
              <w:rPr>
                <w:szCs w:val="26"/>
              </w:rPr>
            </w:pPr>
          </w:p>
        </w:tc>
      </w:tr>
      <w:tr w:rsidR="001730C6" w:rsidRPr="009A20CA" w14:paraId="1683E226" w14:textId="77777777" w:rsidTr="007773C3">
        <w:tc>
          <w:tcPr>
            <w:tcW w:w="632" w:type="dxa"/>
          </w:tcPr>
          <w:p w14:paraId="5330F1A1" w14:textId="77777777" w:rsidR="001730C6" w:rsidRPr="009A20CA" w:rsidRDefault="001730C6" w:rsidP="007773C3">
            <w:pPr>
              <w:spacing w:after="120"/>
              <w:jc w:val="both"/>
              <w:rPr>
                <w:szCs w:val="26"/>
              </w:rPr>
            </w:pPr>
            <w:r w:rsidRPr="009A20CA">
              <w:rPr>
                <w:szCs w:val="26"/>
              </w:rPr>
              <w:t>5</w:t>
            </w:r>
          </w:p>
        </w:tc>
        <w:tc>
          <w:tcPr>
            <w:tcW w:w="2674" w:type="dxa"/>
          </w:tcPr>
          <w:p w14:paraId="17B28708" w14:textId="77777777" w:rsidR="001730C6" w:rsidRPr="009A20CA" w:rsidRDefault="001730C6" w:rsidP="007773C3">
            <w:pPr>
              <w:spacing w:after="120"/>
              <w:jc w:val="both"/>
              <w:rPr>
                <w:szCs w:val="26"/>
              </w:rPr>
            </w:pPr>
            <w:r w:rsidRPr="009A20CA">
              <w:rPr>
                <w:szCs w:val="26"/>
              </w:rPr>
              <w:t>STATUS</w:t>
            </w:r>
          </w:p>
        </w:tc>
        <w:tc>
          <w:tcPr>
            <w:tcW w:w="1605" w:type="dxa"/>
          </w:tcPr>
          <w:p w14:paraId="36F2F3B5" w14:textId="77777777" w:rsidR="001730C6" w:rsidRPr="009A20CA" w:rsidRDefault="001730C6" w:rsidP="007773C3">
            <w:pPr>
              <w:spacing w:after="120"/>
              <w:jc w:val="both"/>
              <w:rPr>
                <w:szCs w:val="26"/>
              </w:rPr>
            </w:pPr>
            <w:r w:rsidRPr="009A20CA">
              <w:rPr>
                <w:szCs w:val="26"/>
              </w:rPr>
              <w:t>INT</w:t>
            </w:r>
          </w:p>
        </w:tc>
        <w:tc>
          <w:tcPr>
            <w:tcW w:w="1025" w:type="dxa"/>
          </w:tcPr>
          <w:p w14:paraId="217C2A44" w14:textId="77777777" w:rsidR="001730C6" w:rsidRPr="009A20CA" w:rsidRDefault="001730C6" w:rsidP="007773C3">
            <w:pPr>
              <w:spacing w:after="120"/>
              <w:jc w:val="both"/>
              <w:rPr>
                <w:szCs w:val="26"/>
              </w:rPr>
            </w:pPr>
            <w:r w:rsidRPr="009A20CA">
              <w:rPr>
                <w:szCs w:val="26"/>
              </w:rPr>
              <w:t>10</w:t>
            </w:r>
          </w:p>
        </w:tc>
        <w:tc>
          <w:tcPr>
            <w:tcW w:w="1644" w:type="dxa"/>
          </w:tcPr>
          <w:p w14:paraId="336E3F6E" w14:textId="77777777" w:rsidR="001730C6" w:rsidRPr="009A20CA" w:rsidRDefault="001730C6" w:rsidP="007773C3">
            <w:pPr>
              <w:spacing w:after="120"/>
              <w:rPr>
                <w:szCs w:val="26"/>
              </w:rPr>
            </w:pPr>
            <w:r w:rsidRPr="009A20CA">
              <w:rPr>
                <w:szCs w:val="26"/>
              </w:rPr>
              <w:t>Trạng thái xử lý</w:t>
            </w:r>
          </w:p>
        </w:tc>
        <w:tc>
          <w:tcPr>
            <w:tcW w:w="1240" w:type="dxa"/>
          </w:tcPr>
          <w:p w14:paraId="278438CD" w14:textId="77777777" w:rsidR="001730C6" w:rsidRPr="009A20CA" w:rsidRDefault="001730C6" w:rsidP="007773C3">
            <w:pPr>
              <w:spacing w:after="120"/>
              <w:jc w:val="both"/>
              <w:rPr>
                <w:szCs w:val="26"/>
              </w:rPr>
            </w:pPr>
          </w:p>
        </w:tc>
      </w:tr>
      <w:tr w:rsidR="001730C6" w:rsidRPr="009A20CA" w14:paraId="6A647559" w14:textId="77777777" w:rsidTr="007773C3">
        <w:tc>
          <w:tcPr>
            <w:tcW w:w="632" w:type="dxa"/>
          </w:tcPr>
          <w:p w14:paraId="5C877ED4" w14:textId="77777777" w:rsidR="001730C6" w:rsidRPr="009A20CA" w:rsidRDefault="001730C6" w:rsidP="007773C3">
            <w:pPr>
              <w:spacing w:after="120"/>
              <w:jc w:val="both"/>
              <w:rPr>
                <w:szCs w:val="26"/>
              </w:rPr>
            </w:pPr>
            <w:r w:rsidRPr="009A20CA">
              <w:rPr>
                <w:szCs w:val="26"/>
              </w:rPr>
              <w:t>6</w:t>
            </w:r>
          </w:p>
        </w:tc>
        <w:tc>
          <w:tcPr>
            <w:tcW w:w="2674" w:type="dxa"/>
          </w:tcPr>
          <w:p w14:paraId="55197F9A" w14:textId="77777777" w:rsidR="001730C6" w:rsidRPr="009A20CA" w:rsidRDefault="001730C6" w:rsidP="007773C3">
            <w:pPr>
              <w:spacing w:after="120"/>
              <w:jc w:val="both"/>
              <w:rPr>
                <w:szCs w:val="26"/>
              </w:rPr>
            </w:pPr>
            <w:r w:rsidRPr="009A20CA">
              <w:rPr>
                <w:szCs w:val="26"/>
              </w:rPr>
              <w:t>DEVICE_GROUP_ID</w:t>
            </w:r>
          </w:p>
        </w:tc>
        <w:tc>
          <w:tcPr>
            <w:tcW w:w="1605" w:type="dxa"/>
          </w:tcPr>
          <w:p w14:paraId="4E412910" w14:textId="77777777" w:rsidR="001730C6" w:rsidRPr="009A20CA" w:rsidRDefault="001730C6" w:rsidP="007773C3">
            <w:pPr>
              <w:spacing w:after="120"/>
              <w:jc w:val="both"/>
              <w:rPr>
                <w:szCs w:val="26"/>
              </w:rPr>
            </w:pPr>
            <w:r w:rsidRPr="009A20CA">
              <w:rPr>
                <w:szCs w:val="26"/>
              </w:rPr>
              <w:t>LONG</w:t>
            </w:r>
          </w:p>
        </w:tc>
        <w:tc>
          <w:tcPr>
            <w:tcW w:w="1025" w:type="dxa"/>
          </w:tcPr>
          <w:p w14:paraId="34D116CA" w14:textId="77777777" w:rsidR="001730C6" w:rsidRPr="009A20CA" w:rsidRDefault="001730C6" w:rsidP="007773C3">
            <w:pPr>
              <w:spacing w:after="120"/>
              <w:jc w:val="both"/>
              <w:rPr>
                <w:szCs w:val="26"/>
              </w:rPr>
            </w:pPr>
          </w:p>
        </w:tc>
        <w:tc>
          <w:tcPr>
            <w:tcW w:w="1644" w:type="dxa"/>
          </w:tcPr>
          <w:p w14:paraId="54642444" w14:textId="77777777" w:rsidR="001730C6" w:rsidRPr="009A20CA" w:rsidRDefault="001730C6" w:rsidP="007773C3">
            <w:pPr>
              <w:spacing w:after="120"/>
              <w:rPr>
                <w:szCs w:val="26"/>
              </w:rPr>
            </w:pPr>
            <w:r w:rsidRPr="009A20CA">
              <w:rPr>
                <w:szCs w:val="26"/>
              </w:rPr>
              <w:t>Mã nhóm thiết bị</w:t>
            </w:r>
          </w:p>
        </w:tc>
        <w:tc>
          <w:tcPr>
            <w:tcW w:w="1240" w:type="dxa"/>
          </w:tcPr>
          <w:p w14:paraId="20D01939" w14:textId="77777777" w:rsidR="001730C6" w:rsidRPr="009A20CA" w:rsidRDefault="001730C6" w:rsidP="007773C3">
            <w:pPr>
              <w:keepNext/>
              <w:spacing w:after="120"/>
              <w:jc w:val="both"/>
              <w:rPr>
                <w:szCs w:val="26"/>
              </w:rPr>
            </w:pPr>
          </w:p>
        </w:tc>
      </w:tr>
    </w:tbl>
    <w:p w14:paraId="5CE1B1DE" w14:textId="77777777" w:rsidR="00EB699A" w:rsidRPr="00EB699A" w:rsidRDefault="00EB699A" w:rsidP="00EB699A"/>
    <w:p w14:paraId="01EB2EB1" w14:textId="77777777" w:rsidR="00273436" w:rsidRDefault="00273436">
      <w:pPr>
        <w:spacing w:after="160" w:line="259" w:lineRule="auto"/>
      </w:pPr>
      <w:r>
        <w:br w:type="page"/>
      </w:r>
    </w:p>
    <w:p w14:paraId="597173CE" w14:textId="45FC7A43" w:rsidR="00EB699A" w:rsidRPr="00EB699A" w:rsidRDefault="00EB699A" w:rsidP="00EB699A">
      <w:r w:rsidRPr="00EB699A">
        <w:lastRenderedPageBreak/>
        <w:t>Bảng thiết bị trong phiếu thêm</w:t>
      </w:r>
    </w:p>
    <w:p w14:paraId="70747DB9" w14:textId="6498C3AF" w:rsidR="00EB699A" w:rsidRPr="00EB699A" w:rsidRDefault="00EB699A" w:rsidP="00F70783">
      <w:pPr>
        <w:pStyle w:val="0BANG"/>
      </w:pPr>
      <w:bookmarkStart w:id="271" w:name="_Toc58880832"/>
      <w:bookmarkStart w:id="272" w:name="_Toc59285400"/>
      <w:bookmarkStart w:id="273" w:name="_Toc59339821"/>
      <w:r w:rsidRPr="00EB699A">
        <w:t>Bả</w:t>
      </w:r>
      <w:r w:rsidR="00C261FD">
        <w:t>ng 2.</w:t>
      </w:r>
      <w:r w:rsidR="00F70783">
        <w:t>2</w:t>
      </w:r>
      <w:r w:rsidR="00C261FD">
        <w:t xml:space="preserve">4 </w:t>
      </w:r>
      <w:r w:rsidRPr="00EB699A">
        <w:t>Chi tiết bảng thiết bị trong phiếu thêm</w:t>
      </w:r>
      <w:bookmarkEnd w:id="271"/>
      <w:bookmarkEnd w:id="272"/>
      <w:bookmarkEnd w:id="273"/>
    </w:p>
    <w:tbl>
      <w:tblPr>
        <w:tblStyle w:val="TableGrid"/>
        <w:tblW w:w="0" w:type="auto"/>
        <w:tblInd w:w="108" w:type="dxa"/>
        <w:tblLook w:val="04A0" w:firstRow="1" w:lastRow="0" w:firstColumn="1" w:lastColumn="0" w:noHBand="0" w:noVBand="1"/>
      </w:tblPr>
      <w:tblGrid>
        <w:gridCol w:w="708"/>
        <w:gridCol w:w="3091"/>
        <w:gridCol w:w="1600"/>
        <w:gridCol w:w="1010"/>
        <w:gridCol w:w="1571"/>
        <w:gridCol w:w="1200"/>
      </w:tblGrid>
      <w:tr w:rsidR="00F70783" w:rsidRPr="009A20CA" w14:paraId="52149A99" w14:textId="77777777" w:rsidTr="007773C3">
        <w:tc>
          <w:tcPr>
            <w:tcW w:w="632" w:type="dxa"/>
            <w:vAlign w:val="center"/>
          </w:tcPr>
          <w:p w14:paraId="0E832410" w14:textId="77777777" w:rsidR="00F70783" w:rsidRPr="009A20CA" w:rsidRDefault="00F70783" w:rsidP="00273436">
            <w:pPr>
              <w:spacing w:after="120"/>
              <w:jc w:val="center"/>
              <w:rPr>
                <w:b/>
                <w:szCs w:val="26"/>
              </w:rPr>
            </w:pPr>
            <w:r w:rsidRPr="009A20CA">
              <w:rPr>
                <w:b/>
                <w:szCs w:val="26"/>
              </w:rPr>
              <w:t>STT</w:t>
            </w:r>
          </w:p>
        </w:tc>
        <w:tc>
          <w:tcPr>
            <w:tcW w:w="2674" w:type="dxa"/>
            <w:vAlign w:val="center"/>
          </w:tcPr>
          <w:p w14:paraId="580B2AD1" w14:textId="77777777" w:rsidR="00F70783" w:rsidRPr="009A20CA" w:rsidRDefault="00F70783" w:rsidP="00273436">
            <w:pPr>
              <w:spacing w:after="120"/>
              <w:jc w:val="center"/>
              <w:rPr>
                <w:b/>
                <w:szCs w:val="26"/>
              </w:rPr>
            </w:pPr>
            <w:r w:rsidRPr="009A20CA">
              <w:rPr>
                <w:b/>
                <w:szCs w:val="26"/>
              </w:rPr>
              <w:t>Tên trường</w:t>
            </w:r>
          </w:p>
        </w:tc>
        <w:tc>
          <w:tcPr>
            <w:tcW w:w="1605" w:type="dxa"/>
            <w:vAlign w:val="center"/>
          </w:tcPr>
          <w:p w14:paraId="3F7665D3" w14:textId="77777777" w:rsidR="00F70783" w:rsidRPr="009A20CA" w:rsidRDefault="00F70783" w:rsidP="00273436">
            <w:pPr>
              <w:spacing w:after="120"/>
              <w:jc w:val="center"/>
              <w:rPr>
                <w:b/>
                <w:szCs w:val="26"/>
              </w:rPr>
            </w:pPr>
            <w:r w:rsidRPr="009A20CA">
              <w:rPr>
                <w:b/>
                <w:szCs w:val="26"/>
              </w:rPr>
              <w:t>Kiểu dữ liệu</w:t>
            </w:r>
          </w:p>
        </w:tc>
        <w:tc>
          <w:tcPr>
            <w:tcW w:w="1025" w:type="dxa"/>
            <w:vAlign w:val="center"/>
          </w:tcPr>
          <w:p w14:paraId="3C2D1796" w14:textId="77777777" w:rsidR="00F70783" w:rsidRPr="009A20CA" w:rsidRDefault="00F70783" w:rsidP="00273436">
            <w:pPr>
              <w:spacing w:after="120"/>
              <w:jc w:val="center"/>
              <w:rPr>
                <w:b/>
                <w:szCs w:val="26"/>
              </w:rPr>
            </w:pPr>
            <w:r w:rsidRPr="009A20CA">
              <w:rPr>
                <w:b/>
                <w:szCs w:val="26"/>
              </w:rPr>
              <w:t>Kích thước</w:t>
            </w:r>
          </w:p>
        </w:tc>
        <w:tc>
          <w:tcPr>
            <w:tcW w:w="1644" w:type="dxa"/>
            <w:vAlign w:val="center"/>
          </w:tcPr>
          <w:p w14:paraId="28EE975B" w14:textId="77777777" w:rsidR="00F70783" w:rsidRPr="009A20CA" w:rsidRDefault="00F70783" w:rsidP="00273436">
            <w:pPr>
              <w:spacing w:after="120"/>
              <w:jc w:val="center"/>
              <w:rPr>
                <w:b/>
                <w:szCs w:val="26"/>
              </w:rPr>
            </w:pPr>
            <w:r w:rsidRPr="009A20CA">
              <w:rPr>
                <w:b/>
                <w:szCs w:val="26"/>
              </w:rPr>
              <w:t>Diễn giải</w:t>
            </w:r>
          </w:p>
        </w:tc>
        <w:tc>
          <w:tcPr>
            <w:tcW w:w="1240" w:type="dxa"/>
            <w:vAlign w:val="center"/>
          </w:tcPr>
          <w:p w14:paraId="64314AEF" w14:textId="77777777" w:rsidR="00F70783" w:rsidRPr="009A20CA" w:rsidRDefault="00F70783" w:rsidP="00273436">
            <w:pPr>
              <w:spacing w:after="120"/>
              <w:jc w:val="center"/>
              <w:rPr>
                <w:b/>
                <w:szCs w:val="26"/>
              </w:rPr>
            </w:pPr>
            <w:r w:rsidRPr="009A20CA">
              <w:rPr>
                <w:b/>
                <w:szCs w:val="26"/>
              </w:rPr>
              <w:t>Ghi chú</w:t>
            </w:r>
          </w:p>
        </w:tc>
      </w:tr>
      <w:tr w:rsidR="00F70783" w:rsidRPr="009A20CA" w14:paraId="0C0CA86C" w14:textId="77777777" w:rsidTr="007773C3">
        <w:tc>
          <w:tcPr>
            <w:tcW w:w="632" w:type="dxa"/>
          </w:tcPr>
          <w:p w14:paraId="7B7BCF5F" w14:textId="77777777" w:rsidR="00F70783" w:rsidRPr="009A20CA" w:rsidRDefault="00F70783" w:rsidP="007773C3">
            <w:pPr>
              <w:spacing w:after="120"/>
              <w:jc w:val="both"/>
              <w:rPr>
                <w:szCs w:val="26"/>
              </w:rPr>
            </w:pPr>
            <w:r w:rsidRPr="009A20CA">
              <w:rPr>
                <w:szCs w:val="26"/>
              </w:rPr>
              <w:t>1</w:t>
            </w:r>
          </w:p>
        </w:tc>
        <w:tc>
          <w:tcPr>
            <w:tcW w:w="2674" w:type="dxa"/>
          </w:tcPr>
          <w:p w14:paraId="57CF7003" w14:textId="77777777" w:rsidR="00F70783" w:rsidRPr="009A20CA" w:rsidRDefault="00F70783" w:rsidP="007773C3">
            <w:pPr>
              <w:spacing w:after="120"/>
              <w:jc w:val="both"/>
              <w:rPr>
                <w:szCs w:val="26"/>
              </w:rPr>
            </w:pPr>
            <w:r w:rsidRPr="009A20CA">
              <w:rPr>
                <w:szCs w:val="26"/>
              </w:rPr>
              <w:t>ID</w:t>
            </w:r>
          </w:p>
        </w:tc>
        <w:tc>
          <w:tcPr>
            <w:tcW w:w="1605" w:type="dxa"/>
          </w:tcPr>
          <w:p w14:paraId="4C0910B6" w14:textId="77777777" w:rsidR="00F70783" w:rsidRPr="009A20CA" w:rsidRDefault="00F70783" w:rsidP="007773C3">
            <w:pPr>
              <w:spacing w:after="120"/>
              <w:jc w:val="both"/>
              <w:rPr>
                <w:szCs w:val="26"/>
              </w:rPr>
            </w:pPr>
            <w:r w:rsidRPr="009A20CA">
              <w:rPr>
                <w:szCs w:val="26"/>
              </w:rPr>
              <w:t>LONG</w:t>
            </w:r>
          </w:p>
        </w:tc>
        <w:tc>
          <w:tcPr>
            <w:tcW w:w="1025" w:type="dxa"/>
          </w:tcPr>
          <w:p w14:paraId="12D2E5FE" w14:textId="77777777" w:rsidR="00F70783" w:rsidRPr="009A20CA" w:rsidRDefault="00F70783" w:rsidP="007773C3">
            <w:pPr>
              <w:spacing w:after="120"/>
              <w:jc w:val="both"/>
              <w:rPr>
                <w:szCs w:val="26"/>
              </w:rPr>
            </w:pPr>
            <w:r w:rsidRPr="009A20CA">
              <w:rPr>
                <w:szCs w:val="26"/>
              </w:rPr>
              <w:t>20</w:t>
            </w:r>
          </w:p>
        </w:tc>
        <w:tc>
          <w:tcPr>
            <w:tcW w:w="1644" w:type="dxa"/>
          </w:tcPr>
          <w:p w14:paraId="3FCE0CE0" w14:textId="77777777" w:rsidR="00F70783" w:rsidRPr="009A20CA" w:rsidRDefault="00F70783" w:rsidP="007773C3">
            <w:pPr>
              <w:spacing w:after="120"/>
              <w:rPr>
                <w:szCs w:val="26"/>
              </w:rPr>
            </w:pPr>
            <w:r w:rsidRPr="009A20CA">
              <w:rPr>
                <w:szCs w:val="26"/>
              </w:rPr>
              <w:t>id</w:t>
            </w:r>
          </w:p>
        </w:tc>
        <w:tc>
          <w:tcPr>
            <w:tcW w:w="1240" w:type="dxa"/>
          </w:tcPr>
          <w:p w14:paraId="5ED0D1C7" w14:textId="77777777" w:rsidR="00F70783" w:rsidRPr="009A20CA" w:rsidRDefault="00F70783" w:rsidP="007773C3">
            <w:pPr>
              <w:spacing w:after="120"/>
              <w:jc w:val="both"/>
              <w:rPr>
                <w:szCs w:val="26"/>
              </w:rPr>
            </w:pPr>
            <w:r w:rsidRPr="009A20CA">
              <w:rPr>
                <w:szCs w:val="26"/>
              </w:rPr>
              <w:t>Khóa chính</w:t>
            </w:r>
          </w:p>
        </w:tc>
      </w:tr>
      <w:tr w:rsidR="00F70783" w:rsidRPr="009A20CA" w14:paraId="0DB80783" w14:textId="77777777" w:rsidTr="007773C3">
        <w:tc>
          <w:tcPr>
            <w:tcW w:w="632" w:type="dxa"/>
          </w:tcPr>
          <w:p w14:paraId="5CA5E4A4" w14:textId="77777777" w:rsidR="00F70783" w:rsidRPr="009A20CA" w:rsidRDefault="00F70783" w:rsidP="007773C3">
            <w:pPr>
              <w:spacing w:after="120"/>
              <w:jc w:val="both"/>
              <w:rPr>
                <w:szCs w:val="26"/>
              </w:rPr>
            </w:pPr>
            <w:r w:rsidRPr="009A20CA">
              <w:rPr>
                <w:szCs w:val="26"/>
              </w:rPr>
              <w:t>2</w:t>
            </w:r>
          </w:p>
        </w:tc>
        <w:tc>
          <w:tcPr>
            <w:tcW w:w="2674" w:type="dxa"/>
          </w:tcPr>
          <w:p w14:paraId="63414443" w14:textId="77777777" w:rsidR="00F70783" w:rsidRPr="009A20CA" w:rsidRDefault="00F70783" w:rsidP="007773C3">
            <w:pPr>
              <w:spacing w:after="120"/>
              <w:jc w:val="both"/>
              <w:rPr>
                <w:szCs w:val="26"/>
              </w:rPr>
            </w:pPr>
            <w:r w:rsidRPr="009A20CA">
              <w:rPr>
                <w:szCs w:val="26"/>
              </w:rPr>
              <w:t>ID_REQUEST</w:t>
            </w:r>
          </w:p>
        </w:tc>
        <w:tc>
          <w:tcPr>
            <w:tcW w:w="1605" w:type="dxa"/>
          </w:tcPr>
          <w:p w14:paraId="59E4B2A1" w14:textId="77777777" w:rsidR="00F70783" w:rsidRPr="009A20CA" w:rsidRDefault="00F70783" w:rsidP="007773C3">
            <w:pPr>
              <w:spacing w:after="120"/>
              <w:jc w:val="both"/>
              <w:rPr>
                <w:szCs w:val="26"/>
              </w:rPr>
            </w:pPr>
            <w:r w:rsidRPr="009A20CA">
              <w:rPr>
                <w:szCs w:val="26"/>
              </w:rPr>
              <w:t>DATETIME</w:t>
            </w:r>
          </w:p>
        </w:tc>
        <w:tc>
          <w:tcPr>
            <w:tcW w:w="1025" w:type="dxa"/>
          </w:tcPr>
          <w:p w14:paraId="35A5A0BB" w14:textId="77777777" w:rsidR="00F70783" w:rsidRPr="009A20CA" w:rsidRDefault="00F70783" w:rsidP="007773C3">
            <w:pPr>
              <w:spacing w:after="120"/>
              <w:jc w:val="both"/>
              <w:rPr>
                <w:szCs w:val="26"/>
              </w:rPr>
            </w:pPr>
          </w:p>
        </w:tc>
        <w:tc>
          <w:tcPr>
            <w:tcW w:w="1644" w:type="dxa"/>
          </w:tcPr>
          <w:p w14:paraId="2E140266" w14:textId="77777777" w:rsidR="00F70783" w:rsidRPr="009A20CA" w:rsidRDefault="00F70783" w:rsidP="007773C3">
            <w:pPr>
              <w:spacing w:after="120"/>
              <w:rPr>
                <w:szCs w:val="26"/>
              </w:rPr>
            </w:pPr>
            <w:r w:rsidRPr="009A20CA">
              <w:rPr>
                <w:szCs w:val="26"/>
              </w:rPr>
              <w:t>Id phiếu</w:t>
            </w:r>
          </w:p>
        </w:tc>
        <w:tc>
          <w:tcPr>
            <w:tcW w:w="1240" w:type="dxa"/>
          </w:tcPr>
          <w:p w14:paraId="50ACBC13" w14:textId="77777777" w:rsidR="00F70783" w:rsidRPr="009A20CA" w:rsidRDefault="00F70783" w:rsidP="007773C3">
            <w:pPr>
              <w:spacing w:after="120"/>
              <w:jc w:val="both"/>
              <w:rPr>
                <w:szCs w:val="26"/>
              </w:rPr>
            </w:pPr>
          </w:p>
        </w:tc>
      </w:tr>
      <w:tr w:rsidR="00F70783" w:rsidRPr="009A20CA" w14:paraId="5CCEBCFE" w14:textId="77777777" w:rsidTr="007773C3">
        <w:tc>
          <w:tcPr>
            <w:tcW w:w="632" w:type="dxa"/>
          </w:tcPr>
          <w:p w14:paraId="6804E190" w14:textId="77777777" w:rsidR="00F70783" w:rsidRPr="009A20CA" w:rsidRDefault="00F70783" w:rsidP="007773C3">
            <w:pPr>
              <w:spacing w:after="120"/>
              <w:jc w:val="both"/>
              <w:rPr>
                <w:szCs w:val="26"/>
              </w:rPr>
            </w:pPr>
            <w:r w:rsidRPr="009A20CA">
              <w:rPr>
                <w:szCs w:val="26"/>
              </w:rPr>
              <w:t>3</w:t>
            </w:r>
          </w:p>
        </w:tc>
        <w:tc>
          <w:tcPr>
            <w:tcW w:w="2674" w:type="dxa"/>
          </w:tcPr>
          <w:p w14:paraId="1E4E3B43" w14:textId="77777777" w:rsidR="00F70783" w:rsidRPr="009A20CA" w:rsidRDefault="00F70783" w:rsidP="007773C3">
            <w:pPr>
              <w:spacing w:after="120"/>
              <w:jc w:val="both"/>
              <w:rPr>
                <w:szCs w:val="26"/>
              </w:rPr>
            </w:pPr>
            <w:r w:rsidRPr="009A20CA">
              <w:rPr>
                <w:szCs w:val="26"/>
              </w:rPr>
              <w:t>LAST_MODIFIED_DATE</w:t>
            </w:r>
          </w:p>
        </w:tc>
        <w:tc>
          <w:tcPr>
            <w:tcW w:w="1605" w:type="dxa"/>
          </w:tcPr>
          <w:p w14:paraId="3A444D09" w14:textId="77777777" w:rsidR="00F70783" w:rsidRPr="009A20CA" w:rsidRDefault="00F70783" w:rsidP="007773C3">
            <w:pPr>
              <w:spacing w:after="120"/>
              <w:jc w:val="both"/>
              <w:rPr>
                <w:szCs w:val="26"/>
              </w:rPr>
            </w:pPr>
            <w:r w:rsidRPr="009A20CA">
              <w:rPr>
                <w:szCs w:val="26"/>
              </w:rPr>
              <w:t>DATETIME</w:t>
            </w:r>
          </w:p>
        </w:tc>
        <w:tc>
          <w:tcPr>
            <w:tcW w:w="1025" w:type="dxa"/>
          </w:tcPr>
          <w:p w14:paraId="694C27FC" w14:textId="77777777" w:rsidR="00F70783" w:rsidRPr="009A20CA" w:rsidRDefault="00F70783" w:rsidP="007773C3">
            <w:pPr>
              <w:spacing w:after="120"/>
              <w:jc w:val="both"/>
              <w:rPr>
                <w:szCs w:val="26"/>
              </w:rPr>
            </w:pPr>
          </w:p>
        </w:tc>
        <w:tc>
          <w:tcPr>
            <w:tcW w:w="1644" w:type="dxa"/>
          </w:tcPr>
          <w:p w14:paraId="29A6E6F5" w14:textId="77777777" w:rsidR="00F70783" w:rsidRPr="009A20CA" w:rsidRDefault="00F70783" w:rsidP="007773C3">
            <w:pPr>
              <w:spacing w:after="120"/>
              <w:rPr>
                <w:szCs w:val="26"/>
              </w:rPr>
            </w:pPr>
            <w:r w:rsidRPr="009A20CA">
              <w:rPr>
                <w:szCs w:val="26"/>
              </w:rPr>
              <w:t>Ngày sửa</w:t>
            </w:r>
          </w:p>
        </w:tc>
        <w:tc>
          <w:tcPr>
            <w:tcW w:w="1240" w:type="dxa"/>
          </w:tcPr>
          <w:p w14:paraId="02F71AE0" w14:textId="77777777" w:rsidR="00F70783" w:rsidRPr="009A20CA" w:rsidRDefault="00F70783" w:rsidP="007773C3">
            <w:pPr>
              <w:spacing w:after="120"/>
              <w:jc w:val="both"/>
              <w:rPr>
                <w:szCs w:val="26"/>
              </w:rPr>
            </w:pPr>
          </w:p>
        </w:tc>
      </w:tr>
      <w:tr w:rsidR="00F70783" w:rsidRPr="009A20CA" w14:paraId="6A7E4182" w14:textId="77777777" w:rsidTr="007773C3">
        <w:tc>
          <w:tcPr>
            <w:tcW w:w="632" w:type="dxa"/>
          </w:tcPr>
          <w:p w14:paraId="02355045" w14:textId="77777777" w:rsidR="00F70783" w:rsidRPr="009A20CA" w:rsidRDefault="00F70783" w:rsidP="007773C3">
            <w:pPr>
              <w:spacing w:after="120"/>
              <w:jc w:val="both"/>
              <w:rPr>
                <w:szCs w:val="26"/>
              </w:rPr>
            </w:pPr>
            <w:r w:rsidRPr="009A20CA">
              <w:rPr>
                <w:szCs w:val="26"/>
              </w:rPr>
              <w:t>4</w:t>
            </w:r>
          </w:p>
        </w:tc>
        <w:tc>
          <w:tcPr>
            <w:tcW w:w="2674" w:type="dxa"/>
          </w:tcPr>
          <w:p w14:paraId="52551213" w14:textId="77777777" w:rsidR="00F70783" w:rsidRPr="009A20CA" w:rsidRDefault="00F70783" w:rsidP="007773C3">
            <w:pPr>
              <w:spacing w:after="120"/>
              <w:jc w:val="both"/>
              <w:rPr>
                <w:szCs w:val="26"/>
              </w:rPr>
            </w:pPr>
            <w:r w:rsidRPr="009A20CA">
              <w:rPr>
                <w:szCs w:val="26"/>
              </w:rPr>
              <w:t>DEVICE_GROUP_ID</w:t>
            </w:r>
          </w:p>
        </w:tc>
        <w:tc>
          <w:tcPr>
            <w:tcW w:w="1605" w:type="dxa"/>
          </w:tcPr>
          <w:p w14:paraId="24A346C9" w14:textId="77777777" w:rsidR="00F70783" w:rsidRPr="009A20CA" w:rsidRDefault="00F70783" w:rsidP="007773C3">
            <w:pPr>
              <w:spacing w:after="120"/>
              <w:jc w:val="both"/>
              <w:rPr>
                <w:szCs w:val="26"/>
              </w:rPr>
            </w:pPr>
            <w:r w:rsidRPr="009A20CA">
              <w:rPr>
                <w:szCs w:val="26"/>
              </w:rPr>
              <w:t>LONG</w:t>
            </w:r>
          </w:p>
        </w:tc>
        <w:tc>
          <w:tcPr>
            <w:tcW w:w="1025" w:type="dxa"/>
          </w:tcPr>
          <w:p w14:paraId="26DF5C5F" w14:textId="77777777" w:rsidR="00F70783" w:rsidRPr="009A20CA" w:rsidRDefault="00F70783" w:rsidP="007773C3">
            <w:pPr>
              <w:spacing w:after="120"/>
              <w:jc w:val="both"/>
              <w:rPr>
                <w:szCs w:val="26"/>
              </w:rPr>
            </w:pPr>
          </w:p>
        </w:tc>
        <w:tc>
          <w:tcPr>
            <w:tcW w:w="1644" w:type="dxa"/>
          </w:tcPr>
          <w:p w14:paraId="61E769B3" w14:textId="77777777" w:rsidR="00F70783" w:rsidRPr="009A20CA" w:rsidRDefault="00F70783" w:rsidP="007773C3">
            <w:pPr>
              <w:spacing w:after="120"/>
              <w:rPr>
                <w:szCs w:val="26"/>
              </w:rPr>
            </w:pPr>
            <w:r w:rsidRPr="009A20CA">
              <w:rPr>
                <w:szCs w:val="26"/>
              </w:rPr>
              <w:t>Mã nhóm thiết bị</w:t>
            </w:r>
          </w:p>
        </w:tc>
        <w:tc>
          <w:tcPr>
            <w:tcW w:w="1240" w:type="dxa"/>
          </w:tcPr>
          <w:p w14:paraId="05CED2EB" w14:textId="77777777" w:rsidR="00F70783" w:rsidRPr="009A20CA" w:rsidRDefault="00F70783" w:rsidP="007773C3">
            <w:pPr>
              <w:spacing w:after="120"/>
              <w:jc w:val="both"/>
              <w:rPr>
                <w:szCs w:val="26"/>
              </w:rPr>
            </w:pPr>
          </w:p>
        </w:tc>
      </w:tr>
      <w:tr w:rsidR="00F70783" w:rsidRPr="009A20CA" w14:paraId="4372A25C" w14:textId="77777777" w:rsidTr="007773C3">
        <w:tc>
          <w:tcPr>
            <w:tcW w:w="632" w:type="dxa"/>
          </w:tcPr>
          <w:p w14:paraId="08A404A7" w14:textId="77777777" w:rsidR="00F70783" w:rsidRPr="009A20CA" w:rsidRDefault="00F70783" w:rsidP="007773C3">
            <w:pPr>
              <w:spacing w:after="120"/>
              <w:jc w:val="both"/>
              <w:rPr>
                <w:szCs w:val="26"/>
              </w:rPr>
            </w:pPr>
            <w:r w:rsidRPr="009A20CA">
              <w:rPr>
                <w:szCs w:val="26"/>
              </w:rPr>
              <w:t>5</w:t>
            </w:r>
          </w:p>
        </w:tc>
        <w:tc>
          <w:tcPr>
            <w:tcW w:w="2674" w:type="dxa"/>
          </w:tcPr>
          <w:p w14:paraId="175327C7" w14:textId="77777777" w:rsidR="00F70783" w:rsidRPr="009A20CA" w:rsidRDefault="00F70783" w:rsidP="007773C3">
            <w:pPr>
              <w:spacing w:after="120"/>
              <w:jc w:val="both"/>
              <w:rPr>
                <w:szCs w:val="26"/>
              </w:rPr>
            </w:pPr>
            <w:r w:rsidRPr="009A20CA">
              <w:rPr>
                <w:szCs w:val="26"/>
              </w:rPr>
              <w:t>STATUS</w:t>
            </w:r>
          </w:p>
        </w:tc>
        <w:tc>
          <w:tcPr>
            <w:tcW w:w="1605" w:type="dxa"/>
          </w:tcPr>
          <w:p w14:paraId="6C29BE1B" w14:textId="77777777" w:rsidR="00F70783" w:rsidRPr="009A20CA" w:rsidRDefault="00F70783" w:rsidP="007773C3">
            <w:pPr>
              <w:spacing w:after="120"/>
              <w:jc w:val="both"/>
              <w:rPr>
                <w:szCs w:val="26"/>
              </w:rPr>
            </w:pPr>
            <w:r w:rsidRPr="009A20CA">
              <w:rPr>
                <w:szCs w:val="26"/>
              </w:rPr>
              <w:t>INT</w:t>
            </w:r>
          </w:p>
        </w:tc>
        <w:tc>
          <w:tcPr>
            <w:tcW w:w="1025" w:type="dxa"/>
          </w:tcPr>
          <w:p w14:paraId="186EF039" w14:textId="77777777" w:rsidR="00F70783" w:rsidRPr="009A20CA" w:rsidRDefault="00F70783" w:rsidP="007773C3">
            <w:pPr>
              <w:spacing w:after="120"/>
              <w:jc w:val="both"/>
              <w:rPr>
                <w:szCs w:val="26"/>
              </w:rPr>
            </w:pPr>
            <w:r w:rsidRPr="009A20CA">
              <w:rPr>
                <w:szCs w:val="26"/>
              </w:rPr>
              <w:t>10</w:t>
            </w:r>
          </w:p>
        </w:tc>
        <w:tc>
          <w:tcPr>
            <w:tcW w:w="1644" w:type="dxa"/>
          </w:tcPr>
          <w:p w14:paraId="73026916" w14:textId="77777777" w:rsidR="00F70783" w:rsidRPr="009A20CA" w:rsidRDefault="00F70783" w:rsidP="007773C3">
            <w:pPr>
              <w:spacing w:after="120"/>
              <w:rPr>
                <w:szCs w:val="26"/>
              </w:rPr>
            </w:pPr>
            <w:r w:rsidRPr="009A20CA">
              <w:rPr>
                <w:szCs w:val="26"/>
              </w:rPr>
              <w:t>Trạng thái xử lý</w:t>
            </w:r>
          </w:p>
        </w:tc>
        <w:tc>
          <w:tcPr>
            <w:tcW w:w="1240" w:type="dxa"/>
          </w:tcPr>
          <w:p w14:paraId="3E865B8A" w14:textId="77777777" w:rsidR="00F70783" w:rsidRPr="009A20CA" w:rsidRDefault="00F70783" w:rsidP="007773C3">
            <w:pPr>
              <w:spacing w:after="120"/>
              <w:jc w:val="both"/>
              <w:rPr>
                <w:szCs w:val="26"/>
              </w:rPr>
            </w:pPr>
          </w:p>
        </w:tc>
      </w:tr>
      <w:tr w:rsidR="00F70783" w:rsidRPr="009A20CA" w14:paraId="2DC1D2E3" w14:textId="77777777" w:rsidTr="007773C3">
        <w:tc>
          <w:tcPr>
            <w:tcW w:w="632" w:type="dxa"/>
          </w:tcPr>
          <w:p w14:paraId="1FCB8C79" w14:textId="77777777" w:rsidR="00F70783" w:rsidRPr="009A20CA" w:rsidRDefault="00F70783" w:rsidP="007773C3">
            <w:pPr>
              <w:spacing w:after="120"/>
              <w:jc w:val="both"/>
              <w:rPr>
                <w:szCs w:val="26"/>
              </w:rPr>
            </w:pPr>
            <w:r w:rsidRPr="009A20CA">
              <w:rPr>
                <w:szCs w:val="26"/>
              </w:rPr>
              <w:t>6</w:t>
            </w:r>
          </w:p>
        </w:tc>
        <w:tc>
          <w:tcPr>
            <w:tcW w:w="2674" w:type="dxa"/>
          </w:tcPr>
          <w:p w14:paraId="5ED8CAC2" w14:textId="77777777" w:rsidR="00F70783" w:rsidRPr="009A20CA" w:rsidRDefault="00F70783" w:rsidP="007773C3">
            <w:pPr>
              <w:spacing w:after="120"/>
              <w:jc w:val="both"/>
              <w:rPr>
                <w:szCs w:val="26"/>
              </w:rPr>
            </w:pPr>
            <w:r w:rsidRPr="009A20CA">
              <w:rPr>
                <w:szCs w:val="26"/>
              </w:rPr>
              <w:t>SIZE</w:t>
            </w:r>
          </w:p>
        </w:tc>
        <w:tc>
          <w:tcPr>
            <w:tcW w:w="1605" w:type="dxa"/>
          </w:tcPr>
          <w:p w14:paraId="3DE75549" w14:textId="77777777" w:rsidR="00F70783" w:rsidRPr="009A20CA" w:rsidRDefault="00F70783" w:rsidP="007773C3">
            <w:pPr>
              <w:spacing w:after="120"/>
              <w:jc w:val="both"/>
              <w:rPr>
                <w:szCs w:val="26"/>
              </w:rPr>
            </w:pPr>
            <w:r w:rsidRPr="009A20CA">
              <w:rPr>
                <w:szCs w:val="26"/>
              </w:rPr>
              <w:t>Interge</w:t>
            </w:r>
          </w:p>
        </w:tc>
        <w:tc>
          <w:tcPr>
            <w:tcW w:w="1025" w:type="dxa"/>
          </w:tcPr>
          <w:p w14:paraId="6EBF9F11" w14:textId="77777777" w:rsidR="00F70783" w:rsidRPr="009A20CA" w:rsidRDefault="00F70783" w:rsidP="007773C3">
            <w:pPr>
              <w:spacing w:after="120"/>
              <w:jc w:val="both"/>
              <w:rPr>
                <w:szCs w:val="26"/>
              </w:rPr>
            </w:pPr>
          </w:p>
        </w:tc>
        <w:tc>
          <w:tcPr>
            <w:tcW w:w="1644" w:type="dxa"/>
          </w:tcPr>
          <w:p w14:paraId="48464F4E" w14:textId="77777777" w:rsidR="00F70783" w:rsidRPr="009A20CA" w:rsidRDefault="00F70783" w:rsidP="007773C3">
            <w:pPr>
              <w:spacing w:after="120"/>
              <w:rPr>
                <w:szCs w:val="26"/>
              </w:rPr>
            </w:pPr>
            <w:r w:rsidRPr="009A20CA">
              <w:rPr>
                <w:szCs w:val="26"/>
              </w:rPr>
              <w:t>Số lượng</w:t>
            </w:r>
          </w:p>
        </w:tc>
        <w:tc>
          <w:tcPr>
            <w:tcW w:w="1240" w:type="dxa"/>
          </w:tcPr>
          <w:p w14:paraId="4C5D2E30" w14:textId="77777777" w:rsidR="00F70783" w:rsidRPr="009A20CA" w:rsidRDefault="00F70783" w:rsidP="007773C3">
            <w:pPr>
              <w:spacing w:after="120"/>
              <w:jc w:val="both"/>
              <w:rPr>
                <w:szCs w:val="26"/>
              </w:rPr>
            </w:pPr>
          </w:p>
        </w:tc>
      </w:tr>
      <w:tr w:rsidR="00F70783" w:rsidRPr="009A20CA" w14:paraId="4F608E08" w14:textId="77777777" w:rsidTr="007773C3">
        <w:tc>
          <w:tcPr>
            <w:tcW w:w="632" w:type="dxa"/>
          </w:tcPr>
          <w:p w14:paraId="7FC41412" w14:textId="77777777" w:rsidR="00F70783" w:rsidRPr="009A20CA" w:rsidRDefault="00F70783" w:rsidP="007773C3">
            <w:pPr>
              <w:spacing w:after="120"/>
              <w:jc w:val="both"/>
              <w:rPr>
                <w:szCs w:val="26"/>
              </w:rPr>
            </w:pPr>
            <w:r w:rsidRPr="009A20CA">
              <w:rPr>
                <w:szCs w:val="26"/>
              </w:rPr>
              <w:t>7</w:t>
            </w:r>
          </w:p>
        </w:tc>
        <w:tc>
          <w:tcPr>
            <w:tcW w:w="2674" w:type="dxa"/>
          </w:tcPr>
          <w:p w14:paraId="2042ECEE" w14:textId="77777777" w:rsidR="00F70783" w:rsidRPr="009A20CA" w:rsidRDefault="00F70783" w:rsidP="007773C3">
            <w:pPr>
              <w:spacing w:after="120"/>
              <w:jc w:val="both"/>
              <w:rPr>
                <w:szCs w:val="26"/>
              </w:rPr>
            </w:pPr>
            <w:r w:rsidRPr="009A20CA">
              <w:rPr>
                <w:szCs w:val="26"/>
              </w:rPr>
              <w:t>PRICE</w:t>
            </w:r>
          </w:p>
        </w:tc>
        <w:tc>
          <w:tcPr>
            <w:tcW w:w="1605" w:type="dxa"/>
          </w:tcPr>
          <w:p w14:paraId="428819A3" w14:textId="77777777" w:rsidR="00F70783" w:rsidRPr="009A20CA" w:rsidRDefault="00F70783" w:rsidP="007773C3">
            <w:pPr>
              <w:spacing w:after="120"/>
              <w:jc w:val="both"/>
              <w:rPr>
                <w:szCs w:val="26"/>
              </w:rPr>
            </w:pPr>
            <w:r w:rsidRPr="009A20CA">
              <w:rPr>
                <w:szCs w:val="26"/>
              </w:rPr>
              <w:t>Integer</w:t>
            </w:r>
          </w:p>
        </w:tc>
        <w:tc>
          <w:tcPr>
            <w:tcW w:w="1025" w:type="dxa"/>
          </w:tcPr>
          <w:p w14:paraId="7A4C5E60" w14:textId="77777777" w:rsidR="00F70783" w:rsidRPr="009A20CA" w:rsidRDefault="00F70783" w:rsidP="007773C3">
            <w:pPr>
              <w:spacing w:after="120"/>
              <w:jc w:val="both"/>
              <w:rPr>
                <w:szCs w:val="26"/>
              </w:rPr>
            </w:pPr>
          </w:p>
        </w:tc>
        <w:tc>
          <w:tcPr>
            <w:tcW w:w="1644" w:type="dxa"/>
          </w:tcPr>
          <w:p w14:paraId="5ECD72BF" w14:textId="77777777" w:rsidR="00F70783" w:rsidRPr="009A20CA" w:rsidRDefault="00F70783" w:rsidP="007773C3">
            <w:pPr>
              <w:spacing w:after="120"/>
              <w:rPr>
                <w:szCs w:val="26"/>
              </w:rPr>
            </w:pPr>
            <w:r w:rsidRPr="009A20CA">
              <w:rPr>
                <w:szCs w:val="26"/>
              </w:rPr>
              <w:t>Giá</w:t>
            </w:r>
          </w:p>
        </w:tc>
        <w:tc>
          <w:tcPr>
            <w:tcW w:w="1240" w:type="dxa"/>
          </w:tcPr>
          <w:p w14:paraId="0AB7FC8E" w14:textId="77777777" w:rsidR="00F70783" w:rsidRPr="009A20CA" w:rsidRDefault="00F70783" w:rsidP="007773C3">
            <w:pPr>
              <w:spacing w:after="120"/>
              <w:jc w:val="both"/>
              <w:rPr>
                <w:szCs w:val="26"/>
              </w:rPr>
            </w:pPr>
          </w:p>
        </w:tc>
      </w:tr>
      <w:tr w:rsidR="00F70783" w:rsidRPr="009A20CA" w14:paraId="033B0392" w14:textId="77777777" w:rsidTr="007773C3">
        <w:tc>
          <w:tcPr>
            <w:tcW w:w="632" w:type="dxa"/>
          </w:tcPr>
          <w:p w14:paraId="46359675" w14:textId="77777777" w:rsidR="00F70783" w:rsidRPr="009A20CA" w:rsidRDefault="00F70783" w:rsidP="007773C3">
            <w:pPr>
              <w:spacing w:after="120"/>
              <w:jc w:val="both"/>
              <w:rPr>
                <w:szCs w:val="26"/>
              </w:rPr>
            </w:pPr>
            <w:r w:rsidRPr="009A20CA">
              <w:rPr>
                <w:szCs w:val="26"/>
              </w:rPr>
              <w:t>8</w:t>
            </w:r>
          </w:p>
        </w:tc>
        <w:tc>
          <w:tcPr>
            <w:tcW w:w="2674" w:type="dxa"/>
          </w:tcPr>
          <w:p w14:paraId="10D9E045" w14:textId="77777777" w:rsidR="00F70783" w:rsidRPr="009A20CA" w:rsidRDefault="00F70783" w:rsidP="007773C3">
            <w:pPr>
              <w:spacing w:after="120"/>
              <w:jc w:val="both"/>
              <w:rPr>
                <w:szCs w:val="26"/>
              </w:rPr>
            </w:pPr>
            <w:r w:rsidRPr="009A20CA">
              <w:rPr>
                <w:szCs w:val="26"/>
              </w:rPr>
              <w:t>SUPPER_ID</w:t>
            </w:r>
          </w:p>
        </w:tc>
        <w:tc>
          <w:tcPr>
            <w:tcW w:w="1605" w:type="dxa"/>
          </w:tcPr>
          <w:p w14:paraId="117D81C6" w14:textId="77777777" w:rsidR="00F70783" w:rsidRPr="009A20CA" w:rsidRDefault="00F70783" w:rsidP="007773C3">
            <w:pPr>
              <w:spacing w:after="120"/>
              <w:jc w:val="both"/>
              <w:rPr>
                <w:szCs w:val="26"/>
              </w:rPr>
            </w:pPr>
            <w:r w:rsidRPr="009A20CA">
              <w:rPr>
                <w:szCs w:val="26"/>
              </w:rPr>
              <w:t>LONG</w:t>
            </w:r>
          </w:p>
        </w:tc>
        <w:tc>
          <w:tcPr>
            <w:tcW w:w="1025" w:type="dxa"/>
          </w:tcPr>
          <w:p w14:paraId="16E84014" w14:textId="77777777" w:rsidR="00F70783" w:rsidRPr="009A20CA" w:rsidRDefault="00F70783" w:rsidP="007773C3">
            <w:pPr>
              <w:spacing w:after="120"/>
              <w:jc w:val="both"/>
              <w:rPr>
                <w:szCs w:val="26"/>
              </w:rPr>
            </w:pPr>
          </w:p>
        </w:tc>
        <w:tc>
          <w:tcPr>
            <w:tcW w:w="1644" w:type="dxa"/>
          </w:tcPr>
          <w:p w14:paraId="66EF0D1D" w14:textId="77777777" w:rsidR="00F70783" w:rsidRPr="009A20CA" w:rsidRDefault="00F70783" w:rsidP="007773C3">
            <w:pPr>
              <w:spacing w:after="120"/>
              <w:rPr>
                <w:szCs w:val="26"/>
              </w:rPr>
            </w:pPr>
            <w:r w:rsidRPr="009A20CA">
              <w:rPr>
                <w:szCs w:val="26"/>
              </w:rPr>
              <w:t>Nhà cung cấp</w:t>
            </w:r>
          </w:p>
        </w:tc>
        <w:tc>
          <w:tcPr>
            <w:tcW w:w="1240" w:type="dxa"/>
          </w:tcPr>
          <w:p w14:paraId="7BD7072B" w14:textId="77777777" w:rsidR="00F70783" w:rsidRPr="009A20CA" w:rsidRDefault="00F70783" w:rsidP="007773C3">
            <w:pPr>
              <w:spacing w:after="120"/>
              <w:jc w:val="both"/>
              <w:rPr>
                <w:szCs w:val="26"/>
              </w:rPr>
            </w:pPr>
          </w:p>
        </w:tc>
      </w:tr>
      <w:tr w:rsidR="00F70783" w:rsidRPr="009A20CA" w14:paraId="0C4DC0A4" w14:textId="77777777" w:rsidTr="007773C3">
        <w:tc>
          <w:tcPr>
            <w:tcW w:w="632" w:type="dxa"/>
          </w:tcPr>
          <w:p w14:paraId="0A04B0C3" w14:textId="77777777" w:rsidR="00F70783" w:rsidRPr="009A20CA" w:rsidRDefault="00F70783" w:rsidP="007773C3">
            <w:pPr>
              <w:spacing w:after="120"/>
              <w:jc w:val="both"/>
              <w:rPr>
                <w:szCs w:val="26"/>
              </w:rPr>
            </w:pPr>
            <w:r w:rsidRPr="009A20CA">
              <w:rPr>
                <w:szCs w:val="26"/>
              </w:rPr>
              <w:t>9</w:t>
            </w:r>
          </w:p>
        </w:tc>
        <w:tc>
          <w:tcPr>
            <w:tcW w:w="2674" w:type="dxa"/>
          </w:tcPr>
          <w:p w14:paraId="70FDEF92" w14:textId="77777777" w:rsidR="00F70783" w:rsidRPr="009A20CA" w:rsidRDefault="00F70783" w:rsidP="007773C3">
            <w:pPr>
              <w:spacing w:after="120"/>
              <w:jc w:val="center"/>
              <w:rPr>
                <w:szCs w:val="26"/>
              </w:rPr>
            </w:pPr>
            <w:r w:rsidRPr="009A20CA">
              <w:rPr>
                <w:szCs w:val="26"/>
              </w:rPr>
              <w:t>WAREHOSE_ID</w:t>
            </w:r>
          </w:p>
        </w:tc>
        <w:tc>
          <w:tcPr>
            <w:tcW w:w="1605" w:type="dxa"/>
          </w:tcPr>
          <w:p w14:paraId="58DCB6DA" w14:textId="77777777" w:rsidR="00F70783" w:rsidRPr="009A20CA" w:rsidRDefault="00F70783" w:rsidP="007773C3">
            <w:pPr>
              <w:spacing w:after="120"/>
              <w:jc w:val="both"/>
              <w:rPr>
                <w:szCs w:val="26"/>
              </w:rPr>
            </w:pPr>
            <w:r w:rsidRPr="009A20CA">
              <w:rPr>
                <w:szCs w:val="26"/>
              </w:rPr>
              <w:t>Long</w:t>
            </w:r>
          </w:p>
        </w:tc>
        <w:tc>
          <w:tcPr>
            <w:tcW w:w="1025" w:type="dxa"/>
          </w:tcPr>
          <w:p w14:paraId="265FBFCF" w14:textId="77777777" w:rsidR="00F70783" w:rsidRPr="009A20CA" w:rsidRDefault="00F70783" w:rsidP="007773C3">
            <w:pPr>
              <w:spacing w:after="120"/>
              <w:jc w:val="both"/>
              <w:rPr>
                <w:szCs w:val="26"/>
              </w:rPr>
            </w:pPr>
          </w:p>
        </w:tc>
        <w:tc>
          <w:tcPr>
            <w:tcW w:w="1644" w:type="dxa"/>
          </w:tcPr>
          <w:p w14:paraId="424E3048" w14:textId="77777777" w:rsidR="00F70783" w:rsidRPr="009A20CA" w:rsidRDefault="00F70783" w:rsidP="007773C3">
            <w:pPr>
              <w:spacing w:after="120"/>
              <w:rPr>
                <w:szCs w:val="26"/>
              </w:rPr>
            </w:pPr>
            <w:r w:rsidRPr="009A20CA">
              <w:rPr>
                <w:szCs w:val="26"/>
              </w:rPr>
              <w:t>Kho chứa</w:t>
            </w:r>
          </w:p>
        </w:tc>
        <w:tc>
          <w:tcPr>
            <w:tcW w:w="1240" w:type="dxa"/>
          </w:tcPr>
          <w:p w14:paraId="4C9F09F4" w14:textId="77777777" w:rsidR="00F70783" w:rsidRPr="009A20CA" w:rsidRDefault="00F70783" w:rsidP="007773C3">
            <w:pPr>
              <w:spacing w:after="120"/>
              <w:jc w:val="both"/>
              <w:rPr>
                <w:szCs w:val="26"/>
              </w:rPr>
            </w:pPr>
          </w:p>
        </w:tc>
      </w:tr>
      <w:tr w:rsidR="00F70783" w:rsidRPr="009A20CA" w14:paraId="6AFC36E2" w14:textId="77777777" w:rsidTr="007773C3">
        <w:tc>
          <w:tcPr>
            <w:tcW w:w="632" w:type="dxa"/>
          </w:tcPr>
          <w:p w14:paraId="1DE415BE" w14:textId="77777777" w:rsidR="00F70783" w:rsidRPr="009A20CA" w:rsidRDefault="00F70783" w:rsidP="007773C3">
            <w:pPr>
              <w:spacing w:after="120"/>
              <w:jc w:val="both"/>
              <w:rPr>
                <w:szCs w:val="26"/>
              </w:rPr>
            </w:pPr>
            <w:r w:rsidRPr="009A20CA">
              <w:rPr>
                <w:szCs w:val="26"/>
              </w:rPr>
              <w:t>10</w:t>
            </w:r>
          </w:p>
        </w:tc>
        <w:tc>
          <w:tcPr>
            <w:tcW w:w="2674" w:type="dxa"/>
          </w:tcPr>
          <w:p w14:paraId="5222DC69" w14:textId="77777777" w:rsidR="00F70783" w:rsidRPr="009A20CA" w:rsidRDefault="00F70783" w:rsidP="007773C3">
            <w:pPr>
              <w:spacing w:after="120"/>
              <w:jc w:val="center"/>
              <w:rPr>
                <w:szCs w:val="26"/>
              </w:rPr>
            </w:pPr>
            <w:r w:rsidRPr="009A20CA">
              <w:rPr>
                <w:szCs w:val="26"/>
              </w:rPr>
              <w:t>STATUS</w:t>
            </w:r>
          </w:p>
        </w:tc>
        <w:tc>
          <w:tcPr>
            <w:tcW w:w="1605" w:type="dxa"/>
          </w:tcPr>
          <w:p w14:paraId="1E6E7F70" w14:textId="77777777" w:rsidR="00F70783" w:rsidRPr="009A20CA" w:rsidRDefault="00F70783" w:rsidP="007773C3">
            <w:pPr>
              <w:spacing w:after="120"/>
              <w:jc w:val="both"/>
              <w:rPr>
                <w:szCs w:val="26"/>
              </w:rPr>
            </w:pPr>
            <w:r w:rsidRPr="009A20CA">
              <w:rPr>
                <w:szCs w:val="26"/>
              </w:rPr>
              <w:t>Integer</w:t>
            </w:r>
          </w:p>
        </w:tc>
        <w:tc>
          <w:tcPr>
            <w:tcW w:w="1025" w:type="dxa"/>
          </w:tcPr>
          <w:p w14:paraId="101BB69E" w14:textId="77777777" w:rsidR="00F70783" w:rsidRPr="009A20CA" w:rsidRDefault="00F70783" w:rsidP="007773C3">
            <w:pPr>
              <w:spacing w:after="120"/>
              <w:jc w:val="both"/>
              <w:rPr>
                <w:szCs w:val="26"/>
              </w:rPr>
            </w:pPr>
          </w:p>
        </w:tc>
        <w:tc>
          <w:tcPr>
            <w:tcW w:w="1644" w:type="dxa"/>
          </w:tcPr>
          <w:p w14:paraId="12399774" w14:textId="77777777" w:rsidR="00F70783" w:rsidRPr="009A20CA" w:rsidRDefault="00F70783" w:rsidP="007773C3">
            <w:pPr>
              <w:spacing w:after="120"/>
              <w:rPr>
                <w:szCs w:val="26"/>
              </w:rPr>
            </w:pPr>
            <w:r w:rsidRPr="009A20CA">
              <w:rPr>
                <w:szCs w:val="26"/>
              </w:rPr>
              <w:t>Trạng thái</w:t>
            </w:r>
          </w:p>
        </w:tc>
        <w:tc>
          <w:tcPr>
            <w:tcW w:w="1240" w:type="dxa"/>
          </w:tcPr>
          <w:p w14:paraId="4673FEA1" w14:textId="77777777" w:rsidR="00F70783" w:rsidRPr="009A20CA" w:rsidRDefault="00F70783" w:rsidP="007773C3">
            <w:pPr>
              <w:keepNext/>
              <w:spacing w:after="120"/>
              <w:jc w:val="both"/>
              <w:rPr>
                <w:szCs w:val="26"/>
              </w:rPr>
            </w:pPr>
          </w:p>
        </w:tc>
      </w:tr>
    </w:tbl>
    <w:p w14:paraId="1819A20B" w14:textId="77777777" w:rsidR="00EB699A" w:rsidRPr="00EB699A" w:rsidRDefault="00EB699A" w:rsidP="00EB699A"/>
    <w:p w14:paraId="70158255" w14:textId="77777777" w:rsidR="00683215" w:rsidRDefault="00683215">
      <w:pPr>
        <w:spacing w:after="160" w:line="259" w:lineRule="auto"/>
      </w:pPr>
      <w:r>
        <w:br w:type="page"/>
      </w:r>
    </w:p>
    <w:p w14:paraId="2A6A37AB" w14:textId="7AC198F2" w:rsidR="00EB699A" w:rsidRPr="00EB699A" w:rsidRDefault="00EB699A" w:rsidP="00EB699A">
      <w:r w:rsidRPr="00EB699A">
        <w:lastRenderedPageBreak/>
        <w:t>Thiết bị trong phiếu trả</w:t>
      </w:r>
    </w:p>
    <w:p w14:paraId="47E67363" w14:textId="53985AF4" w:rsidR="00EB699A" w:rsidRPr="00EB699A" w:rsidRDefault="00EB699A" w:rsidP="00F70783">
      <w:pPr>
        <w:pStyle w:val="0BANG"/>
      </w:pPr>
      <w:bookmarkStart w:id="274" w:name="_Toc58880833"/>
      <w:bookmarkStart w:id="275" w:name="_Toc59285401"/>
      <w:bookmarkStart w:id="276" w:name="_Toc59339822"/>
      <w:r w:rsidRPr="00EB699A">
        <w:t>Bả</w:t>
      </w:r>
      <w:r w:rsidR="00C261FD">
        <w:t>ng 2.25</w:t>
      </w:r>
      <w:r w:rsidR="00F70783">
        <w:t xml:space="preserve"> </w:t>
      </w:r>
      <w:r w:rsidRPr="00EB699A">
        <w:t>Chi tiết bảng thiết bị trong phiếu trả</w:t>
      </w:r>
      <w:bookmarkEnd w:id="274"/>
      <w:bookmarkEnd w:id="275"/>
      <w:bookmarkEnd w:id="276"/>
    </w:p>
    <w:tbl>
      <w:tblPr>
        <w:tblStyle w:val="TableGrid"/>
        <w:tblW w:w="0" w:type="auto"/>
        <w:tblInd w:w="108" w:type="dxa"/>
        <w:tblLook w:val="04A0" w:firstRow="1" w:lastRow="0" w:firstColumn="1" w:lastColumn="0" w:noHBand="0" w:noVBand="1"/>
      </w:tblPr>
      <w:tblGrid>
        <w:gridCol w:w="708"/>
        <w:gridCol w:w="3091"/>
        <w:gridCol w:w="1600"/>
        <w:gridCol w:w="1010"/>
        <w:gridCol w:w="1571"/>
        <w:gridCol w:w="1200"/>
      </w:tblGrid>
      <w:tr w:rsidR="00F70783" w:rsidRPr="009A20CA" w14:paraId="2AF8AA9E" w14:textId="77777777" w:rsidTr="007773C3">
        <w:tc>
          <w:tcPr>
            <w:tcW w:w="632" w:type="dxa"/>
            <w:vAlign w:val="center"/>
          </w:tcPr>
          <w:p w14:paraId="2A88473D" w14:textId="77777777" w:rsidR="00F70783" w:rsidRPr="009A20CA" w:rsidRDefault="00F70783" w:rsidP="00273436">
            <w:pPr>
              <w:spacing w:after="120"/>
              <w:jc w:val="center"/>
              <w:rPr>
                <w:b/>
                <w:szCs w:val="26"/>
              </w:rPr>
            </w:pPr>
            <w:r w:rsidRPr="009A20CA">
              <w:rPr>
                <w:b/>
                <w:szCs w:val="26"/>
              </w:rPr>
              <w:t>STT</w:t>
            </w:r>
          </w:p>
        </w:tc>
        <w:tc>
          <w:tcPr>
            <w:tcW w:w="2674" w:type="dxa"/>
            <w:vAlign w:val="center"/>
          </w:tcPr>
          <w:p w14:paraId="4921B7B1" w14:textId="77777777" w:rsidR="00F70783" w:rsidRPr="009A20CA" w:rsidRDefault="00F70783" w:rsidP="00273436">
            <w:pPr>
              <w:spacing w:after="120"/>
              <w:jc w:val="center"/>
              <w:rPr>
                <w:b/>
                <w:szCs w:val="26"/>
              </w:rPr>
            </w:pPr>
            <w:r w:rsidRPr="009A20CA">
              <w:rPr>
                <w:b/>
                <w:szCs w:val="26"/>
              </w:rPr>
              <w:t>Tên trường</w:t>
            </w:r>
          </w:p>
        </w:tc>
        <w:tc>
          <w:tcPr>
            <w:tcW w:w="1605" w:type="dxa"/>
            <w:vAlign w:val="center"/>
          </w:tcPr>
          <w:p w14:paraId="2D90D48C" w14:textId="77777777" w:rsidR="00F70783" w:rsidRPr="009A20CA" w:rsidRDefault="00F70783" w:rsidP="00273436">
            <w:pPr>
              <w:spacing w:after="120"/>
              <w:jc w:val="center"/>
              <w:rPr>
                <w:b/>
                <w:szCs w:val="26"/>
              </w:rPr>
            </w:pPr>
            <w:r w:rsidRPr="009A20CA">
              <w:rPr>
                <w:b/>
                <w:szCs w:val="26"/>
              </w:rPr>
              <w:t>Kiểu dữ liệu</w:t>
            </w:r>
          </w:p>
        </w:tc>
        <w:tc>
          <w:tcPr>
            <w:tcW w:w="1025" w:type="dxa"/>
            <w:vAlign w:val="center"/>
          </w:tcPr>
          <w:p w14:paraId="2836D122" w14:textId="77777777" w:rsidR="00F70783" w:rsidRPr="009A20CA" w:rsidRDefault="00F70783" w:rsidP="00273436">
            <w:pPr>
              <w:spacing w:after="120"/>
              <w:jc w:val="center"/>
              <w:rPr>
                <w:b/>
                <w:szCs w:val="26"/>
              </w:rPr>
            </w:pPr>
            <w:r w:rsidRPr="009A20CA">
              <w:rPr>
                <w:b/>
                <w:szCs w:val="26"/>
              </w:rPr>
              <w:t>Kích thước</w:t>
            </w:r>
          </w:p>
        </w:tc>
        <w:tc>
          <w:tcPr>
            <w:tcW w:w="1644" w:type="dxa"/>
            <w:vAlign w:val="center"/>
          </w:tcPr>
          <w:p w14:paraId="5A01C9C3" w14:textId="77777777" w:rsidR="00F70783" w:rsidRPr="009A20CA" w:rsidRDefault="00F70783" w:rsidP="00273436">
            <w:pPr>
              <w:spacing w:after="120"/>
              <w:jc w:val="center"/>
              <w:rPr>
                <w:b/>
                <w:szCs w:val="26"/>
              </w:rPr>
            </w:pPr>
            <w:r w:rsidRPr="009A20CA">
              <w:rPr>
                <w:b/>
                <w:szCs w:val="26"/>
              </w:rPr>
              <w:t>Diễn giải</w:t>
            </w:r>
          </w:p>
        </w:tc>
        <w:tc>
          <w:tcPr>
            <w:tcW w:w="1240" w:type="dxa"/>
            <w:vAlign w:val="center"/>
          </w:tcPr>
          <w:p w14:paraId="11A61177" w14:textId="77777777" w:rsidR="00F70783" w:rsidRPr="009A20CA" w:rsidRDefault="00F70783" w:rsidP="00273436">
            <w:pPr>
              <w:spacing w:after="120"/>
              <w:jc w:val="center"/>
              <w:rPr>
                <w:b/>
                <w:szCs w:val="26"/>
              </w:rPr>
            </w:pPr>
            <w:r w:rsidRPr="009A20CA">
              <w:rPr>
                <w:b/>
                <w:szCs w:val="26"/>
              </w:rPr>
              <w:t>Ghi chú</w:t>
            </w:r>
          </w:p>
        </w:tc>
      </w:tr>
      <w:tr w:rsidR="00F70783" w:rsidRPr="009A20CA" w14:paraId="12DFB761" w14:textId="77777777" w:rsidTr="007773C3">
        <w:tc>
          <w:tcPr>
            <w:tcW w:w="632" w:type="dxa"/>
          </w:tcPr>
          <w:p w14:paraId="20B64591" w14:textId="77777777" w:rsidR="00F70783" w:rsidRPr="009A20CA" w:rsidRDefault="00F70783" w:rsidP="007773C3">
            <w:pPr>
              <w:spacing w:after="120"/>
              <w:jc w:val="both"/>
              <w:rPr>
                <w:szCs w:val="26"/>
              </w:rPr>
            </w:pPr>
            <w:r w:rsidRPr="009A20CA">
              <w:rPr>
                <w:szCs w:val="26"/>
              </w:rPr>
              <w:t>1</w:t>
            </w:r>
          </w:p>
        </w:tc>
        <w:tc>
          <w:tcPr>
            <w:tcW w:w="2674" w:type="dxa"/>
          </w:tcPr>
          <w:p w14:paraId="0B97A12C" w14:textId="77777777" w:rsidR="00F70783" w:rsidRPr="009A20CA" w:rsidRDefault="00F70783" w:rsidP="007773C3">
            <w:pPr>
              <w:spacing w:after="120"/>
              <w:jc w:val="both"/>
              <w:rPr>
                <w:szCs w:val="26"/>
              </w:rPr>
            </w:pPr>
            <w:r w:rsidRPr="009A20CA">
              <w:rPr>
                <w:szCs w:val="26"/>
              </w:rPr>
              <w:t>ID</w:t>
            </w:r>
          </w:p>
        </w:tc>
        <w:tc>
          <w:tcPr>
            <w:tcW w:w="1605" w:type="dxa"/>
          </w:tcPr>
          <w:p w14:paraId="530ED220" w14:textId="77777777" w:rsidR="00F70783" w:rsidRPr="009A20CA" w:rsidRDefault="00F70783" w:rsidP="007773C3">
            <w:pPr>
              <w:spacing w:after="120"/>
              <w:jc w:val="both"/>
              <w:rPr>
                <w:szCs w:val="26"/>
              </w:rPr>
            </w:pPr>
            <w:r w:rsidRPr="009A20CA">
              <w:rPr>
                <w:szCs w:val="26"/>
              </w:rPr>
              <w:t>LONG</w:t>
            </w:r>
          </w:p>
        </w:tc>
        <w:tc>
          <w:tcPr>
            <w:tcW w:w="1025" w:type="dxa"/>
          </w:tcPr>
          <w:p w14:paraId="7A9FF7DA" w14:textId="77777777" w:rsidR="00F70783" w:rsidRPr="009A20CA" w:rsidRDefault="00F70783" w:rsidP="007773C3">
            <w:pPr>
              <w:spacing w:after="120"/>
              <w:jc w:val="both"/>
              <w:rPr>
                <w:szCs w:val="26"/>
              </w:rPr>
            </w:pPr>
            <w:r w:rsidRPr="009A20CA">
              <w:rPr>
                <w:szCs w:val="26"/>
              </w:rPr>
              <w:t>20</w:t>
            </w:r>
          </w:p>
        </w:tc>
        <w:tc>
          <w:tcPr>
            <w:tcW w:w="1644" w:type="dxa"/>
          </w:tcPr>
          <w:p w14:paraId="65F46B6A" w14:textId="77777777" w:rsidR="00F70783" w:rsidRPr="009A20CA" w:rsidRDefault="00F70783" w:rsidP="007773C3">
            <w:pPr>
              <w:spacing w:after="120"/>
              <w:rPr>
                <w:szCs w:val="26"/>
              </w:rPr>
            </w:pPr>
            <w:r w:rsidRPr="009A20CA">
              <w:rPr>
                <w:szCs w:val="26"/>
              </w:rPr>
              <w:t>id</w:t>
            </w:r>
          </w:p>
        </w:tc>
        <w:tc>
          <w:tcPr>
            <w:tcW w:w="1240" w:type="dxa"/>
          </w:tcPr>
          <w:p w14:paraId="6CC9C036" w14:textId="77777777" w:rsidR="00F70783" w:rsidRPr="009A20CA" w:rsidRDefault="00F70783" w:rsidP="007773C3">
            <w:pPr>
              <w:spacing w:after="120"/>
              <w:jc w:val="both"/>
              <w:rPr>
                <w:szCs w:val="26"/>
              </w:rPr>
            </w:pPr>
            <w:r w:rsidRPr="009A20CA">
              <w:rPr>
                <w:szCs w:val="26"/>
              </w:rPr>
              <w:t>Khóa chính</w:t>
            </w:r>
          </w:p>
        </w:tc>
      </w:tr>
      <w:tr w:rsidR="00F70783" w:rsidRPr="009A20CA" w14:paraId="058F941D" w14:textId="77777777" w:rsidTr="007773C3">
        <w:tc>
          <w:tcPr>
            <w:tcW w:w="632" w:type="dxa"/>
          </w:tcPr>
          <w:p w14:paraId="2B8ABD1C" w14:textId="77777777" w:rsidR="00F70783" w:rsidRPr="009A20CA" w:rsidRDefault="00F70783" w:rsidP="007773C3">
            <w:pPr>
              <w:spacing w:after="120"/>
              <w:jc w:val="both"/>
              <w:rPr>
                <w:szCs w:val="26"/>
              </w:rPr>
            </w:pPr>
            <w:r w:rsidRPr="009A20CA">
              <w:rPr>
                <w:szCs w:val="26"/>
              </w:rPr>
              <w:t>2</w:t>
            </w:r>
          </w:p>
        </w:tc>
        <w:tc>
          <w:tcPr>
            <w:tcW w:w="2674" w:type="dxa"/>
          </w:tcPr>
          <w:p w14:paraId="0485AFD8" w14:textId="77777777" w:rsidR="00F70783" w:rsidRPr="009A20CA" w:rsidRDefault="00F70783" w:rsidP="007773C3">
            <w:pPr>
              <w:spacing w:after="120"/>
              <w:jc w:val="both"/>
              <w:rPr>
                <w:szCs w:val="26"/>
              </w:rPr>
            </w:pPr>
            <w:r w:rsidRPr="009A20CA">
              <w:rPr>
                <w:szCs w:val="26"/>
              </w:rPr>
              <w:t>ID_REQUEST</w:t>
            </w:r>
          </w:p>
        </w:tc>
        <w:tc>
          <w:tcPr>
            <w:tcW w:w="1605" w:type="dxa"/>
          </w:tcPr>
          <w:p w14:paraId="17B7AEB0" w14:textId="77777777" w:rsidR="00F70783" w:rsidRPr="009A20CA" w:rsidRDefault="00F70783" w:rsidP="007773C3">
            <w:pPr>
              <w:spacing w:after="120"/>
              <w:jc w:val="both"/>
              <w:rPr>
                <w:szCs w:val="26"/>
              </w:rPr>
            </w:pPr>
            <w:r w:rsidRPr="009A20CA">
              <w:rPr>
                <w:szCs w:val="26"/>
              </w:rPr>
              <w:t>DATETIME</w:t>
            </w:r>
          </w:p>
        </w:tc>
        <w:tc>
          <w:tcPr>
            <w:tcW w:w="1025" w:type="dxa"/>
          </w:tcPr>
          <w:p w14:paraId="7CB558C5" w14:textId="77777777" w:rsidR="00F70783" w:rsidRPr="009A20CA" w:rsidRDefault="00F70783" w:rsidP="007773C3">
            <w:pPr>
              <w:spacing w:after="120"/>
              <w:jc w:val="both"/>
              <w:rPr>
                <w:szCs w:val="26"/>
              </w:rPr>
            </w:pPr>
          </w:p>
        </w:tc>
        <w:tc>
          <w:tcPr>
            <w:tcW w:w="1644" w:type="dxa"/>
          </w:tcPr>
          <w:p w14:paraId="541B7EAB" w14:textId="77777777" w:rsidR="00F70783" w:rsidRPr="009A20CA" w:rsidRDefault="00F70783" w:rsidP="007773C3">
            <w:pPr>
              <w:spacing w:after="120"/>
              <w:rPr>
                <w:szCs w:val="26"/>
              </w:rPr>
            </w:pPr>
            <w:r w:rsidRPr="009A20CA">
              <w:rPr>
                <w:szCs w:val="26"/>
              </w:rPr>
              <w:t>Id phiếu</w:t>
            </w:r>
          </w:p>
        </w:tc>
        <w:tc>
          <w:tcPr>
            <w:tcW w:w="1240" w:type="dxa"/>
          </w:tcPr>
          <w:p w14:paraId="3DD73EC3" w14:textId="77777777" w:rsidR="00F70783" w:rsidRPr="009A20CA" w:rsidRDefault="00F70783" w:rsidP="007773C3">
            <w:pPr>
              <w:spacing w:after="120"/>
              <w:jc w:val="both"/>
              <w:rPr>
                <w:szCs w:val="26"/>
              </w:rPr>
            </w:pPr>
          </w:p>
        </w:tc>
      </w:tr>
      <w:tr w:rsidR="00F70783" w:rsidRPr="009A20CA" w14:paraId="7119315E" w14:textId="77777777" w:rsidTr="007773C3">
        <w:tc>
          <w:tcPr>
            <w:tcW w:w="632" w:type="dxa"/>
          </w:tcPr>
          <w:p w14:paraId="7031C4C5" w14:textId="77777777" w:rsidR="00F70783" w:rsidRPr="009A20CA" w:rsidRDefault="00F70783" w:rsidP="007773C3">
            <w:pPr>
              <w:spacing w:after="120"/>
              <w:jc w:val="both"/>
              <w:rPr>
                <w:szCs w:val="26"/>
              </w:rPr>
            </w:pPr>
            <w:r w:rsidRPr="009A20CA">
              <w:rPr>
                <w:szCs w:val="26"/>
              </w:rPr>
              <w:t>3</w:t>
            </w:r>
          </w:p>
        </w:tc>
        <w:tc>
          <w:tcPr>
            <w:tcW w:w="2674" w:type="dxa"/>
          </w:tcPr>
          <w:p w14:paraId="4056A829" w14:textId="77777777" w:rsidR="00F70783" w:rsidRPr="009A20CA" w:rsidRDefault="00F70783" w:rsidP="007773C3">
            <w:pPr>
              <w:spacing w:after="120"/>
              <w:jc w:val="both"/>
              <w:rPr>
                <w:szCs w:val="26"/>
              </w:rPr>
            </w:pPr>
            <w:r w:rsidRPr="009A20CA">
              <w:rPr>
                <w:szCs w:val="26"/>
              </w:rPr>
              <w:t>LAST_MODIFIED_DATE</w:t>
            </w:r>
          </w:p>
        </w:tc>
        <w:tc>
          <w:tcPr>
            <w:tcW w:w="1605" w:type="dxa"/>
          </w:tcPr>
          <w:p w14:paraId="577E0AA1" w14:textId="77777777" w:rsidR="00F70783" w:rsidRPr="009A20CA" w:rsidRDefault="00F70783" w:rsidP="007773C3">
            <w:pPr>
              <w:spacing w:after="120"/>
              <w:jc w:val="both"/>
              <w:rPr>
                <w:szCs w:val="26"/>
              </w:rPr>
            </w:pPr>
            <w:r w:rsidRPr="009A20CA">
              <w:rPr>
                <w:szCs w:val="26"/>
              </w:rPr>
              <w:t>DATETIME</w:t>
            </w:r>
          </w:p>
        </w:tc>
        <w:tc>
          <w:tcPr>
            <w:tcW w:w="1025" w:type="dxa"/>
          </w:tcPr>
          <w:p w14:paraId="196AA53F" w14:textId="77777777" w:rsidR="00F70783" w:rsidRPr="009A20CA" w:rsidRDefault="00F70783" w:rsidP="007773C3">
            <w:pPr>
              <w:spacing w:after="120"/>
              <w:jc w:val="both"/>
              <w:rPr>
                <w:szCs w:val="26"/>
              </w:rPr>
            </w:pPr>
          </w:p>
        </w:tc>
        <w:tc>
          <w:tcPr>
            <w:tcW w:w="1644" w:type="dxa"/>
          </w:tcPr>
          <w:p w14:paraId="2B5224CD" w14:textId="77777777" w:rsidR="00F70783" w:rsidRPr="009A20CA" w:rsidRDefault="00F70783" w:rsidP="007773C3">
            <w:pPr>
              <w:spacing w:after="120"/>
              <w:rPr>
                <w:szCs w:val="26"/>
              </w:rPr>
            </w:pPr>
            <w:r w:rsidRPr="009A20CA">
              <w:rPr>
                <w:szCs w:val="26"/>
              </w:rPr>
              <w:t>Ngày sửa</w:t>
            </w:r>
          </w:p>
        </w:tc>
        <w:tc>
          <w:tcPr>
            <w:tcW w:w="1240" w:type="dxa"/>
          </w:tcPr>
          <w:p w14:paraId="095A87D2" w14:textId="77777777" w:rsidR="00F70783" w:rsidRPr="009A20CA" w:rsidRDefault="00F70783" w:rsidP="007773C3">
            <w:pPr>
              <w:spacing w:after="120"/>
              <w:jc w:val="both"/>
              <w:rPr>
                <w:szCs w:val="26"/>
              </w:rPr>
            </w:pPr>
          </w:p>
        </w:tc>
      </w:tr>
      <w:tr w:rsidR="00F70783" w:rsidRPr="009A20CA" w14:paraId="2D393268" w14:textId="77777777" w:rsidTr="007773C3">
        <w:tc>
          <w:tcPr>
            <w:tcW w:w="632" w:type="dxa"/>
          </w:tcPr>
          <w:p w14:paraId="6E87D82F" w14:textId="77777777" w:rsidR="00F70783" w:rsidRPr="009A20CA" w:rsidRDefault="00F70783" w:rsidP="007773C3">
            <w:pPr>
              <w:spacing w:after="120"/>
              <w:jc w:val="both"/>
              <w:rPr>
                <w:szCs w:val="26"/>
              </w:rPr>
            </w:pPr>
            <w:r w:rsidRPr="009A20CA">
              <w:rPr>
                <w:szCs w:val="26"/>
              </w:rPr>
              <w:t>4</w:t>
            </w:r>
          </w:p>
        </w:tc>
        <w:tc>
          <w:tcPr>
            <w:tcW w:w="2674" w:type="dxa"/>
          </w:tcPr>
          <w:p w14:paraId="6C7D78C9" w14:textId="77777777" w:rsidR="00F70783" w:rsidRPr="009A20CA" w:rsidRDefault="00F70783" w:rsidP="007773C3">
            <w:pPr>
              <w:spacing w:after="120"/>
              <w:jc w:val="both"/>
              <w:rPr>
                <w:szCs w:val="26"/>
              </w:rPr>
            </w:pPr>
            <w:r w:rsidRPr="009A20CA">
              <w:rPr>
                <w:szCs w:val="26"/>
              </w:rPr>
              <w:t>DEVICE_ID</w:t>
            </w:r>
          </w:p>
        </w:tc>
        <w:tc>
          <w:tcPr>
            <w:tcW w:w="1605" w:type="dxa"/>
          </w:tcPr>
          <w:p w14:paraId="248F9EA6" w14:textId="77777777" w:rsidR="00F70783" w:rsidRPr="009A20CA" w:rsidRDefault="00F70783" w:rsidP="007773C3">
            <w:pPr>
              <w:spacing w:after="120"/>
              <w:jc w:val="both"/>
              <w:rPr>
                <w:szCs w:val="26"/>
              </w:rPr>
            </w:pPr>
            <w:r w:rsidRPr="009A20CA">
              <w:rPr>
                <w:szCs w:val="26"/>
              </w:rPr>
              <w:t>LONG</w:t>
            </w:r>
          </w:p>
        </w:tc>
        <w:tc>
          <w:tcPr>
            <w:tcW w:w="1025" w:type="dxa"/>
          </w:tcPr>
          <w:p w14:paraId="34C601E0" w14:textId="77777777" w:rsidR="00F70783" w:rsidRPr="009A20CA" w:rsidRDefault="00F70783" w:rsidP="007773C3">
            <w:pPr>
              <w:spacing w:after="120"/>
              <w:jc w:val="both"/>
              <w:rPr>
                <w:szCs w:val="26"/>
              </w:rPr>
            </w:pPr>
          </w:p>
        </w:tc>
        <w:tc>
          <w:tcPr>
            <w:tcW w:w="1644" w:type="dxa"/>
          </w:tcPr>
          <w:p w14:paraId="2B42B15D" w14:textId="77777777" w:rsidR="00F70783" w:rsidRPr="009A20CA" w:rsidRDefault="00F70783" w:rsidP="007773C3">
            <w:pPr>
              <w:spacing w:after="120"/>
              <w:rPr>
                <w:szCs w:val="26"/>
              </w:rPr>
            </w:pPr>
            <w:r w:rsidRPr="009A20CA">
              <w:rPr>
                <w:szCs w:val="26"/>
              </w:rPr>
              <w:t>Id Thiết bị</w:t>
            </w:r>
          </w:p>
        </w:tc>
        <w:tc>
          <w:tcPr>
            <w:tcW w:w="1240" w:type="dxa"/>
          </w:tcPr>
          <w:p w14:paraId="389AFF19" w14:textId="77777777" w:rsidR="00F70783" w:rsidRPr="009A20CA" w:rsidRDefault="00F70783" w:rsidP="007773C3">
            <w:pPr>
              <w:spacing w:after="120"/>
              <w:jc w:val="both"/>
              <w:rPr>
                <w:szCs w:val="26"/>
              </w:rPr>
            </w:pPr>
          </w:p>
        </w:tc>
      </w:tr>
      <w:tr w:rsidR="00F70783" w:rsidRPr="009A20CA" w14:paraId="3E5922AE" w14:textId="77777777" w:rsidTr="007773C3">
        <w:tc>
          <w:tcPr>
            <w:tcW w:w="632" w:type="dxa"/>
          </w:tcPr>
          <w:p w14:paraId="064F8ED6" w14:textId="77777777" w:rsidR="00F70783" w:rsidRPr="009A20CA" w:rsidRDefault="00F70783" w:rsidP="007773C3">
            <w:pPr>
              <w:spacing w:after="120"/>
              <w:jc w:val="both"/>
              <w:rPr>
                <w:szCs w:val="26"/>
              </w:rPr>
            </w:pPr>
            <w:r w:rsidRPr="009A20CA">
              <w:rPr>
                <w:szCs w:val="26"/>
              </w:rPr>
              <w:t>5</w:t>
            </w:r>
          </w:p>
        </w:tc>
        <w:tc>
          <w:tcPr>
            <w:tcW w:w="2674" w:type="dxa"/>
          </w:tcPr>
          <w:p w14:paraId="35274D0F" w14:textId="77777777" w:rsidR="00F70783" w:rsidRPr="009A20CA" w:rsidRDefault="00F70783" w:rsidP="007773C3">
            <w:pPr>
              <w:spacing w:after="120"/>
              <w:jc w:val="both"/>
              <w:rPr>
                <w:szCs w:val="26"/>
              </w:rPr>
            </w:pPr>
            <w:r w:rsidRPr="009A20CA">
              <w:rPr>
                <w:szCs w:val="26"/>
              </w:rPr>
              <w:t>STATUS</w:t>
            </w:r>
          </w:p>
        </w:tc>
        <w:tc>
          <w:tcPr>
            <w:tcW w:w="1605" w:type="dxa"/>
          </w:tcPr>
          <w:p w14:paraId="3FC3FD75" w14:textId="77777777" w:rsidR="00F70783" w:rsidRPr="009A20CA" w:rsidRDefault="00F70783" w:rsidP="007773C3">
            <w:pPr>
              <w:spacing w:after="120"/>
              <w:jc w:val="both"/>
              <w:rPr>
                <w:szCs w:val="26"/>
              </w:rPr>
            </w:pPr>
            <w:r w:rsidRPr="009A20CA">
              <w:rPr>
                <w:szCs w:val="26"/>
              </w:rPr>
              <w:t>INT</w:t>
            </w:r>
          </w:p>
        </w:tc>
        <w:tc>
          <w:tcPr>
            <w:tcW w:w="1025" w:type="dxa"/>
          </w:tcPr>
          <w:p w14:paraId="5CDF5681" w14:textId="77777777" w:rsidR="00F70783" w:rsidRPr="009A20CA" w:rsidRDefault="00F70783" w:rsidP="007773C3">
            <w:pPr>
              <w:spacing w:after="120"/>
              <w:jc w:val="both"/>
              <w:rPr>
                <w:szCs w:val="26"/>
              </w:rPr>
            </w:pPr>
            <w:r w:rsidRPr="009A20CA">
              <w:rPr>
                <w:szCs w:val="26"/>
              </w:rPr>
              <w:t>10</w:t>
            </w:r>
          </w:p>
        </w:tc>
        <w:tc>
          <w:tcPr>
            <w:tcW w:w="1644" w:type="dxa"/>
          </w:tcPr>
          <w:p w14:paraId="7F068D5E" w14:textId="78305FBA" w:rsidR="00F70783" w:rsidRPr="009A20CA" w:rsidRDefault="004C339B" w:rsidP="007773C3">
            <w:pPr>
              <w:spacing w:after="120"/>
              <w:rPr>
                <w:szCs w:val="26"/>
              </w:rPr>
            </w:pPr>
            <w:r>
              <w:rPr>
                <w:szCs w:val="26"/>
              </w:rPr>
              <w:t>Trạng thái xử lý</w:t>
            </w:r>
          </w:p>
        </w:tc>
        <w:tc>
          <w:tcPr>
            <w:tcW w:w="1240" w:type="dxa"/>
          </w:tcPr>
          <w:p w14:paraId="396A4EAD" w14:textId="77777777" w:rsidR="00F70783" w:rsidRPr="009A20CA" w:rsidRDefault="00F70783" w:rsidP="007773C3">
            <w:pPr>
              <w:spacing w:after="120"/>
              <w:jc w:val="both"/>
              <w:rPr>
                <w:szCs w:val="26"/>
              </w:rPr>
            </w:pPr>
          </w:p>
        </w:tc>
      </w:tr>
      <w:tr w:rsidR="00F70783" w:rsidRPr="009A20CA" w14:paraId="7AA0B90F" w14:textId="77777777" w:rsidTr="007773C3">
        <w:tc>
          <w:tcPr>
            <w:tcW w:w="632" w:type="dxa"/>
          </w:tcPr>
          <w:p w14:paraId="7C945343" w14:textId="77777777" w:rsidR="00F70783" w:rsidRPr="009A20CA" w:rsidRDefault="00F70783" w:rsidP="007773C3">
            <w:pPr>
              <w:spacing w:after="120"/>
              <w:jc w:val="both"/>
              <w:rPr>
                <w:szCs w:val="26"/>
              </w:rPr>
            </w:pPr>
            <w:r w:rsidRPr="009A20CA">
              <w:rPr>
                <w:szCs w:val="26"/>
              </w:rPr>
              <w:t>6</w:t>
            </w:r>
          </w:p>
        </w:tc>
        <w:tc>
          <w:tcPr>
            <w:tcW w:w="2674" w:type="dxa"/>
          </w:tcPr>
          <w:p w14:paraId="614B1A50" w14:textId="77777777" w:rsidR="00F70783" w:rsidRPr="009A20CA" w:rsidRDefault="00F70783" w:rsidP="007773C3">
            <w:pPr>
              <w:spacing w:after="120"/>
              <w:jc w:val="both"/>
              <w:rPr>
                <w:szCs w:val="26"/>
              </w:rPr>
            </w:pPr>
            <w:r w:rsidRPr="009A20CA">
              <w:rPr>
                <w:szCs w:val="26"/>
              </w:rPr>
              <w:t>LOST_DEVICE</w:t>
            </w:r>
          </w:p>
        </w:tc>
        <w:tc>
          <w:tcPr>
            <w:tcW w:w="1605" w:type="dxa"/>
          </w:tcPr>
          <w:p w14:paraId="193D5B56" w14:textId="77777777" w:rsidR="00F70783" w:rsidRPr="009A20CA" w:rsidRDefault="00F70783" w:rsidP="007773C3">
            <w:pPr>
              <w:spacing w:after="120"/>
              <w:jc w:val="both"/>
              <w:rPr>
                <w:szCs w:val="26"/>
              </w:rPr>
            </w:pPr>
            <w:r w:rsidRPr="009A20CA">
              <w:rPr>
                <w:szCs w:val="26"/>
              </w:rPr>
              <w:t>Interge</w:t>
            </w:r>
          </w:p>
        </w:tc>
        <w:tc>
          <w:tcPr>
            <w:tcW w:w="1025" w:type="dxa"/>
          </w:tcPr>
          <w:p w14:paraId="61E5B7C6" w14:textId="77777777" w:rsidR="00F70783" w:rsidRPr="009A20CA" w:rsidRDefault="00F70783" w:rsidP="007773C3">
            <w:pPr>
              <w:spacing w:after="120"/>
              <w:jc w:val="both"/>
              <w:rPr>
                <w:szCs w:val="26"/>
              </w:rPr>
            </w:pPr>
          </w:p>
        </w:tc>
        <w:tc>
          <w:tcPr>
            <w:tcW w:w="1644" w:type="dxa"/>
          </w:tcPr>
          <w:p w14:paraId="44C81659" w14:textId="77777777" w:rsidR="00F70783" w:rsidRPr="009A20CA" w:rsidRDefault="00F70783" w:rsidP="007773C3">
            <w:pPr>
              <w:spacing w:after="120"/>
              <w:rPr>
                <w:szCs w:val="26"/>
              </w:rPr>
            </w:pPr>
            <w:r w:rsidRPr="009A20CA">
              <w:rPr>
                <w:szCs w:val="26"/>
              </w:rPr>
              <w:t>Tình trạng thiết bị</w:t>
            </w:r>
          </w:p>
        </w:tc>
        <w:tc>
          <w:tcPr>
            <w:tcW w:w="1240" w:type="dxa"/>
          </w:tcPr>
          <w:p w14:paraId="4B0E31FE" w14:textId="77777777" w:rsidR="00F70783" w:rsidRPr="009A20CA" w:rsidRDefault="00F70783" w:rsidP="007773C3">
            <w:pPr>
              <w:spacing w:after="120"/>
              <w:jc w:val="both"/>
              <w:rPr>
                <w:szCs w:val="26"/>
              </w:rPr>
            </w:pPr>
          </w:p>
        </w:tc>
      </w:tr>
      <w:tr w:rsidR="00F70783" w:rsidRPr="009A20CA" w14:paraId="493CE409" w14:textId="77777777" w:rsidTr="007773C3">
        <w:tc>
          <w:tcPr>
            <w:tcW w:w="632" w:type="dxa"/>
          </w:tcPr>
          <w:p w14:paraId="02E861D9" w14:textId="77777777" w:rsidR="00F70783" w:rsidRPr="009A20CA" w:rsidRDefault="00F70783" w:rsidP="007773C3">
            <w:pPr>
              <w:spacing w:after="120"/>
              <w:jc w:val="both"/>
              <w:rPr>
                <w:szCs w:val="26"/>
              </w:rPr>
            </w:pPr>
            <w:r w:rsidRPr="009A20CA">
              <w:rPr>
                <w:szCs w:val="26"/>
              </w:rPr>
              <w:t>7</w:t>
            </w:r>
          </w:p>
        </w:tc>
        <w:tc>
          <w:tcPr>
            <w:tcW w:w="2674" w:type="dxa"/>
          </w:tcPr>
          <w:p w14:paraId="27FE7CCD" w14:textId="77777777" w:rsidR="00F70783" w:rsidRPr="009A20CA" w:rsidRDefault="00F70783" w:rsidP="007773C3">
            <w:pPr>
              <w:spacing w:after="120"/>
              <w:jc w:val="both"/>
              <w:rPr>
                <w:szCs w:val="26"/>
              </w:rPr>
            </w:pPr>
            <w:r w:rsidRPr="009A20CA">
              <w:rPr>
                <w:szCs w:val="26"/>
              </w:rPr>
              <w:t>PRICE</w:t>
            </w:r>
          </w:p>
        </w:tc>
        <w:tc>
          <w:tcPr>
            <w:tcW w:w="1605" w:type="dxa"/>
          </w:tcPr>
          <w:p w14:paraId="69069C70" w14:textId="77777777" w:rsidR="00F70783" w:rsidRPr="009A20CA" w:rsidRDefault="00F70783" w:rsidP="007773C3">
            <w:pPr>
              <w:spacing w:after="120"/>
              <w:jc w:val="both"/>
              <w:rPr>
                <w:szCs w:val="26"/>
              </w:rPr>
            </w:pPr>
            <w:r w:rsidRPr="009A20CA">
              <w:rPr>
                <w:szCs w:val="26"/>
              </w:rPr>
              <w:t>Integer</w:t>
            </w:r>
          </w:p>
        </w:tc>
        <w:tc>
          <w:tcPr>
            <w:tcW w:w="1025" w:type="dxa"/>
          </w:tcPr>
          <w:p w14:paraId="3DAC6EF9" w14:textId="77777777" w:rsidR="00F70783" w:rsidRPr="009A20CA" w:rsidRDefault="00F70783" w:rsidP="007773C3">
            <w:pPr>
              <w:spacing w:after="120"/>
              <w:jc w:val="both"/>
              <w:rPr>
                <w:szCs w:val="26"/>
              </w:rPr>
            </w:pPr>
          </w:p>
        </w:tc>
        <w:tc>
          <w:tcPr>
            <w:tcW w:w="1644" w:type="dxa"/>
          </w:tcPr>
          <w:p w14:paraId="1B2A0AB8" w14:textId="77777777" w:rsidR="00F70783" w:rsidRPr="009A20CA" w:rsidRDefault="00F70783" w:rsidP="007773C3">
            <w:pPr>
              <w:spacing w:after="120"/>
              <w:rPr>
                <w:szCs w:val="26"/>
              </w:rPr>
            </w:pPr>
            <w:r w:rsidRPr="009A20CA">
              <w:rPr>
                <w:szCs w:val="26"/>
              </w:rPr>
              <w:t>Giá</w:t>
            </w:r>
          </w:p>
        </w:tc>
        <w:tc>
          <w:tcPr>
            <w:tcW w:w="1240" w:type="dxa"/>
          </w:tcPr>
          <w:p w14:paraId="36E9FA87" w14:textId="77777777" w:rsidR="00F70783" w:rsidRPr="009A20CA" w:rsidRDefault="00F70783" w:rsidP="007773C3">
            <w:pPr>
              <w:spacing w:after="120"/>
              <w:jc w:val="both"/>
              <w:rPr>
                <w:szCs w:val="26"/>
              </w:rPr>
            </w:pPr>
          </w:p>
        </w:tc>
      </w:tr>
      <w:tr w:rsidR="00F70783" w:rsidRPr="009A20CA" w14:paraId="25DB30F2" w14:textId="77777777" w:rsidTr="007773C3">
        <w:tc>
          <w:tcPr>
            <w:tcW w:w="632" w:type="dxa"/>
          </w:tcPr>
          <w:p w14:paraId="400502B0" w14:textId="77777777" w:rsidR="00F70783" w:rsidRPr="009A20CA" w:rsidRDefault="00F70783" w:rsidP="007773C3">
            <w:pPr>
              <w:spacing w:after="120"/>
              <w:jc w:val="both"/>
              <w:rPr>
                <w:szCs w:val="26"/>
              </w:rPr>
            </w:pPr>
            <w:r w:rsidRPr="009A20CA">
              <w:rPr>
                <w:szCs w:val="26"/>
              </w:rPr>
              <w:t>8</w:t>
            </w:r>
          </w:p>
        </w:tc>
        <w:tc>
          <w:tcPr>
            <w:tcW w:w="2674" w:type="dxa"/>
          </w:tcPr>
          <w:p w14:paraId="1B44F67A" w14:textId="77777777" w:rsidR="00F70783" w:rsidRPr="009A20CA" w:rsidRDefault="00F70783" w:rsidP="007773C3">
            <w:pPr>
              <w:spacing w:after="120"/>
              <w:jc w:val="both"/>
              <w:rPr>
                <w:szCs w:val="26"/>
              </w:rPr>
            </w:pPr>
            <w:r w:rsidRPr="009A20CA">
              <w:rPr>
                <w:szCs w:val="26"/>
              </w:rPr>
              <w:t>WAREHOUSE_ID</w:t>
            </w:r>
          </w:p>
        </w:tc>
        <w:tc>
          <w:tcPr>
            <w:tcW w:w="1605" w:type="dxa"/>
          </w:tcPr>
          <w:p w14:paraId="3FB0664F" w14:textId="77777777" w:rsidR="00F70783" w:rsidRPr="009A20CA" w:rsidRDefault="00F70783" w:rsidP="007773C3">
            <w:pPr>
              <w:spacing w:after="120"/>
              <w:jc w:val="both"/>
              <w:rPr>
                <w:szCs w:val="26"/>
              </w:rPr>
            </w:pPr>
            <w:r w:rsidRPr="009A20CA">
              <w:rPr>
                <w:szCs w:val="26"/>
              </w:rPr>
              <w:t>Long</w:t>
            </w:r>
          </w:p>
        </w:tc>
        <w:tc>
          <w:tcPr>
            <w:tcW w:w="1025" w:type="dxa"/>
          </w:tcPr>
          <w:p w14:paraId="6D51C32E" w14:textId="77777777" w:rsidR="00F70783" w:rsidRPr="009A20CA" w:rsidRDefault="00F70783" w:rsidP="007773C3">
            <w:pPr>
              <w:spacing w:after="120"/>
              <w:jc w:val="both"/>
              <w:rPr>
                <w:szCs w:val="26"/>
              </w:rPr>
            </w:pPr>
          </w:p>
        </w:tc>
        <w:tc>
          <w:tcPr>
            <w:tcW w:w="1644" w:type="dxa"/>
          </w:tcPr>
          <w:p w14:paraId="74B9BDC9" w14:textId="77777777" w:rsidR="00F70783" w:rsidRPr="009A20CA" w:rsidRDefault="00F70783" w:rsidP="007773C3">
            <w:pPr>
              <w:spacing w:after="120"/>
              <w:rPr>
                <w:szCs w:val="26"/>
              </w:rPr>
            </w:pPr>
            <w:r w:rsidRPr="009A20CA">
              <w:rPr>
                <w:szCs w:val="26"/>
              </w:rPr>
              <w:t>Kho chứa khi trả thiết bị</w:t>
            </w:r>
          </w:p>
        </w:tc>
        <w:tc>
          <w:tcPr>
            <w:tcW w:w="1240" w:type="dxa"/>
          </w:tcPr>
          <w:p w14:paraId="14B2AE73" w14:textId="77777777" w:rsidR="00F70783" w:rsidRPr="009A20CA" w:rsidRDefault="00F70783" w:rsidP="007773C3">
            <w:pPr>
              <w:keepNext/>
              <w:spacing w:after="120"/>
              <w:jc w:val="both"/>
              <w:rPr>
                <w:szCs w:val="26"/>
              </w:rPr>
            </w:pPr>
          </w:p>
        </w:tc>
      </w:tr>
    </w:tbl>
    <w:p w14:paraId="773D0640" w14:textId="77777777" w:rsidR="00EB699A" w:rsidRPr="00EB699A" w:rsidRDefault="00EB699A" w:rsidP="00EB699A"/>
    <w:p w14:paraId="7B25AAED" w14:textId="77777777" w:rsidR="00EB699A" w:rsidRPr="00EB699A" w:rsidRDefault="00EB699A" w:rsidP="00EB699A">
      <w:r w:rsidRPr="00EB699A">
        <w:br w:type="page"/>
      </w:r>
    </w:p>
    <w:p w14:paraId="6F1B32AB" w14:textId="351D8EF7" w:rsidR="00EB699A" w:rsidRPr="00EB699A" w:rsidRDefault="00F70783" w:rsidP="00F70783">
      <w:pPr>
        <w:pStyle w:val="0LV1"/>
      </w:pPr>
      <w:bookmarkStart w:id="277" w:name="_Toc58881013"/>
      <w:bookmarkStart w:id="278" w:name="_Toc59137251"/>
      <w:bookmarkStart w:id="279" w:name="_Toc59384770"/>
      <w:r>
        <w:lastRenderedPageBreak/>
        <w:t xml:space="preserve">CHƯƠNG 3 </w:t>
      </w:r>
      <w:r w:rsidR="00EB699A" w:rsidRPr="00EB699A">
        <w:t>XÂY DỰNG VÀ TRIỂN KHAI HỆ THỐNG</w:t>
      </w:r>
      <w:bookmarkEnd w:id="277"/>
      <w:bookmarkEnd w:id="278"/>
      <w:bookmarkEnd w:id="279"/>
    </w:p>
    <w:p w14:paraId="0173AB9B" w14:textId="1BE636B4" w:rsidR="00EB699A" w:rsidRPr="00EB699A" w:rsidRDefault="00EB699A" w:rsidP="007773C3">
      <w:pPr>
        <w:pStyle w:val="0LV2"/>
      </w:pPr>
      <w:bookmarkStart w:id="280" w:name="_Toc59384771"/>
      <w:r w:rsidRPr="00EB699A">
        <w:t>3.1 Công cụ xây dựng hệ thống</w:t>
      </w:r>
      <w:bookmarkEnd w:id="105"/>
      <w:bookmarkEnd w:id="106"/>
      <w:bookmarkEnd w:id="107"/>
      <w:bookmarkEnd w:id="108"/>
      <w:bookmarkEnd w:id="280"/>
    </w:p>
    <w:p w14:paraId="4D8B18EC" w14:textId="77777777" w:rsidR="00EB699A" w:rsidRPr="00EB699A" w:rsidRDefault="00EB699A" w:rsidP="007773C3">
      <w:pPr>
        <w:pStyle w:val="0NOIDUNG"/>
        <w:ind w:firstLine="0"/>
      </w:pPr>
      <w:r w:rsidRPr="00EB699A">
        <w:t>Với những yêu cầu đặt ra của hệ thống cần xây dựng, em quyết định lựa chọn các công nghệ xây dựng hệ thống của mình như sau :</w:t>
      </w:r>
    </w:p>
    <w:p w14:paraId="6C47F7BD" w14:textId="77777777" w:rsidR="00EB699A" w:rsidRPr="00EB699A" w:rsidRDefault="00EB699A" w:rsidP="007773C3">
      <w:pPr>
        <w:pStyle w:val="0NOIDUNG"/>
        <w:numPr>
          <w:ilvl w:val="0"/>
          <w:numId w:val="35"/>
        </w:numPr>
        <w:ind w:left="426"/>
      </w:pPr>
      <w:r w:rsidRPr="00EB699A">
        <w:t>Java backend</w:t>
      </w:r>
    </w:p>
    <w:p w14:paraId="1FF80972" w14:textId="77777777" w:rsidR="00EB699A" w:rsidRPr="00EB699A" w:rsidRDefault="00EB699A" w:rsidP="007773C3">
      <w:pPr>
        <w:pStyle w:val="0NOIDUNG"/>
        <w:numPr>
          <w:ilvl w:val="0"/>
          <w:numId w:val="35"/>
        </w:numPr>
        <w:ind w:left="426"/>
      </w:pPr>
      <w:r w:rsidRPr="00EB699A">
        <w:t>Angular8 frontend</w:t>
      </w:r>
    </w:p>
    <w:p w14:paraId="098F1097" w14:textId="77777777" w:rsidR="00EB699A" w:rsidRPr="00EB699A" w:rsidRDefault="00EB699A" w:rsidP="007773C3">
      <w:pPr>
        <w:pStyle w:val="0NOIDUNG"/>
        <w:numPr>
          <w:ilvl w:val="0"/>
          <w:numId w:val="35"/>
        </w:numPr>
        <w:ind w:left="426"/>
      </w:pPr>
      <w:r w:rsidRPr="00EB699A">
        <w:t>Cơ sở dữ liệu mysql</w:t>
      </w:r>
    </w:p>
    <w:p w14:paraId="507C30D8" w14:textId="77777777" w:rsidR="00EB699A" w:rsidRPr="00EB699A" w:rsidRDefault="00EB699A" w:rsidP="007773C3">
      <w:pPr>
        <w:pStyle w:val="0NOIDUNG"/>
        <w:ind w:firstLine="0"/>
      </w:pPr>
      <w:r w:rsidRPr="00EB699A">
        <w:t>Cùng với sự hỗ trợ của các framework:</w:t>
      </w:r>
    </w:p>
    <w:p w14:paraId="476AACF4" w14:textId="77777777" w:rsidR="00EB699A" w:rsidRPr="00EB699A" w:rsidRDefault="00EB699A" w:rsidP="007773C3">
      <w:pPr>
        <w:pStyle w:val="0NOIDUNG"/>
        <w:numPr>
          <w:ilvl w:val="0"/>
          <w:numId w:val="36"/>
        </w:numPr>
        <w:ind w:left="426"/>
      </w:pPr>
      <w:r w:rsidRPr="00EB699A">
        <w:t>Spring boot</w:t>
      </w:r>
    </w:p>
    <w:p w14:paraId="6279E85A" w14:textId="77777777" w:rsidR="00EB699A" w:rsidRPr="00EB699A" w:rsidRDefault="00EB699A" w:rsidP="007773C3">
      <w:pPr>
        <w:pStyle w:val="0NOIDUNG"/>
        <w:numPr>
          <w:ilvl w:val="0"/>
          <w:numId w:val="36"/>
        </w:numPr>
        <w:ind w:left="426"/>
      </w:pPr>
      <w:r w:rsidRPr="00EB699A">
        <w:t xml:space="preserve">Angular8 </w:t>
      </w:r>
    </w:p>
    <w:p w14:paraId="79D3AB1E" w14:textId="77777777" w:rsidR="00EB699A" w:rsidRPr="00EB699A" w:rsidRDefault="00EB699A" w:rsidP="007773C3">
      <w:pPr>
        <w:pStyle w:val="0NOIDUNG"/>
        <w:numPr>
          <w:ilvl w:val="0"/>
          <w:numId w:val="36"/>
        </w:numPr>
        <w:ind w:left="426"/>
      </w:pPr>
      <w:r w:rsidRPr="00EB699A">
        <w:t>Bootstrap 4</w:t>
      </w:r>
    </w:p>
    <w:p w14:paraId="4858A9B7" w14:textId="3E543641" w:rsidR="00EB699A" w:rsidRPr="00EB699A" w:rsidRDefault="007773C3" w:rsidP="007773C3">
      <w:pPr>
        <w:pStyle w:val="0LV3"/>
      </w:pPr>
      <w:bookmarkStart w:id="281" w:name="_Toc44008440"/>
      <w:bookmarkStart w:id="282" w:name="_Toc58010126"/>
      <w:bookmarkStart w:id="283" w:name="_Toc58881015"/>
      <w:bookmarkStart w:id="284" w:name="_Toc59137253"/>
      <w:bookmarkStart w:id="285" w:name="_Toc59384772"/>
      <w:r>
        <w:t xml:space="preserve">3.1.1 </w:t>
      </w:r>
      <w:r w:rsidR="00EB699A" w:rsidRPr="00EB699A">
        <w:t>Frontend</w:t>
      </w:r>
      <w:bookmarkEnd w:id="281"/>
      <w:bookmarkEnd w:id="282"/>
      <w:bookmarkEnd w:id="283"/>
      <w:bookmarkEnd w:id="284"/>
      <w:bookmarkEnd w:id="285"/>
    </w:p>
    <w:p w14:paraId="0C73A93A" w14:textId="72A88149" w:rsidR="00EB699A" w:rsidRPr="00EB699A" w:rsidRDefault="00A36253" w:rsidP="007773C3">
      <w:pPr>
        <w:pStyle w:val="0NOIDUNG"/>
        <w:ind w:firstLine="0"/>
      </w:pPr>
      <w:r>
        <w:t>Công nghệ: html, css</w:t>
      </w:r>
      <w:r w:rsidR="00EB699A" w:rsidRPr="00EB699A">
        <w:t>,</w:t>
      </w:r>
      <w:r>
        <w:t xml:space="preserve"> </w:t>
      </w:r>
      <w:r w:rsidR="00EB699A" w:rsidRPr="00EB699A">
        <w:t>framework bootstrap 4.</w:t>
      </w:r>
    </w:p>
    <w:p w14:paraId="4C2FBE15" w14:textId="77777777" w:rsidR="00EB699A" w:rsidRPr="00EB699A" w:rsidRDefault="00EB699A" w:rsidP="007773C3">
      <w:pPr>
        <w:pStyle w:val="0NOIDUNG"/>
        <w:ind w:firstLine="0"/>
      </w:pPr>
      <w:r w:rsidRPr="00EB699A">
        <w:t>Ngôn ngữ lập trình: javascript, framework angular8.</w:t>
      </w:r>
    </w:p>
    <w:p w14:paraId="2284DE87" w14:textId="66160FB5" w:rsidR="00EB699A" w:rsidRPr="007773C3" w:rsidRDefault="007773C3" w:rsidP="007773C3">
      <w:pPr>
        <w:pStyle w:val="0NOIDUNG"/>
        <w:numPr>
          <w:ilvl w:val="0"/>
          <w:numId w:val="37"/>
        </w:numPr>
        <w:ind w:left="426"/>
        <w:rPr>
          <w:b/>
        </w:rPr>
      </w:pPr>
      <w:r w:rsidRPr="007773C3">
        <w:rPr>
          <w:b/>
        </w:rPr>
        <w:t>HTML</w:t>
      </w:r>
      <w:r w:rsidR="00EB699A" w:rsidRPr="007773C3">
        <w:rPr>
          <w:b/>
        </w:rPr>
        <w:t>, css và Bootstrap 4</w:t>
      </w:r>
    </w:p>
    <w:p w14:paraId="5E599C4F" w14:textId="4F14E083" w:rsidR="00EB699A" w:rsidRPr="00EB699A" w:rsidRDefault="00EB699A" w:rsidP="007773C3">
      <w:pPr>
        <w:pStyle w:val="0NOIDUNG"/>
        <w:ind w:firstLine="0"/>
      </w:pPr>
      <w:r w:rsidRPr="007773C3">
        <w:rPr>
          <w:b/>
        </w:rPr>
        <w:t>HTML</w:t>
      </w:r>
      <w:r w:rsidRPr="00EB699A">
        <w:t xml:space="preserve"> là viết tắt của HyperText Markup Language (ngôn ngữ đánh dấu siêu văn bản) dùng mô tả cấu trúc của các trang Web và tạo ra các loại tài liệu có thể xem được trong trình duyệt.</w:t>
      </w:r>
      <w:sdt>
        <w:sdtPr>
          <w:id w:val="-1662072715"/>
          <w:citation/>
        </w:sdtPr>
        <w:sdtEndPr/>
        <w:sdtContent>
          <w:r w:rsidR="002008A0">
            <w:fldChar w:fldCharType="begin"/>
          </w:r>
          <w:r w:rsidR="002008A0">
            <w:rPr>
              <w:lang w:val="en-US"/>
            </w:rPr>
            <w:instrText xml:space="preserve"> CITATION HTM \l 1033 </w:instrText>
          </w:r>
          <w:r w:rsidR="002008A0">
            <w:fldChar w:fldCharType="separate"/>
          </w:r>
          <w:r w:rsidR="0053557B">
            <w:rPr>
              <w:noProof/>
              <w:lang w:val="en-US"/>
            </w:rPr>
            <w:t xml:space="preserve"> </w:t>
          </w:r>
          <w:r w:rsidR="0053557B" w:rsidRPr="0053557B">
            <w:rPr>
              <w:noProof/>
              <w:lang w:val="en-US"/>
            </w:rPr>
            <w:t>[1]</w:t>
          </w:r>
          <w:r w:rsidR="002008A0">
            <w:fldChar w:fldCharType="end"/>
          </w:r>
        </w:sdtContent>
      </w:sdt>
    </w:p>
    <w:p w14:paraId="37420A2E" w14:textId="2833FD3A" w:rsidR="002008A0" w:rsidRDefault="00EB699A" w:rsidP="00B85C1A">
      <w:pPr>
        <w:pStyle w:val="0NOIDUNG"/>
        <w:ind w:firstLine="0"/>
      </w:pPr>
      <w:r w:rsidRPr="00B85C1A">
        <w:rPr>
          <w:b/>
        </w:rPr>
        <w:t>CSS</w:t>
      </w:r>
      <w:r w:rsidRPr="00B85C1A">
        <w:t xml:space="preserve"> (viết tắt của Cascading Style Sheets) là một ngôn ngữ định dạng được sử dụng để mô tả trình bày các trang Web, bao gồm màu sắc, cách bố trí và phông chữ. Nó cho phép hiển thị nội dung tương thích trên các loại thiết bị có kích thước màn hình khác nhau, chẳng hạn như màn hình lớn, màn hình nhỏ, hoặc </w:t>
      </w:r>
      <w:r w:rsidR="00273436">
        <w:t>máy in.</w:t>
      </w:r>
      <w:r w:rsidR="00273436">
        <w:rPr>
          <w:lang w:val="vi-VN"/>
        </w:rPr>
        <w:t xml:space="preserve"> </w:t>
      </w:r>
      <w:r w:rsidRPr="00B85C1A">
        <w:t>CSS là độc lập với HTML và có thể được sử dụng với bất kỳ ngôn ngữ đánh dấu nào xây dựng dựa trên XML. CSS tuân theo chuẩn chung do W3C quy định.</w:t>
      </w:r>
      <w:r w:rsidR="00B85C1A">
        <w:t xml:space="preserve"> </w:t>
      </w:r>
      <w:sdt>
        <w:sdtPr>
          <w:id w:val="-1733235146"/>
          <w:citation/>
        </w:sdtPr>
        <w:sdtEndPr/>
        <w:sdtContent>
          <w:r w:rsidR="002008A0">
            <w:fldChar w:fldCharType="begin"/>
          </w:r>
          <w:r w:rsidR="002008A0">
            <w:rPr>
              <w:lang w:val="en-US"/>
            </w:rPr>
            <w:instrText xml:space="preserve"> CITATION dev \l 1033 </w:instrText>
          </w:r>
          <w:r w:rsidR="002008A0">
            <w:fldChar w:fldCharType="separate"/>
          </w:r>
          <w:r w:rsidR="0053557B" w:rsidRPr="0053557B">
            <w:rPr>
              <w:noProof/>
              <w:lang w:val="en-US"/>
            </w:rPr>
            <w:t>[2]</w:t>
          </w:r>
          <w:r w:rsidR="002008A0">
            <w:fldChar w:fldCharType="end"/>
          </w:r>
        </w:sdtContent>
      </w:sdt>
    </w:p>
    <w:p w14:paraId="204D4E68" w14:textId="261FD19E" w:rsidR="00EB699A" w:rsidRPr="00EB699A" w:rsidRDefault="00EB699A" w:rsidP="00F131B4">
      <w:pPr>
        <w:pStyle w:val="0NOIDUNG"/>
        <w:ind w:firstLine="0"/>
      </w:pPr>
      <w:r w:rsidRPr="00B85C1A">
        <w:rPr>
          <w:b/>
        </w:rPr>
        <w:t>Bootstrap</w:t>
      </w:r>
      <w:r w:rsidRPr="00B85C1A">
        <w:t xml:space="preserve"> là một nền tảng (framework) miễn phí, mã nguồn mở, dựa trên HTML, CSS &amp; Javascript, nó được tạo ra để xây dựng các giao diện Website tương thích với tất cả các thiết bị có kích thước màn hình khác nhau.</w:t>
      </w:r>
      <w:r w:rsidR="007773C3" w:rsidRPr="00B85C1A">
        <w:t xml:space="preserve"> </w:t>
      </w:r>
      <w:r w:rsidRPr="00B85C1A">
        <w:t>Bootstrap bao gồm những cái cơ bản có sẵn như: typography, forms, buttons, ta</w:t>
      </w:r>
      <w:r w:rsidR="00273436">
        <w:t>bles, navigation, modals, image</w:t>
      </w:r>
      <w:r w:rsidR="00273436">
        <w:rPr>
          <w:lang w:val="vi-VN"/>
        </w:rPr>
        <w:t xml:space="preserve"> </w:t>
      </w:r>
      <w:r w:rsidRPr="00B85C1A">
        <w:t xml:space="preserve">carousels và nhiều thứ khác. Bootstrap 4 là phiên bản mới nhất của Bootstrap tính đến </w:t>
      </w:r>
      <w:r w:rsidRPr="00B85C1A">
        <w:lastRenderedPageBreak/>
        <w:t>thời điểm hiện nay, với các thành phần mới, css nhanh hơn và khả năng đáp ứng cao hơn. Bootstrap 4 hỗ trợ tất cả các trình duyệt và nền tảng với các phiên bản ổn định và mới nhất. Tuy nhiên, một nhược điểm duy nhất đó IE9 không hỗ trợ Bootstrap 4.</w:t>
      </w:r>
      <w:r w:rsidR="002008A0">
        <w:t xml:space="preserve"> </w:t>
      </w:r>
      <w:r w:rsidRPr="00EB699A">
        <w:t>Hiện nay Bootstrap là một trong những framework được sử dụng nhiều nhất trên thế giới để tạ</w:t>
      </w:r>
      <w:r w:rsidR="00F131B4">
        <w:t>o ra các Responsive Website.</w:t>
      </w:r>
      <w:sdt>
        <w:sdtPr>
          <w:id w:val="-1918633063"/>
          <w:citation/>
        </w:sdtPr>
        <w:sdtEndPr/>
        <w:sdtContent>
          <w:r w:rsidR="001D1D0A">
            <w:fldChar w:fldCharType="begin"/>
          </w:r>
          <w:r w:rsidR="001D1D0A">
            <w:rPr>
              <w:lang w:val="en-US"/>
            </w:rPr>
            <w:instrText xml:space="preserve"> CITATION THE \l 1033 </w:instrText>
          </w:r>
          <w:r w:rsidR="001D1D0A">
            <w:fldChar w:fldCharType="separate"/>
          </w:r>
          <w:r w:rsidR="0053557B">
            <w:rPr>
              <w:noProof/>
              <w:lang w:val="en-US"/>
            </w:rPr>
            <w:t xml:space="preserve"> </w:t>
          </w:r>
          <w:r w:rsidR="0053557B" w:rsidRPr="0053557B">
            <w:rPr>
              <w:noProof/>
              <w:lang w:val="en-US"/>
            </w:rPr>
            <w:t>[3]</w:t>
          </w:r>
          <w:r w:rsidR="001D1D0A">
            <w:fldChar w:fldCharType="end"/>
          </w:r>
        </w:sdtContent>
      </w:sdt>
    </w:p>
    <w:p w14:paraId="50C5A94C" w14:textId="2B0DB132" w:rsidR="00EB699A" w:rsidRPr="00F131B4" w:rsidRDefault="00F131B4" w:rsidP="00F131B4">
      <w:pPr>
        <w:pStyle w:val="0NOIDUNG"/>
        <w:numPr>
          <w:ilvl w:val="0"/>
          <w:numId w:val="37"/>
        </w:numPr>
        <w:ind w:left="284"/>
        <w:rPr>
          <w:b/>
        </w:rPr>
      </w:pPr>
      <w:r w:rsidRPr="00F131B4">
        <w:rPr>
          <w:b/>
        </w:rPr>
        <w:t>Ja</w:t>
      </w:r>
      <w:r w:rsidR="00EB699A" w:rsidRPr="00F131B4">
        <w:rPr>
          <w:b/>
        </w:rPr>
        <w:t>vascript và framework của js</w:t>
      </w:r>
    </w:p>
    <w:p w14:paraId="63CCE30F" w14:textId="72FED3F1" w:rsidR="00EB699A" w:rsidRPr="00EB699A" w:rsidRDefault="00EB699A" w:rsidP="00B85C1A">
      <w:pPr>
        <w:pStyle w:val="0NOIDUNG"/>
        <w:ind w:firstLine="0"/>
      </w:pPr>
      <w:r w:rsidRPr="00EB699A">
        <w:t>Javascript là một ngôn ngữ lập trình kịch bản dựa vào đối tượng phát triển có sẵn hoặc tự định nghĩa ra, javascript được sử dụng rộng rãi trong các ứng dụng Website. Javascript được hỗ trợ hầu như trên tất cả các trình duyệt như Firefox, Chrome, ... thậm chí các trình duyệt trên thiết bị di động cũng có hỗ trợ.</w:t>
      </w:r>
      <w:r w:rsidR="00B85C1A">
        <w:t xml:space="preserve"> </w:t>
      </w:r>
      <w:r w:rsidRPr="00EB699A">
        <w:t xml:space="preserve">Trong </w:t>
      </w:r>
      <w:r w:rsidRPr="00B85C1A">
        <w:rPr>
          <w:b/>
        </w:rPr>
        <w:t>HTML5</w:t>
      </w:r>
      <w:r w:rsidRPr="00EB699A">
        <w:t xml:space="preserve"> có các khái niệm như sessionStore hay localStor</w:t>
      </w:r>
      <w:r w:rsidR="001D7C7A">
        <w:t>ag</w:t>
      </w:r>
      <w:r w:rsidRPr="00EB699A">
        <w:t xml:space="preserve">e, đây là hai đối tượng được tạo nên từ Javascript nên rõ ràng trong </w:t>
      </w:r>
      <w:r w:rsidRPr="00B85C1A">
        <w:rPr>
          <w:b/>
        </w:rPr>
        <w:t>HTML5</w:t>
      </w:r>
      <w:r w:rsidRPr="00EB699A">
        <w:t xml:space="preserve"> cũng có sử dụng nó. Hiện nay, còn có những ứng dụng Webgame sử dụng javascript để xử lý các thao tác trên Client.</w:t>
      </w:r>
    </w:p>
    <w:p w14:paraId="462F9D2D" w14:textId="21F468E9" w:rsidR="00EB699A" w:rsidRPr="00EB699A" w:rsidRDefault="00EB699A" w:rsidP="00B85C1A">
      <w:pPr>
        <w:pStyle w:val="0NOIDUNG"/>
        <w:ind w:firstLine="0"/>
      </w:pPr>
      <w:r w:rsidRPr="00B85C1A">
        <w:rPr>
          <w:b/>
        </w:rPr>
        <w:t>Angular 8</w:t>
      </w:r>
      <w:r w:rsidRPr="00EB699A">
        <w:t xml:space="preserve"> là một JavaScript framework dùng để viết giao diện web (Front-end), được phát triển bởi Google. Hiện nay, Angular đang được sử dụng bởi rất nhiều các công ty lớn: </w:t>
      </w:r>
      <w:r w:rsidRPr="00B85C1A">
        <w:rPr>
          <w:b/>
        </w:rPr>
        <w:t>Forbes, General Motors, Upwork….</w:t>
      </w:r>
      <w:sdt>
        <w:sdtPr>
          <w:rPr>
            <w:b/>
          </w:rPr>
          <w:id w:val="281544602"/>
          <w:citation/>
        </w:sdtPr>
        <w:sdtEndPr/>
        <w:sdtContent>
          <w:r w:rsidR="001D1D0A">
            <w:rPr>
              <w:b/>
            </w:rPr>
            <w:fldChar w:fldCharType="begin"/>
          </w:r>
          <w:r w:rsidR="001D1D0A">
            <w:rPr>
              <w:b/>
              <w:lang w:val="en-US"/>
            </w:rPr>
            <w:instrText xml:space="preserve"> CITATION xua \l 1033 </w:instrText>
          </w:r>
          <w:r w:rsidR="001D1D0A">
            <w:rPr>
              <w:b/>
            </w:rPr>
            <w:fldChar w:fldCharType="separate"/>
          </w:r>
          <w:r w:rsidR="0053557B">
            <w:rPr>
              <w:b/>
              <w:noProof/>
              <w:lang w:val="en-US"/>
            </w:rPr>
            <w:t xml:space="preserve"> </w:t>
          </w:r>
          <w:r w:rsidR="0053557B" w:rsidRPr="0053557B">
            <w:rPr>
              <w:noProof/>
              <w:lang w:val="en-US"/>
            </w:rPr>
            <w:t>[4]</w:t>
          </w:r>
          <w:r w:rsidR="001D1D0A">
            <w:rPr>
              <w:b/>
            </w:rPr>
            <w:fldChar w:fldCharType="end"/>
          </w:r>
        </w:sdtContent>
      </w:sdt>
    </w:p>
    <w:p w14:paraId="2BADA250" w14:textId="5578DFC9" w:rsidR="00EB699A" w:rsidRPr="00EB699A" w:rsidRDefault="00B85C1A" w:rsidP="00B85C1A">
      <w:pPr>
        <w:pStyle w:val="0LV3"/>
      </w:pPr>
      <w:bookmarkStart w:id="286" w:name="_Toc44008441"/>
      <w:bookmarkStart w:id="287" w:name="_Toc58010127"/>
      <w:bookmarkStart w:id="288" w:name="_Toc58881016"/>
      <w:bookmarkStart w:id="289" w:name="_Toc59137254"/>
      <w:bookmarkStart w:id="290" w:name="_Toc59384773"/>
      <w:r>
        <w:t xml:space="preserve">3.1.2 </w:t>
      </w:r>
      <w:r w:rsidR="00EB699A" w:rsidRPr="00EB699A">
        <w:t>Backend</w:t>
      </w:r>
      <w:bookmarkEnd w:id="286"/>
      <w:bookmarkEnd w:id="287"/>
      <w:bookmarkEnd w:id="288"/>
      <w:bookmarkEnd w:id="289"/>
      <w:bookmarkEnd w:id="290"/>
    </w:p>
    <w:p w14:paraId="3F389E2B" w14:textId="77777777" w:rsidR="00EB699A" w:rsidRPr="00EB699A" w:rsidRDefault="00EB699A" w:rsidP="00B85C1A">
      <w:pPr>
        <w:pStyle w:val="0NOIDUNG"/>
        <w:ind w:firstLine="0"/>
      </w:pPr>
      <w:r w:rsidRPr="00EB699A">
        <w:t>Ngôn ngữ lập trình: java</w:t>
      </w:r>
    </w:p>
    <w:p w14:paraId="7A18BFEB" w14:textId="77777777" w:rsidR="00EB699A" w:rsidRPr="00EB699A" w:rsidRDefault="00EB699A" w:rsidP="00B85C1A">
      <w:pPr>
        <w:pStyle w:val="0NOIDUNG"/>
        <w:ind w:firstLine="0"/>
      </w:pPr>
      <w:r w:rsidRPr="00EB699A">
        <w:t>Framework: spring boot</w:t>
      </w:r>
    </w:p>
    <w:p w14:paraId="4C1A39E9" w14:textId="44F40F17" w:rsidR="00EB699A" w:rsidRPr="00EB699A" w:rsidRDefault="00EB699A" w:rsidP="00B85C1A">
      <w:pPr>
        <w:pStyle w:val="0NOIDUNG"/>
        <w:ind w:firstLine="0"/>
      </w:pPr>
      <w:r w:rsidRPr="00B85C1A">
        <w:rPr>
          <w:b/>
        </w:rPr>
        <w:t>Java</w:t>
      </w:r>
      <w:r w:rsidRPr="00EB699A">
        <w:t xml:space="preserve"> là một một ngôn ngữ lập trình hiện đại, bậc cao, hướng đối tượng, bảo mật và mạnh mẽ. Ngôn ngữ java được sử dụng trong rất nhiều ứng dụng khác nhau như: desktop app, webapp, mobile app, game, hệ thống nhúng.</w:t>
      </w:r>
      <w:r w:rsidR="00B85C1A">
        <w:t xml:space="preserve"> </w:t>
      </w:r>
      <w:r w:rsidRPr="00EB699A">
        <w:t>Java là ngôn ngữ có nền tảng độc lập. Mã byte sau khi biên dịch được thông dịch bởi máy ảo (JVM) trên nền tảng nào đó mà nó đang chạy.</w:t>
      </w:r>
      <w:sdt>
        <w:sdtPr>
          <w:id w:val="819086135"/>
          <w:citation/>
        </w:sdtPr>
        <w:sdtEndPr/>
        <w:sdtContent>
          <w:r w:rsidR="001D1D0A">
            <w:fldChar w:fldCharType="begin"/>
          </w:r>
          <w:r w:rsidR="001D1D0A">
            <w:rPr>
              <w:lang w:val="en-US"/>
            </w:rPr>
            <w:instrText xml:space="preserve"> CITATION vie \l 1033 </w:instrText>
          </w:r>
          <w:r w:rsidR="001D1D0A">
            <w:fldChar w:fldCharType="separate"/>
          </w:r>
          <w:r w:rsidR="0053557B">
            <w:rPr>
              <w:noProof/>
              <w:lang w:val="en-US"/>
            </w:rPr>
            <w:t xml:space="preserve"> </w:t>
          </w:r>
          <w:r w:rsidR="0053557B" w:rsidRPr="0053557B">
            <w:rPr>
              <w:noProof/>
              <w:lang w:val="en-US"/>
            </w:rPr>
            <w:t>[5]</w:t>
          </w:r>
          <w:r w:rsidR="001D1D0A">
            <w:fldChar w:fldCharType="end"/>
          </w:r>
        </w:sdtContent>
      </w:sdt>
    </w:p>
    <w:p w14:paraId="3523A865" w14:textId="70A9C4D5" w:rsidR="00EB699A" w:rsidRPr="00B85C1A" w:rsidRDefault="00B85C1A" w:rsidP="00B85C1A">
      <w:pPr>
        <w:pStyle w:val="0NOIDUNG"/>
        <w:ind w:firstLine="0"/>
        <w:rPr>
          <w:b/>
        </w:rPr>
      </w:pPr>
      <w:r>
        <w:rPr>
          <w:b/>
        </w:rPr>
        <w:t xml:space="preserve">Spring boot </w:t>
      </w:r>
      <w:r w:rsidR="00EB699A" w:rsidRPr="00EB699A">
        <w:t>là một Spring framework hiện đang được nhiều lập trình viên lựa chọn vì nó giúp cho các lập trình viên chúng ta đơn giản hóa quá trình lập trình một ứng dụng với Spring, chỉ tập trung vào việc phát triển business cho ứng dụng. Spring Boot được coi như là điểm khởi đầu để xây dựng tất cả các ứng dụng dựa trên nền tảng Spring.</w:t>
      </w:r>
    </w:p>
    <w:p w14:paraId="33FFF1F3" w14:textId="77777777" w:rsidR="00EB699A" w:rsidRPr="00EB699A" w:rsidRDefault="00EB699A" w:rsidP="00EB699A"/>
    <w:p w14:paraId="6C59A000" w14:textId="77777777" w:rsidR="00EB699A" w:rsidRPr="00EB699A" w:rsidRDefault="00EB699A" w:rsidP="00F73C10">
      <w:pPr>
        <w:jc w:val="center"/>
      </w:pPr>
      <w:r w:rsidRPr="00EB699A">
        <w:rPr>
          <w:noProof/>
        </w:rPr>
        <w:lastRenderedPageBreak/>
        <w:drawing>
          <wp:inline distT="0" distB="0" distL="0" distR="0" wp14:anchorId="300C9A68" wp14:editId="6E8C61C5">
            <wp:extent cx="4343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43400" cy="3257550"/>
                    </a:xfrm>
                    <a:prstGeom prst="rect">
                      <a:avLst/>
                    </a:prstGeom>
                    <a:noFill/>
                    <a:ln>
                      <a:noFill/>
                    </a:ln>
                  </pic:spPr>
                </pic:pic>
              </a:graphicData>
            </a:graphic>
          </wp:inline>
        </w:drawing>
      </w:r>
    </w:p>
    <w:p w14:paraId="455C236D" w14:textId="3B17FC7B" w:rsidR="00EB699A" w:rsidRPr="00EB699A" w:rsidRDefault="00EB699A" w:rsidP="00A36253">
      <w:pPr>
        <w:pStyle w:val="0HINH"/>
      </w:pPr>
      <w:bookmarkStart w:id="291" w:name="_Toc58880654"/>
      <w:bookmarkStart w:id="292" w:name="_Toc59339780"/>
      <w:r w:rsidRPr="00EB699A">
        <w:t>Hình 3.</w:t>
      </w:r>
      <w:r w:rsidRPr="00EB699A">
        <w:fldChar w:fldCharType="begin"/>
      </w:r>
      <w:r w:rsidRPr="00EB699A">
        <w:instrText xml:space="preserve"> SEQ Hình_3. \* ARABIC </w:instrText>
      </w:r>
      <w:r w:rsidRPr="00EB699A">
        <w:fldChar w:fldCharType="separate"/>
      </w:r>
      <w:r w:rsidR="00B91716">
        <w:rPr>
          <w:noProof/>
        </w:rPr>
        <w:t>1</w:t>
      </w:r>
      <w:r w:rsidRPr="00EB699A">
        <w:fldChar w:fldCharType="end"/>
      </w:r>
      <w:r w:rsidRPr="00EB699A">
        <w:t xml:space="preserve"> Kiến trúc spring framework</w:t>
      </w:r>
      <w:bookmarkEnd w:id="291"/>
      <w:bookmarkEnd w:id="292"/>
    </w:p>
    <w:p w14:paraId="7AC7D726" w14:textId="6F41D899" w:rsidR="00EB699A" w:rsidRPr="00EB699A" w:rsidRDefault="00EB699A" w:rsidP="00740992">
      <w:pPr>
        <w:pStyle w:val="0NOIDUNG"/>
        <w:ind w:firstLine="0"/>
        <w:jc w:val="left"/>
      </w:pPr>
      <w:r w:rsidRPr="00EB699A">
        <w:t xml:space="preserve">Các công nghệ liên quan phục vụ cho việc xây dựng backend của đồ án bao gồm: </w:t>
      </w:r>
      <w:r w:rsidRPr="00B85C1A">
        <w:rPr>
          <w:b/>
        </w:rPr>
        <w:t>RESTful Webservice, N-Tier Architecture, web</w:t>
      </w:r>
      <w:r w:rsidR="001D7C7A">
        <w:rPr>
          <w:b/>
        </w:rPr>
        <w:t xml:space="preserve"> </w:t>
      </w:r>
      <w:r w:rsidRPr="00B85C1A">
        <w:rPr>
          <w:b/>
        </w:rPr>
        <w:t>ap</w:t>
      </w:r>
      <w:r w:rsidR="00740992">
        <w:rPr>
          <w:b/>
        </w:rPr>
        <w:t>i, spring security,</w:t>
      </w:r>
      <w:r w:rsidR="00A36253" w:rsidRPr="00B85C1A">
        <w:rPr>
          <w:b/>
        </w:rPr>
        <w:t xml:space="preserve"> </w:t>
      </w:r>
      <w:r w:rsidR="00740992">
        <w:rPr>
          <w:b/>
        </w:rPr>
        <w:t>websocket.</w:t>
      </w:r>
      <w:sdt>
        <w:sdtPr>
          <w:rPr>
            <w:b/>
          </w:rPr>
          <w:id w:val="74637756"/>
          <w:citation/>
        </w:sdtPr>
        <w:sdtEndPr/>
        <w:sdtContent>
          <w:r w:rsidR="0053557B">
            <w:rPr>
              <w:b/>
            </w:rPr>
            <w:fldChar w:fldCharType="begin"/>
          </w:r>
          <w:r w:rsidR="0053557B">
            <w:rPr>
              <w:b/>
              <w:lang w:val="en-US"/>
            </w:rPr>
            <w:instrText xml:space="preserve"> CITATION blo \l 1033 </w:instrText>
          </w:r>
          <w:r w:rsidR="0053557B">
            <w:rPr>
              <w:b/>
            </w:rPr>
            <w:fldChar w:fldCharType="separate"/>
          </w:r>
          <w:r w:rsidR="0053557B" w:rsidRPr="0053557B">
            <w:rPr>
              <w:noProof/>
              <w:lang w:val="en-US"/>
            </w:rPr>
            <w:t>[6]</w:t>
          </w:r>
          <w:r w:rsidR="0053557B">
            <w:rPr>
              <w:b/>
            </w:rPr>
            <w:fldChar w:fldCharType="end"/>
          </w:r>
        </w:sdtContent>
      </w:sdt>
    </w:p>
    <w:p w14:paraId="5F95C2BD" w14:textId="50B2AC5E" w:rsidR="00EB699A" w:rsidRPr="00EB699A" w:rsidRDefault="00B85C1A" w:rsidP="00B85C1A">
      <w:pPr>
        <w:pStyle w:val="0LV3"/>
      </w:pPr>
      <w:bookmarkStart w:id="293" w:name="_Toc44008442"/>
      <w:bookmarkStart w:id="294" w:name="_Toc58010128"/>
      <w:bookmarkStart w:id="295" w:name="_Toc58881017"/>
      <w:bookmarkStart w:id="296" w:name="_Toc59137255"/>
      <w:bookmarkStart w:id="297" w:name="_Toc59384774"/>
      <w:r>
        <w:t xml:space="preserve">3.1.3 </w:t>
      </w:r>
      <w:r w:rsidR="00EB699A" w:rsidRPr="00EB699A">
        <w:t>Cơ sở dữ liệu</w:t>
      </w:r>
      <w:bookmarkEnd w:id="293"/>
      <w:bookmarkEnd w:id="294"/>
      <w:bookmarkEnd w:id="295"/>
      <w:bookmarkEnd w:id="296"/>
      <w:r w:rsidR="00740992">
        <w:t>.</w:t>
      </w:r>
      <w:bookmarkEnd w:id="297"/>
    </w:p>
    <w:p w14:paraId="0F5CC945" w14:textId="5B6B04F8" w:rsidR="00EB699A" w:rsidRPr="00EB699A" w:rsidRDefault="00EB699A" w:rsidP="00B85C1A">
      <w:pPr>
        <w:pStyle w:val="0NOIDUNG"/>
        <w:ind w:firstLine="0"/>
      </w:pPr>
      <w:r w:rsidRPr="00EB699A">
        <w:t>MySQL là hệ quản trị cơ sở dữ liệu tự do nguồn mở phổ biến nhất thế giới và được các nhà phát triển rất ưa chuộng trong quá trình phát triển ứng dụng. Vì MySQL là cơ sở dữ liệu tốc độ cao, ổn định và dễ sử dụng, có tính khả chuyển, hoạt động trên nhiều hệ điều hành cung cấp một hệ thống lớn các hàm tiện ích rất mạnh. Với tốc độ và tính bảo mật cao, MySQL rất thích hợp cho các ứng dụng có truy cập CSDL trên internet. MySQL miễn phí hoàn toàn nên rất phù hợp để sử dụng trong phạm vi đề tài này.</w:t>
      </w:r>
      <w:sdt>
        <w:sdtPr>
          <w:id w:val="1855060035"/>
          <w:citation/>
        </w:sdtPr>
        <w:sdtEndPr/>
        <w:sdtContent>
          <w:r w:rsidR="0053557B">
            <w:fldChar w:fldCharType="begin"/>
          </w:r>
          <w:r w:rsidR="003C6F11">
            <w:rPr>
              <w:lang w:val="en-US"/>
            </w:rPr>
            <w:instrText xml:space="preserve">CITATION hou \l 1033 </w:instrText>
          </w:r>
          <w:r w:rsidR="0053557B">
            <w:fldChar w:fldCharType="separate"/>
          </w:r>
          <w:r w:rsidR="003C6F11">
            <w:rPr>
              <w:noProof/>
              <w:lang w:val="en-US"/>
            </w:rPr>
            <w:t xml:space="preserve"> </w:t>
          </w:r>
          <w:r w:rsidR="003C6F11" w:rsidRPr="003C6F11">
            <w:rPr>
              <w:noProof/>
              <w:lang w:val="en-US"/>
            </w:rPr>
            <w:t>[7]</w:t>
          </w:r>
          <w:r w:rsidR="0053557B">
            <w:fldChar w:fldCharType="end"/>
          </w:r>
        </w:sdtContent>
      </w:sdt>
    </w:p>
    <w:p w14:paraId="75A21229" w14:textId="77777777" w:rsidR="00EB699A" w:rsidRPr="00EB699A" w:rsidRDefault="00EB699A" w:rsidP="00B85C1A">
      <w:pPr>
        <w:pStyle w:val="0NOIDUNG"/>
        <w:ind w:firstLine="0"/>
      </w:pPr>
      <w:r w:rsidRPr="00EB699A">
        <w:t>Framework Hibernate là một giải pháp ORM (Object Relational Mapping) mã nguồn mở, gọn nhẹ. Hibernate giúp đơn giản hoá sự phát triển của ứng dụng java để tương tác với cơ sở dữ liệu.</w:t>
      </w:r>
    </w:p>
    <w:p w14:paraId="659FB4A4" w14:textId="77777777" w:rsidR="00EB699A" w:rsidRPr="00EB699A" w:rsidRDefault="00EB699A" w:rsidP="00B85C1A">
      <w:pPr>
        <w:pStyle w:val="0NOIDUNG"/>
        <w:ind w:firstLine="0"/>
      </w:pPr>
      <w:r w:rsidRPr="00EB699A">
        <w:t>Tool ORM giúp đơn giản hoá việc tạo ra dữ liệu, thao tác dữ liệu và truy cập dữ liệu. Đó là một kỹ thuật lập trình để ánh xạ đối tượng vào dữ liệu được lưu trữ trong cơ sở dữ liệu.</w:t>
      </w:r>
    </w:p>
    <w:p w14:paraId="7E8F7B64" w14:textId="172C659C" w:rsidR="00740992" w:rsidRPr="00A21D74" w:rsidRDefault="00EB699A" w:rsidP="00A21D74">
      <w:pPr>
        <w:pStyle w:val="0NOIDUNG"/>
        <w:ind w:firstLine="0"/>
      </w:pPr>
      <w:r w:rsidRPr="00EB699A">
        <w:t>Việc ứng dụng hibernate vào hệ thống sẽ tạo ra sự thuận tiện trong quá trình phát triển, đồng thời giúp hệ thống độc lập với nền tảng cơ sở dữ liệu tầng dưới.</w:t>
      </w:r>
      <w:bookmarkStart w:id="298" w:name="_Toc44008443"/>
      <w:bookmarkStart w:id="299" w:name="_Toc58010129"/>
      <w:bookmarkStart w:id="300" w:name="_Toc58881018"/>
      <w:bookmarkStart w:id="301" w:name="_Toc59137256"/>
    </w:p>
    <w:p w14:paraId="057EF849" w14:textId="48910592" w:rsidR="00EB699A" w:rsidRPr="00EB699A" w:rsidRDefault="00BA3EAB" w:rsidP="00BA3EAB">
      <w:pPr>
        <w:pStyle w:val="0LV3"/>
      </w:pPr>
      <w:bookmarkStart w:id="302" w:name="_Toc59384775"/>
      <w:r>
        <w:lastRenderedPageBreak/>
        <w:t xml:space="preserve">3.1.4 </w:t>
      </w:r>
      <w:r w:rsidR="00EB699A" w:rsidRPr="00EB699A">
        <w:t>Các công cụ hỗ trợ</w:t>
      </w:r>
      <w:bookmarkEnd w:id="298"/>
      <w:bookmarkEnd w:id="299"/>
      <w:bookmarkEnd w:id="300"/>
      <w:bookmarkEnd w:id="301"/>
      <w:bookmarkEnd w:id="302"/>
    </w:p>
    <w:p w14:paraId="7307C7FB" w14:textId="77777777" w:rsidR="00EB699A" w:rsidRPr="00EB699A" w:rsidRDefault="00EB699A" w:rsidP="00BA3EAB">
      <w:pPr>
        <w:pStyle w:val="0NOIDUNG"/>
        <w:ind w:firstLine="0"/>
      </w:pPr>
      <w:r w:rsidRPr="00EB699A">
        <w:t>IDE: intellij, visual studio code.</w:t>
      </w:r>
    </w:p>
    <w:p w14:paraId="0C8FE29F" w14:textId="77777777" w:rsidR="00EB699A" w:rsidRPr="00EB699A" w:rsidRDefault="00EB699A" w:rsidP="00BA3EAB">
      <w:pPr>
        <w:pStyle w:val="0NOIDUNG"/>
        <w:ind w:firstLine="0"/>
      </w:pPr>
      <w:r w:rsidRPr="00EB699A">
        <w:t>Công cụ khác:</w:t>
      </w:r>
    </w:p>
    <w:p w14:paraId="06F599C0" w14:textId="30ADDA92" w:rsidR="00EB699A" w:rsidRPr="00EB699A" w:rsidRDefault="00EB699A" w:rsidP="00BA3EAB">
      <w:pPr>
        <w:pStyle w:val="0NOIDUNG"/>
        <w:numPr>
          <w:ilvl w:val="0"/>
          <w:numId w:val="37"/>
        </w:numPr>
        <w:ind w:left="426"/>
      </w:pPr>
      <w:r w:rsidRPr="00EB699A">
        <w:t>Github: quản lý mã nguồn</w:t>
      </w:r>
    </w:p>
    <w:p w14:paraId="1717FFC4" w14:textId="067A41C5" w:rsidR="00EB699A" w:rsidRDefault="00EB699A" w:rsidP="00BA3EAB">
      <w:pPr>
        <w:pStyle w:val="0NOIDUNG"/>
        <w:numPr>
          <w:ilvl w:val="0"/>
          <w:numId w:val="37"/>
        </w:numPr>
        <w:ind w:left="426"/>
      </w:pPr>
      <w:r w:rsidRPr="00EB699A">
        <w:t>Postman: kiểm thử api</w:t>
      </w:r>
    </w:p>
    <w:p w14:paraId="0EBBD1B5" w14:textId="4E9BCDDE" w:rsidR="00EB699A" w:rsidRPr="00EB699A" w:rsidRDefault="00BA3EAB" w:rsidP="00EB699A">
      <w:pPr>
        <w:pStyle w:val="0NOIDUNG"/>
        <w:numPr>
          <w:ilvl w:val="0"/>
          <w:numId w:val="37"/>
        </w:numPr>
        <w:ind w:left="426"/>
      </w:pPr>
      <w:r>
        <w:t>Workbench : database</w:t>
      </w:r>
    </w:p>
    <w:p w14:paraId="5668B584" w14:textId="0F46FBDE" w:rsidR="00EB699A" w:rsidRPr="00EB699A" w:rsidRDefault="00EB699A" w:rsidP="00BA3EAB">
      <w:pPr>
        <w:pStyle w:val="0LV2"/>
      </w:pPr>
      <w:bookmarkStart w:id="303" w:name="_Toc44008444"/>
      <w:bookmarkStart w:id="304" w:name="_Toc58010130"/>
      <w:bookmarkStart w:id="305" w:name="_Toc58881019"/>
      <w:bookmarkStart w:id="306" w:name="_Toc59137257"/>
      <w:bookmarkStart w:id="307" w:name="_Toc59384776"/>
      <w:r w:rsidRPr="00EB699A">
        <w:t>3.2 Kiến trúc xây dựng</w:t>
      </w:r>
      <w:bookmarkEnd w:id="303"/>
      <w:bookmarkEnd w:id="304"/>
      <w:bookmarkEnd w:id="305"/>
      <w:bookmarkEnd w:id="306"/>
      <w:bookmarkEnd w:id="307"/>
    </w:p>
    <w:p w14:paraId="0A085B9A" w14:textId="77777777" w:rsidR="00EB699A" w:rsidRPr="00EB699A" w:rsidRDefault="00EB699A" w:rsidP="00EB699A"/>
    <w:p w14:paraId="7DAEE3D4" w14:textId="77777777" w:rsidR="00EB699A" w:rsidRPr="00EB699A" w:rsidRDefault="00EB699A" w:rsidP="00EB699A">
      <w:r w:rsidRPr="00EB699A">
        <w:rPr>
          <w:noProof/>
        </w:rPr>
        <w:drawing>
          <wp:inline distT="0" distB="0" distL="0" distR="0" wp14:anchorId="1A8FA22D" wp14:editId="134D6980">
            <wp:extent cx="4705350" cy="22669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09074" cy="2268744"/>
                    </a:xfrm>
                    <a:prstGeom prst="rect">
                      <a:avLst/>
                    </a:prstGeom>
                    <a:noFill/>
                    <a:ln>
                      <a:noFill/>
                    </a:ln>
                  </pic:spPr>
                </pic:pic>
              </a:graphicData>
            </a:graphic>
          </wp:inline>
        </w:drawing>
      </w:r>
    </w:p>
    <w:p w14:paraId="396747C2" w14:textId="2DAF501F" w:rsidR="00EB699A" w:rsidRPr="00EB699A" w:rsidRDefault="00740992" w:rsidP="00A36253">
      <w:pPr>
        <w:pStyle w:val="0HINH"/>
      </w:pPr>
      <w:bookmarkStart w:id="308" w:name="_Toc58880655"/>
      <w:bookmarkStart w:id="309" w:name="_Toc59339781"/>
      <w:r>
        <w:t>Hình 3.</w:t>
      </w:r>
      <w:r w:rsidR="00EB699A" w:rsidRPr="00EB699A">
        <w:fldChar w:fldCharType="begin"/>
      </w:r>
      <w:r w:rsidR="00EB699A" w:rsidRPr="00EB699A">
        <w:instrText xml:space="preserve"> SEQ Hình_3. \* ARABIC </w:instrText>
      </w:r>
      <w:r w:rsidR="00EB699A" w:rsidRPr="00EB699A">
        <w:fldChar w:fldCharType="separate"/>
      </w:r>
      <w:r w:rsidR="00B91716">
        <w:rPr>
          <w:noProof/>
        </w:rPr>
        <w:t>2</w:t>
      </w:r>
      <w:r w:rsidR="00EB699A" w:rsidRPr="00EB699A">
        <w:fldChar w:fldCharType="end"/>
      </w:r>
      <w:r w:rsidR="00EB699A" w:rsidRPr="00EB699A">
        <w:t xml:space="preserve"> Kiến trúc đa tầng</w:t>
      </w:r>
      <w:bookmarkEnd w:id="308"/>
      <w:bookmarkEnd w:id="309"/>
    </w:p>
    <w:p w14:paraId="4A38AE2D" w14:textId="77777777" w:rsidR="00EB699A" w:rsidRPr="00EB699A" w:rsidRDefault="00EB699A" w:rsidP="00EB699A"/>
    <w:p w14:paraId="7B7EBFDF" w14:textId="77777777" w:rsidR="00EB699A" w:rsidRPr="00EB699A" w:rsidRDefault="00EB699A" w:rsidP="00BA3EAB">
      <w:pPr>
        <w:pStyle w:val="0NOIDUNG"/>
        <w:ind w:firstLine="0"/>
      </w:pPr>
      <w:r w:rsidRPr="00EB699A">
        <w:t>Kiến trúc đa tầng phân tách việc phát triển hệ thống thành các tầng riêng biệt</w:t>
      </w:r>
    </w:p>
    <w:p w14:paraId="4893D1CF" w14:textId="77777777" w:rsidR="00EB699A" w:rsidRPr="00EB699A" w:rsidRDefault="00EB699A" w:rsidP="00E70158">
      <w:pPr>
        <w:pStyle w:val="0NOIDUNG"/>
        <w:ind w:firstLine="0"/>
        <w:rPr>
          <w:highlight w:val="white"/>
        </w:rPr>
      </w:pPr>
      <w:r w:rsidRPr="00BA3EAB">
        <w:rPr>
          <w:b/>
          <w:highlight w:val="white"/>
        </w:rPr>
        <w:t>User Interface</w:t>
      </w:r>
      <w:r w:rsidRPr="00EB699A">
        <w:rPr>
          <w:highlight w:val="white"/>
        </w:rPr>
        <w:t>: Giao diện người dùng, hiển thị giao diện đồng thời tương tác dữ liệu với server</w:t>
      </w:r>
    </w:p>
    <w:p w14:paraId="69E4DF84" w14:textId="74781267" w:rsidR="00EB699A" w:rsidRPr="00EB699A" w:rsidRDefault="00EB699A" w:rsidP="00E70158">
      <w:pPr>
        <w:pStyle w:val="0NOIDUNG"/>
        <w:ind w:firstLine="0"/>
        <w:rPr>
          <w:highlight w:val="white"/>
        </w:rPr>
      </w:pPr>
      <w:r w:rsidRPr="00E70158">
        <w:rPr>
          <w:b/>
          <w:highlight w:val="white"/>
        </w:rPr>
        <w:t>Controller</w:t>
      </w:r>
      <w:r w:rsidRPr="00EB699A">
        <w:rPr>
          <w:highlight w:val="white"/>
        </w:rPr>
        <w:t>: Tiếp nhận các request từ phía máy khách, gọi đế</w:t>
      </w:r>
      <w:r w:rsidR="00740992">
        <w:rPr>
          <w:highlight w:val="white"/>
        </w:rPr>
        <w:t>n tầ</w:t>
      </w:r>
      <w:r w:rsidRPr="00EB699A">
        <w:rPr>
          <w:highlight w:val="white"/>
        </w:rPr>
        <w:t>ng xử lý nghiệp vụ và trả lại dữ liệu cho máy khách</w:t>
      </w:r>
    </w:p>
    <w:p w14:paraId="0C5FCBAF" w14:textId="77777777" w:rsidR="00EB699A" w:rsidRPr="00EB699A" w:rsidRDefault="00EB699A" w:rsidP="00E70158">
      <w:pPr>
        <w:pStyle w:val="0NOIDUNG"/>
        <w:ind w:firstLine="0"/>
        <w:rPr>
          <w:highlight w:val="white"/>
        </w:rPr>
      </w:pPr>
      <w:r w:rsidRPr="00E70158">
        <w:rPr>
          <w:b/>
          <w:highlight w:val="white"/>
        </w:rPr>
        <w:t>Service/BussinessLayer</w:t>
      </w:r>
      <w:r w:rsidRPr="00EB699A">
        <w:rPr>
          <w:highlight w:val="white"/>
        </w:rPr>
        <w:t>: Tầng xử lý logic, nghiệp vụ từ Controller, gọi đến tầng dữ liệu để truy xuất dữ liệu</w:t>
      </w:r>
    </w:p>
    <w:p w14:paraId="5215AE4C" w14:textId="77777777" w:rsidR="00EB699A" w:rsidRPr="00EB699A" w:rsidRDefault="00EB699A" w:rsidP="00E70158">
      <w:pPr>
        <w:pStyle w:val="0NOIDUNG"/>
        <w:ind w:firstLine="0"/>
      </w:pPr>
      <w:r w:rsidRPr="00E70158">
        <w:rPr>
          <w:b/>
          <w:highlight w:val="white"/>
        </w:rPr>
        <w:t>DataAccessLayer</w:t>
      </w:r>
      <w:r w:rsidRPr="00EB699A">
        <w:rPr>
          <w:highlight w:val="white"/>
        </w:rPr>
        <w:t xml:space="preserve">: </w:t>
      </w:r>
      <w:r w:rsidRPr="00EB699A">
        <w:t>Xử lý kết nối đến database và truy xuất dữ liệu.</w:t>
      </w:r>
    </w:p>
    <w:p w14:paraId="24CC7C84" w14:textId="77777777" w:rsidR="00EB699A" w:rsidRPr="00EB699A" w:rsidRDefault="00EB699A" w:rsidP="00E70158">
      <w:pPr>
        <w:pStyle w:val="0NOIDUNG"/>
        <w:ind w:firstLine="0"/>
      </w:pPr>
      <w:r w:rsidRPr="00EB699A">
        <w:t>Việc triển khai kiến trúc đa tầng trong hệ thống sẽ tạo ra nhiều ưu điểm cho quá trình phát triển cũng như bảo trì.</w:t>
      </w:r>
    </w:p>
    <w:p w14:paraId="3D4B89BD" w14:textId="77777777" w:rsidR="00273436" w:rsidRDefault="00273436">
      <w:pPr>
        <w:spacing w:after="160" w:line="259" w:lineRule="auto"/>
        <w:rPr>
          <w:rFonts w:eastAsiaTheme="minorHAnsi" w:cstheme="minorBidi"/>
          <w:szCs w:val="22"/>
          <w:lang w:val="fr-FR"/>
        </w:rPr>
      </w:pPr>
      <w:r>
        <w:br w:type="page"/>
      </w:r>
    </w:p>
    <w:p w14:paraId="53D1A4CD" w14:textId="2DB96B06" w:rsidR="00EB699A" w:rsidRPr="00EB699A" w:rsidRDefault="00EB699A" w:rsidP="00E70158">
      <w:pPr>
        <w:pStyle w:val="0NOIDUNG"/>
        <w:ind w:firstLine="0"/>
      </w:pPr>
      <w:r w:rsidRPr="00EB699A">
        <w:lastRenderedPageBreak/>
        <w:t>Một số ưu</w:t>
      </w:r>
      <w:r w:rsidR="00A36253">
        <w:t xml:space="preserve"> điểm của kiến trúc đa tầng như</w:t>
      </w:r>
      <w:r w:rsidRPr="00EB699A">
        <w:t>:</w:t>
      </w:r>
    </w:p>
    <w:p w14:paraId="2CAC25F0" w14:textId="77777777" w:rsidR="00EB699A" w:rsidRPr="00EB699A" w:rsidRDefault="00EB699A" w:rsidP="00E70158">
      <w:pPr>
        <w:pStyle w:val="0NOIDUNG"/>
        <w:numPr>
          <w:ilvl w:val="0"/>
          <w:numId w:val="38"/>
        </w:numPr>
        <w:ind w:left="426"/>
      </w:pPr>
      <w:r w:rsidRPr="00EB699A">
        <w:t>Dễ dàng mở rộng, thay đổi quy mô của hệ thống.</w:t>
      </w:r>
    </w:p>
    <w:p w14:paraId="63383D61" w14:textId="77777777" w:rsidR="00EB699A" w:rsidRPr="00EB699A" w:rsidRDefault="00EB699A" w:rsidP="00E70158">
      <w:pPr>
        <w:pStyle w:val="0NOIDUNG"/>
        <w:numPr>
          <w:ilvl w:val="0"/>
          <w:numId w:val="38"/>
        </w:numPr>
        <w:ind w:left="426"/>
      </w:pPr>
      <w:r w:rsidRPr="00EB699A">
        <w:t>Dễ dàng bảo trì</w:t>
      </w:r>
    </w:p>
    <w:p w14:paraId="7F97A03B" w14:textId="77777777" w:rsidR="00EB699A" w:rsidRPr="00EB699A" w:rsidRDefault="00EB699A" w:rsidP="00E70158">
      <w:pPr>
        <w:pStyle w:val="0NOIDUNG"/>
        <w:numPr>
          <w:ilvl w:val="0"/>
          <w:numId w:val="38"/>
        </w:numPr>
        <w:ind w:left="426"/>
      </w:pPr>
      <w:r w:rsidRPr="00EB699A">
        <w:t>Thuận tiện trong việc phát triển</w:t>
      </w:r>
    </w:p>
    <w:p w14:paraId="76EAEA25" w14:textId="77777777" w:rsidR="00EB699A" w:rsidRPr="00EB699A" w:rsidRDefault="00EB699A" w:rsidP="00E70158">
      <w:pPr>
        <w:pStyle w:val="0NOIDUNG"/>
        <w:numPr>
          <w:ilvl w:val="0"/>
          <w:numId w:val="38"/>
        </w:numPr>
        <w:ind w:left="426"/>
      </w:pPr>
      <w:r w:rsidRPr="00EB699A">
        <w:t>Dễ dàng trong quá trình tái sử dụng</w:t>
      </w:r>
    </w:p>
    <w:p w14:paraId="1541BE7C" w14:textId="5ADB1E12" w:rsidR="00EB699A" w:rsidRPr="00EB699A" w:rsidRDefault="00EB699A" w:rsidP="00EB699A">
      <w:pPr>
        <w:pStyle w:val="0NOIDUNG"/>
        <w:numPr>
          <w:ilvl w:val="0"/>
          <w:numId w:val="38"/>
        </w:numPr>
        <w:ind w:left="426"/>
      </w:pPr>
      <w:r w:rsidRPr="00EB699A">
        <w:t>Dễ phân chia công việc cho các thành viên trong nhóm.</w:t>
      </w:r>
    </w:p>
    <w:p w14:paraId="16354F0D" w14:textId="7AAC2D0B" w:rsidR="00EB699A" w:rsidRPr="00EB699A" w:rsidRDefault="00EB699A" w:rsidP="00E70158">
      <w:pPr>
        <w:pStyle w:val="0LV2"/>
      </w:pPr>
      <w:bookmarkStart w:id="310" w:name="_Toc44008445"/>
      <w:bookmarkStart w:id="311" w:name="_Toc58010131"/>
      <w:bookmarkStart w:id="312" w:name="_Toc58881020"/>
      <w:bookmarkStart w:id="313" w:name="_Toc59137258"/>
      <w:bookmarkStart w:id="314" w:name="_Toc59384777"/>
      <w:r w:rsidRPr="00EB699A">
        <w:t>3.3</w:t>
      </w:r>
      <w:r w:rsidR="00165E08">
        <w:t xml:space="preserve"> Restfu</w:t>
      </w:r>
      <w:r w:rsidRPr="00EB699A">
        <w:t>l web Service</w:t>
      </w:r>
      <w:bookmarkEnd w:id="310"/>
      <w:bookmarkEnd w:id="311"/>
      <w:bookmarkEnd w:id="312"/>
      <w:bookmarkEnd w:id="313"/>
      <w:bookmarkEnd w:id="314"/>
    </w:p>
    <w:p w14:paraId="16265B73" w14:textId="40AEA020" w:rsidR="00EB699A" w:rsidRPr="00EB699A" w:rsidRDefault="00E70158" w:rsidP="00E70158">
      <w:pPr>
        <w:pStyle w:val="0LV3"/>
      </w:pPr>
      <w:bookmarkStart w:id="315" w:name="_Toc59384778"/>
      <w:r>
        <w:t>3.3.1</w:t>
      </w:r>
      <w:r w:rsidR="00740992">
        <w:t xml:space="preserve"> W</w:t>
      </w:r>
      <w:r w:rsidR="00EB699A" w:rsidRPr="00EB699A">
        <w:t>eb service</w:t>
      </w:r>
      <w:bookmarkEnd w:id="315"/>
    </w:p>
    <w:p w14:paraId="588F0751" w14:textId="77777777" w:rsidR="00EB699A" w:rsidRPr="00EB699A" w:rsidRDefault="00EB699A" w:rsidP="00E70158">
      <w:pPr>
        <w:pStyle w:val="0NOIDUNG"/>
        <w:ind w:firstLine="0"/>
      </w:pPr>
      <w:r w:rsidRPr="00EB699A">
        <w:t>Web service (dịch vụ web) là tập hợp các giao thức và tiêu chuẩn mở được sử dụng để trao đổi dữ liệu giữa các ứng dụng hoặc giữa các hệ thống.</w:t>
      </w:r>
    </w:p>
    <w:p w14:paraId="0218A5A4" w14:textId="77777777" w:rsidR="00EB699A" w:rsidRPr="00EB699A" w:rsidRDefault="00EB699A" w:rsidP="00E70158">
      <w:pPr>
        <w:pStyle w:val="0NOIDUNG"/>
        <w:ind w:firstLine="0"/>
      </w:pPr>
      <w:r w:rsidRPr="00EB699A">
        <w:t>Các ứng dụng phần mềm được viết bằng các ngôn ngữ lập trình khác nhau hoặc chạy trên các nền tảng khác nhau, chúng có thể sử dụng các web service để trao đổi dữ liệu qua lại theo cách tương tự như liên lạc giữa các quá trình trên một máy tính.</w:t>
      </w:r>
    </w:p>
    <w:p w14:paraId="069737AF" w14:textId="6693B44D" w:rsidR="00EB699A" w:rsidRPr="00EB699A" w:rsidRDefault="00E70158" w:rsidP="00E70158">
      <w:pPr>
        <w:pStyle w:val="0LV3"/>
      </w:pPr>
      <w:bookmarkStart w:id="316" w:name="_Toc59384779"/>
      <w:r>
        <w:t>3.3.2</w:t>
      </w:r>
      <w:r w:rsidR="00EB699A" w:rsidRPr="00EB699A">
        <w:t xml:space="preserve"> RESTful web service</w:t>
      </w:r>
      <w:bookmarkEnd w:id="316"/>
    </w:p>
    <w:p w14:paraId="723FE367" w14:textId="77777777" w:rsidR="00EB699A" w:rsidRPr="00EB699A" w:rsidRDefault="00EB699A" w:rsidP="00E70158">
      <w:pPr>
        <w:pStyle w:val="0NOIDUNG"/>
        <w:ind w:firstLine="0"/>
      </w:pPr>
      <w:r w:rsidRPr="00E70158">
        <w:rPr>
          <w:b/>
        </w:rPr>
        <w:t>RESTful</w:t>
      </w:r>
      <w:r w:rsidRPr="00EB699A">
        <w:t xml:space="preserve"> API là một tiêu chuẩn dùng trong việc thiết kế API cho các ứng dụng web (thiết kế Web services) để tiện cho việc quản lý các resource. Nó chú trọng vào tài nguyên hệ thống (tệp văn bản, ảnh, âm thanh, video, hoặc dữ liệu động…), bao gồm các trạng thái tài nguyên được định dạng và được truyền tải qua HTTP.</w:t>
      </w:r>
    </w:p>
    <w:p w14:paraId="696ACF38" w14:textId="77777777" w:rsidR="00EB699A" w:rsidRPr="00EB699A" w:rsidRDefault="00EB699A" w:rsidP="009504E6">
      <w:pPr>
        <w:jc w:val="center"/>
      </w:pPr>
      <w:r w:rsidRPr="00EB699A">
        <w:rPr>
          <w:noProof/>
        </w:rPr>
        <w:drawing>
          <wp:inline distT="0" distB="0" distL="0" distR="0" wp14:anchorId="1BD4FC1D" wp14:editId="54D8A93E">
            <wp:extent cx="4401185" cy="2165350"/>
            <wp:effectExtent l="0" t="0" r="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19361" cy="2174292"/>
                    </a:xfrm>
                    <a:prstGeom prst="rect">
                      <a:avLst/>
                    </a:prstGeom>
                    <a:noFill/>
                    <a:ln>
                      <a:noFill/>
                    </a:ln>
                  </pic:spPr>
                </pic:pic>
              </a:graphicData>
            </a:graphic>
          </wp:inline>
        </w:drawing>
      </w:r>
    </w:p>
    <w:p w14:paraId="419C7A66" w14:textId="76F71DD2" w:rsidR="00EB699A" w:rsidRPr="00EB699A" w:rsidRDefault="00EB699A" w:rsidP="00A36253">
      <w:pPr>
        <w:pStyle w:val="0HINH"/>
      </w:pPr>
      <w:bookmarkStart w:id="317" w:name="_Toc58880656"/>
      <w:bookmarkStart w:id="318" w:name="_Toc59339782"/>
      <w:r w:rsidRPr="00EB699A">
        <w:t>Hình 3</w:t>
      </w:r>
      <w:r w:rsidR="00740992">
        <w:t>.</w:t>
      </w:r>
      <w:r w:rsidRPr="00EB699A">
        <w:fldChar w:fldCharType="begin"/>
      </w:r>
      <w:r w:rsidRPr="00EB699A">
        <w:instrText xml:space="preserve"> SEQ Hình_3. \* ARABIC </w:instrText>
      </w:r>
      <w:r w:rsidRPr="00EB699A">
        <w:fldChar w:fldCharType="separate"/>
      </w:r>
      <w:r w:rsidR="00B91716">
        <w:rPr>
          <w:noProof/>
        </w:rPr>
        <w:t>3</w:t>
      </w:r>
      <w:r w:rsidRPr="00EB699A">
        <w:fldChar w:fldCharType="end"/>
      </w:r>
      <w:r w:rsidRPr="00EB699A">
        <w:t xml:space="preserve"> Mô tả</w:t>
      </w:r>
      <w:r w:rsidR="00FE725D">
        <w:t xml:space="preserve"> restfu</w:t>
      </w:r>
      <w:r w:rsidRPr="00EB699A">
        <w:t>l api</w:t>
      </w:r>
      <w:bookmarkEnd w:id="317"/>
      <w:bookmarkEnd w:id="318"/>
    </w:p>
    <w:p w14:paraId="2B1079D7" w14:textId="77777777" w:rsidR="00EB699A" w:rsidRPr="00EB699A" w:rsidRDefault="00EB699A" w:rsidP="00060589">
      <w:pPr>
        <w:pStyle w:val="0NOIDUNG"/>
        <w:ind w:firstLine="0"/>
      </w:pPr>
      <w:r w:rsidRPr="00EB699A">
        <w:t>REST là một bộ quy tắc để tạo ra một ứng dụng Web Service, mà nó tuân thủ 4 nguyên tắc thiết kế cơ bản sau:</w:t>
      </w:r>
    </w:p>
    <w:p w14:paraId="321EFE54" w14:textId="77777777" w:rsidR="00EB699A" w:rsidRPr="00EB699A" w:rsidRDefault="00EB699A" w:rsidP="00060589">
      <w:pPr>
        <w:pStyle w:val="0NOIDUNG"/>
        <w:numPr>
          <w:ilvl w:val="0"/>
          <w:numId w:val="39"/>
        </w:numPr>
        <w:ind w:left="426"/>
      </w:pPr>
      <w:r w:rsidRPr="00EB699A">
        <w:t>Sử dụng các phương thức HTTP một cách rõ ràng</w:t>
      </w:r>
    </w:p>
    <w:p w14:paraId="6A0FB275" w14:textId="77777777" w:rsidR="00EB699A" w:rsidRPr="00EB699A" w:rsidRDefault="00EB699A" w:rsidP="00060589">
      <w:pPr>
        <w:pStyle w:val="0NOIDUNG"/>
        <w:numPr>
          <w:ilvl w:val="0"/>
          <w:numId w:val="39"/>
        </w:numPr>
        <w:ind w:left="426"/>
      </w:pPr>
      <w:r w:rsidRPr="00EB699A">
        <w:lastRenderedPageBreak/>
        <w:t>Phi trạng thái</w:t>
      </w:r>
    </w:p>
    <w:p w14:paraId="773E1974" w14:textId="77777777" w:rsidR="00EB699A" w:rsidRPr="00EB699A" w:rsidRDefault="00EB699A" w:rsidP="00060589">
      <w:pPr>
        <w:pStyle w:val="0NOIDUNG"/>
        <w:numPr>
          <w:ilvl w:val="0"/>
          <w:numId w:val="39"/>
        </w:numPr>
        <w:ind w:left="426"/>
      </w:pPr>
      <w:r w:rsidRPr="00EB699A">
        <w:t>Hiển thị cấu trúc thư mục như các URls</w:t>
      </w:r>
    </w:p>
    <w:p w14:paraId="24636703" w14:textId="77777777" w:rsidR="00EB699A" w:rsidRPr="00EB699A" w:rsidRDefault="00EB699A" w:rsidP="00060589">
      <w:pPr>
        <w:pStyle w:val="0NOIDUNG"/>
        <w:numPr>
          <w:ilvl w:val="0"/>
          <w:numId w:val="39"/>
        </w:numPr>
        <w:ind w:left="426"/>
      </w:pPr>
      <w:r w:rsidRPr="00EB699A">
        <w:t>Truyền tải JavaScript Object Notation (JSON), XML hoặc cả hai.</w:t>
      </w:r>
    </w:p>
    <w:p w14:paraId="147398E9" w14:textId="77777777" w:rsidR="00EB699A" w:rsidRPr="00EB699A" w:rsidRDefault="00EB699A" w:rsidP="00060589">
      <w:pPr>
        <w:pStyle w:val="0NOIDUNG"/>
        <w:numPr>
          <w:ilvl w:val="0"/>
          <w:numId w:val="39"/>
        </w:numPr>
        <w:ind w:left="426"/>
      </w:pPr>
      <w:r w:rsidRPr="00EB699A">
        <w:t>REST hoạt động chủ yếu dựa vào giao thức HTTP. Các hoạt động cơ bản nêu trên sẽ sử dụng những phương thức HTTP riêng.</w:t>
      </w:r>
    </w:p>
    <w:p w14:paraId="31BDECAD" w14:textId="77777777" w:rsidR="00EB699A" w:rsidRPr="00EB699A" w:rsidRDefault="00EB699A" w:rsidP="00060589">
      <w:pPr>
        <w:pStyle w:val="0NOIDUNG"/>
        <w:ind w:firstLine="0"/>
      </w:pPr>
      <w:r w:rsidRPr="00060589">
        <w:rPr>
          <w:b/>
        </w:rPr>
        <w:t>GET (SELECT):</w:t>
      </w:r>
      <w:r w:rsidRPr="00EB699A">
        <w:t xml:space="preserve"> Trả về một Resource hoặc một danh sách Resource.</w:t>
      </w:r>
    </w:p>
    <w:p w14:paraId="5E2D6E01" w14:textId="77777777" w:rsidR="00EB699A" w:rsidRPr="00EB699A" w:rsidRDefault="00EB699A" w:rsidP="00060589">
      <w:pPr>
        <w:pStyle w:val="0NOIDUNG"/>
        <w:ind w:firstLine="0"/>
      </w:pPr>
      <w:r w:rsidRPr="00060589">
        <w:rPr>
          <w:b/>
        </w:rPr>
        <w:t>POST (CREATE):</w:t>
      </w:r>
      <w:r w:rsidRPr="00EB699A">
        <w:t xml:space="preserve"> Tạo mới một Resource.</w:t>
      </w:r>
    </w:p>
    <w:p w14:paraId="0FE20F4E" w14:textId="77777777" w:rsidR="00EB699A" w:rsidRPr="00EB699A" w:rsidRDefault="00EB699A" w:rsidP="00060589">
      <w:pPr>
        <w:pStyle w:val="0NOIDUNG"/>
        <w:ind w:firstLine="0"/>
      </w:pPr>
      <w:r w:rsidRPr="00060589">
        <w:rPr>
          <w:b/>
        </w:rPr>
        <w:t>PUT (UPDATE):</w:t>
      </w:r>
      <w:r w:rsidRPr="00EB699A">
        <w:t xml:space="preserve"> Cập nhật thông tin cho Resource.</w:t>
      </w:r>
    </w:p>
    <w:p w14:paraId="6E71EF3C" w14:textId="292B59CF" w:rsidR="00EB699A" w:rsidRPr="00EB699A" w:rsidRDefault="00EB699A" w:rsidP="00060589">
      <w:pPr>
        <w:pStyle w:val="0NOIDUNG"/>
        <w:ind w:firstLine="0"/>
      </w:pPr>
      <w:r w:rsidRPr="00060589">
        <w:rPr>
          <w:b/>
        </w:rPr>
        <w:t>DELETE (DELETE):</w:t>
      </w:r>
      <w:r w:rsidR="001D7C7A">
        <w:t xml:space="preserve"> Xóa</w:t>
      </w:r>
      <w:r w:rsidRPr="00EB699A">
        <w:t xml:space="preserve"> một Resource.</w:t>
      </w:r>
    </w:p>
    <w:p w14:paraId="23F3D113" w14:textId="77777777" w:rsidR="00EB699A" w:rsidRPr="00EB699A" w:rsidRDefault="00EB699A" w:rsidP="00060589">
      <w:pPr>
        <w:pStyle w:val="0NOIDUNG"/>
        <w:ind w:firstLine="0"/>
      </w:pPr>
      <w:r w:rsidRPr="00EB699A">
        <w:t>Những phương thức hay hoạt động này thường được gọi là CRUD tương ứng với Create, Read, Update, Delete – Tạo, Đọc, Sửa, Xóa.</w:t>
      </w:r>
    </w:p>
    <w:p w14:paraId="5BA89E8B" w14:textId="30DBF482" w:rsidR="00EB699A" w:rsidRPr="00EB699A" w:rsidRDefault="00EB699A" w:rsidP="00060589">
      <w:pPr>
        <w:pStyle w:val="0NOIDUNG"/>
        <w:ind w:firstLine="0"/>
      </w:pPr>
      <w:r w:rsidRPr="00EB699A">
        <w:t>Khác với các trang web thông thường sẽ trả về các trang giao diện html, css thì khi chúng ta truy cập vào Web service, nó sẽ chỉ trả về cho ta dữ liệu thô, thường dưới dạng JSON hoặc XML. Từ các dữ liệu đó, client sẽ xử lý và hiển thị ra cho người dung.</w:t>
      </w:r>
    </w:p>
    <w:p w14:paraId="4B84A0CD" w14:textId="7AB0F24A" w:rsidR="00EB699A" w:rsidRPr="00EB699A" w:rsidRDefault="00EB699A" w:rsidP="00060589">
      <w:pPr>
        <w:pStyle w:val="0LV2"/>
      </w:pPr>
      <w:bookmarkStart w:id="319" w:name="_Toc44008446"/>
      <w:bookmarkStart w:id="320" w:name="_Toc58010132"/>
      <w:bookmarkStart w:id="321" w:name="_Toc58881021"/>
      <w:bookmarkStart w:id="322" w:name="_Toc59137259"/>
      <w:bookmarkStart w:id="323" w:name="_Toc59384780"/>
      <w:r w:rsidRPr="00EB699A">
        <w:t>3.4 Bảo mật và phân quyền</w:t>
      </w:r>
      <w:bookmarkEnd w:id="319"/>
      <w:bookmarkEnd w:id="320"/>
      <w:bookmarkEnd w:id="321"/>
      <w:bookmarkEnd w:id="322"/>
      <w:bookmarkEnd w:id="323"/>
    </w:p>
    <w:p w14:paraId="3A19C724" w14:textId="77777777" w:rsidR="00EB699A" w:rsidRPr="00EB699A" w:rsidRDefault="00EB699A" w:rsidP="00060589">
      <w:pPr>
        <w:pStyle w:val="0NOIDUNG"/>
        <w:ind w:firstLine="0"/>
      </w:pPr>
      <w:r w:rsidRPr="00EB699A">
        <w:t>Trong tất cả các ứng dụng, việc bảo mật, xác thực và phân quyền ứng dụng là điều vô cùng quan trọng. Nó giúp cho ứng dụng được bảo vệ tốt nhất khỏi các cuộc tấn công, các mục đích xấu.</w:t>
      </w:r>
    </w:p>
    <w:p w14:paraId="09F994C9" w14:textId="3845B74B" w:rsidR="00EB699A" w:rsidRPr="00EB699A" w:rsidRDefault="00EB699A" w:rsidP="00060589">
      <w:pPr>
        <w:pStyle w:val="0NOIDUNG"/>
        <w:ind w:firstLine="0"/>
      </w:pPr>
      <w:r w:rsidRPr="00EB699A">
        <w:t>Đặc biệt việc bảo mậ</w:t>
      </w:r>
      <w:r w:rsidR="00740992">
        <w:t>t trong việc quản lý tài sản</w:t>
      </w:r>
      <w:r w:rsidR="00CA087C">
        <w:t xml:space="preserve"> </w:t>
      </w:r>
      <w:r w:rsidRPr="00EB699A">
        <w:t>là điều vô cùng quan trọng.</w:t>
      </w:r>
      <w:r w:rsidR="00740992">
        <w:t xml:space="preserve"> </w:t>
      </w:r>
      <w:r w:rsidRPr="00EB699A">
        <w:t>Với việc sử dụ</w:t>
      </w:r>
      <w:r w:rsidR="00740992">
        <w:t xml:space="preserve">ng module spring security </w:t>
      </w:r>
      <w:r w:rsidRPr="00EB699A">
        <w:t>việc bảo mật, xác thực và phân quyền ứng dụng trở nên đơn giản hơn.</w:t>
      </w:r>
    </w:p>
    <w:p w14:paraId="46CD9B4A" w14:textId="77777777" w:rsidR="00EB699A" w:rsidRPr="00EB699A" w:rsidRDefault="00EB699A" w:rsidP="00060589">
      <w:pPr>
        <w:pStyle w:val="0NOIDUNG"/>
        <w:ind w:firstLine="0"/>
      </w:pPr>
      <w:r w:rsidRPr="00EB699A">
        <w:t>Spring boot là một framework tập trung vào việc cung cấp khả năng xác thực và phân quyền cho ứng dụng Java. Việc lưu trữ một đối tượng xác thực sẽ được triển khai trên đối tượng httpsession. Đối tượng lưu trữ sẽ bao gồm các thông tin như username, password, các quyền…</w:t>
      </w:r>
    </w:p>
    <w:p w14:paraId="58CB4F88" w14:textId="77777777" w:rsidR="00EB699A" w:rsidRPr="00EB699A" w:rsidRDefault="00EB699A" w:rsidP="00060589">
      <w:pPr>
        <w:pStyle w:val="0NOIDUNG"/>
        <w:ind w:firstLine="0"/>
      </w:pPr>
      <w:r w:rsidRPr="00EB699A">
        <w:t>Toàn bộ mật khẩu của người dùng sẽ được mã hóa bởi sử dụng lớp tiện ích của spring security.</w:t>
      </w:r>
    </w:p>
    <w:p w14:paraId="32389FDA" w14:textId="77777777" w:rsidR="00273436" w:rsidRDefault="00273436">
      <w:pPr>
        <w:spacing w:after="160" w:line="259" w:lineRule="auto"/>
        <w:rPr>
          <w:rFonts w:eastAsiaTheme="minorHAnsi" w:cstheme="minorBidi"/>
          <w:b/>
          <w:i/>
          <w:szCs w:val="22"/>
        </w:rPr>
      </w:pPr>
      <w:bookmarkStart w:id="324" w:name="_Toc59384781"/>
      <w:r>
        <w:br w:type="page"/>
      </w:r>
    </w:p>
    <w:p w14:paraId="0AB6F298" w14:textId="15EFF938" w:rsidR="00EB699A" w:rsidRPr="00EB699A" w:rsidRDefault="00060589" w:rsidP="00060589">
      <w:pPr>
        <w:pStyle w:val="0LV3"/>
      </w:pPr>
      <w:r>
        <w:lastRenderedPageBreak/>
        <w:t xml:space="preserve">3.4.1 </w:t>
      </w:r>
      <w:r w:rsidR="00EB699A" w:rsidRPr="00EB699A">
        <w:t>Xác thực</w:t>
      </w:r>
      <w:bookmarkEnd w:id="324"/>
    </w:p>
    <w:p w14:paraId="2785710F" w14:textId="4AD0E09E" w:rsidR="00EB699A" w:rsidRPr="00EB699A" w:rsidRDefault="00EB699A" w:rsidP="00060589">
      <w:pPr>
        <w:pStyle w:val="0NOIDUNG"/>
        <w:ind w:firstLine="0"/>
      </w:pPr>
      <w:r w:rsidRPr="00EB699A">
        <w:t>Việc xác thực qua spring boot sẽ xảy ra khi người sử dụng truy cập vào ứng dụng từ</w:t>
      </w:r>
      <w:r w:rsidR="00CA087C">
        <w:t xml:space="preserve"> máy khách.</w:t>
      </w:r>
      <w:r w:rsidRPr="00EB699A">
        <w:t xml:space="preserve"> Nếu chưa đăng nhập, Spring sẽ kiểm tra (qua các filter request) và chuyển hướng đến trang đăng nhập. Dữ liệu người dùng sẽ được lưu trong httpsession bao gồm các thông tin như username, password, các quyền… hoặc các thông tin tùy chỉnh. Trong hệ thống </w:t>
      </w:r>
      <w:r w:rsidR="00CA087C">
        <w:t>quản lí tài sản này</w:t>
      </w:r>
      <w:r w:rsidRPr="00EB699A">
        <w:t xml:space="preserve">, ngoài các thông tin trên sẽ lưu trữ các thông tin như họ và tên, </w:t>
      </w:r>
      <w:r w:rsidR="001D7C7A">
        <w:t>e</w:t>
      </w:r>
      <w:r w:rsidR="00CA087C">
        <w:t>mail, phòng ban</w:t>
      </w:r>
      <w:r w:rsidRPr="00EB699A">
        <w:t>… để phục vụ cho giao diện trực quan phía máy khách. Các thông tin về quyền là vô cùng cần thiết và quan trọng. Nó giúp chúng ta thiết lập các bộ chặn phân quyền ứng dụng trong hệ thống.</w:t>
      </w:r>
    </w:p>
    <w:p w14:paraId="07184698" w14:textId="07EE7516" w:rsidR="00EB699A" w:rsidRPr="00EB699A" w:rsidRDefault="00060589" w:rsidP="00060589">
      <w:pPr>
        <w:pStyle w:val="0LV3"/>
      </w:pPr>
      <w:bookmarkStart w:id="325" w:name="_Toc59384782"/>
      <w:r>
        <w:t xml:space="preserve">3.4.2 </w:t>
      </w:r>
      <w:r w:rsidR="00EB699A" w:rsidRPr="00EB699A">
        <w:t>Phân quyền</w:t>
      </w:r>
      <w:bookmarkEnd w:id="325"/>
    </w:p>
    <w:p w14:paraId="7A8A36FE" w14:textId="2DB55427" w:rsidR="00EB699A" w:rsidRPr="00EB699A" w:rsidRDefault="00EB699A" w:rsidP="00060589">
      <w:pPr>
        <w:pStyle w:val="0BANG"/>
      </w:pPr>
      <w:bookmarkStart w:id="326" w:name="_Toc58865812"/>
      <w:bookmarkStart w:id="327" w:name="_Toc58865828"/>
      <w:bookmarkStart w:id="328" w:name="_Toc59284747"/>
      <w:bookmarkStart w:id="329" w:name="_Toc59285402"/>
      <w:bookmarkStart w:id="330" w:name="_Toc59339823"/>
      <w:r w:rsidRPr="00EB699A">
        <w:t xml:space="preserve">Bảng </w:t>
      </w:r>
      <w:r w:rsidR="0048592E">
        <w:rPr>
          <w:lang w:val="vi-VN"/>
        </w:rPr>
        <w:t xml:space="preserve">3.1 </w:t>
      </w:r>
      <w:r w:rsidRPr="00EB699A">
        <w:t>Phân quyền theo url</w:t>
      </w:r>
      <w:bookmarkEnd w:id="326"/>
      <w:bookmarkEnd w:id="327"/>
      <w:bookmarkEnd w:id="328"/>
      <w:bookmarkEnd w:id="329"/>
      <w:bookmarkEnd w:id="330"/>
    </w:p>
    <w:tbl>
      <w:tblPr>
        <w:tblStyle w:val="TableGrid"/>
        <w:tblW w:w="0" w:type="auto"/>
        <w:jc w:val="center"/>
        <w:tblLayout w:type="fixed"/>
        <w:tblLook w:val="04A0" w:firstRow="1" w:lastRow="0" w:firstColumn="1" w:lastColumn="0" w:noHBand="0" w:noVBand="1"/>
      </w:tblPr>
      <w:tblGrid>
        <w:gridCol w:w="817"/>
        <w:gridCol w:w="2479"/>
        <w:gridCol w:w="1985"/>
        <w:gridCol w:w="3933"/>
      </w:tblGrid>
      <w:tr w:rsidR="005266C4" w:rsidRPr="0083702E" w14:paraId="2126BAE3" w14:textId="77777777" w:rsidTr="00273436">
        <w:trPr>
          <w:jc w:val="center"/>
        </w:trPr>
        <w:tc>
          <w:tcPr>
            <w:tcW w:w="817" w:type="dxa"/>
            <w:vAlign w:val="center"/>
          </w:tcPr>
          <w:p w14:paraId="6AA7AC81" w14:textId="77777777" w:rsidR="005266C4" w:rsidRPr="00F87743" w:rsidRDefault="005266C4" w:rsidP="00273436">
            <w:pPr>
              <w:spacing w:line="240" w:lineRule="auto"/>
              <w:jc w:val="center"/>
              <w:rPr>
                <w:b/>
              </w:rPr>
            </w:pPr>
            <w:r w:rsidRPr="00F87743">
              <w:rPr>
                <w:b/>
              </w:rPr>
              <w:t>STT</w:t>
            </w:r>
          </w:p>
        </w:tc>
        <w:tc>
          <w:tcPr>
            <w:tcW w:w="2479" w:type="dxa"/>
          </w:tcPr>
          <w:p w14:paraId="3D91BA23" w14:textId="77777777" w:rsidR="005266C4" w:rsidRPr="00EE18F9" w:rsidRDefault="005266C4" w:rsidP="00273436">
            <w:pPr>
              <w:spacing w:line="240" w:lineRule="auto"/>
              <w:jc w:val="center"/>
              <w:rPr>
                <w:b/>
              </w:rPr>
            </w:pPr>
            <w:r>
              <w:rPr>
                <w:b/>
              </w:rPr>
              <w:t>Method</w:t>
            </w:r>
          </w:p>
        </w:tc>
        <w:tc>
          <w:tcPr>
            <w:tcW w:w="1985" w:type="dxa"/>
            <w:vAlign w:val="center"/>
          </w:tcPr>
          <w:p w14:paraId="1A9EB26D" w14:textId="77777777" w:rsidR="005266C4" w:rsidRPr="00F87743" w:rsidRDefault="005266C4" w:rsidP="00273436">
            <w:pPr>
              <w:spacing w:line="240" w:lineRule="auto"/>
              <w:jc w:val="center"/>
              <w:rPr>
                <w:b/>
              </w:rPr>
            </w:pPr>
            <w:r>
              <w:rPr>
                <w:b/>
              </w:rPr>
              <w:t>url</w:t>
            </w:r>
          </w:p>
        </w:tc>
        <w:tc>
          <w:tcPr>
            <w:tcW w:w="3933" w:type="dxa"/>
            <w:vAlign w:val="center"/>
          </w:tcPr>
          <w:p w14:paraId="552FADAD" w14:textId="77777777" w:rsidR="005266C4" w:rsidRPr="00F87743" w:rsidRDefault="005266C4" w:rsidP="00273436">
            <w:pPr>
              <w:spacing w:line="240" w:lineRule="auto"/>
              <w:jc w:val="center"/>
              <w:rPr>
                <w:b/>
              </w:rPr>
            </w:pPr>
            <w:r>
              <w:rPr>
                <w:b/>
              </w:rPr>
              <w:t>Quyền</w:t>
            </w:r>
          </w:p>
        </w:tc>
      </w:tr>
      <w:tr w:rsidR="005266C4" w:rsidRPr="0083702E" w14:paraId="4E03E9FB" w14:textId="77777777" w:rsidTr="00273436">
        <w:trPr>
          <w:jc w:val="center"/>
        </w:trPr>
        <w:tc>
          <w:tcPr>
            <w:tcW w:w="817" w:type="dxa"/>
          </w:tcPr>
          <w:p w14:paraId="65DC65A9" w14:textId="77777777" w:rsidR="005266C4" w:rsidRPr="007076D3" w:rsidRDefault="005266C4" w:rsidP="00273436">
            <w:pPr>
              <w:spacing w:line="240" w:lineRule="auto"/>
              <w:jc w:val="center"/>
              <w:rPr>
                <w:sz w:val="24"/>
                <w:szCs w:val="24"/>
              </w:rPr>
            </w:pPr>
            <w:r w:rsidRPr="007076D3">
              <w:rPr>
                <w:sz w:val="24"/>
                <w:szCs w:val="24"/>
              </w:rPr>
              <w:t>1</w:t>
            </w:r>
          </w:p>
        </w:tc>
        <w:tc>
          <w:tcPr>
            <w:tcW w:w="2479" w:type="dxa"/>
          </w:tcPr>
          <w:p w14:paraId="5335045F" w14:textId="77777777" w:rsidR="005266C4" w:rsidRPr="00EE18F9" w:rsidRDefault="005266C4" w:rsidP="00273436">
            <w:pPr>
              <w:spacing w:line="240" w:lineRule="auto"/>
              <w:jc w:val="center"/>
              <w:rPr>
                <w:sz w:val="24"/>
                <w:szCs w:val="24"/>
              </w:rPr>
            </w:pPr>
            <w:r>
              <w:rPr>
                <w:sz w:val="24"/>
                <w:szCs w:val="24"/>
              </w:rPr>
              <w:t>GET</w:t>
            </w:r>
          </w:p>
        </w:tc>
        <w:tc>
          <w:tcPr>
            <w:tcW w:w="1985" w:type="dxa"/>
          </w:tcPr>
          <w:p w14:paraId="33F593A5" w14:textId="77777777" w:rsidR="005266C4" w:rsidRPr="00EE18F9" w:rsidRDefault="005266C4" w:rsidP="00273436">
            <w:pPr>
              <w:spacing w:line="240" w:lineRule="auto"/>
              <w:jc w:val="both"/>
              <w:rPr>
                <w:sz w:val="24"/>
                <w:szCs w:val="24"/>
              </w:rPr>
            </w:pPr>
            <w:r w:rsidRPr="007076D3">
              <w:rPr>
                <w:sz w:val="24"/>
                <w:szCs w:val="24"/>
              </w:rPr>
              <w:t>*/</w:t>
            </w:r>
            <w:r>
              <w:rPr>
                <w:sz w:val="24"/>
                <w:szCs w:val="24"/>
              </w:rPr>
              <w:t>*</w:t>
            </w:r>
          </w:p>
        </w:tc>
        <w:tc>
          <w:tcPr>
            <w:tcW w:w="3933" w:type="dxa"/>
          </w:tcPr>
          <w:p w14:paraId="6F2DE054" w14:textId="77777777" w:rsidR="005266C4" w:rsidRPr="00EE18F9" w:rsidRDefault="005266C4" w:rsidP="00273436">
            <w:pPr>
              <w:spacing w:line="240" w:lineRule="auto"/>
              <w:jc w:val="both"/>
              <w:rPr>
                <w:sz w:val="24"/>
                <w:szCs w:val="24"/>
              </w:rPr>
            </w:pPr>
            <w:r w:rsidRPr="007076D3">
              <w:rPr>
                <w:sz w:val="24"/>
                <w:szCs w:val="24"/>
              </w:rPr>
              <w:t>ROLE_ADMIN</w:t>
            </w:r>
            <w:r>
              <w:rPr>
                <w:sz w:val="24"/>
                <w:szCs w:val="24"/>
              </w:rPr>
              <w:t>PART,ROLE_USER,ROLE_ALL</w:t>
            </w:r>
          </w:p>
        </w:tc>
      </w:tr>
      <w:tr w:rsidR="005266C4" w:rsidRPr="0083702E" w14:paraId="5C01C67E" w14:textId="77777777" w:rsidTr="00273436">
        <w:trPr>
          <w:jc w:val="center"/>
        </w:trPr>
        <w:tc>
          <w:tcPr>
            <w:tcW w:w="817" w:type="dxa"/>
          </w:tcPr>
          <w:p w14:paraId="07341894" w14:textId="77777777" w:rsidR="005266C4" w:rsidRPr="007076D3" w:rsidRDefault="005266C4" w:rsidP="00273436">
            <w:pPr>
              <w:spacing w:line="240" w:lineRule="auto"/>
              <w:jc w:val="center"/>
              <w:rPr>
                <w:sz w:val="24"/>
                <w:szCs w:val="24"/>
              </w:rPr>
            </w:pPr>
            <w:r w:rsidRPr="007076D3">
              <w:rPr>
                <w:sz w:val="24"/>
                <w:szCs w:val="24"/>
              </w:rPr>
              <w:t>2</w:t>
            </w:r>
          </w:p>
        </w:tc>
        <w:tc>
          <w:tcPr>
            <w:tcW w:w="2479" w:type="dxa"/>
          </w:tcPr>
          <w:p w14:paraId="749FA9CC" w14:textId="77777777" w:rsidR="005266C4" w:rsidRPr="00EE18F9" w:rsidRDefault="005266C4" w:rsidP="00273436">
            <w:pPr>
              <w:spacing w:line="240" w:lineRule="auto"/>
              <w:jc w:val="center"/>
              <w:rPr>
                <w:sz w:val="24"/>
                <w:szCs w:val="24"/>
              </w:rPr>
            </w:pPr>
            <w:r>
              <w:rPr>
                <w:sz w:val="24"/>
                <w:szCs w:val="24"/>
              </w:rPr>
              <w:t>PUT</w:t>
            </w:r>
          </w:p>
        </w:tc>
        <w:tc>
          <w:tcPr>
            <w:tcW w:w="1985" w:type="dxa"/>
          </w:tcPr>
          <w:p w14:paraId="2C41F49E" w14:textId="77777777" w:rsidR="005266C4" w:rsidRPr="00EE18F9" w:rsidRDefault="005266C4" w:rsidP="00273436">
            <w:pPr>
              <w:spacing w:line="240" w:lineRule="auto"/>
              <w:jc w:val="both"/>
              <w:rPr>
                <w:sz w:val="24"/>
                <w:szCs w:val="24"/>
              </w:rPr>
            </w:pPr>
            <w:r>
              <w:rPr>
                <w:sz w:val="24"/>
                <w:szCs w:val="24"/>
              </w:rPr>
              <w:t>*/device/update</w:t>
            </w:r>
          </w:p>
        </w:tc>
        <w:tc>
          <w:tcPr>
            <w:tcW w:w="3933" w:type="dxa"/>
          </w:tcPr>
          <w:p w14:paraId="79520E76" w14:textId="77777777" w:rsidR="005266C4" w:rsidRPr="00EE18F9" w:rsidRDefault="005266C4" w:rsidP="00273436">
            <w:pPr>
              <w:spacing w:line="240" w:lineRule="auto"/>
              <w:jc w:val="both"/>
              <w:rPr>
                <w:sz w:val="24"/>
                <w:szCs w:val="24"/>
              </w:rPr>
            </w:pPr>
            <w:r w:rsidRPr="007076D3">
              <w:rPr>
                <w:sz w:val="24"/>
                <w:szCs w:val="24"/>
              </w:rPr>
              <w:t>ROLE_ADMIN</w:t>
            </w:r>
            <w:r>
              <w:rPr>
                <w:sz w:val="24"/>
                <w:szCs w:val="24"/>
              </w:rPr>
              <w:t>PART,ROLE_USER,ROLE_ALL</w:t>
            </w:r>
          </w:p>
        </w:tc>
      </w:tr>
      <w:tr w:rsidR="005266C4" w:rsidRPr="0083702E" w14:paraId="48D02480" w14:textId="77777777" w:rsidTr="00273436">
        <w:trPr>
          <w:jc w:val="center"/>
        </w:trPr>
        <w:tc>
          <w:tcPr>
            <w:tcW w:w="817" w:type="dxa"/>
          </w:tcPr>
          <w:p w14:paraId="4B28B2E7" w14:textId="77777777" w:rsidR="005266C4" w:rsidRPr="007076D3" w:rsidRDefault="005266C4" w:rsidP="00273436">
            <w:pPr>
              <w:spacing w:line="240" w:lineRule="auto"/>
              <w:jc w:val="center"/>
              <w:rPr>
                <w:sz w:val="24"/>
                <w:szCs w:val="24"/>
              </w:rPr>
            </w:pPr>
            <w:r w:rsidRPr="007076D3">
              <w:rPr>
                <w:sz w:val="24"/>
                <w:szCs w:val="24"/>
              </w:rPr>
              <w:t>3</w:t>
            </w:r>
          </w:p>
        </w:tc>
        <w:tc>
          <w:tcPr>
            <w:tcW w:w="2479" w:type="dxa"/>
          </w:tcPr>
          <w:p w14:paraId="73642DAB" w14:textId="77777777" w:rsidR="005266C4" w:rsidRPr="00EE18F9" w:rsidRDefault="005266C4" w:rsidP="00273436">
            <w:pPr>
              <w:spacing w:line="240" w:lineRule="auto"/>
              <w:jc w:val="center"/>
              <w:rPr>
                <w:sz w:val="24"/>
                <w:szCs w:val="24"/>
              </w:rPr>
            </w:pPr>
            <w:r>
              <w:rPr>
                <w:sz w:val="24"/>
                <w:szCs w:val="24"/>
              </w:rPr>
              <w:t>POST, DELETE</w:t>
            </w:r>
          </w:p>
        </w:tc>
        <w:tc>
          <w:tcPr>
            <w:tcW w:w="1985" w:type="dxa"/>
          </w:tcPr>
          <w:p w14:paraId="6538EC95" w14:textId="77777777" w:rsidR="005266C4" w:rsidRPr="007076D3" w:rsidRDefault="005266C4" w:rsidP="00273436">
            <w:pPr>
              <w:spacing w:line="240" w:lineRule="auto"/>
              <w:jc w:val="both"/>
              <w:rPr>
                <w:sz w:val="24"/>
                <w:szCs w:val="24"/>
              </w:rPr>
            </w:pPr>
            <w:r>
              <w:rPr>
                <w:sz w:val="24"/>
                <w:szCs w:val="24"/>
              </w:rPr>
              <w:t>*/device/creat</w:t>
            </w:r>
          </w:p>
        </w:tc>
        <w:tc>
          <w:tcPr>
            <w:tcW w:w="3933" w:type="dxa"/>
          </w:tcPr>
          <w:p w14:paraId="53D90CE2" w14:textId="77777777" w:rsidR="005266C4" w:rsidRPr="007076D3" w:rsidRDefault="005266C4" w:rsidP="00273436">
            <w:pPr>
              <w:keepNext/>
              <w:spacing w:line="240" w:lineRule="auto"/>
              <w:ind w:firstLine="720"/>
              <w:jc w:val="both"/>
              <w:rPr>
                <w:sz w:val="24"/>
                <w:szCs w:val="24"/>
              </w:rPr>
            </w:pPr>
            <w:r w:rsidRPr="007076D3">
              <w:rPr>
                <w:sz w:val="24"/>
                <w:szCs w:val="24"/>
              </w:rPr>
              <w:t>ROLE_ADMIN</w:t>
            </w:r>
            <w:r>
              <w:rPr>
                <w:sz w:val="24"/>
                <w:szCs w:val="24"/>
              </w:rPr>
              <w:t>, ROLE_ALL</w:t>
            </w:r>
          </w:p>
        </w:tc>
      </w:tr>
      <w:tr w:rsidR="005266C4" w:rsidRPr="0083702E" w14:paraId="3045FD39" w14:textId="77777777" w:rsidTr="00273436">
        <w:trPr>
          <w:jc w:val="center"/>
        </w:trPr>
        <w:tc>
          <w:tcPr>
            <w:tcW w:w="817" w:type="dxa"/>
          </w:tcPr>
          <w:p w14:paraId="741519A4" w14:textId="77777777" w:rsidR="005266C4" w:rsidRPr="00EE18F9" w:rsidRDefault="005266C4" w:rsidP="00273436">
            <w:pPr>
              <w:spacing w:line="240" w:lineRule="auto"/>
              <w:jc w:val="center"/>
              <w:rPr>
                <w:sz w:val="24"/>
                <w:szCs w:val="24"/>
              </w:rPr>
            </w:pPr>
            <w:r>
              <w:rPr>
                <w:sz w:val="24"/>
                <w:szCs w:val="24"/>
              </w:rPr>
              <w:t>4</w:t>
            </w:r>
          </w:p>
        </w:tc>
        <w:tc>
          <w:tcPr>
            <w:tcW w:w="2479" w:type="dxa"/>
          </w:tcPr>
          <w:p w14:paraId="68858BEE" w14:textId="77777777" w:rsidR="005266C4" w:rsidRDefault="005266C4" w:rsidP="00273436">
            <w:pPr>
              <w:spacing w:line="240" w:lineRule="auto"/>
              <w:jc w:val="center"/>
              <w:rPr>
                <w:sz w:val="24"/>
                <w:szCs w:val="24"/>
              </w:rPr>
            </w:pPr>
            <w:r>
              <w:rPr>
                <w:sz w:val="24"/>
                <w:szCs w:val="24"/>
              </w:rPr>
              <w:t>PUT,POST,DELETE</w:t>
            </w:r>
          </w:p>
        </w:tc>
        <w:tc>
          <w:tcPr>
            <w:tcW w:w="1985" w:type="dxa"/>
          </w:tcPr>
          <w:p w14:paraId="66562444" w14:textId="77777777" w:rsidR="005266C4" w:rsidRDefault="005266C4" w:rsidP="00273436">
            <w:pPr>
              <w:spacing w:line="240" w:lineRule="auto"/>
              <w:jc w:val="both"/>
              <w:rPr>
                <w:sz w:val="24"/>
                <w:szCs w:val="24"/>
              </w:rPr>
            </w:pPr>
            <w:r>
              <w:rPr>
                <w:sz w:val="24"/>
                <w:szCs w:val="24"/>
              </w:rPr>
              <w:t>*/deviceGroup/*</w:t>
            </w:r>
          </w:p>
        </w:tc>
        <w:tc>
          <w:tcPr>
            <w:tcW w:w="3933" w:type="dxa"/>
          </w:tcPr>
          <w:p w14:paraId="11BA39BF" w14:textId="77777777" w:rsidR="005266C4" w:rsidRPr="007076D3" w:rsidRDefault="005266C4" w:rsidP="00273436">
            <w:pPr>
              <w:keepNext/>
              <w:spacing w:line="240" w:lineRule="auto"/>
              <w:ind w:firstLine="720"/>
              <w:jc w:val="both"/>
              <w:rPr>
                <w:sz w:val="24"/>
                <w:szCs w:val="24"/>
              </w:rPr>
            </w:pPr>
            <w:r w:rsidRPr="007076D3">
              <w:rPr>
                <w:sz w:val="24"/>
                <w:szCs w:val="24"/>
              </w:rPr>
              <w:t>ROLE_ADMIN</w:t>
            </w:r>
            <w:r>
              <w:rPr>
                <w:sz w:val="24"/>
                <w:szCs w:val="24"/>
              </w:rPr>
              <w:t>PART, ROLE_ALL</w:t>
            </w:r>
          </w:p>
        </w:tc>
      </w:tr>
      <w:tr w:rsidR="005266C4" w:rsidRPr="0083702E" w14:paraId="487A2BA1" w14:textId="77777777" w:rsidTr="00273436">
        <w:trPr>
          <w:jc w:val="center"/>
        </w:trPr>
        <w:tc>
          <w:tcPr>
            <w:tcW w:w="817" w:type="dxa"/>
          </w:tcPr>
          <w:p w14:paraId="08104D53" w14:textId="77777777" w:rsidR="005266C4" w:rsidRPr="00EE18F9" w:rsidRDefault="005266C4" w:rsidP="00273436">
            <w:pPr>
              <w:spacing w:line="240" w:lineRule="auto"/>
              <w:jc w:val="center"/>
              <w:rPr>
                <w:sz w:val="24"/>
                <w:szCs w:val="24"/>
              </w:rPr>
            </w:pPr>
            <w:r>
              <w:rPr>
                <w:sz w:val="24"/>
                <w:szCs w:val="24"/>
              </w:rPr>
              <w:t>5</w:t>
            </w:r>
          </w:p>
        </w:tc>
        <w:tc>
          <w:tcPr>
            <w:tcW w:w="2479" w:type="dxa"/>
          </w:tcPr>
          <w:p w14:paraId="747325EB" w14:textId="77777777" w:rsidR="005266C4" w:rsidRDefault="005266C4" w:rsidP="00273436">
            <w:pPr>
              <w:spacing w:line="240" w:lineRule="auto"/>
              <w:jc w:val="center"/>
              <w:rPr>
                <w:sz w:val="24"/>
                <w:szCs w:val="24"/>
              </w:rPr>
            </w:pPr>
            <w:r>
              <w:rPr>
                <w:sz w:val="24"/>
                <w:szCs w:val="24"/>
              </w:rPr>
              <w:t>PUT,POST,DELETE</w:t>
            </w:r>
          </w:p>
        </w:tc>
        <w:tc>
          <w:tcPr>
            <w:tcW w:w="1985" w:type="dxa"/>
          </w:tcPr>
          <w:p w14:paraId="00828E21" w14:textId="77777777" w:rsidR="005266C4" w:rsidRDefault="005266C4" w:rsidP="00273436">
            <w:pPr>
              <w:spacing w:line="240" w:lineRule="auto"/>
              <w:jc w:val="both"/>
              <w:rPr>
                <w:sz w:val="24"/>
                <w:szCs w:val="24"/>
              </w:rPr>
            </w:pPr>
            <w:r>
              <w:rPr>
                <w:sz w:val="24"/>
                <w:szCs w:val="24"/>
              </w:rPr>
              <w:t>*/supper/*,*/warehouse/*</w:t>
            </w:r>
          </w:p>
        </w:tc>
        <w:tc>
          <w:tcPr>
            <w:tcW w:w="3933" w:type="dxa"/>
          </w:tcPr>
          <w:p w14:paraId="2B932EE1" w14:textId="77777777" w:rsidR="005266C4" w:rsidRPr="007076D3" w:rsidRDefault="005266C4" w:rsidP="00273436">
            <w:pPr>
              <w:keepNext/>
              <w:spacing w:line="240" w:lineRule="auto"/>
              <w:ind w:firstLine="720"/>
              <w:jc w:val="both"/>
              <w:rPr>
                <w:sz w:val="24"/>
                <w:szCs w:val="24"/>
              </w:rPr>
            </w:pPr>
            <w:r w:rsidRPr="007076D3">
              <w:rPr>
                <w:sz w:val="24"/>
                <w:szCs w:val="24"/>
              </w:rPr>
              <w:t>ROLE_ADMIN</w:t>
            </w:r>
            <w:r>
              <w:rPr>
                <w:sz w:val="24"/>
                <w:szCs w:val="24"/>
              </w:rPr>
              <w:t>PART, ROLE_ALL</w:t>
            </w:r>
          </w:p>
        </w:tc>
      </w:tr>
      <w:tr w:rsidR="005266C4" w:rsidRPr="0083702E" w14:paraId="3BD0B829" w14:textId="77777777" w:rsidTr="00273436">
        <w:trPr>
          <w:jc w:val="center"/>
        </w:trPr>
        <w:tc>
          <w:tcPr>
            <w:tcW w:w="817" w:type="dxa"/>
          </w:tcPr>
          <w:p w14:paraId="11E8A62E" w14:textId="77777777" w:rsidR="005266C4" w:rsidRDefault="005266C4" w:rsidP="00273436">
            <w:pPr>
              <w:spacing w:line="240" w:lineRule="auto"/>
              <w:jc w:val="center"/>
              <w:rPr>
                <w:sz w:val="24"/>
                <w:szCs w:val="24"/>
              </w:rPr>
            </w:pPr>
            <w:r>
              <w:rPr>
                <w:sz w:val="24"/>
                <w:szCs w:val="24"/>
              </w:rPr>
              <w:t>6</w:t>
            </w:r>
          </w:p>
        </w:tc>
        <w:tc>
          <w:tcPr>
            <w:tcW w:w="2479" w:type="dxa"/>
          </w:tcPr>
          <w:p w14:paraId="253BF70C" w14:textId="77777777" w:rsidR="005266C4" w:rsidRDefault="005266C4" w:rsidP="00273436">
            <w:pPr>
              <w:spacing w:line="240" w:lineRule="auto"/>
              <w:jc w:val="center"/>
              <w:rPr>
                <w:sz w:val="24"/>
                <w:szCs w:val="24"/>
              </w:rPr>
            </w:pPr>
            <w:r>
              <w:rPr>
                <w:sz w:val="24"/>
                <w:szCs w:val="24"/>
              </w:rPr>
              <w:t>PUT,POST,DELETE</w:t>
            </w:r>
          </w:p>
        </w:tc>
        <w:tc>
          <w:tcPr>
            <w:tcW w:w="1985" w:type="dxa"/>
          </w:tcPr>
          <w:p w14:paraId="08815404" w14:textId="77777777" w:rsidR="005266C4" w:rsidRDefault="005266C4" w:rsidP="00273436">
            <w:pPr>
              <w:spacing w:line="240" w:lineRule="auto"/>
              <w:jc w:val="both"/>
              <w:rPr>
                <w:sz w:val="24"/>
                <w:szCs w:val="24"/>
              </w:rPr>
            </w:pPr>
            <w:r>
              <w:rPr>
                <w:sz w:val="24"/>
                <w:szCs w:val="24"/>
              </w:rPr>
              <w:t>*</w:t>
            </w:r>
            <w:r w:rsidRPr="004527EA">
              <w:rPr>
                <w:sz w:val="24"/>
                <w:szCs w:val="24"/>
              </w:rPr>
              <w:t>/deviceRequestRetu</w:t>
            </w:r>
            <w:r>
              <w:rPr>
                <w:sz w:val="24"/>
                <w:szCs w:val="24"/>
              </w:rPr>
              <w:t>/creat, */deviceReques/update,</w:t>
            </w:r>
            <w:r>
              <w:t xml:space="preserve"> *</w:t>
            </w:r>
            <w:r w:rsidRPr="004527EA">
              <w:rPr>
                <w:sz w:val="24"/>
                <w:szCs w:val="24"/>
              </w:rPr>
              <w:t>/request</w:t>
            </w:r>
            <w:r>
              <w:rPr>
                <w:sz w:val="24"/>
                <w:szCs w:val="24"/>
              </w:rPr>
              <w:t>/delete/*</w:t>
            </w:r>
          </w:p>
        </w:tc>
        <w:tc>
          <w:tcPr>
            <w:tcW w:w="3933" w:type="dxa"/>
          </w:tcPr>
          <w:p w14:paraId="6480C9F5" w14:textId="77777777" w:rsidR="005266C4" w:rsidRPr="007076D3" w:rsidRDefault="005266C4" w:rsidP="00273436">
            <w:pPr>
              <w:keepNext/>
              <w:spacing w:line="240" w:lineRule="auto"/>
              <w:ind w:firstLine="720"/>
              <w:jc w:val="both"/>
              <w:rPr>
                <w:sz w:val="24"/>
                <w:szCs w:val="24"/>
              </w:rPr>
            </w:pPr>
            <w:r w:rsidRPr="007076D3">
              <w:rPr>
                <w:sz w:val="24"/>
                <w:szCs w:val="24"/>
              </w:rPr>
              <w:t>ROLE_ADMIN</w:t>
            </w:r>
            <w:r>
              <w:rPr>
                <w:sz w:val="24"/>
                <w:szCs w:val="24"/>
              </w:rPr>
              <w:t>PART,ROLE_USER,ROLE_ALL</w:t>
            </w:r>
          </w:p>
        </w:tc>
      </w:tr>
      <w:tr w:rsidR="005266C4" w:rsidRPr="0083702E" w14:paraId="23450133" w14:textId="77777777" w:rsidTr="00273436">
        <w:trPr>
          <w:jc w:val="center"/>
        </w:trPr>
        <w:tc>
          <w:tcPr>
            <w:tcW w:w="817" w:type="dxa"/>
          </w:tcPr>
          <w:p w14:paraId="5135D5E9" w14:textId="77777777" w:rsidR="005266C4" w:rsidRDefault="005266C4" w:rsidP="00273436">
            <w:pPr>
              <w:spacing w:line="240" w:lineRule="auto"/>
              <w:jc w:val="center"/>
              <w:rPr>
                <w:sz w:val="24"/>
                <w:szCs w:val="24"/>
              </w:rPr>
            </w:pPr>
            <w:r>
              <w:rPr>
                <w:sz w:val="24"/>
                <w:szCs w:val="24"/>
              </w:rPr>
              <w:t>7</w:t>
            </w:r>
          </w:p>
        </w:tc>
        <w:tc>
          <w:tcPr>
            <w:tcW w:w="2479" w:type="dxa"/>
          </w:tcPr>
          <w:p w14:paraId="195C1D65" w14:textId="77777777" w:rsidR="005266C4" w:rsidRDefault="005266C4" w:rsidP="00273436">
            <w:pPr>
              <w:spacing w:line="240" w:lineRule="auto"/>
              <w:jc w:val="center"/>
              <w:rPr>
                <w:sz w:val="24"/>
                <w:szCs w:val="24"/>
              </w:rPr>
            </w:pPr>
            <w:r>
              <w:rPr>
                <w:sz w:val="24"/>
                <w:szCs w:val="24"/>
              </w:rPr>
              <w:t>POST</w:t>
            </w:r>
          </w:p>
        </w:tc>
        <w:tc>
          <w:tcPr>
            <w:tcW w:w="1985" w:type="dxa"/>
          </w:tcPr>
          <w:p w14:paraId="7DE065AF" w14:textId="77777777" w:rsidR="005266C4" w:rsidRDefault="005266C4" w:rsidP="00273436">
            <w:pPr>
              <w:spacing w:line="240" w:lineRule="auto"/>
              <w:jc w:val="both"/>
              <w:rPr>
                <w:sz w:val="24"/>
                <w:szCs w:val="24"/>
              </w:rPr>
            </w:pPr>
            <w:r>
              <w:rPr>
                <w:sz w:val="24"/>
                <w:szCs w:val="24"/>
              </w:rPr>
              <w:t>*</w:t>
            </w:r>
            <w:r w:rsidRPr="004527EA">
              <w:rPr>
                <w:sz w:val="24"/>
                <w:szCs w:val="24"/>
              </w:rPr>
              <w:t>/deviceRequestRetu</w:t>
            </w:r>
            <w:r>
              <w:rPr>
                <w:sz w:val="24"/>
                <w:szCs w:val="24"/>
              </w:rPr>
              <w:t>/</w:t>
            </w:r>
            <w:r w:rsidRPr="004527EA">
              <w:rPr>
                <w:sz w:val="24"/>
                <w:szCs w:val="24"/>
              </w:rPr>
              <w:t>browserRequest</w:t>
            </w:r>
            <w:r>
              <w:rPr>
                <w:sz w:val="24"/>
                <w:szCs w:val="24"/>
              </w:rPr>
              <w:t>, *</w:t>
            </w:r>
            <w:r w:rsidRPr="004527EA">
              <w:rPr>
                <w:sz w:val="24"/>
                <w:szCs w:val="24"/>
              </w:rPr>
              <w:t>/deviceRequestRetu</w:t>
            </w:r>
            <w:r>
              <w:rPr>
                <w:sz w:val="24"/>
                <w:szCs w:val="24"/>
              </w:rPr>
              <w:t>/</w:t>
            </w:r>
            <w:r w:rsidRPr="004527EA">
              <w:rPr>
                <w:sz w:val="24"/>
                <w:szCs w:val="24"/>
              </w:rPr>
              <w:t>cancelRequest</w:t>
            </w:r>
          </w:p>
        </w:tc>
        <w:tc>
          <w:tcPr>
            <w:tcW w:w="3933" w:type="dxa"/>
          </w:tcPr>
          <w:p w14:paraId="24A9DB0B" w14:textId="77777777" w:rsidR="005266C4" w:rsidRPr="007076D3" w:rsidRDefault="005266C4" w:rsidP="00273436">
            <w:pPr>
              <w:keepNext/>
              <w:spacing w:line="240" w:lineRule="auto"/>
              <w:ind w:firstLine="720"/>
              <w:jc w:val="both"/>
              <w:rPr>
                <w:sz w:val="24"/>
                <w:szCs w:val="24"/>
              </w:rPr>
            </w:pPr>
            <w:r w:rsidRPr="007076D3">
              <w:rPr>
                <w:sz w:val="24"/>
                <w:szCs w:val="24"/>
              </w:rPr>
              <w:t>ROLE_ ADMIN</w:t>
            </w:r>
            <w:r>
              <w:rPr>
                <w:sz w:val="24"/>
                <w:szCs w:val="24"/>
              </w:rPr>
              <w:t>PART</w:t>
            </w:r>
          </w:p>
        </w:tc>
      </w:tr>
      <w:tr w:rsidR="005266C4" w:rsidRPr="0083702E" w14:paraId="2DF04827" w14:textId="77777777" w:rsidTr="00273436">
        <w:trPr>
          <w:jc w:val="center"/>
        </w:trPr>
        <w:tc>
          <w:tcPr>
            <w:tcW w:w="817" w:type="dxa"/>
          </w:tcPr>
          <w:p w14:paraId="294BD0F4" w14:textId="77777777" w:rsidR="005266C4" w:rsidRDefault="005266C4" w:rsidP="00273436">
            <w:pPr>
              <w:spacing w:line="240" w:lineRule="auto"/>
              <w:jc w:val="center"/>
              <w:rPr>
                <w:sz w:val="24"/>
                <w:szCs w:val="24"/>
              </w:rPr>
            </w:pPr>
            <w:r>
              <w:rPr>
                <w:sz w:val="24"/>
                <w:szCs w:val="24"/>
              </w:rPr>
              <w:t>8</w:t>
            </w:r>
          </w:p>
        </w:tc>
        <w:tc>
          <w:tcPr>
            <w:tcW w:w="2479" w:type="dxa"/>
          </w:tcPr>
          <w:p w14:paraId="5C9BE8CC" w14:textId="77777777" w:rsidR="005266C4" w:rsidRDefault="005266C4" w:rsidP="00273436">
            <w:pPr>
              <w:spacing w:line="240" w:lineRule="auto"/>
              <w:jc w:val="center"/>
              <w:rPr>
                <w:sz w:val="24"/>
                <w:szCs w:val="24"/>
              </w:rPr>
            </w:pPr>
            <w:r>
              <w:rPr>
                <w:sz w:val="24"/>
                <w:szCs w:val="24"/>
              </w:rPr>
              <w:t>PUT,POST,DELETE</w:t>
            </w:r>
          </w:p>
        </w:tc>
        <w:tc>
          <w:tcPr>
            <w:tcW w:w="1985" w:type="dxa"/>
          </w:tcPr>
          <w:p w14:paraId="643EB0E0" w14:textId="77777777" w:rsidR="005266C4" w:rsidRDefault="005266C4" w:rsidP="00273436">
            <w:pPr>
              <w:spacing w:line="240" w:lineRule="auto"/>
              <w:jc w:val="both"/>
              <w:rPr>
                <w:sz w:val="24"/>
                <w:szCs w:val="24"/>
              </w:rPr>
            </w:pPr>
            <w:r>
              <w:rPr>
                <w:sz w:val="24"/>
                <w:szCs w:val="24"/>
              </w:rPr>
              <w:t>*/deviceRequestAdd/creat, */deviceRequestAdd/update,</w:t>
            </w:r>
          </w:p>
        </w:tc>
        <w:tc>
          <w:tcPr>
            <w:tcW w:w="3933" w:type="dxa"/>
          </w:tcPr>
          <w:p w14:paraId="54146840" w14:textId="77777777" w:rsidR="005266C4" w:rsidRPr="006F0072" w:rsidRDefault="005266C4" w:rsidP="00273436">
            <w:pPr>
              <w:keepNext/>
              <w:spacing w:line="240" w:lineRule="auto"/>
              <w:ind w:firstLine="720"/>
              <w:jc w:val="both"/>
              <w:rPr>
                <w:sz w:val="24"/>
                <w:szCs w:val="24"/>
              </w:rPr>
            </w:pPr>
            <w:r w:rsidRPr="007076D3">
              <w:rPr>
                <w:sz w:val="24"/>
                <w:szCs w:val="24"/>
              </w:rPr>
              <w:t>ROLE_ADMIN</w:t>
            </w:r>
            <w:r>
              <w:rPr>
                <w:sz w:val="24"/>
                <w:szCs w:val="24"/>
              </w:rPr>
              <w:t>PART</w:t>
            </w:r>
          </w:p>
        </w:tc>
      </w:tr>
      <w:tr w:rsidR="005266C4" w:rsidRPr="0083702E" w14:paraId="28270F46" w14:textId="77777777" w:rsidTr="00273436">
        <w:trPr>
          <w:jc w:val="center"/>
        </w:trPr>
        <w:tc>
          <w:tcPr>
            <w:tcW w:w="817" w:type="dxa"/>
          </w:tcPr>
          <w:p w14:paraId="760CBF08" w14:textId="77777777" w:rsidR="005266C4" w:rsidRDefault="005266C4" w:rsidP="00273436">
            <w:pPr>
              <w:spacing w:line="240" w:lineRule="auto"/>
              <w:jc w:val="center"/>
              <w:rPr>
                <w:sz w:val="24"/>
                <w:szCs w:val="24"/>
              </w:rPr>
            </w:pPr>
            <w:r>
              <w:rPr>
                <w:sz w:val="24"/>
                <w:szCs w:val="24"/>
              </w:rPr>
              <w:t>9</w:t>
            </w:r>
          </w:p>
        </w:tc>
        <w:tc>
          <w:tcPr>
            <w:tcW w:w="2479" w:type="dxa"/>
          </w:tcPr>
          <w:p w14:paraId="62097EF4" w14:textId="77777777" w:rsidR="005266C4" w:rsidRDefault="005266C4" w:rsidP="00273436">
            <w:pPr>
              <w:spacing w:line="240" w:lineRule="auto"/>
              <w:jc w:val="center"/>
              <w:rPr>
                <w:sz w:val="24"/>
                <w:szCs w:val="24"/>
              </w:rPr>
            </w:pPr>
            <w:r>
              <w:rPr>
                <w:sz w:val="24"/>
                <w:szCs w:val="24"/>
              </w:rPr>
              <w:t>POST</w:t>
            </w:r>
          </w:p>
        </w:tc>
        <w:tc>
          <w:tcPr>
            <w:tcW w:w="1985" w:type="dxa"/>
          </w:tcPr>
          <w:p w14:paraId="215849F5" w14:textId="77777777" w:rsidR="005266C4" w:rsidRDefault="005266C4" w:rsidP="00273436">
            <w:pPr>
              <w:spacing w:line="240" w:lineRule="auto"/>
              <w:jc w:val="both"/>
              <w:rPr>
                <w:sz w:val="24"/>
                <w:szCs w:val="24"/>
              </w:rPr>
            </w:pPr>
            <w:r>
              <w:rPr>
                <w:sz w:val="24"/>
                <w:szCs w:val="24"/>
              </w:rPr>
              <w:t>*</w:t>
            </w:r>
            <w:r w:rsidRPr="004527EA">
              <w:rPr>
                <w:sz w:val="24"/>
                <w:szCs w:val="24"/>
              </w:rPr>
              <w:t>/deviceRequest</w:t>
            </w:r>
            <w:r>
              <w:rPr>
                <w:sz w:val="24"/>
                <w:szCs w:val="24"/>
              </w:rPr>
              <w:t>Add/</w:t>
            </w:r>
            <w:r w:rsidRPr="004527EA">
              <w:rPr>
                <w:sz w:val="24"/>
                <w:szCs w:val="24"/>
              </w:rPr>
              <w:t>cancelRequest</w:t>
            </w:r>
          </w:p>
        </w:tc>
        <w:tc>
          <w:tcPr>
            <w:tcW w:w="3933" w:type="dxa"/>
          </w:tcPr>
          <w:p w14:paraId="531A0462" w14:textId="77777777" w:rsidR="005266C4" w:rsidRPr="006F0072" w:rsidRDefault="005266C4" w:rsidP="00273436">
            <w:pPr>
              <w:keepNext/>
              <w:spacing w:line="240" w:lineRule="auto"/>
              <w:ind w:firstLine="720"/>
              <w:jc w:val="both"/>
              <w:rPr>
                <w:sz w:val="24"/>
                <w:szCs w:val="24"/>
              </w:rPr>
            </w:pPr>
            <w:r w:rsidRPr="007076D3">
              <w:rPr>
                <w:sz w:val="24"/>
                <w:szCs w:val="24"/>
              </w:rPr>
              <w:t>ROLE_</w:t>
            </w:r>
            <w:r>
              <w:rPr>
                <w:sz w:val="24"/>
                <w:szCs w:val="24"/>
              </w:rPr>
              <w:t>ALL</w:t>
            </w:r>
          </w:p>
        </w:tc>
      </w:tr>
      <w:tr w:rsidR="005266C4" w:rsidRPr="0083702E" w14:paraId="0EE74764" w14:textId="77777777" w:rsidTr="00273436">
        <w:trPr>
          <w:jc w:val="center"/>
        </w:trPr>
        <w:tc>
          <w:tcPr>
            <w:tcW w:w="817" w:type="dxa"/>
          </w:tcPr>
          <w:p w14:paraId="7CA460F7" w14:textId="030F1EE6" w:rsidR="005266C4" w:rsidRDefault="005266C4" w:rsidP="00273436">
            <w:pPr>
              <w:spacing w:line="240" w:lineRule="auto"/>
              <w:jc w:val="center"/>
              <w:rPr>
                <w:sz w:val="24"/>
                <w:szCs w:val="24"/>
              </w:rPr>
            </w:pPr>
            <w:r>
              <w:rPr>
                <w:sz w:val="24"/>
                <w:szCs w:val="24"/>
              </w:rPr>
              <w:t>10</w:t>
            </w:r>
          </w:p>
        </w:tc>
        <w:tc>
          <w:tcPr>
            <w:tcW w:w="2479" w:type="dxa"/>
          </w:tcPr>
          <w:p w14:paraId="4928D47F" w14:textId="77599C3F" w:rsidR="005266C4" w:rsidRDefault="005266C4" w:rsidP="00273436">
            <w:pPr>
              <w:spacing w:line="240" w:lineRule="auto"/>
              <w:jc w:val="center"/>
              <w:rPr>
                <w:sz w:val="24"/>
                <w:szCs w:val="24"/>
              </w:rPr>
            </w:pPr>
            <w:r>
              <w:rPr>
                <w:sz w:val="24"/>
                <w:szCs w:val="24"/>
              </w:rPr>
              <w:t>PUT,POST</w:t>
            </w:r>
          </w:p>
        </w:tc>
        <w:tc>
          <w:tcPr>
            <w:tcW w:w="1985" w:type="dxa"/>
          </w:tcPr>
          <w:p w14:paraId="3E6CF436" w14:textId="2C826C75" w:rsidR="005266C4" w:rsidRDefault="00DA1188" w:rsidP="00273436">
            <w:pPr>
              <w:spacing w:line="240" w:lineRule="auto"/>
              <w:jc w:val="both"/>
              <w:rPr>
                <w:sz w:val="24"/>
                <w:szCs w:val="24"/>
              </w:rPr>
            </w:pPr>
            <w:r>
              <w:rPr>
                <w:sz w:val="24"/>
                <w:szCs w:val="24"/>
              </w:rPr>
              <w:t>*/humanresources/</w:t>
            </w:r>
          </w:p>
        </w:tc>
        <w:tc>
          <w:tcPr>
            <w:tcW w:w="3933" w:type="dxa"/>
            <w:shd w:val="clear" w:color="auto" w:fill="FFFFFF" w:themeFill="background1"/>
          </w:tcPr>
          <w:p w14:paraId="74E1A0EB" w14:textId="52930FAE" w:rsidR="005266C4" w:rsidRPr="007076D3" w:rsidRDefault="00DA1188" w:rsidP="00273436">
            <w:pPr>
              <w:keepNext/>
              <w:spacing w:line="240" w:lineRule="auto"/>
              <w:jc w:val="both"/>
              <w:rPr>
                <w:sz w:val="24"/>
                <w:szCs w:val="24"/>
              </w:rPr>
            </w:pPr>
            <w:r>
              <w:rPr>
                <w:sz w:val="24"/>
                <w:szCs w:val="24"/>
              </w:rPr>
              <w:t>ROLE_ADMINPART,ROLE_USER,ROLE_ALL</w:t>
            </w:r>
          </w:p>
        </w:tc>
      </w:tr>
      <w:tr w:rsidR="005266C4" w:rsidRPr="0083702E" w14:paraId="13960589" w14:textId="77777777" w:rsidTr="00273436">
        <w:trPr>
          <w:jc w:val="center"/>
        </w:trPr>
        <w:tc>
          <w:tcPr>
            <w:tcW w:w="817" w:type="dxa"/>
          </w:tcPr>
          <w:p w14:paraId="0BB0C3AE" w14:textId="63D75535" w:rsidR="005266C4" w:rsidRDefault="005266C4" w:rsidP="00273436">
            <w:pPr>
              <w:spacing w:line="240" w:lineRule="auto"/>
              <w:jc w:val="center"/>
              <w:rPr>
                <w:sz w:val="24"/>
                <w:szCs w:val="24"/>
              </w:rPr>
            </w:pPr>
            <w:r>
              <w:rPr>
                <w:sz w:val="24"/>
                <w:szCs w:val="24"/>
              </w:rPr>
              <w:t>11</w:t>
            </w:r>
          </w:p>
        </w:tc>
        <w:tc>
          <w:tcPr>
            <w:tcW w:w="2479" w:type="dxa"/>
          </w:tcPr>
          <w:p w14:paraId="174FA5A2" w14:textId="392DDCD7" w:rsidR="005266C4" w:rsidRDefault="008C0EE1" w:rsidP="00273436">
            <w:pPr>
              <w:spacing w:line="240" w:lineRule="auto"/>
              <w:jc w:val="center"/>
              <w:rPr>
                <w:sz w:val="24"/>
                <w:szCs w:val="24"/>
              </w:rPr>
            </w:pPr>
            <w:r>
              <w:rPr>
                <w:sz w:val="24"/>
                <w:szCs w:val="24"/>
              </w:rPr>
              <w:t>DELETE</w:t>
            </w:r>
          </w:p>
        </w:tc>
        <w:tc>
          <w:tcPr>
            <w:tcW w:w="1985" w:type="dxa"/>
          </w:tcPr>
          <w:p w14:paraId="6591ECE6" w14:textId="65071E15" w:rsidR="005266C4" w:rsidRDefault="008C0EE1" w:rsidP="00273436">
            <w:pPr>
              <w:spacing w:line="240" w:lineRule="auto"/>
              <w:jc w:val="both"/>
              <w:rPr>
                <w:sz w:val="24"/>
                <w:szCs w:val="24"/>
              </w:rPr>
            </w:pPr>
            <w:r>
              <w:rPr>
                <w:sz w:val="24"/>
                <w:szCs w:val="24"/>
              </w:rPr>
              <w:t>*/humanresources/</w:t>
            </w:r>
          </w:p>
        </w:tc>
        <w:tc>
          <w:tcPr>
            <w:tcW w:w="3933" w:type="dxa"/>
          </w:tcPr>
          <w:p w14:paraId="2A3A2479" w14:textId="13D5FE0D" w:rsidR="005266C4" w:rsidRPr="007076D3" w:rsidRDefault="008C0EE1" w:rsidP="00273436">
            <w:pPr>
              <w:keepNext/>
              <w:spacing w:line="240" w:lineRule="auto"/>
              <w:ind w:firstLine="720"/>
              <w:jc w:val="both"/>
              <w:rPr>
                <w:sz w:val="24"/>
                <w:szCs w:val="24"/>
              </w:rPr>
            </w:pPr>
            <w:r>
              <w:rPr>
                <w:sz w:val="24"/>
                <w:szCs w:val="24"/>
              </w:rPr>
              <w:t>ROLE_ADMINPART,ROLE_USER,ROLE_ALL</w:t>
            </w:r>
          </w:p>
        </w:tc>
      </w:tr>
    </w:tbl>
    <w:p w14:paraId="6A66EC47" w14:textId="62FF55F1" w:rsidR="00EB699A" w:rsidRPr="00EB699A" w:rsidRDefault="00EB699A" w:rsidP="00710B0D">
      <w:pPr>
        <w:pStyle w:val="0LV2"/>
      </w:pPr>
      <w:bookmarkStart w:id="331" w:name="_Toc44008451"/>
      <w:bookmarkStart w:id="332" w:name="_Toc58010137"/>
      <w:bookmarkStart w:id="333" w:name="_Toc58881023"/>
      <w:bookmarkStart w:id="334" w:name="_Toc59137261"/>
      <w:bookmarkStart w:id="335" w:name="_Toc59384783"/>
      <w:r w:rsidRPr="00EB699A">
        <w:lastRenderedPageBreak/>
        <w:t>3.6 Kết quả đạt được</w:t>
      </w:r>
      <w:bookmarkEnd w:id="331"/>
      <w:bookmarkEnd w:id="332"/>
      <w:bookmarkEnd w:id="333"/>
      <w:bookmarkEnd w:id="334"/>
      <w:bookmarkEnd w:id="335"/>
    </w:p>
    <w:p w14:paraId="098340AE" w14:textId="77777777" w:rsidR="00EB699A" w:rsidRPr="00EB699A" w:rsidRDefault="00EB699A" w:rsidP="009504E6">
      <w:pPr>
        <w:pStyle w:val="0NOIDUNG"/>
        <w:ind w:firstLine="0"/>
      </w:pPr>
      <w:r w:rsidRPr="00EB699A">
        <w:t>Hệ thống được xây dựng đã đạt được những yêu cầu cơ bản đề ra gồm:</w:t>
      </w:r>
    </w:p>
    <w:p w14:paraId="0B55015F" w14:textId="563E7C56" w:rsidR="00EB699A" w:rsidRPr="00EB699A" w:rsidRDefault="00EB699A" w:rsidP="00710B0D">
      <w:pPr>
        <w:pStyle w:val="0NOIDUNG"/>
        <w:numPr>
          <w:ilvl w:val="0"/>
          <w:numId w:val="40"/>
        </w:numPr>
        <w:ind w:left="426"/>
      </w:pPr>
      <w:r w:rsidRPr="00EB699A">
        <w:t>Đăng nhập ph</w:t>
      </w:r>
      <w:r w:rsidR="009504E6">
        <w:t>â</w:t>
      </w:r>
      <w:r w:rsidRPr="00EB699A">
        <w:t>n qu</w:t>
      </w:r>
      <w:r w:rsidR="009504E6">
        <w:t>y</w:t>
      </w:r>
      <w:r w:rsidRPr="00EB699A">
        <w:t>ền</w:t>
      </w:r>
    </w:p>
    <w:p w14:paraId="572248CA" w14:textId="77777777" w:rsidR="00EB699A" w:rsidRPr="00EB699A" w:rsidRDefault="00EB699A" w:rsidP="00710B0D">
      <w:pPr>
        <w:pStyle w:val="0NOIDUNG"/>
        <w:numPr>
          <w:ilvl w:val="0"/>
          <w:numId w:val="40"/>
        </w:numPr>
        <w:ind w:left="426"/>
      </w:pPr>
      <w:r w:rsidRPr="00EB699A">
        <w:t>Quản lý tài khoản trưởng phòng</w:t>
      </w:r>
    </w:p>
    <w:p w14:paraId="594F5ED3" w14:textId="77777777" w:rsidR="00EB699A" w:rsidRPr="00EB699A" w:rsidRDefault="00EB699A" w:rsidP="00710B0D">
      <w:pPr>
        <w:pStyle w:val="0NOIDUNG"/>
        <w:numPr>
          <w:ilvl w:val="0"/>
          <w:numId w:val="40"/>
        </w:numPr>
        <w:ind w:left="426"/>
      </w:pPr>
      <w:r w:rsidRPr="00EB699A">
        <w:t>Quản lý tài khoản nhân viên</w:t>
      </w:r>
    </w:p>
    <w:p w14:paraId="54F59EA4" w14:textId="77777777" w:rsidR="00EB699A" w:rsidRPr="00EB699A" w:rsidRDefault="00EB699A" w:rsidP="00710B0D">
      <w:pPr>
        <w:pStyle w:val="0NOIDUNG"/>
        <w:numPr>
          <w:ilvl w:val="0"/>
          <w:numId w:val="40"/>
        </w:numPr>
        <w:ind w:left="426"/>
      </w:pPr>
      <w:r w:rsidRPr="00EB699A">
        <w:t>Quản lý nhân sự</w:t>
      </w:r>
    </w:p>
    <w:p w14:paraId="6DD3D92F" w14:textId="77777777" w:rsidR="00EB699A" w:rsidRPr="00EB699A" w:rsidRDefault="00EB699A" w:rsidP="00710B0D">
      <w:pPr>
        <w:pStyle w:val="0NOIDUNG"/>
        <w:numPr>
          <w:ilvl w:val="0"/>
          <w:numId w:val="40"/>
        </w:numPr>
        <w:ind w:left="426"/>
      </w:pPr>
      <w:r w:rsidRPr="00EB699A">
        <w:t>Quản lý nhà cung cấp</w:t>
      </w:r>
    </w:p>
    <w:p w14:paraId="733E648A" w14:textId="6FA476F4" w:rsidR="00EB699A" w:rsidRPr="00EB699A" w:rsidRDefault="00EB699A" w:rsidP="00710B0D">
      <w:pPr>
        <w:pStyle w:val="0NOIDUNG"/>
        <w:numPr>
          <w:ilvl w:val="0"/>
          <w:numId w:val="40"/>
        </w:numPr>
        <w:ind w:left="426"/>
      </w:pPr>
      <w:r w:rsidRPr="00EB699A">
        <w:t>Quả</w:t>
      </w:r>
      <w:r w:rsidR="009504E6">
        <w:t xml:space="preserve">n lý </w:t>
      </w:r>
      <w:r w:rsidRPr="00EB699A">
        <w:t>phòng ban</w:t>
      </w:r>
    </w:p>
    <w:p w14:paraId="3BA3F440" w14:textId="77777777" w:rsidR="00EB699A" w:rsidRPr="00EB699A" w:rsidRDefault="00EB699A" w:rsidP="00710B0D">
      <w:pPr>
        <w:pStyle w:val="0NOIDUNG"/>
        <w:numPr>
          <w:ilvl w:val="0"/>
          <w:numId w:val="40"/>
        </w:numPr>
        <w:ind w:left="426"/>
      </w:pPr>
      <w:r w:rsidRPr="00EB699A">
        <w:t>Quản lý tài sản</w:t>
      </w:r>
    </w:p>
    <w:p w14:paraId="1BDE074E" w14:textId="399E2B51" w:rsidR="00EB699A" w:rsidRPr="00EB699A" w:rsidRDefault="00EB699A" w:rsidP="00710B0D">
      <w:pPr>
        <w:pStyle w:val="0NOIDUNG"/>
        <w:numPr>
          <w:ilvl w:val="0"/>
          <w:numId w:val="40"/>
        </w:numPr>
        <w:ind w:left="426"/>
      </w:pPr>
      <w:r w:rsidRPr="00EB699A">
        <w:t>Quản lý kho</w:t>
      </w:r>
    </w:p>
    <w:p w14:paraId="2FCAFCD3" w14:textId="77777777" w:rsidR="00EB699A" w:rsidRPr="00EB699A" w:rsidRDefault="00EB699A" w:rsidP="00710B0D">
      <w:pPr>
        <w:pStyle w:val="0NOIDUNG"/>
        <w:numPr>
          <w:ilvl w:val="0"/>
          <w:numId w:val="40"/>
        </w:numPr>
        <w:ind w:left="426"/>
      </w:pPr>
      <w:r w:rsidRPr="00EB699A">
        <w:t>Quản lý phiếu yêu cầu</w:t>
      </w:r>
    </w:p>
    <w:p w14:paraId="1951FB0E" w14:textId="77777777" w:rsidR="00EB699A" w:rsidRPr="00EB699A" w:rsidRDefault="00EB699A" w:rsidP="00710B0D">
      <w:pPr>
        <w:pStyle w:val="0NOIDUNG"/>
        <w:numPr>
          <w:ilvl w:val="0"/>
          <w:numId w:val="40"/>
        </w:numPr>
        <w:ind w:left="426"/>
      </w:pPr>
      <w:r w:rsidRPr="00EB699A">
        <w:t>Quản lý loại thiết bị</w:t>
      </w:r>
    </w:p>
    <w:p w14:paraId="7918F7BD" w14:textId="77777777" w:rsidR="00EB699A" w:rsidRPr="00EB699A" w:rsidRDefault="00EB699A" w:rsidP="00710B0D">
      <w:pPr>
        <w:pStyle w:val="0NOIDUNG"/>
        <w:numPr>
          <w:ilvl w:val="0"/>
          <w:numId w:val="40"/>
        </w:numPr>
        <w:ind w:left="426"/>
      </w:pPr>
      <w:r w:rsidRPr="00EB699A">
        <w:t>Hỗ trợ câu hỏi đa phương tiện</w:t>
      </w:r>
    </w:p>
    <w:p w14:paraId="4DE4FB94" w14:textId="77777777" w:rsidR="00EB699A" w:rsidRPr="00EB699A" w:rsidRDefault="00EB699A" w:rsidP="00710B0D">
      <w:pPr>
        <w:pStyle w:val="0NOIDUNG"/>
        <w:numPr>
          <w:ilvl w:val="0"/>
          <w:numId w:val="40"/>
        </w:numPr>
        <w:ind w:left="426"/>
      </w:pPr>
      <w:r w:rsidRPr="00EB699A">
        <w:t>Đảm bảo được tính tái sử dụng của dữ liệu</w:t>
      </w:r>
    </w:p>
    <w:p w14:paraId="64944896" w14:textId="3C874F13" w:rsidR="00EB699A" w:rsidRPr="00EB699A" w:rsidRDefault="00EB699A" w:rsidP="00710B0D">
      <w:pPr>
        <w:pStyle w:val="0NOIDUNG"/>
        <w:numPr>
          <w:ilvl w:val="0"/>
          <w:numId w:val="40"/>
        </w:numPr>
        <w:ind w:left="426"/>
      </w:pPr>
      <w:r w:rsidRPr="00EB699A">
        <w:t xml:space="preserve">Đảm bảo sự đúng đắn dữ liệu </w:t>
      </w:r>
    </w:p>
    <w:p w14:paraId="27B18AF2" w14:textId="7F419C9F" w:rsidR="00EB699A" w:rsidRPr="00EB699A" w:rsidRDefault="00EB699A" w:rsidP="00710B0D">
      <w:pPr>
        <w:pStyle w:val="0NOIDUNG"/>
        <w:numPr>
          <w:ilvl w:val="0"/>
          <w:numId w:val="40"/>
        </w:numPr>
        <w:ind w:left="426"/>
      </w:pPr>
      <w:r w:rsidRPr="00EB699A">
        <w:t>Hỗ trợ việc in sao tài liệu (mã QR thiết bị</w:t>
      </w:r>
      <w:r w:rsidR="009504E6">
        <w:t>)</w:t>
      </w:r>
    </w:p>
    <w:p w14:paraId="612C2155" w14:textId="77777777" w:rsidR="00EB699A" w:rsidRPr="00EB699A" w:rsidRDefault="00EB699A" w:rsidP="00710B0D">
      <w:pPr>
        <w:pStyle w:val="0NOIDUNG"/>
        <w:numPr>
          <w:ilvl w:val="0"/>
          <w:numId w:val="40"/>
        </w:numPr>
        <w:ind w:left="426"/>
      </w:pPr>
      <w:r w:rsidRPr="00EB699A">
        <w:t>Giao diện xây dựng hợp lý và dễ sử dụng.</w:t>
      </w:r>
    </w:p>
    <w:p w14:paraId="2E199F35" w14:textId="77777777" w:rsidR="00273436" w:rsidRDefault="00273436">
      <w:pPr>
        <w:spacing w:after="160" w:line="259" w:lineRule="auto"/>
        <w:rPr>
          <w:rFonts w:eastAsiaTheme="minorHAnsi" w:cstheme="minorBidi"/>
          <w:b/>
          <w:szCs w:val="22"/>
          <w:lang w:val="fr-FR"/>
        </w:rPr>
      </w:pPr>
      <w:r>
        <w:rPr>
          <w:b/>
        </w:rPr>
        <w:br w:type="page"/>
      </w:r>
    </w:p>
    <w:p w14:paraId="52D3EF80" w14:textId="18BD37FD" w:rsidR="00CF7E8E" w:rsidRPr="009504E6" w:rsidRDefault="00EB699A" w:rsidP="009504E6">
      <w:pPr>
        <w:pStyle w:val="0NOIDUNG"/>
        <w:ind w:firstLine="0"/>
        <w:rPr>
          <w:b/>
        </w:rPr>
      </w:pPr>
      <w:r w:rsidRPr="009504E6">
        <w:rPr>
          <w:b/>
        </w:rPr>
        <w:lastRenderedPageBreak/>
        <w:t>Kết quả một số tính năng trong hệ thố</w:t>
      </w:r>
      <w:bookmarkStart w:id="336" w:name="_Toc44008452"/>
      <w:bookmarkStart w:id="337" w:name="_Toc58010138"/>
      <w:bookmarkStart w:id="338" w:name="_Toc58881024"/>
      <w:bookmarkStart w:id="339" w:name="_Toc59137262"/>
      <w:r w:rsidR="009504E6" w:rsidRPr="009504E6">
        <w:rPr>
          <w:b/>
        </w:rPr>
        <w:t>ng:</w:t>
      </w:r>
    </w:p>
    <w:p w14:paraId="3EF728CD" w14:textId="110047EC" w:rsidR="00EB699A" w:rsidRPr="00EB699A" w:rsidRDefault="006E7C2E" w:rsidP="006E7C2E">
      <w:pPr>
        <w:pStyle w:val="0LV3"/>
      </w:pPr>
      <w:bookmarkStart w:id="340" w:name="_Toc59384784"/>
      <w:r>
        <w:t xml:space="preserve">3.6.1 </w:t>
      </w:r>
      <w:r w:rsidR="00EB699A" w:rsidRPr="00EB699A">
        <w:t>Đăng nhập và phân quyền</w:t>
      </w:r>
      <w:bookmarkEnd w:id="336"/>
      <w:bookmarkEnd w:id="337"/>
      <w:bookmarkEnd w:id="338"/>
      <w:bookmarkEnd w:id="339"/>
      <w:bookmarkEnd w:id="340"/>
    </w:p>
    <w:p w14:paraId="2AE5101F" w14:textId="77777777" w:rsidR="00EB699A" w:rsidRPr="00EB699A" w:rsidRDefault="00EB699A" w:rsidP="00EB699A">
      <w:r w:rsidRPr="00EB699A">
        <w:rPr>
          <w:noProof/>
        </w:rPr>
        <w:drawing>
          <wp:inline distT="0" distB="0" distL="0" distR="0" wp14:anchorId="16E19F05" wp14:editId="689E4114">
            <wp:extent cx="5579745" cy="659765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6597650"/>
                    </a:xfrm>
                    <a:prstGeom prst="rect">
                      <a:avLst/>
                    </a:prstGeom>
                  </pic:spPr>
                </pic:pic>
              </a:graphicData>
            </a:graphic>
          </wp:inline>
        </w:drawing>
      </w:r>
    </w:p>
    <w:p w14:paraId="30A85253" w14:textId="0012C5E5" w:rsidR="00EB699A" w:rsidRPr="00EB699A" w:rsidRDefault="009504E6" w:rsidP="00A36253">
      <w:pPr>
        <w:pStyle w:val="0HINH"/>
      </w:pPr>
      <w:bookmarkStart w:id="341" w:name="_Toc59339783"/>
      <w:r>
        <w:t>Hình 3.</w:t>
      </w:r>
      <w:r w:rsidR="00EB699A" w:rsidRPr="00EB699A">
        <w:fldChar w:fldCharType="begin"/>
      </w:r>
      <w:r w:rsidR="00EB699A" w:rsidRPr="00EB699A">
        <w:instrText xml:space="preserve"> SEQ Hình_3. \* ARABIC </w:instrText>
      </w:r>
      <w:r w:rsidR="00EB699A" w:rsidRPr="00EB699A">
        <w:fldChar w:fldCharType="separate"/>
      </w:r>
      <w:r w:rsidR="00B91716">
        <w:rPr>
          <w:noProof/>
        </w:rPr>
        <w:t>4</w:t>
      </w:r>
      <w:r w:rsidR="00EB699A" w:rsidRPr="00EB699A">
        <w:fldChar w:fldCharType="end"/>
      </w:r>
      <w:r w:rsidR="00EB699A" w:rsidRPr="00EB699A">
        <w:t xml:space="preserve"> Giao diện đăng nhập</w:t>
      </w:r>
      <w:bookmarkEnd w:id="341"/>
    </w:p>
    <w:p w14:paraId="446B048E" w14:textId="37728959" w:rsidR="00EB699A" w:rsidRPr="00EB699A" w:rsidRDefault="00EB699A" w:rsidP="006E7C2E">
      <w:pPr>
        <w:pStyle w:val="0NOIDUNG"/>
        <w:ind w:firstLine="0"/>
      </w:pPr>
      <w:r w:rsidRPr="00EB699A">
        <w:t>Khi truy cập vào trang web và chưa đăng nhập, hệ thống sẽ yêu cầu ngườ</w:t>
      </w:r>
      <w:r w:rsidR="009504E6">
        <w:t>i dù</w:t>
      </w:r>
      <w:r w:rsidRPr="00EB699A">
        <w:t>ng đăng nhập. Tùy vào quyền hạn và mục đích sử dụng của ngườ</w:t>
      </w:r>
      <w:r w:rsidR="009504E6">
        <w:t>i dù</w:t>
      </w:r>
      <w:r w:rsidRPr="00EB699A">
        <w:t>ng, hệ thống sẽ chuyển hướng đến các màn hình làm việc khác nhau.</w:t>
      </w:r>
    </w:p>
    <w:p w14:paraId="589AA396" w14:textId="2F397FB0" w:rsidR="00EB699A" w:rsidRDefault="00EB699A" w:rsidP="006E7C2E">
      <w:pPr>
        <w:pStyle w:val="0NOIDUNG"/>
        <w:ind w:firstLine="0"/>
      </w:pPr>
      <w:r w:rsidRPr="00EB699A">
        <w:lastRenderedPageBreak/>
        <w:t>Admin sẽ được chuyển hướng đến giao diện quản lý của admin chứa các tính năng như quản lý nhân sự, quản lý nhà cung cấp, quản lý bộ phận, quản lý tài sản, quản lý kho, quản lý phiếu yêu cầu, quản lý danh mục tài sản.</w:t>
      </w:r>
    </w:p>
    <w:p w14:paraId="4BE447CC" w14:textId="3F0DDAD2" w:rsidR="000F74E6" w:rsidRPr="00EB699A" w:rsidRDefault="000F74E6" w:rsidP="006E7C2E">
      <w:pPr>
        <w:pStyle w:val="0NOIDUNG"/>
        <w:ind w:firstLine="0"/>
      </w:pPr>
      <w:r>
        <w:rPr>
          <w:noProof/>
          <w:lang w:val="en-US"/>
        </w:rPr>
        <w:drawing>
          <wp:inline distT="0" distB="0" distL="0" distR="0" wp14:anchorId="11907898" wp14:editId="4C5AC5AF">
            <wp:extent cx="5580380" cy="2522855"/>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80380" cy="2522855"/>
                    </a:xfrm>
                    <a:prstGeom prst="rect">
                      <a:avLst/>
                    </a:prstGeom>
                  </pic:spPr>
                </pic:pic>
              </a:graphicData>
            </a:graphic>
          </wp:inline>
        </w:drawing>
      </w:r>
    </w:p>
    <w:p w14:paraId="3F828FD4" w14:textId="5244EF13" w:rsidR="00EB699A" w:rsidRPr="00EB699A" w:rsidRDefault="00EB699A" w:rsidP="00EB699A"/>
    <w:p w14:paraId="0A1D850E" w14:textId="16F8547D" w:rsidR="00EB699A" w:rsidRPr="00EB699A" w:rsidRDefault="00EB699A" w:rsidP="009504E6">
      <w:pPr>
        <w:pStyle w:val="0HINH"/>
      </w:pPr>
      <w:bookmarkStart w:id="342" w:name="_Toc59339784"/>
      <w:r w:rsidRPr="00EB699A">
        <w:t>Hình 3.</w:t>
      </w:r>
      <w:r w:rsidRPr="00EB699A">
        <w:fldChar w:fldCharType="begin"/>
      </w:r>
      <w:r w:rsidRPr="00EB699A">
        <w:instrText xml:space="preserve"> SEQ Hình_3. \* ARABIC </w:instrText>
      </w:r>
      <w:r w:rsidRPr="00EB699A">
        <w:fldChar w:fldCharType="separate"/>
      </w:r>
      <w:r w:rsidR="00B91716">
        <w:rPr>
          <w:noProof/>
        </w:rPr>
        <w:t>5</w:t>
      </w:r>
      <w:r w:rsidRPr="00EB699A">
        <w:fldChar w:fldCharType="end"/>
      </w:r>
      <w:r w:rsidRPr="00EB699A">
        <w:t xml:space="preserve"> Giao diện quả</w:t>
      </w:r>
      <w:r w:rsidR="006E7C2E">
        <w:t>n lý nhân sự của admin</w:t>
      </w:r>
      <w:bookmarkEnd w:id="342"/>
    </w:p>
    <w:p w14:paraId="2986286E" w14:textId="178918EC" w:rsidR="00EB699A" w:rsidRDefault="00EB699A" w:rsidP="00EB699A">
      <w:r w:rsidRPr="00EB699A">
        <w:t xml:space="preserve">Trưởng phòng sẽ được chuyển hướng đến màn hình làm việc của </w:t>
      </w:r>
      <w:r w:rsidR="000F74E6">
        <w:t>trưởng phòng</w:t>
      </w:r>
      <w:r w:rsidRPr="00EB699A">
        <w:t xml:space="preserve"> bao gồm các tính năng như quản lý nhân sự, quản lý nhà cung cấp, quản lý bộ phận, quản lý tài sản, quản lý kho, quản lý phiếu yêu cầu, quản lý danh mục tài sản.</w:t>
      </w:r>
    </w:p>
    <w:p w14:paraId="018DE1CA" w14:textId="77777777" w:rsidR="009504E6" w:rsidRPr="00EB699A" w:rsidRDefault="009504E6" w:rsidP="00EB699A"/>
    <w:p w14:paraId="5F6B2ED0" w14:textId="4F90D53D" w:rsidR="000F74E6" w:rsidRPr="00EB699A" w:rsidRDefault="000F74E6" w:rsidP="00EB699A">
      <w:r>
        <w:rPr>
          <w:noProof/>
        </w:rPr>
        <w:drawing>
          <wp:inline distT="0" distB="0" distL="0" distR="0" wp14:anchorId="12676C7D" wp14:editId="7F1A9F8F">
            <wp:extent cx="5580380" cy="2511425"/>
            <wp:effectExtent l="0" t="0" r="127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80380" cy="2511425"/>
                    </a:xfrm>
                    <a:prstGeom prst="rect">
                      <a:avLst/>
                    </a:prstGeom>
                  </pic:spPr>
                </pic:pic>
              </a:graphicData>
            </a:graphic>
          </wp:inline>
        </w:drawing>
      </w:r>
    </w:p>
    <w:p w14:paraId="48470D15" w14:textId="55B7E640" w:rsidR="00EB699A" w:rsidRPr="00EB699A" w:rsidRDefault="00EB699A" w:rsidP="000F74E6">
      <w:pPr>
        <w:pStyle w:val="0HINH"/>
      </w:pPr>
      <w:bookmarkStart w:id="343" w:name="_Toc58853584"/>
      <w:bookmarkStart w:id="344" w:name="_Toc58861814"/>
      <w:bookmarkStart w:id="345" w:name="_Toc59284619"/>
      <w:bookmarkStart w:id="346" w:name="_Toc59339785"/>
      <w:r w:rsidRPr="00EB699A">
        <w:t xml:space="preserve">Hình </w:t>
      </w:r>
      <w:r w:rsidR="0048592E">
        <w:rPr>
          <w:lang w:val="vi-VN"/>
        </w:rPr>
        <w:t>3.6</w:t>
      </w:r>
      <w:r w:rsidRPr="00EB699A">
        <w:t xml:space="preserve"> Giao diện quản lý của trưởng phòng</w:t>
      </w:r>
      <w:bookmarkEnd w:id="343"/>
      <w:bookmarkEnd w:id="344"/>
      <w:bookmarkEnd w:id="345"/>
      <w:bookmarkEnd w:id="346"/>
    </w:p>
    <w:p w14:paraId="68CDBCD0" w14:textId="23FFAC38" w:rsidR="00EB699A" w:rsidRDefault="00EB699A" w:rsidP="000F74E6">
      <w:pPr>
        <w:pStyle w:val="0NOIDUNG"/>
        <w:ind w:firstLine="0"/>
      </w:pPr>
      <w:r w:rsidRPr="00EB699A">
        <w:t>Sinh viên sẽ được chuyển hướng đến màn hình làm việc gồm các tính năng như xem xem thông tin cái nhân, xem thông tin kho, xem thông tin tài sản, xem danh mục t</w:t>
      </w:r>
      <w:r w:rsidR="009504E6">
        <w:t>à</w:t>
      </w:r>
      <w:r w:rsidRPr="00EB699A">
        <w:t xml:space="preserve">i sản, tạo </w:t>
      </w:r>
      <w:r w:rsidR="009504E6">
        <w:t>p</w:t>
      </w:r>
      <w:r w:rsidRPr="00EB699A">
        <w:t xml:space="preserve">hiếu yêu cầu, xem nhà cung cấp. </w:t>
      </w:r>
    </w:p>
    <w:p w14:paraId="0BA5C5B0" w14:textId="77103560" w:rsidR="00C6021E" w:rsidRPr="00EB699A" w:rsidRDefault="00C6021E" w:rsidP="000F74E6">
      <w:pPr>
        <w:pStyle w:val="0NOIDUNG"/>
        <w:ind w:firstLine="0"/>
      </w:pPr>
      <w:r>
        <w:rPr>
          <w:noProof/>
          <w:lang w:val="en-US"/>
        </w:rPr>
        <w:lastRenderedPageBreak/>
        <w:drawing>
          <wp:inline distT="0" distB="0" distL="0" distR="0" wp14:anchorId="43DC91F2" wp14:editId="793B07EE">
            <wp:extent cx="5580380" cy="2621915"/>
            <wp:effectExtent l="0" t="0" r="127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80380" cy="2621915"/>
                    </a:xfrm>
                    <a:prstGeom prst="rect">
                      <a:avLst/>
                    </a:prstGeom>
                  </pic:spPr>
                </pic:pic>
              </a:graphicData>
            </a:graphic>
          </wp:inline>
        </w:drawing>
      </w:r>
    </w:p>
    <w:p w14:paraId="37D15DC4" w14:textId="79D0147F" w:rsidR="00EB699A" w:rsidRPr="00EB699A" w:rsidRDefault="00EB699A" w:rsidP="00EB699A"/>
    <w:p w14:paraId="7606F8C0" w14:textId="75344FBF" w:rsidR="00EB699A" w:rsidRPr="00EB699A" w:rsidRDefault="00EB699A" w:rsidP="000F74E6">
      <w:pPr>
        <w:pStyle w:val="0HINH"/>
      </w:pPr>
      <w:bookmarkStart w:id="347" w:name="_Toc58853585"/>
      <w:bookmarkStart w:id="348" w:name="_Toc58861815"/>
      <w:bookmarkStart w:id="349" w:name="_Toc59284620"/>
      <w:bookmarkStart w:id="350" w:name="_Toc59339786"/>
      <w:r w:rsidRPr="00EB699A">
        <w:t xml:space="preserve">Hình </w:t>
      </w:r>
      <w:r w:rsidR="0048592E">
        <w:rPr>
          <w:lang w:val="vi-VN"/>
        </w:rPr>
        <w:t>3.7</w:t>
      </w:r>
      <w:r w:rsidRPr="00EB699A">
        <w:t xml:space="preserve"> Giao</w:t>
      </w:r>
      <w:r w:rsidR="009504E6">
        <w:t xml:space="preserve"> </w:t>
      </w:r>
      <w:r w:rsidR="009504E6" w:rsidRPr="00EB699A">
        <w:t>diện quản lý của</w:t>
      </w:r>
      <w:r w:rsidRPr="00EB699A">
        <w:t xml:space="preserve"> </w:t>
      </w:r>
      <w:bookmarkEnd w:id="347"/>
      <w:bookmarkEnd w:id="348"/>
      <w:bookmarkEnd w:id="349"/>
      <w:r w:rsidR="009504E6">
        <w:t>nhân viên</w:t>
      </w:r>
      <w:bookmarkEnd w:id="350"/>
    </w:p>
    <w:p w14:paraId="00F0FC39" w14:textId="77777777" w:rsidR="00EB699A" w:rsidRPr="00EB699A" w:rsidRDefault="00EB699A" w:rsidP="000F74E6">
      <w:pPr>
        <w:pStyle w:val="0NOIDUNG"/>
        <w:ind w:firstLine="0"/>
      </w:pPr>
      <w:bookmarkStart w:id="351" w:name="_Toc44008453"/>
      <w:bookmarkStart w:id="352" w:name="_Toc58010139"/>
      <w:bookmarkStart w:id="353" w:name="_Toc58881025"/>
      <w:bookmarkStart w:id="354" w:name="_Toc59137263"/>
      <w:r w:rsidRPr="00EB699A">
        <w:t>Quản lý phiếu yêu cầu</w:t>
      </w:r>
      <w:bookmarkEnd w:id="351"/>
      <w:bookmarkEnd w:id="352"/>
      <w:bookmarkEnd w:id="353"/>
      <w:bookmarkEnd w:id="354"/>
    </w:p>
    <w:p w14:paraId="3808C46A" w14:textId="5FE9EBB1" w:rsidR="00EB699A" w:rsidRPr="00EB699A" w:rsidRDefault="00EB699A" w:rsidP="000F74E6">
      <w:pPr>
        <w:pStyle w:val="0NOIDUNG"/>
        <w:ind w:firstLine="0"/>
      </w:pPr>
      <w:r w:rsidRPr="00EB699A">
        <w:t>Admin và trưởng phòng và nhân viên điều có quyền vào chức năng quản lý phiếu yêu cầu và chứ</w:t>
      </w:r>
      <w:r w:rsidR="009504E6">
        <w:t>c</w:t>
      </w:r>
      <w:r w:rsidRPr="00EB699A">
        <w:t xml:space="preserve"> năng quản lý tài sản. Nhưng đối với mỗi tài khoản khác nhau sẽ được thực hiện và không được thự</w:t>
      </w:r>
      <w:r w:rsidR="001D7C7A">
        <w:t>c hiệ</w:t>
      </w:r>
      <w:r w:rsidRPr="00EB699A">
        <w:t>n các chức năng khác nhau. Đối với nhân viên có chứ</w:t>
      </w:r>
      <w:r w:rsidR="009504E6">
        <w:t>c</w:t>
      </w:r>
      <w:r w:rsidRPr="00EB699A">
        <w:t xml:space="preserve"> năng tạo phiếu yêu cầu. Đối với trưởng phòng thì có chứ</w:t>
      </w:r>
      <w:r w:rsidR="009504E6">
        <w:t>c</w:t>
      </w:r>
      <w:r w:rsidRPr="00EB699A">
        <w:t xml:space="preserve"> năng tạo phiếu yêu cầ</w:t>
      </w:r>
      <w:r w:rsidR="009504E6">
        <w:t>u và phê duyệ</w:t>
      </w:r>
      <w:r w:rsidRPr="00EB699A">
        <w:t>t phiếu yêu cầu các tài sản mình quản lý. Còn đối với admin thì có chức năng tạo phiế</w:t>
      </w:r>
      <w:r w:rsidR="001D7C7A">
        <w:t>u yêu cầu</w:t>
      </w:r>
      <w:r w:rsidRPr="00EB699A">
        <w:t xml:space="preserve"> và có th</w:t>
      </w:r>
      <w:r w:rsidR="009504E6">
        <w:t>ể</w:t>
      </w:r>
      <w:r w:rsidRPr="00EB699A">
        <w:t xml:space="preserve"> phê duyệt tất cả</w:t>
      </w:r>
      <w:r w:rsidR="009504E6">
        <w:t xml:space="preserve"> các phiế</w:t>
      </w:r>
      <w:r w:rsidRPr="00EB699A">
        <w:t>u yêu cầu.</w:t>
      </w:r>
    </w:p>
    <w:p w14:paraId="4363E8B5" w14:textId="34B7F548" w:rsidR="00EB699A" w:rsidRPr="00EB699A" w:rsidRDefault="00C6021E" w:rsidP="00EB699A">
      <w:r>
        <w:rPr>
          <w:noProof/>
        </w:rPr>
        <w:drawing>
          <wp:inline distT="0" distB="0" distL="0" distR="0" wp14:anchorId="1049A29A" wp14:editId="411E8FF2">
            <wp:extent cx="5580380" cy="2635885"/>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80380" cy="2635885"/>
                    </a:xfrm>
                    <a:prstGeom prst="rect">
                      <a:avLst/>
                    </a:prstGeom>
                  </pic:spPr>
                </pic:pic>
              </a:graphicData>
            </a:graphic>
          </wp:inline>
        </w:drawing>
      </w:r>
    </w:p>
    <w:p w14:paraId="6AE330A8" w14:textId="3A41939F" w:rsidR="00EB699A" w:rsidRPr="00EB699A" w:rsidRDefault="00EB699A" w:rsidP="00A36253">
      <w:pPr>
        <w:pStyle w:val="0HINH"/>
      </w:pPr>
      <w:bookmarkStart w:id="355" w:name="_Toc58853586"/>
      <w:bookmarkStart w:id="356" w:name="_Toc58861816"/>
      <w:bookmarkStart w:id="357" w:name="_Toc59284621"/>
      <w:bookmarkStart w:id="358" w:name="_Toc59339787"/>
      <w:r w:rsidRPr="00EB699A">
        <w:t xml:space="preserve">Hình </w:t>
      </w:r>
      <w:r w:rsidR="0048592E">
        <w:rPr>
          <w:lang w:val="vi-VN"/>
        </w:rPr>
        <w:t>3.8</w:t>
      </w:r>
      <w:r w:rsidRPr="00EB699A">
        <w:t xml:space="preserve"> Giao diện quản lý </w:t>
      </w:r>
      <w:bookmarkEnd w:id="355"/>
      <w:bookmarkEnd w:id="356"/>
      <w:r w:rsidRPr="00EB699A">
        <w:t>phiếu yêu cầu củ</w:t>
      </w:r>
      <w:r w:rsidR="009504E6">
        <w:t>a</w:t>
      </w:r>
      <w:r w:rsidRPr="00EB699A">
        <w:t xml:space="preserve"> admin</w:t>
      </w:r>
      <w:bookmarkEnd w:id="357"/>
      <w:bookmarkEnd w:id="358"/>
    </w:p>
    <w:p w14:paraId="28CE931F" w14:textId="77777777" w:rsidR="00EB699A" w:rsidRPr="00EB699A" w:rsidRDefault="00EB699A" w:rsidP="00A36253">
      <w:pPr>
        <w:pStyle w:val="0HINH"/>
      </w:pPr>
    </w:p>
    <w:p w14:paraId="3EC575BE" w14:textId="65A23690" w:rsidR="00EB699A" w:rsidRDefault="00DA7B30" w:rsidP="00EE7DD6">
      <w:pPr>
        <w:pStyle w:val="0NOIDUNG"/>
        <w:ind w:firstLine="0"/>
      </w:pPr>
      <w:r>
        <w:rPr>
          <w:noProof/>
          <w:lang w:val="en-US"/>
        </w:rPr>
        <w:lastRenderedPageBreak/>
        <w:drawing>
          <wp:inline distT="0" distB="0" distL="0" distR="0" wp14:anchorId="1B14203C" wp14:editId="7D5A424C">
            <wp:extent cx="5760720" cy="269748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2697480"/>
                    </a:xfrm>
                    <a:prstGeom prst="rect">
                      <a:avLst/>
                    </a:prstGeom>
                  </pic:spPr>
                </pic:pic>
              </a:graphicData>
            </a:graphic>
          </wp:inline>
        </w:drawing>
      </w:r>
    </w:p>
    <w:p w14:paraId="2B4BF0F5" w14:textId="062384D6" w:rsidR="009504E6" w:rsidRDefault="009504E6" w:rsidP="009504E6">
      <w:pPr>
        <w:pStyle w:val="0HINH"/>
      </w:pPr>
      <w:bookmarkStart w:id="359" w:name="_Toc58853587"/>
      <w:bookmarkStart w:id="360" w:name="_Toc58861817"/>
      <w:bookmarkStart w:id="361" w:name="_Toc59284622"/>
      <w:bookmarkStart w:id="362" w:name="_Toc59339788"/>
      <w:r w:rsidRPr="00EB699A">
        <w:t xml:space="preserve">Hình </w:t>
      </w:r>
      <w:r w:rsidR="0048592E">
        <w:rPr>
          <w:lang w:val="vi-VN"/>
        </w:rPr>
        <w:t>3.9</w:t>
      </w:r>
      <w:r w:rsidRPr="00EB699A">
        <w:t xml:space="preserve"> Giao diện </w:t>
      </w:r>
      <w:bookmarkEnd w:id="359"/>
      <w:bookmarkEnd w:id="360"/>
      <w:r w:rsidRPr="00EB699A">
        <w:t>quản lý phiếu yêu cầu của trưởng phòng</w:t>
      </w:r>
      <w:bookmarkEnd w:id="361"/>
      <w:bookmarkEnd w:id="362"/>
    </w:p>
    <w:p w14:paraId="7F6FDEB0" w14:textId="778463C8" w:rsidR="00AC4E30" w:rsidRDefault="00DA7B30" w:rsidP="00142719">
      <w:pPr>
        <w:pStyle w:val="0NOIDUNG"/>
        <w:ind w:firstLine="0"/>
        <w:jc w:val="left"/>
      </w:pPr>
      <w:r>
        <w:rPr>
          <w:noProof/>
          <w:lang w:val="en-US"/>
        </w:rPr>
        <w:drawing>
          <wp:inline distT="0" distB="0" distL="0" distR="0" wp14:anchorId="2CF4F8B4" wp14:editId="7BBD3B0C">
            <wp:extent cx="5760720" cy="2706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706370"/>
                    </a:xfrm>
                    <a:prstGeom prst="rect">
                      <a:avLst/>
                    </a:prstGeom>
                  </pic:spPr>
                </pic:pic>
              </a:graphicData>
            </a:graphic>
          </wp:inline>
        </w:drawing>
      </w:r>
    </w:p>
    <w:p w14:paraId="4E2930EE" w14:textId="276E99B0" w:rsidR="00AC4E30" w:rsidRPr="00EB699A" w:rsidRDefault="00AC4E30" w:rsidP="00AC4E30">
      <w:pPr>
        <w:pStyle w:val="0HINH"/>
      </w:pPr>
      <w:bookmarkStart w:id="363" w:name="_Toc58853588"/>
      <w:bookmarkStart w:id="364" w:name="_Toc58861818"/>
      <w:bookmarkStart w:id="365" w:name="_Toc59284623"/>
      <w:bookmarkStart w:id="366" w:name="_Toc59339789"/>
      <w:r w:rsidRPr="00EB699A">
        <w:t xml:space="preserve">Hình </w:t>
      </w:r>
      <w:r w:rsidR="0048592E">
        <w:rPr>
          <w:lang w:val="vi-VN"/>
        </w:rPr>
        <w:t>3.10</w:t>
      </w:r>
      <w:r w:rsidRPr="00EB699A">
        <w:t xml:space="preserve"> Giao diện </w:t>
      </w:r>
      <w:bookmarkEnd w:id="363"/>
      <w:bookmarkEnd w:id="364"/>
      <w:r w:rsidRPr="00EB699A">
        <w:t>quản lý phiếu yêu cầ</w:t>
      </w:r>
      <w:r w:rsidR="00FE725D">
        <w:t>u của</w:t>
      </w:r>
      <w:r w:rsidRPr="00EB699A">
        <w:t xml:space="preserve"> nhân viên</w:t>
      </w:r>
      <w:bookmarkEnd w:id="365"/>
      <w:bookmarkEnd w:id="366"/>
    </w:p>
    <w:p w14:paraId="1BBA4924" w14:textId="10F4B237" w:rsidR="009504E6" w:rsidRDefault="009504E6" w:rsidP="00EB699A">
      <w:pPr>
        <w:rPr>
          <w:rFonts w:eastAsiaTheme="minorHAnsi" w:cstheme="minorBidi"/>
          <w:szCs w:val="22"/>
          <w:lang w:val="fr-FR"/>
        </w:rPr>
      </w:pPr>
    </w:p>
    <w:p w14:paraId="78F43DDD" w14:textId="6DCE3AFF" w:rsidR="00EB699A" w:rsidRPr="00EB699A" w:rsidRDefault="00A0721B" w:rsidP="00EB699A">
      <w:r>
        <w:rPr>
          <w:noProof/>
        </w:rPr>
        <w:lastRenderedPageBreak/>
        <w:drawing>
          <wp:inline distT="0" distB="0" distL="0" distR="0" wp14:anchorId="096AF346" wp14:editId="53CC9CCF">
            <wp:extent cx="5580380" cy="3138805"/>
            <wp:effectExtent l="0" t="0" r="127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80380" cy="3138805"/>
                    </a:xfrm>
                    <a:prstGeom prst="rect">
                      <a:avLst/>
                    </a:prstGeom>
                  </pic:spPr>
                </pic:pic>
              </a:graphicData>
            </a:graphic>
          </wp:inline>
        </w:drawing>
      </w:r>
    </w:p>
    <w:p w14:paraId="4CF64D2E" w14:textId="4A3CC8DD" w:rsidR="00EB699A" w:rsidRPr="00EB699A" w:rsidRDefault="00EB699A" w:rsidP="00A0721B">
      <w:pPr>
        <w:pStyle w:val="0HINH"/>
      </w:pPr>
      <w:bookmarkStart w:id="367" w:name="_Toc59339790"/>
      <w:r w:rsidRPr="00EB699A">
        <w:t xml:space="preserve">Hình </w:t>
      </w:r>
      <w:r w:rsidR="0048592E">
        <w:rPr>
          <w:lang w:val="vi-VN"/>
        </w:rPr>
        <w:t>3.11</w:t>
      </w:r>
      <w:r w:rsidRPr="00EB699A">
        <w:t xml:space="preserve"> Giao diện tạo phiếu mượn</w:t>
      </w:r>
      <w:bookmarkEnd w:id="367"/>
    </w:p>
    <w:p w14:paraId="1FFBCE55" w14:textId="29D9B43F" w:rsidR="00EB699A" w:rsidRPr="00EB699A" w:rsidRDefault="00C6021E" w:rsidP="00EB699A">
      <w:r>
        <w:rPr>
          <w:noProof/>
        </w:rPr>
        <w:drawing>
          <wp:inline distT="0" distB="0" distL="0" distR="0" wp14:anchorId="1FE4AF54" wp14:editId="059A8581">
            <wp:extent cx="5580380" cy="2662555"/>
            <wp:effectExtent l="0" t="0" r="127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80380" cy="2662555"/>
                    </a:xfrm>
                    <a:prstGeom prst="rect">
                      <a:avLst/>
                    </a:prstGeom>
                  </pic:spPr>
                </pic:pic>
              </a:graphicData>
            </a:graphic>
          </wp:inline>
        </w:drawing>
      </w:r>
    </w:p>
    <w:p w14:paraId="1A274695" w14:textId="7B632AB1" w:rsidR="00EB699A" w:rsidRPr="00EB699A" w:rsidRDefault="00EB699A" w:rsidP="00C6021E">
      <w:pPr>
        <w:pStyle w:val="0HINH"/>
      </w:pPr>
      <w:bookmarkStart w:id="368" w:name="_Toc59339791"/>
      <w:r w:rsidRPr="00EB699A">
        <w:t xml:space="preserve">Hình </w:t>
      </w:r>
      <w:r w:rsidR="0048592E">
        <w:rPr>
          <w:lang w:val="vi-VN"/>
        </w:rPr>
        <w:t>3.12</w:t>
      </w:r>
      <w:r w:rsidRPr="00EB699A">
        <w:t xml:space="preserve"> Giao diện tạo phiếu trả</w:t>
      </w:r>
      <w:bookmarkEnd w:id="368"/>
    </w:p>
    <w:p w14:paraId="6FCB8257" w14:textId="2937C024" w:rsidR="00EB699A" w:rsidRPr="00EB699A" w:rsidRDefault="00C6021E" w:rsidP="00EB699A">
      <w:r>
        <w:rPr>
          <w:noProof/>
        </w:rPr>
        <w:lastRenderedPageBreak/>
        <w:drawing>
          <wp:inline distT="0" distB="0" distL="0" distR="0" wp14:anchorId="5AD2E2E5" wp14:editId="570C558C">
            <wp:extent cx="5580380" cy="2639060"/>
            <wp:effectExtent l="0" t="0" r="127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80380" cy="2639060"/>
                    </a:xfrm>
                    <a:prstGeom prst="rect">
                      <a:avLst/>
                    </a:prstGeom>
                  </pic:spPr>
                </pic:pic>
              </a:graphicData>
            </a:graphic>
          </wp:inline>
        </w:drawing>
      </w:r>
    </w:p>
    <w:p w14:paraId="6D5436FE" w14:textId="3D05E180" w:rsidR="00EB699A" w:rsidRDefault="00EB699A" w:rsidP="00C6021E">
      <w:pPr>
        <w:pStyle w:val="0HINH"/>
      </w:pPr>
      <w:bookmarkStart w:id="369" w:name="_Toc59339792"/>
      <w:r w:rsidRPr="00EB699A">
        <w:t xml:space="preserve">Hình </w:t>
      </w:r>
      <w:r w:rsidR="0048592E">
        <w:rPr>
          <w:lang w:val="vi-VN"/>
        </w:rPr>
        <w:t>3.13</w:t>
      </w:r>
      <w:r w:rsidR="00C6021E">
        <w:t xml:space="preserve"> Giao diện tạo phiếu mua</w:t>
      </w:r>
      <w:bookmarkEnd w:id="369"/>
    </w:p>
    <w:p w14:paraId="54097318" w14:textId="76CA9AE4" w:rsidR="00A21D74" w:rsidRDefault="00A21D74" w:rsidP="00C6021E">
      <w:pPr>
        <w:pStyle w:val="0HINH"/>
      </w:pPr>
    </w:p>
    <w:p w14:paraId="55A51EE7" w14:textId="77777777" w:rsidR="00A21D74" w:rsidRPr="00EB699A" w:rsidRDefault="00A21D74" w:rsidP="00C6021E">
      <w:pPr>
        <w:pStyle w:val="0HINH"/>
      </w:pPr>
    </w:p>
    <w:p w14:paraId="52CEA3FC" w14:textId="75E7D8A7" w:rsidR="00EB699A" w:rsidRPr="00EB699A" w:rsidRDefault="00781C7E" w:rsidP="00EB699A">
      <w:r>
        <w:rPr>
          <w:noProof/>
        </w:rPr>
        <w:drawing>
          <wp:inline distT="0" distB="0" distL="0" distR="0" wp14:anchorId="5A6F79A0" wp14:editId="381813A1">
            <wp:extent cx="5580380" cy="3138805"/>
            <wp:effectExtent l="0" t="0" r="127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80380" cy="3138805"/>
                    </a:xfrm>
                    <a:prstGeom prst="rect">
                      <a:avLst/>
                    </a:prstGeom>
                  </pic:spPr>
                </pic:pic>
              </a:graphicData>
            </a:graphic>
          </wp:inline>
        </w:drawing>
      </w:r>
    </w:p>
    <w:p w14:paraId="5C75E22C" w14:textId="5514FE62" w:rsidR="00EB699A" w:rsidRPr="00EB699A" w:rsidRDefault="0048592E" w:rsidP="00C6021E">
      <w:pPr>
        <w:pStyle w:val="0HINH"/>
      </w:pPr>
      <w:bookmarkStart w:id="370" w:name="_Toc59339793"/>
      <w:r>
        <w:t>Hình 3.1</w:t>
      </w:r>
      <w:r>
        <w:rPr>
          <w:lang w:val="vi-VN"/>
        </w:rPr>
        <w:t>4</w:t>
      </w:r>
      <w:r w:rsidR="00EB699A" w:rsidRPr="00EB699A">
        <w:t xml:space="preserve"> Giao diện phê duyệt phiếu</w:t>
      </w:r>
      <w:r w:rsidR="00781C7E">
        <w:t xml:space="preserve"> mua</w:t>
      </w:r>
      <w:bookmarkEnd w:id="370"/>
    </w:p>
    <w:p w14:paraId="317293D8" w14:textId="77777777" w:rsidR="00EB699A" w:rsidRPr="00EB699A" w:rsidRDefault="00EB699A" w:rsidP="00EB699A"/>
    <w:p w14:paraId="1F2D2C7E" w14:textId="77777777" w:rsidR="00A21D74" w:rsidRDefault="00A21D74">
      <w:pPr>
        <w:spacing w:after="160" w:line="259" w:lineRule="auto"/>
      </w:pPr>
      <w:bookmarkStart w:id="371" w:name="_Toc44008454"/>
      <w:bookmarkStart w:id="372" w:name="_Toc58010140"/>
      <w:bookmarkStart w:id="373" w:name="_Toc58881026"/>
      <w:bookmarkStart w:id="374" w:name="_Toc59137264"/>
      <w:r>
        <w:br w:type="page"/>
      </w:r>
    </w:p>
    <w:p w14:paraId="139E817D" w14:textId="397D8391" w:rsidR="00EB699A" w:rsidRPr="00EB699A" w:rsidRDefault="00EB699A" w:rsidP="00EB699A">
      <w:r w:rsidRPr="00EB699A">
        <w:lastRenderedPageBreak/>
        <w:t xml:space="preserve">Quản lý </w:t>
      </w:r>
      <w:bookmarkEnd w:id="371"/>
      <w:bookmarkEnd w:id="372"/>
      <w:bookmarkEnd w:id="373"/>
      <w:r w:rsidRPr="00EB699A">
        <w:t>tài sản</w:t>
      </w:r>
      <w:bookmarkEnd w:id="374"/>
    </w:p>
    <w:p w14:paraId="42DA5ED8" w14:textId="79C7F5D3" w:rsidR="00EB699A" w:rsidRDefault="00EB699A" w:rsidP="00A0721B">
      <w:pPr>
        <w:pStyle w:val="0NOIDUNG"/>
        <w:ind w:firstLine="0"/>
      </w:pPr>
      <w:r w:rsidRPr="00EB699A">
        <w:t>Khi vào chức năng quản lý tài sản thì đối với các tài khoản khác nhau thì gia</w:t>
      </w:r>
      <w:r w:rsidR="001D7C7A">
        <w:t>o</w:t>
      </w:r>
      <w:r w:rsidRPr="00EB699A">
        <w:t xml:space="preserve"> diện sẽ</w:t>
      </w:r>
      <w:r w:rsidR="001D7C7A">
        <w:t xml:space="preserve"> hiển thị</w:t>
      </w:r>
      <w:r w:rsidRPr="00EB699A">
        <w:t xml:space="preserve"> tương ứng đối với tài khoản đó.</w:t>
      </w:r>
    </w:p>
    <w:p w14:paraId="5760F5CF" w14:textId="00DE8E8A" w:rsidR="00781C7E" w:rsidRPr="00EB699A" w:rsidRDefault="00781C7E" w:rsidP="00A0721B">
      <w:pPr>
        <w:pStyle w:val="0NOIDUNG"/>
        <w:ind w:firstLine="0"/>
      </w:pPr>
      <w:r>
        <w:rPr>
          <w:noProof/>
          <w:lang w:val="en-US"/>
        </w:rPr>
        <w:drawing>
          <wp:inline distT="0" distB="0" distL="0" distR="0" wp14:anchorId="750EF129" wp14:editId="34FF927D">
            <wp:extent cx="5580380" cy="2604135"/>
            <wp:effectExtent l="0" t="0" r="127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80380" cy="2604135"/>
                    </a:xfrm>
                    <a:prstGeom prst="rect">
                      <a:avLst/>
                    </a:prstGeom>
                  </pic:spPr>
                </pic:pic>
              </a:graphicData>
            </a:graphic>
          </wp:inline>
        </w:drawing>
      </w:r>
    </w:p>
    <w:p w14:paraId="4E75546B" w14:textId="24EDA411" w:rsidR="00EB699A" w:rsidRDefault="00EB699A" w:rsidP="00A36253">
      <w:pPr>
        <w:pStyle w:val="0HINH"/>
        <w:rPr>
          <w:lang w:val="vi-VN"/>
        </w:rPr>
      </w:pPr>
      <w:bookmarkStart w:id="375" w:name="_Toc58853589"/>
      <w:bookmarkStart w:id="376" w:name="_Toc58861819"/>
      <w:bookmarkStart w:id="377" w:name="_Toc59339794"/>
      <w:r w:rsidRPr="00EB699A">
        <w:t xml:space="preserve">Hình </w:t>
      </w:r>
      <w:r w:rsidR="0048592E">
        <w:rPr>
          <w:lang w:val="vi-VN"/>
        </w:rPr>
        <w:t>3.15</w:t>
      </w:r>
      <w:r w:rsidRPr="00EB699A">
        <w:t>. Giao diện quả</w:t>
      </w:r>
      <w:bookmarkEnd w:id="375"/>
      <w:bookmarkEnd w:id="376"/>
      <w:r w:rsidRPr="00EB699A">
        <w:t>n lý tài sản của admin</w:t>
      </w:r>
      <w:bookmarkEnd w:id="377"/>
    </w:p>
    <w:p w14:paraId="27FD73DF" w14:textId="77777777" w:rsidR="00273436" w:rsidRPr="00273436" w:rsidRDefault="00273436" w:rsidP="00A36253">
      <w:pPr>
        <w:pStyle w:val="0HINH"/>
        <w:rPr>
          <w:lang w:val="vi-VN"/>
        </w:rPr>
      </w:pPr>
    </w:p>
    <w:p w14:paraId="027EBA7F" w14:textId="0C902EE9" w:rsidR="00781C7E" w:rsidRPr="00EB699A" w:rsidRDefault="00781C7E" w:rsidP="00781C7E">
      <w:pPr>
        <w:pStyle w:val="0NOIDUNG"/>
        <w:ind w:firstLine="0"/>
      </w:pPr>
      <w:r>
        <w:rPr>
          <w:noProof/>
          <w:lang w:val="en-US"/>
        </w:rPr>
        <w:drawing>
          <wp:inline distT="0" distB="0" distL="0" distR="0" wp14:anchorId="1264607D" wp14:editId="381CC9B7">
            <wp:extent cx="5580380" cy="2459182"/>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83877" cy="2460723"/>
                    </a:xfrm>
                    <a:prstGeom prst="rect">
                      <a:avLst/>
                    </a:prstGeom>
                  </pic:spPr>
                </pic:pic>
              </a:graphicData>
            </a:graphic>
          </wp:inline>
        </w:drawing>
      </w:r>
    </w:p>
    <w:p w14:paraId="223E5256" w14:textId="057B859A" w:rsidR="00EB699A" w:rsidRDefault="0048592E" w:rsidP="00A36253">
      <w:pPr>
        <w:pStyle w:val="0HINH"/>
      </w:pPr>
      <w:bookmarkStart w:id="378" w:name="_Toc59339795"/>
      <w:r>
        <w:t>Hình 3.</w:t>
      </w:r>
      <w:r>
        <w:rPr>
          <w:lang w:val="vi-VN"/>
        </w:rPr>
        <w:t>16</w:t>
      </w:r>
      <w:r w:rsidR="00EB699A" w:rsidRPr="00EB699A">
        <w:t xml:space="preserve"> Giao diện quả</w:t>
      </w:r>
      <w:r w:rsidR="00A959FD">
        <w:t>n</w:t>
      </w:r>
      <w:r w:rsidR="00EB699A" w:rsidRPr="00EB699A">
        <w:t xml:space="preserve"> lý tài sản của nhân viên.</w:t>
      </w:r>
      <w:bookmarkEnd w:id="378"/>
    </w:p>
    <w:p w14:paraId="10DB0183" w14:textId="5BBF99CB" w:rsidR="00781C7E" w:rsidRPr="00EB699A" w:rsidRDefault="00781C7E" w:rsidP="00781C7E">
      <w:pPr>
        <w:pStyle w:val="0NOIDUNG"/>
        <w:ind w:firstLine="0"/>
      </w:pPr>
      <w:r>
        <w:rPr>
          <w:noProof/>
          <w:lang w:val="en-US"/>
        </w:rPr>
        <w:lastRenderedPageBreak/>
        <w:drawing>
          <wp:inline distT="0" distB="0" distL="0" distR="0" wp14:anchorId="607BE60C" wp14:editId="14C0DFFF">
            <wp:extent cx="5579623" cy="2764972"/>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590362" cy="2770294"/>
                    </a:xfrm>
                    <a:prstGeom prst="rect">
                      <a:avLst/>
                    </a:prstGeom>
                  </pic:spPr>
                </pic:pic>
              </a:graphicData>
            </a:graphic>
          </wp:inline>
        </w:drawing>
      </w:r>
    </w:p>
    <w:p w14:paraId="4BE97061" w14:textId="0281E583" w:rsidR="00EB699A" w:rsidRDefault="0048592E" w:rsidP="00A36253">
      <w:pPr>
        <w:pStyle w:val="0HINH"/>
      </w:pPr>
      <w:bookmarkStart w:id="379" w:name="_Toc59339796"/>
      <w:r>
        <w:t>Hình 3.1</w:t>
      </w:r>
      <w:r>
        <w:rPr>
          <w:lang w:val="vi-VN"/>
        </w:rPr>
        <w:t>7</w:t>
      </w:r>
      <w:r w:rsidR="00EB699A" w:rsidRPr="00EB699A">
        <w:t xml:space="preserve"> giao diện in mã QR</w:t>
      </w:r>
      <w:bookmarkEnd w:id="379"/>
    </w:p>
    <w:p w14:paraId="13413D25" w14:textId="7C50F29B" w:rsidR="00A21D74" w:rsidRDefault="00A21D74" w:rsidP="00A36253">
      <w:pPr>
        <w:pStyle w:val="0HINH"/>
      </w:pPr>
    </w:p>
    <w:p w14:paraId="48782329" w14:textId="36CA49D3" w:rsidR="00A21D74" w:rsidRDefault="00A21D74" w:rsidP="00A36253">
      <w:pPr>
        <w:pStyle w:val="0HINH"/>
      </w:pPr>
    </w:p>
    <w:p w14:paraId="097F06C9" w14:textId="77777777" w:rsidR="00A21D74" w:rsidRDefault="00A21D74" w:rsidP="00A36253">
      <w:pPr>
        <w:pStyle w:val="0HINH"/>
      </w:pPr>
    </w:p>
    <w:p w14:paraId="71C3A243" w14:textId="3CEE121E" w:rsidR="00781C7E" w:rsidRPr="00EB699A" w:rsidRDefault="00781C7E" w:rsidP="00781C7E">
      <w:pPr>
        <w:pStyle w:val="0NOIDUNG"/>
        <w:ind w:firstLine="0"/>
      </w:pPr>
      <w:r>
        <w:rPr>
          <w:noProof/>
          <w:lang w:val="en-US"/>
        </w:rPr>
        <w:drawing>
          <wp:inline distT="0" distB="0" distL="0" distR="0" wp14:anchorId="1439ECC8" wp14:editId="32570247">
            <wp:extent cx="5580380" cy="2884714"/>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84490" cy="2886838"/>
                    </a:xfrm>
                    <a:prstGeom prst="rect">
                      <a:avLst/>
                    </a:prstGeom>
                  </pic:spPr>
                </pic:pic>
              </a:graphicData>
            </a:graphic>
          </wp:inline>
        </w:drawing>
      </w:r>
    </w:p>
    <w:p w14:paraId="1C16210A" w14:textId="028AFB3A" w:rsidR="00EB699A" w:rsidRPr="00EB699A" w:rsidRDefault="00EB699A" w:rsidP="00A36253">
      <w:pPr>
        <w:pStyle w:val="0HINH"/>
      </w:pPr>
      <w:bookmarkStart w:id="380" w:name="_Toc58853591"/>
      <w:bookmarkStart w:id="381" w:name="_Toc58861821"/>
      <w:bookmarkStart w:id="382" w:name="_Toc59339797"/>
      <w:r w:rsidRPr="00EB699A">
        <w:t xml:space="preserve">Hình </w:t>
      </w:r>
      <w:r w:rsidR="0048592E">
        <w:rPr>
          <w:lang w:val="vi-VN"/>
        </w:rPr>
        <w:t xml:space="preserve">3.18  </w:t>
      </w:r>
      <w:r w:rsidRPr="00EB699A">
        <w:t>Giao diệ</w:t>
      </w:r>
      <w:bookmarkEnd w:id="380"/>
      <w:bookmarkEnd w:id="381"/>
      <w:r w:rsidRPr="00EB699A">
        <w:t>n chức năng quả</w:t>
      </w:r>
      <w:r w:rsidR="005B7B2E">
        <w:t>n lý phò</w:t>
      </w:r>
      <w:r w:rsidRPr="00EB699A">
        <w:t>ng ban của admin</w:t>
      </w:r>
      <w:bookmarkEnd w:id="382"/>
    </w:p>
    <w:p w14:paraId="17FE3ECC" w14:textId="77777777" w:rsidR="00EB699A" w:rsidRPr="00EB699A" w:rsidRDefault="00EB699A" w:rsidP="00EB699A"/>
    <w:p w14:paraId="07B5DD53" w14:textId="77777777" w:rsidR="00CF7E8E" w:rsidRDefault="00CF7E8E">
      <w:pPr>
        <w:spacing w:after="160" w:line="259" w:lineRule="auto"/>
        <w:rPr>
          <w:rFonts w:eastAsiaTheme="minorHAnsi" w:cstheme="minorBidi"/>
          <w:b/>
          <w:sz w:val="28"/>
          <w:szCs w:val="22"/>
        </w:rPr>
      </w:pPr>
      <w:bookmarkStart w:id="383" w:name="_Toc44008456"/>
      <w:bookmarkStart w:id="384" w:name="_Toc58010142"/>
      <w:bookmarkStart w:id="385" w:name="_Toc58881028"/>
      <w:bookmarkStart w:id="386" w:name="_Toc59137266"/>
      <w:r>
        <w:br w:type="page"/>
      </w:r>
    </w:p>
    <w:p w14:paraId="0FBBDA80" w14:textId="6D238BC4" w:rsidR="00EB699A" w:rsidRPr="00EB699A" w:rsidRDefault="00EB699A" w:rsidP="00A0721B">
      <w:pPr>
        <w:pStyle w:val="0LV1"/>
      </w:pPr>
      <w:bookmarkStart w:id="387" w:name="_Toc59384785"/>
      <w:r w:rsidRPr="00EB699A">
        <w:lastRenderedPageBreak/>
        <w:t>CHƯƠNG 4. KẾT LUẬN VÀ HƯỚNG PHÁT TRIỂN</w:t>
      </w:r>
      <w:bookmarkEnd w:id="383"/>
      <w:bookmarkEnd w:id="384"/>
      <w:bookmarkEnd w:id="385"/>
      <w:bookmarkEnd w:id="386"/>
      <w:bookmarkEnd w:id="387"/>
    </w:p>
    <w:p w14:paraId="34BA116E" w14:textId="77777777" w:rsidR="00EB699A" w:rsidRPr="00A0721B" w:rsidRDefault="00EB699A" w:rsidP="00A0721B">
      <w:pPr>
        <w:pStyle w:val="0NOIDUNG"/>
        <w:ind w:firstLine="0"/>
        <w:rPr>
          <w:b/>
        </w:rPr>
      </w:pPr>
      <w:bookmarkStart w:id="388" w:name="_Toc44008457"/>
      <w:bookmarkStart w:id="389" w:name="_Toc58010143"/>
      <w:bookmarkStart w:id="390" w:name="_Toc58881029"/>
      <w:bookmarkStart w:id="391" w:name="_Toc59137267"/>
      <w:r w:rsidRPr="00A0721B">
        <w:rPr>
          <w:b/>
        </w:rPr>
        <w:t>Kết luận</w:t>
      </w:r>
      <w:bookmarkEnd w:id="388"/>
      <w:bookmarkEnd w:id="389"/>
      <w:bookmarkEnd w:id="390"/>
      <w:bookmarkEnd w:id="391"/>
    </w:p>
    <w:p w14:paraId="613B73E3" w14:textId="77777777" w:rsidR="00EB699A" w:rsidRPr="00EB699A" w:rsidRDefault="00EB699A" w:rsidP="00A0721B">
      <w:pPr>
        <w:pStyle w:val="0NOIDUNG"/>
        <w:ind w:firstLine="0"/>
      </w:pPr>
      <w:r w:rsidRPr="00EB699A">
        <w:t>Sản phẩm đã đạt được cơ bản những tính năng theo yêu cầu và giải quyết được các vấn đề trong quá trình phát triển. Tuy nhiên hệ thống chắc chắn vẫn còn những hạn chế nhất định như trong vấn đề bảo mật, xử lý các sự cố cũng như các vấn đề về trong thực tế chưa được xử lý. Hệ thống vẫn còn những kẽ hổng chưa sát với quy trình nghiệp vụ thực tế.</w:t>
      </w:r>
    </w:p>
    <w:p w14:paraId="7C564896" w14:textId="68B083D8" w:rsidR="00EB699A" w:rsidRPr="00EB699A" w:rsidRDefault="00EB699A" w:rsidP="00CF7E8E">
      <w:pPr>
        <w:pStyle w:val="0NOIDUNG"/>
        <w:ind w:firstLine="0"/>
      </w:pPr>
      <w:r w:rsidRPr="00EB699A">
        <w:t>Để có thể ứng dụng hệ thống vào thực tế, đòi hỏi các sửa đổi cũng như tối ưu về mặt kỹ thuật tốt hơn nữa. Tuy nhiên do thời gian cũng như trình độ có hạn nên hiện tại hệ thống chưa thể xây dựng tố</w:t>
      </w:r>
      <w:r w:rsidR="00CF7E8E">
        <w:t>t hơn.</w:t>
      </w:r>
    </w:p>
    <w:p w14:paraId="152B9942" w14:textId="77777777" w:rsidR="00EB699A" w:rsidRPr="00A0721B" w:rsidRDefault="00EB699A" w:rsidP="00A0721B">
      <w:pPr>
        <w:pStyle w:val="0NOIDUNG"/>
        <w:ind w:firstLine="0"/>
        <w:rPr>
          <w:b/>
        </w:rPr>
      </w:pPr>
      <w:bookmarkStart w:id="392" w:name="_Toc44008458"/>
      <w:bookmarkStart w:id="393" w:name="_Toc58010144"/>
      <w:bookmarkStart w:id="394" w:name="_Toc58881030"/>
      <w:bookmarkStart w:id="395" w:name="_Toc59137268"/>
      <w:r w:rsidRPr="00A0721B">
        <w:rPr>
          <w:b/>
        </w:rPr>
        <w:t>Hướng phát triển</w:t>
      </w:r>
      <w:bookmarkEnd w:id="392"/>
      <w:bookmarkEnd w:id="393"/>
      <w:bookmarkEnd w:id="394"/>
      <w:bookmarkEnd w:id="395"/>
    </w:p>
    <w:p w14:paraId="44A328B5" w14:textId="737FFA05" w:rsidR="00EB699A" w:rsidRPr="00EB699A" w:rsidRDefault="00EB699A" w:rsidP="00A0721B">
      <w:pPr>
        <w:pStyle w:val="0NOIDUNG"/>
        <w:ind w:firstLine="0"/>
      </w:pPr>
      <w:r w:rsidRPr="00EB699A">
        <w:t>Sản phẩm có tính ứng dụng thực tế vào các môi củ</w:t>
      </w:r>
      <w:r w:rsidR="001D7C7A">
        <w:t>a các công ty, doanh</w:t>
      </w:r>
      <w:r w:rsidRPr="00EB699A">
        <w:t xml:space="preserve"> nghiệp. Tuy nhiên để có thể ứng dụng sản phẩm vào thực tế thì cần phải đảm bảo chất lượng sản phẩm tốt hơn nữa. Sau này sẽ phát triển thành hệ hoàn chỉnh cho công ty gồm tất cả các chức năng mà công ty cần.</w:t>
      </w:r>
    </w:p>
    <w:p w14:paraId="425D7647" w14:textId="77777777" w:rsidR="00EB699A" w:rsidRPr="00EB699A" w:rsidRDefault="00EB699A" w:rsidP="00A0721B">
      <w:pPr>
        <w:pStyle w:val="0NOIDUNG"/>
        <w:ind w:firstLine="0"/>
      </w:pPr>
      <w:r w:rsidRPr="00EB699A">
        <w:t>Trước hết việc xây dựng hệ thống cần bám sát và chặt chẽ với quy trình nghiệp vụ thực tế. Hệ thống cần đảm bảo yếu tố bảo mật cũng như sự tiện dụng đối với người sử dụng. Các tính năng của hệ thống cần được mở rộng và xây dựng chặt chẽ. Đây là hệ thống quản lý tài sản cho công ty doanh nghiệp nên cần phải tối ưu việc sử lý online tất cả các chức năng phê duyệt, kiểm kê, xuất báo cáo…</w:t>
      </w:r>
    </w:p>
    <w:p w14:paraId="168F696C" w14:textId="77777777" w:rsidR="00EB699A" w:rsidRPr="00EB699A" w:rsidRDefault="00EB699A" w:rsidP="00A0721B">
      <w:pPr>
        <w:pStyle w:val="0NOIDUNG"/>
        <w:ind w:firstLine="0"/>
      </w:pPr>
      <w:r w:rsidRPr="00EB699A">
        <w:t>Cuối cùng, để có thể ứng dụng sản phẩm vào thực tế, Hệ thống cần cải tiến về hiệu năng và cần xây dựng theo các kiến trúc tốt hơn cho quá trình mở rộng và phát triển.</w:t>
      </w:r>
    </w:p>
    <w:p w14:paraId="16CC0FBB" w14:textId="77777777" w:rsidR="00EB699A" w:rsidRPr="00EB699A" w:rsidRDefault="00EB699A" w:rsidP="00EB699A"/>
    <w:p w14:paraId="2D8434F4" w14:textId="77777777" w:rsidR="00EB699A" w:rsidRPr="00EB699A" w:rsidRDefault="00EB699A" w:rsidP="00EB699A"/>
    <w:p w14:paraId="43F03B13" w14:textId="77777777" w:rsidR="00EB699A" w:rsidRPr="00EB699A" w:rsidRDefault="00EB699A" w:rsidP="00EB699A"/>
    <w:p w14:paraId="721717D9" w14:textId="77777777" w:rsidR="00EB699A" w:rsidRPr="00EB699A" w:rsidRDefault="00EB699A" w:rsidP="00EB699A"/>
    <w:p w14:paraId="7AFAD8C3" w14:textId="77777777" w:rsidR="00EB699A" w:rsidRPr="00EB699A" w:rsidRDefault="00EB699A" w:rsidP="00EB699A"/>
    <w:p w14:paraId="045AB7A4" w14:textId="77777777" w:rsidR="00EB699A" w:rsidRPr="00EB699A" w:rsidRDefault="00EB699A" w:rsidP="00EB699A"/>
    <w:p w14:paraId="2743B95D" w14:textId="77777777" w:rsidR="00EB699A" w:rsidRPr="00EB699A" w:rsidRDefault="00EB699A" w:rsidP="00EB699A"/>
    <w:p w14:paraId="43EB0F81" w14:textId="6FD8DE59" w:rsidR="00EB699A" w:rsidRDefault="00EB699A" w:rsidP="00CF7E8E">
      <w:pPr>
        <w:spacing w:after="160" w:line="259" w:lineRule="auto"/>
      </w:pPr>
    </w:p>
    <w:p w14:paraId="6DD6F8F9" w14:textId="4E180902" w:rsidR="00902DA4" w:rsidRDefault="00902DA4" w:rsidP="00CF7E8E">
      <w:pPr>
        <w:spacing w:after="160" w:line="259" w:lineRule="auto"/>
      </w:pPr>
    </w:p>
    <w:p w14:paraId="0B1E6520" w14:textId="77777777" w:rsidR="00902DA4" w:rsidRPr="00EB699A" w:rsidRDefault="00902DA4" w:rsidP="00CF7E8E">
      <w:pPr>
        <w:spacing w:after="160" w:line="259" w:lineRule="auto"/>
      </w:pPr>
    </w:p>
    <w:bookmarkStart w:id="396" w:name="_Toc59137269" w:displacedByCustomXml="next"/>
    <w:sdt>
      <w:sdtPr>
        <w:id w:val="-2044282264"/>
        <w:docPartObj>
          <w:docPartGallery w:val="Bibliographies"/>
          <w:docPartUnique/>
        </w:docPartObj>
      </w:sdtPr>
      <w:sdtEndPr/>
      <w:sdtContent>
        <w:bookmarkStart w:id="397" w:name="_Toc44008459" w:displacedByCustomXml="prev"/>
        <w:p w14:paraId="63F6F387" w14:textId="77777777" w:rsidR="0048592E" w:rsidRDefault="00EB699A" w:rsidP="0048592E">
          <w:pPr>
            <w:jc w:val="center"/>
            <w:rPr>
              <w:lang w:val="vi-VN"/>
            </w:rPr>
          </w:pPr>
          <w:r w:rsidRPr="00EB699A">
            <w:t>TÀI LIỆU THAM KHẢO</w:t>
          </w:r>
          <w:bookmarkEnd w:id="396"/>
          <w:bookmarkEnd w:id="397"/>
        </w:p>
        <w:p w14:paraId="02556A82" w14:textId="13E97DD4" w:rsidR="003C6F11" w:rsidRDefault="00EB699A" w:rsidP="0048592E">
          <w:pPr>
            <w:jc w:val="center"/>
            <w:rPr>
              <w:rFonts w:asciiTheme="minorHAnsi" w:eastAsiaTheme="minorHAnsi" w:hAnsiTheme="minorHAnsi" w:cstheme="minorBidi"/>
              <w:noProof/>
              <w:sz w:val="22"/>
              <w:szCs w:val="22"/>
              <w:lang w:val="en-GB"/>
            </w:rPr>
          </w:pPr>
          <w:r w:rsidRPr="00EB699A">
            <w:fldChar w:fldCharType="begin"/>
          </w:r>
          <w:r w:rsidRPr="00EB699A">
            <w:instrText xml:space="preserve"> BIBLIOGRAPHY </w:instrText>
          </w:r>
          <w:r w:rsidRPr="00EB699A">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79"/>
            <w:gridCol w:w="8783"/>
          </w:tblGrid>
          <w:tr w:rsidR="003C6F11" w14:paraId="68DAB733" w14:textId="77777777">
            <w:trPr>
              <w:divId w:val="1519351268"/>
              <w:tblCellSpacing w:w="15" w:type="dxa"/>
            </w:trPr>
            <w:tc>
              <w:tcPr>
                <w:tcW w:w="50" w:type="pct"/>
                <w:hideMark/>
              </w:tcPr>
              <w:p w14:paraId="62BF00F6" w14:textId="7D676332" w:rsidR="003C6F11" w:rsidRDefault="003C6F11">
                <w:pPr>
                  <w:pStyle w:val="Bibliography"/>
                  <w:rPr>
                    <w:noProof/>
                    <w:sz w:val="24"/>
                    <w:szCs w:val="24"/>
                  </w:rPr>
                </w:pPr>
                <w:r>
                  <w:rPr>
                    <w:noProof/>
                  </w:rPr>
                  <w:t xml:space="preserve">[1] </w:t>
                </w:r>
              </w:p>
            </w:tc>
            <w:tc>
              <w:tcPr>
                <w:tcW w:w="0" w:type="auto"/>
                <w:hideMark/>
              </w:tcPr>
              <w:p w14:paraId="5494BB1A" w14:textId="77777777" w:rsidR="003C6F11" w:rsidRDefault="003C6F11">
                <w:pPr>
                  <w:pStyle w:val="Bibliography"/>
                  <w:rPr>
                    <w:noProof/>
                  </w:rPr>
                </w:pPr>
                <w:r>
                  <w:rPr>
                    <w:noProof/>
                  </w:rPr>
                  <w:t>"HTML," [Online]. Available: https://vi.wikipedia.org/wiki/HTML.</w:t>
                </w:r>
              </w:p>
            </w:tc>
          </w:tr>
          <w:tr w:rsidR="003C6F11" w14:paraId="553FF327" w14:textId="77777777">
            <w:trPr>
              <w:divId w:val="1519351268"/>
              <w:tblCellSpacing w:w="15" w:type="dxa"/>
            </w:trPr>
            <w:tc>
              <w:tcPr>
                <w:tcW w:w="50" w:type="pct"/>
                <w:hideMark/>
              </w:tcPr>
              <w:p w14:paraId="29B308CE" w14:textId="77777777" w:rsidR="003C6F11" w:rsidRDefault="003C6F11">
                <w:pPr>
                  <w:pStyle w:val="Bibliography"/>
                  <w:rPr>
                    <w:noProof/>
                  </w:rPr>
                </w:pPr>
                <w:r>
                  <w:rPr>
                    <w:noProof/>
                  </w:rPr>
                  <w:t xml:space="preserve">[2] </w:t>
                </w:r>
              </w:p>
            </w:tc>
            <w:tc>
              <w:tcPr>
                <w:tcW w:w="0" w:type="auto"/>
                <w:hideMark/>
              </w:tcPr>
              <w:p w14:paraId="5465822E" w14:textId="77777777" w:rsidR="003C6F11" w:rsidRDefault="003C6F11">
                <w:pPr>
                  <w:pStyle w:val="Bibliography"/>
                  <w:rPr>
                    <w:noProof/>
                  </w:rPr>
                </w:pPr>
                <w:r>
                  <w:rPr>
                    <w:noProof/>
                  </w:rPr>
                  <w:t>"developer.mozilla," css, [Online]. Available: https://developer.mozilla.org/vi/docs/Web/CSS.</w:t>
                </w:r>
              </w:p>
            </w:tc>
          </w:tr>
          <w:tr w:rsidR="003C6F11" w14:paraId="055BAFC2" w14:textId="77777777">
            <w:trPr>
              <w:divId w:val="1519351268"/>
              <w:tblCellSpacing w:w="15" w:type="dxa"/>
            </w:trPr>
            <w:tc>
              <w:tcPr>
                <w:tcW w:w="50" w:type="pct"/>
                <w:hideMark/>
              </w:tcPr>
              <w:p w14:paraId="11601436" w14:textId="77777777" w:rsidR="003C6F11" w:rsidRDefault="003C6F11">
                <w:pPr>
                  <w:pStyle w:val="Bibliography"/>
                  <w:rPr>
                    <w:noProof/>
                  </w:rPr>
                </w:pPr>
                <w:r>
                  <w:rPr>
                    <w:noProof/>
                  </w:rPr>
                  <w:t xml:space="preserve">[3] </w:t>
                </w:r>
              </w:p>
            </w:tc>
            <w:tc>
              <w:tcPr>
                <w:tcW w:w="0" w:type="auto"/>
                <w:hideMark/>
              </w:tcPr>
              <w:p w14:paraId="2DF40474" w14:textId="77777777" w:rsidR="003C6F11" w:rsidRDefault="003C6F11">
                <w:pPr>
                  <w:pStyle w:val="Bibliography"/>
                  <w:rPr>
                    <w:noProof/>
                  </w:rPr>
                </w:pPr>
                <w:r>
                  <w:rPr>
                    <w:noProof/>
                  </w:rPr>
                  <w:t>"THEANH," Bootstrap là gì , [Online]. Available: https://theanhgroup.com/bootstrap-la-gi-tai-sao-chung-ta-nen-su-dung-bootstrap.html.</w:t>
                </w:r>
              </w:p>
            </w:tc>
          </w:tr>
          <w:tr w:rsidR="003C6F11" w14:paraId="586FD2E5" w14:textId="77777777">
            <w:trPr>
              <w:divId w:val="1519351268"/>
              <w:tblCellSpacing w:w="15" w:type="dxa"/>
            </w:trPr>
            <w:tc>
              <w:tcPr>
                <w:tcW w:w="50" w:type="pct"/>
                <w:hideMark/>
              </w:tcPr>
              <w:p w14:paraId="2972623F" w14:textId="77777777" w:rsidR="003C6F11" w:rsidRDefault="003C6F11">
                <w:pPr>
                  <w:pStyle w:val="Bibliography"/>
                  <w:rPr>
                    <w:noProof/>
                  </w:rPr>
                </w:pPr>
                <w:r>
                  <w:rPr>
                    <w:noProof/>
                  </w:rPr>
                  <w:t xml:space="preserve">[4] </w:t>
                </w:r>
              </w:p>
            </w:tc>
            <w:tc>
              <w:tcPr>
                <w:tcW w:w="0" w:type="auto"/>
                <w:hideMark/>
              </w:tcPr>
              <w:p w14:paraId="242FCA47" w14:textId="77777777" w:rsidR="003C6F11" w:rsidRDefault="003C6F11">
                <w:pPr>
                  <w:pStyle w:val="Bibliography"/>
                  <w:rPr>
                    <w:noProof/>
                  </w:rPr>
                </w:pPr>
                <w:r>
                  <w:rPr>
                    <w:noProof/>
                  </w:rPr>
                  <w:t>"xuanthulab," JavaScript cơ bản, [Online]. Available: https://xuanthulab.net/gioi-thieu-ve-javascript-va-doan-ma-javascript-dau-tien.html.</w:t>
                </w:r>
              </w:p>
            </w:tc>
          </w:tr>
          <w:tr w:rsidR="003C6F11" w14:paraId="30EBE74C" w14:textId="77777777">
            <w:trPr>
              <w:divId w:val="1519351268"/>
              <w:tblCellSpacing w:w="15" w:type="dxa"/>
            </w:trPr>
            <w:tc>
              <w:tcPr>
                <w:tcW w:w="50" w:type="pct"/>
                <w:hideMark/>
              </w:tcPr>
              <w:p w14:paraId="54FA7182" w14:textId="77777777" w:rsidR="003C6F11" w:rsidRDefault="003C6F11">
                <w:pPr>
                  <w:pStyle w:val="Bibliography"/>
                  <w:rPr>
                    <w:noProof/>
                  </w:rPr>
                </w:pPr>
                <w:r>
                  <w:rPr>
                    <w:noProof/>
                  </w:rPr>
                  <w:t xml:space="preserve">[5] </w:t>
                </w:r>
              </w:p>
            </w:tc>
            <w:tc>
              <w:tcPr>
                <w:tcW w:w="0" w:type="auto"/>
                <w:hideMark/>
              </w:tcPr>
              <w:p w14:paraId="26E16BA9" w14:textId="77777777" w:rsidR="003C6F11" w:rsidRDefault="003C6F11">
                <w:pPr>
                  <w:pStyle w:val="Bibliography"/>
                  <w:rPr>
                    <w:noProof/>
                  </w:rPr>
                </w:pPr>
                <w:r>
                  <w:rPr>
                    <w:noProof/>
                  </w:rPr>
                  <w:t>"viettuts," Java Cơ Bản, [Online]. Available: https://viettuts.vn/java.</w:t>
                </w:r>
              </w:p>
            </w:tc>
          </w:tr>
          <w:tr w:rsidR="003C6F11" w14:paraId="3FD5E4CF" w14:textId="77777777">
            <w:trPr>
              <w:divId w:val="1519351268"/>
              <w:tblCellSpacing w:w="15" w:type="dxa"/>
            </w:trPr>
            <w:tc>
              <w:tcPr>
                <w:tcW w:w="50" w:type="pct"/>
                <w:hideMark/>
              </w:tcPr>
              <w:p w14:paraId="65150B39" w14:textId="77777777" w:rsidR="003C6F11" w:rsidRDefault="003C6F11">
                <w:pPr>
                  <w:pStyle w:val="Bibliography"/>
                  <w:rPr>
                    <w:noProof/>
                  </w:rPr>
                </w:pPr>
                <w:r>
                  <w:rPr>
                    <w:noProof/>
                  </w:rPr>
                  <w:t xml:space="preserve">[6] </w:t>
                </w:r>
              </w:p>
            </w:tc>
            <w:tc>
              <w:tcPr>
                <w:tcW w:w="0" w:type="auto"/>
                <w:hideMark/>
              </w:tcPr>
              <w:p w14:paraId="735C87E2" w14:textId="77777777" w:rsidR="003C6F11" w:rsidRDefault="003C6F11">
                <w:pPr>
                  <w:pStyle w:val="Bibliography"/>
                  <w:rPr>
                    <w:noProof/>
                  </w:rPr>
                </w:pPr>
                <w:r>
                  <w:rPr>
                    <w:noProof/>
                  </w:rPr>
                  <w:t>"blog.itnavi.," [Online]. Available: https://blog.itnavi.com.vn/spring-la-gi-spring-framework-cua-java/.</w:t>
                </w:r>
              </w:p>
            </w:tc>
          </w:tr>
          <w:tr w:rsidR="003C6F11" w14:paraId="4F4D57D9" w14:textId="77777777">
            <w:trPr>
              <w:divId w:val="1519351268"/>
              <w:tblCellSpacing w:w="15" w:type="dxa"/>
            </w:trPr>
            <w:tc>
              <w:tcPr>
                <w:tcW w:w="50" w:type="pct"/>
                <w:hideMark/>
              </w:tcPr>
              <w:p w14:paraId="0BB7AED9" w14:textId="77777777" w:rsidR="003C6F11" w:rsidRDefault="003C6F11">
                <w:pPr>
                  <w:pStyle w:val="Bibliography"/>
                  <w:rPr>
                    <w:noProof/>
                  </w:rPr>
                </w:pPr>
                <w:r>
                  <w:rPr>
                    <w:noProof/>
                  </w:rPr>
                  <w:t xml:space="preserve">[7] </w:t>
                </w:r>
              </w:p>
            </w:tc>
            <w:tc>
              <w:tcPr>
                <w:tcW w:w="0" w:type="auto"/>
                <w:hideMark/>
              </w:tcPr>
              <w:p w14:paraId="20BB5F8D" w14:textId="77777777" w:rsidR="003C6F11" w:rsidRDefault="003C6F11">
                <w:pPr>
                  <w:pStyle w:val="Bibliography"/>
                  <w:rPr>
                    <w:noProof/>
                  </w:rPr>
                </w:pPr>
                <w:r>
                  <w:rPr>
                    <w:noProof/>
                  </w:rPr>
                  <w:t>"hourofcode," mysql, [Online]. Available: https://hourofcode.vn/gioi-thieu-co-ban-ve-quan-tri-co-du-lieu-mysql/.</w:t>
                </w:r>
              </w:p>
            </w:tc>
          </w:tr>
        </w:tbl>
        <w:p w14:paraId="652FFF70" w14:textId="77777777" w:rsidR="003C6F11" w:rsidRDefault="003C6F11">
          <w:pPr>
            <w:divId w:val="1519351268"/>
            <w:rPr>
              <w:noProof/>
            </w:rPr>
          </w:pPr>
        </w:p>
        <w:p w14:paraId="19FDF63E" w14:textId="73AE99E2" w:rsidR="00EB699A" w:rsidRPr="00EB699A" w:rsidRDefault="00EB699A" w:rsidP="00EB699A">
          <w:r w:rsidRPr="00EB699A">
            <w:fldChar w:fldCharType="end"/>
          </w:r>
        </w:p>
      </w:sdtContent>
    </w:sdt>
    <w:bookmarkEnd w:id="5" w:displacedByCustomXml="prev"/>
    <w:sectPr w:rsidR="00EB699A" w:rsidRPr="00EB699A" w:rsidSect="00732B39">
      <w:type w:val="nextColumn"/>
      <w:pgSz w:w="11907" w:h="16839" w:code="9"/>
      <w:pgMar w:top="1418" w:right="1134" w:bottom="1418" w:left="1701" w:header="992"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42DB51" w14:textId="77777777" w:rsidR="009E2690" w:rsidRDefault="009E2690">
      <w:pPr>
        <w:spacing w:line="240" w:lineRule="auto"/>
      </w:pPr>
      <w:r>
        <w:separator/>
      </w:r>
    </w:p>
  </w:endnote>
  <w:endnote w:type="continuationSeparator" w:id="0">
    <w:p w14:paraId="278702A5" w14:textId="77777777" w:rsidR="009E2690" w:rsidRDefault="009E26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VNI-Helve">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charset w:val="00"/>
    <w:family w:val="auto"/>
    <w:pitch w:val="variable"/>
    <w:sig w:usb0="00000007" w:usb1="00000000" w:usb2="00000000" w:usb3="00000000" w:csb0="00000013"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3337DE" w14:textId="77777777" w:rsidR="00FA70F7" w:rsidRDefault="00FA70F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928B54" w14:textId="288EB20B" w:rsidR="001972EE" w:rsidRPr="00017622" w:rsidRDefault="001972EE">
    <w:pPr>
      <w:pStyle w:val="Footer"/>
      <w:tabs>
        <w:tab w:val="clear" w:pos="4680"/>
        <w:tab w:val="clear" w:pos="9360"/>
      </w:tabs>
      <w:jc w:val="center"/>
      <w:rPr>
        <w:caps/>
        <w:noProof/>
        <w:color w:val="767171" w:themeColor="background2" w:themeShade="80"/>
      </w:rPr>
    </w:pPr>
    <w:r w:rsidRPr="00017622">
      <w:rPr>
        <w:caps/>
        <w:color w:val="767171" w:themeColor="background2" w:themeShade="80"/>
      </w:rPr>
      <w:fldChar w:fldCharType="begin"/>
    </w:r>
    <w:r w:rsidRPr="00017622">
      <w:rPr>
        <w:caps/>
        <w:color w:val="767171" w:themeColor="background2" w:themeShade="80"/>
      </w:rPr>
      <w:instrText xml:space="preserve"> PAGE   \* MERGEFORMAT </w:instrText>
    </w:r>
    <w:r w:rsidRPr="00017622">
      <w:rPr>
        <w:caps/>
        <w:color w:val="767171" w:themeColor="background2" w:themeShade="80"/>
      </w:rPr>
      <w:fldChar w:fldCharType="separate"/>
    </w:r>
    <w:r w:rsidR="00FA70F7" w:rsidRPr="00FA70F7">
      <w:rPr>
        <w:noProof/>
        <w:color w:val="767171" w:themeColor="background2" w:themeShade="80"/>
      </w:rPr>
      <w:t>iii</w:t>
    </w:r>
    <w:r w:rsidRPr="00017622">
      <w:rPr>
        <w:caps/>
        <w:noProof/>
        <w:color w:val="767171" w:themeColor="background2" w:themeShade="80"/>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D38CC" w14:textId="5F9AE7F8" w:rsidR="00310E97" w:rsidRPr="00017622" w:rsidRDefault="00310E97">
    <w:pPr>
      <w:pStyle w:val="Footer"/>
      <w:tabs>
        <w:tab w:val="clear" w:pos="4680"/>
        <w:tab w:val="clear" w:pos="9360"/>
      </w:tabs>
      <w:jc w:val="center"/>
      <w:rPr>
        <w:caps/>
        <w:noProof/>
        <w:color w:val="767171" w:themeColor="background2" w:themeShade="80"/>
      </w:rPr>
    </w:pPr>
    <w:r w:rsidRPr="00017622">
      <w:rPr>
        <w:caps/>
        <w:color w:val="767171" w:themeColor="background2" w:themeShade="80"/>
      </w:rPr>
      <w:fldChar w:fldCharType="begin"/>
    </w:r>
    <w:r w:rsidRPr="00017622">
      <w:rPr>
        <w:caps/>
        <w:color w:val="767171" w:themeColor="background2" w:themeShade="80"/>
      </w:rPr>
      <w:instrText xml:space="preserve"> PAGE   \* MERGEFORMAT </w:instrText>
    </w:r>
    <w:r w:rsidRPr="00017622">
      <w:rPr>
        <w:caps/>
        <w:color w:val="767171" w:themeColor="background2" w:themeShade="80"/>
      </w:rPr>
      <w:fldChar w:fldCharType="separate"/>
    </w:r>
    <w:r w:rsidR="00FA70F7">
      <w:rPr>
        <w:caps/>
        <w:noProof/>
        <w:color w:val="767171" w:themeColor="background2" w:themeShade="80"/>
      </w:rPr>
      <w:t>70</w:t>
    </w:r>
    <w:r w:rsidRPr="00017622">
      <w:rPr>
        <w:caps/>
        <w:noProof/>
        <w:color w:val="767171" w:themeColor="background2" w:themeShade="8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4DE459" w14:textId="77777777" w:rsidR="009E2690" w:rsidRDefault="009E2690">
      <w:pPr>
        <w:spacing w:line="240" w:lineRule="auto"/>
      </w:pPr>
      <w:r>
        <w:separator/>
      </w:r>
    </w:p>
  </w:footnote>
  <w:footnote w:type="continuationSeparator" w:id="0">
    <w:p w14:paraId="165EA9C2" w14:textId="77777777" w:rsidR="009E2690" w:rsidRDefault="009E26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31D2"/>
    <w:multiLevelType w:val="hybridMultilevel"/>
    <w:tmpl w:val="2BC0C91E"/>
    <w:lvl w:ilvl="0" w:tplc="1A383060">
      <w:start w:val="1"/>
      <w:numFmt w:val="decimal"/>
      <w:lvlText w:val="%1."/>
      <w:lvlJc w:val="left"/>
      <w:pPr>
        <w:ind w:left="732" w:hanging="360"/>
      </w:pPr>
      <w:rPr>
        <w:rFonts w:hint="default"/>
      </w:rPr>
    </w:lvl>
    <w:lvl w:ilvl="1" w:tplc="04090019" w:tentative="1">
      <w:start w:val="1"/>
      <w:numFmt w:val="lowerLetter"/>
      <w:lvlText w:val="%2."/>
      <w:lvlJc w:val="left"/>
      <w:pPr>
        <w:ind w:left="1452" w:hanging="360"/>
      </w:pPr>
    </w:lvl>
    <w:lvl w:ilvl="2" w:tplc="0409001B" w:tentative="1">
      <w:start w:val="1"/>
      <w:numFmt w:val="lowerRoman"/>
      <w:lvlText w:val="%3."/>
      <w:lvlJc w:val="right"/>
      <w:pPr>
        <w:ind w:left="2172" w:hanging="180"/>
      </w:pPr>
    </w:lvl>
    <w:lvl w:ilvl="3" w:tplc="0409000F" w:tentative="1">
      <w:start w:val="1"/>
      <w:numFmt w:val="decimal"/>
      <w:lvlText w:val="%4."/>
      <w:lvlJc w:val="left"/>
      <w:pPr>
        <w:ind w:left="2892" w:hanging="360"/>
      </w:pPr>
    </w:lvl>
    <w:lvl w:ilvl="4" w:tplc="04090019" w:tentative="1">
      <w:start w:val="1"/>
      <w:numFmt w:val="lowerLetter"/>
      <w:lvlText w:val="%5."/>
      <w:lvlJc w:val="left"/>
      <w:pPr>
        <w:ind w:left="3612" w:hanging="360"/>
      </w:pPr>
    </w:lvl>
    <w:lvl w:ilvl="5" w:tplc="0409001B" w:tentative="1">
      <w:start w:val="1"/>
      <w:numFmt w:val="lowerRoman"/>
      <w:lvlText w:val="%6."/>
      <w:lvlJc w:val="right"/>
      <w:pPr>
        <w:ind w:left="4332" w:hanging="180"/>
      </w:pPr>
    </w:lvl>
    <w:lvl w:ilvl="6" w:tplc="0409000F" w:tentative="1">
      <w:start w:val="1"/>
      <w:numFmt w:val="decimal"/>
      <w:lvlText w:val="%7."/>
      <w:lvlJc w:val="left"/>
      <w:pPr>
        <w:ind w:left="5052" w:hanging="360"/>
      </w:pPr>
    </w:lvl>
    <w:lvl w:ilvl="7" w:tplc="04090019" w:tentative="1">
      <w:start w:val="1"/>
      <w:numFmt w:val="lowerLetter"/>
      <w:lvlText w:val="%8."/>
      <w:lvlJc w:val="left"/>
      <w:pPr>
        <w:ind w:left="5772" w:hanging="360"/>
      </w:pPr>
    </w:lvl>
    <w:lvl w:ilvl="8" w:tplc="0409001B" w:tentative="1">
      <w:start w:val="1"/>
      <w:numFmt w:val="lowerRoman"/>
      <w:lvlText w:val="%9."/>
      <w:lvlJc w:val="right"/>
      <w:pPr>
        <w:ind w:left="6492" w:hanging="180"/>
      </w:pPr>
    </w:lvl>
  </w:abstractNum>
  <w:abstractNum w:abstractNumId="1" w15:restartNumberingAfterBreak="0">
    <w:nsid w:val="0B9D35E1"/>
    <w:multiLevelType w:val="multilevel"/>
    <w:tmpl w:val="0409001D"/>
    <w:styleLink w:val="Style4"/>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DA936AD"/>
    <w:multiLevelType w:val="hybridMultilevel"/>
    <w:tmpl w:val="959AA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82092D"/>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D22473C"/>
    <w:multiLevelType w:val="hybridMultilevel"/>
    <w:tmpl w:val="2BC0C91E"/>
    <w:lvl w:ilvl="0" w:tplc="1A383060">
      <w:start w:val="1"/>
      <w:numFmt w:val="decimal"/>
      <w:lvlText w:val="%1."/>
      <w:lvlJc w:val="left"/>
      <w:pPr>
        <w:ind w:left="732" w:hanging="360"/>
      </w:pPr>
      <w:rPr>
        <w:rFonts w:hint="default"/>
      </w:rPr>
    </w:lvl>
    <w:lvl w:ilvl="1" w:tplc="04090019" w:tentative="1">
      <w:start w:val="1"/>
      <w:numFmt w:val="lowerLetter"/>
      <w:lvlText w:val="%2."/>
      <w:lvlJc w:val="left"/>
      <w:pPr>
        <w:ind w:left="1452" w:hanging="360"/>
      </w:pPr>
    </w:lvl>
    <w:lvl w:ilvl="2" w:tplc="0409001B" w:tentative="1">
      <w:start w:val="1"/>
      <w:numFmt w:val="lowerRoman"/>
      <w:lvlText w:val="%3."/>
      <w:lvlJc w:val="right"/>
      <w:pPr>
        <w:ind w:left="2172" w:hanging="180"/>
      </w:pPr>
    </w:lvl>
    <w:lvl w:ilvl="3" w:tplc="0409000F" w:tentative="1">
      <w:start w:val="1"/>
      <w:numFmt w:val="decimal"/>
      <w:lvlText w:val="%4."/>
      <w:lvlJc w:val="left"/>
      <w:pPr>
        <w:ind w:left="2892" w:hanging="360"/>
      </w:pPr>
    </w:lvl>
    <w:lvl w:ilvl="4" w:tplc="04090019" w:tentative="1">
      <w:start w:val="1"/>
      <w:numFmt w:val="lowerLetter"/>
      <w:lvlText w:val="%5."/>
      <w:lvlJc w:val="left"/>
      <w:pPr>
        <w:ind w:left="3612" w:hanging="360"/>
      </w:pPr>
    </w:lvl>
    <w:lvl w:ilvl="5" w:tplc="0409001B" w:tentative="1">
      <w:start w:val="1"/>
      <w:numFmt w:val="lowerRoman"/>
      <w:lvlText w:val="%6."/>
      <w:lvlJc w:val="right"/>
      <w:pPr>
        <w:ind w:left="4332" w:hanging="180"/>
      </w:pPr>
    </w:lvl>
    <w:lvl w:ilvl="6" w:tplc="0409000F" w:tentative="1">
      <w:start w:val="1"/>
      <w:numFmt w:val="decimal"/>
      <w:lvlText w:val="%7."/>
      <w:lvlJc w:val="left"/>
      <w:pPr>
        <w:ind w:left="5052" w:hanging="360"/>
      </w:pPr>
    </w:lvl>
    <w:lvl w:ilvl="7" w:tplc="04090019" w:tentative="1">
      <w:start w:val="1"/>
      <w:numFmt w:val="lowerLetter"/>
      <w:lvlText w:val="%8."/>
      <w:lvlJc w:val="left"/>
      <w:pPr>
        <w:ind w:left="5772" w:hanging="360"/>
      </w:pPr>
    </w:lvl>
    <w:lvl w:ilvl="8" w:tplc="0409001B" w:tentative="1">
      <w:start w:val="1"/>
      <w:numFmt w:val="lowerRoman"/>
      <w:lvlText w:val="%9."/>
      <w:lvlJc w:val="right"/>
      <w:pPr>
        <w:ind w:left="6492" w:hanging="180"/>
      </w:pPr>
    </w:lvl>
  </w:abstractNum>
  <w:abstractNum w:abstractNumId="5" w15:restartNumberingAfterBreak="0">
    <w:nsid w:val="1D5E67B5"/>
    <w:multiLevelType w:val="hybridMultilevel"/>
    <w:tmpl w:val="5418B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7C3C51"/>
    <w:multiLevelType w:val="multilevel"/>
    <w:tmpl w:val="E8407C18"/>
    <w:lvl w:ilvl="0">
      <w:start w:val="1"/>
      <w:numFmt w:val="decimal"/>
      <w:pStyle w:val="ACEHeading1"/>
      <w:lvlText w:val="%1."/>
      <w:lvlJc w:val="left"/>
      <w:pPr>
        <w:tabs>
          <w:tab w:val="num" w:pos="0"/>
        </w:tabs>
        <w:ind w:left="845" w:hanging="845"/>
      </w:pPr>
      <w:rPr>
        <w:rFonts w:ascii="Arial" w:hAnsi="Arial" w:hint="default"/>
        <w:b/>
        <w:i w:val="0"/>
      </w:rPr>
    </w:lvl>
    <w:lvl w:ilvl="1">
      <w:start w:val="1"/>
      <w:numFmt w:val="decimal"/>
      <w:pStyle w:val="ACEHeading2"/>
      <w:lvlText w:val="%1.%2"/>
      <w:lvlJc w:val="left"/>
      <w:pPr>
        <w:tabs>
          <w:tab w:val="num" w:pos="0"/>
        </w:tabs>
        <w:ind w:left="845" w:hanging="845"/>
      </w:pPr>
      <w:rPr>
        <w:rFonts w:ascii="Arial" w:hAnsi="Arial" w:hint="default"/>
        <w:b/>
        <w:i w:val="0"/>
      </w:rPr>
    </w:lvl>
    <w:lvl w:ilvl="2">
      <w:start w:val="1"/>
      <w:numFmt w:val="decimal"/>
      <w:pStyle w:val="ACEHeading3"/>
      <w:lvlText w:val="%1.%2.%3"/>
      <w:lvlJc w:val="left"/>
      <w:pPr>
        <w:tabs>
          <w:tab w:val="num" w:pos="142"/>
        </w:tabs>
        <w:ind w:left="1231" w:hanging="1087"/>
      </w:pPr>
      <w:rPr>
        <w:rFonts w:ascii="Arial" w:hAnsi="Arial" w:hint="default"/>
        <w:b/>
        <w:i w:val="0"/>
      </w:rPr>
    </w:lvl>
    <w:lvl w:ilvl="3">
      <w:start w:val="1"/>
      <w:numFmt w:val="decimal"/>
      <w:pStyle w:val="ACEHeading4"/>
      <w:lvlText w:val="%1.%2.%3.%4"/>
      <w:lvlJc w:val="left"/>
      <w:pPr>
        <w:tabs>
          <w:tab w:val="num" w:pos="360"/>
        </w:tabs>
        <w:ind w:left="1560" w:hanging="1200"/>
      </w:pPr>
      <w:rPr>
        <w:rFonts w:ascii="Arial" w:hAnsi="Arial" w:hint="default"/>
        <w:b/>
        <w:i w:val="0"/>
      </w:rPr>
    </w:lvl>
    <w:lvl w:ilvl="4">
      <w:start w:val="1"/>
      <w:numFmt w:val="decimal"/>
      <w:pStyle w:val="ACEHeading5"/>
      <w:lvlText w:val="%1.%2.%3.%4.%5"/>
      <w:lvlJc w:val="left"/>
      <w:pPr>
        <w:tabs>
          <w:tab w:val="num" w:pos="1197"/>
        </w:tabs>
        <w:ind w:left="2274" w:hanging="1077"/>
      </w:pPr>
      <w:rPr>
        <w:rFonts w:ascii="Arial" w:hAnsi="Arial" w:hint="default"/>
        <w:b/>
        <w:i w:val="0"/>
      </w:rPr>
    </w:lvl>
    <w:lvl w:ilvl="5">
      <w:start w:val="1"/>
      <w:numFmt w:val="decimal"/>
      <w:lvlText w:val="%1.%2.%3.%4.%5.%6"/>
      <w:lvlJc w:val="left"/>
      <w:pPr>
        <w:tabs>
          <w:tab w:val="num" w:pos="43"/>
        </w:tabs>
        <w:ind w:left="-1037" w:hanging="720"/>
      </w:pPr>
      <w:rPr>
        <w:rFonts w:hint="default"/>
      </w:rPr>
    </w:lvl>
    <w:lvl w:ilvl="6">
      <w:start w:val="1"/>
      <w:numFmt w:val="decimal"/>
      <w:lvlText w:val="%1.%2.%3.%4.%5.%6.%7"/>
      <w:lvlJc w:val="left"/>
      <w:pPr>
        <w:tabs>
          <w:tab w:val="num" w:pos="-1037"/>
        </w:tabs>
        <w:ind w:left="-1037" w:firstLine="0"/>
      </w:pPr>
      <w:rPr>
        <w:rFonts w:hint="default"/>
      </w:rPr>
    </w:lvl>
    <w:lvl w:ilvl="7">
      <w:start w:val="1"/>
      <w:numFmt w:val="decimal"/>
      <w:lvlText w:val="%1.%2.%3.%4.%5.%6.%7.%8"/>
      <w:lvlJc w:val="left"/>
      <w:pPr>
        <w:tabs>
          <w:tab w:val="num" w:pos="-1037"/>
        </w:tabs>
        <w:ind w:left="-1037" w:firstLine="0"/>
      </w:pPr>
      <w:rPr>
        <w:rFonts w:hint="default"/>
      </w:rPr>
    </w:lvl>
    <w:lvl w:ilvl="8">
      <w:start w:val="1"/>
      <w:numFmt w:val="decimal"/>
      <w:lvlText w:val="%1.%2.%3.%4.%5.%6.%7.%8.%9"/>
      <w:lvlJc w:val="left"/>
      <w:pPr>
        <w:tabs>
          <w:tab w:val="num" w:pos="-1037"/>
        </w:tabs>
        <w:ind w:left="-1037" w:firstLine="0"/>
      </w:pPr>
      <w:rPr>
        <w:rFonts w:hint="default"/>
      </w:rPr>
    </w:lvl>
  </w:abstractNum>
  <w:abstractNum w:abstractNumId="7" w15:restartNumberingAfterBreak="0">
    <w:nsid w:val="24923635"/>
    <w:multiLevelType w:val="hybridMultilevel"/>
    <w:tmpl w:val="CB867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607E56"/>
    <w:multiLevelType w:val="hybridMultilevel"/>
    <w:tmpl w:val="A364E192"/>
    <w:lvl w:ilvl="0" w:tplc="F3EC665E">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abstractNum w:abstractNumId="9" w15:restartNumberingAfterBreak="0">
    <w:nsid w:val="2BF17180"/>
    <w:multiLevelType w:val="hybridMultilevel"/>
    <w:tmpl w:val="132CE2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30D30D8"/>
    <w:multiLevelType w:val="hybridMultilevel"/>
    <w:tmpl w:val="CB867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0F64"/>
    <w:multiLevelType w:val="hybridMultilevel"/>
    <w:tmpl w:val="58B48A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3EF263E"/>
    <w:multiLevelType w:val="hybridMultilevel"/>
    <w:tmpl w:val="CB867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3C19F9"/>
    <w:multiLevelType w:val="hybridMultilevel"/>
    <w:tmpl w:val="11AAF7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4D04D3C"/>
    <w:multiLevelType w:val="hybridMultilevel"/>
    <w:tmpl w:val="920413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99969C9"/>
    <w:multiLevelType w:val="hybridMultilevel"/>
    <w:tmpl w:val="437670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3F4A2F07"/>
    <w:multiLevelType w:val="hybridMultilevel"/>
    <w:tmpl w:val="C3E6D6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9B5926"/>
    <w:multiLevelType w:val="hybridMultilevel"/>
    <w:tmpl w:val="80A22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F0286E"/>
    <w:multiLevelType w:val="multilevel"/>
    <w:tmpl w:val="3A229F2A"/>
    <w:styleLink w:val="Style3"/>
    <w:lvl w:ilvl="0">
      <w:start w:val="3"/>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03328D0"/>
    <w:multiLevelType w:val="hybridMultilevel"/>
    <w:tmpl w:val="E9E8F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1C6D2E"/>
    <w:multiLevelType w:val="hybridMultilevel"/>
    <w:tmpl w:val="A8ECE3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428A5C41"/>
    <w:multiLevelType w:val="multilevel"/>
    <w:tmpl w:val="469AD39A"/>
    <w:lvl w:ilvl="0">
      <w:start w:val="1"/>
      <w:numFmt w:val="decimal"/>
      <w:pStyle w:val="Heading1"/>
      <w:suff w:val="space"/>
      <w:lvlText w:val="CHƯƠNG %1"/>
      <w:lvlJc w:val="left"/>
      <w:pPr>
        <w:ind w:left="8647" w:firstLine="0"/>
      </w:pPr>
      <w:rPr>
        <w:rFonts w:hint="default"/>
      </w:rPr>
    </w:lvl>
    <w:lvl w:ilvl="1">
      <w:start w:val="1"/>
      <w:numFmt w:val="decimal"/>
      <w:pStyle w:val="Heading2"/>
      <w:suff w:val="space"/>
      <w:lvlText w:val="%1.%2"/>
      <w:lvlJc w:val="left"/>
      <w:pPr>
        <w:ind w:left="9365" w:hanging="576"/>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suff w:val="space"/>
      <w:lvlText w:val="%1.%2.%3"/>
      <w:lvlJc w:val="left"/>
      <w:pPr>
        <w:ind w:left="9367" w:hanging="720"/>
      </w:pPr>
      <w:rPr>
        <w:rFonts w:hint="default"/>
      </w:rPr>
    </w:lvl>
    <w:lvl w:ilvl="3">
      <w:start w:val="1"/>
      <w:numFmt w:val="decimal"/>
      <w:pStyle w:val="Heading4"/>
      <w:lvlText w:val="%1.%2.%3.%4"/>
      <w:lvlJc w:val="left"/>
      <w:pPr>
        <w:ind w:left="9511" w:hanging="864"/>
      </w:pPr>
      <w:rPr>
        <w:rFonts w:hint="default"/>
      </w:rPr>
    </w:lvl>
    <w:lvl w:ilvl="4">
      <w:start w:val="1"/>
      <w:numFmt w:val="decimal"/>
      <w:pStyle w:val="Heading5"/>
      <w:lvlText w:val="%1.%2.%3.%4.%5"/>
      <w:lvlJc w:val="left"/>
      <w:pPr>
        <w:ind w:left="9655" w:hanging="1008"/>
      </w:pPr>
      <w:rPr>
        <w:rFonts w:hint="default"/>
      </w:rPr>
    </w:lvl>
    <w:lvl w:ilvl="5">
      <w:start w:val="1"/>
      <w:numFmt w:val="decimal"/>
      <w:pStyle w:val="Heading6"/>
      <w:lvlText w:val="%1.%2.%3.%4.%5.%6"/>
      <w:lvlJc w:val="left"/>
      <w:pPr>
        <w:ind w:left="9799" w:hanging="1152"/>
      </w:pPr>
      <w:rPr>
        <w:rFonts w:hint="default"/>
      </w:rPr>
    </w:lvl>
    <w:lvl w:ilvl="6">
      <w:start w:val="1"/>
      <w:numFmt w:val="decimal"/>
      <w:pStyle w:val="Heading7"/>
      <w:lvlText w:val="%1.%2.%3.%4.%5.%6.%7"/>
      <w:lvlJc w:val="left"/>
      <w:pPr>
        <w:ind w:left="9943" w:hanging="1296"/>
      </w:pPr>
      <w:rPr>
        <w:rFonts w:hint="default"/>
      </w:rPr>
    </w:lvl>
    <w:lvl w:ilvl="7">
      <w:start w:val="1"/>
      <w:numFmt w:val="decimal"/>
      <w:pStyle w:val="Heading8"/>
      <w:lvlText w:val="%1.%2.%3.%4.%5.%6.%7.%8"/>
      <w:lvlJc w:val="left"/>
      <w:pPr>
        <w:ind w:left="10087" w:hanging="1440"/>
      </w:pPr>
      <w:rPr>
        <w:rFonts w:hint="default"/>
      </w:rPr>
    </w:lvl>
    <w:lvl w:ilvl="8">
      <w:start w:val="1"/>
      <w:numFmt w:val="decimal"/>
      <w:pStyle w:val="Heading9"/>
      <w:lvlText w:val="%1.%2.%3.%4.%5.%6.%7.%8.%9"/>
      <w:lvlJc w:val="left"/>
      <w:pPr>
        <w:ind w:left="10231" w:hanging="1584"/>
      </w:pPr>
      <w:rPr>
        <w:rFonts w:hint="default"/>
      </w:rPr>
    </w:lvl>
  </w:abstractNum>
  <w:abstractNum w:abstractNumId="22" w15:restartNumberingAfterBreak="0">
    <w:nsid w:val="458E1C24"/>
    <w:multiLevelType w:val="multilevel"/>
    <w:tmpl w:val="E2AA244E"/>
    <w:lvl w:ilvl="0">
      <w:start w:val="1"/>
      <w:numFmt w:val="decimal"/>
      <w:pStyle w:val="H1DATNChuong"/>
      <w:lvlText w:val="CHƯƠNG %1: "/>
      <w:lvlJc w:val="left"/>
      <w:pPr>
        <w:ind w:left="390" w:hanging="390"/>
      </w:pPr>
      <w:rPr>
        <w:rFonts w:hint="default"/>
      </w:rPr>
    </w:lvl>
    <w:lvl w:ilvl="1">
      <w:start w:val="1"/>
      <w:numFmt w:val="decimal"/>
      <w:pStyle w:val="H2DATN"/>
      <w:lvlText w:val="%1.%2."/>
      <w:lvlJc w:val="left"/>
      <w:pPr>
        <w:ind w:left="720" w:hanging="720"/>
      </w:pPr>
      <w:rPr>
        <w:rFonts w:hint="default"/>
      </w:rPr>
    </w:lvl>
    <w:lvl w:ilvl="2">
      <w:start w:val="1"/>
      <w:numFmt w:val="decimal"/>
      <w:pStyle w:val="H3DATN"/>
      <w:lvlText w:val="%1.%2.%3."/>
      <w:lvlJc w:val="left"/>
      <w:pPr>
        <w:ind w:left="1145" w:hanging="720"/>
      </w:pPr>
      <w:rPr>
        <w:rFonts w:hint="default"/>
      </w:rPr>
    </w:lvl>
    <w:lvl w:ilvl="3">
      <w:start w:val="1"/>
      <w:numFmt w:val="decimal"/>
      <w:pStyle w:val="H4DATN"/>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5A45F03"/>
    <w:multiLevelType w:val="hybridMultilevel"/>
    <w:tmpl w:val="CB867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A7C13"/>
    <w:multiLevelType w:val="hybridMultilevel"/>
    <w:tmpl w:val="8152C068"/>
    <w:lvl w:ilvl="0" w:tplc="CD3873D6">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22469C8"/>
    <w:multiLevelType w:val="hybridMultilevel"/>
    <w:tmpl w:val="DAC674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61475B7"/>
    <w:multiLevelType w:val="hybridMultilevel"/>
    <w:tmpl w:val="738AF9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84D3C8D"/>
    <w:multiLevelType w:val="hybridMultilevel"/>
    <w:tmpl w:val="FC0E5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1C0313"/>
    <w:multiLevelType w:val="hybridMultilevel"/>
    <w:tmpl w:val="D4B85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B4206D"/>
    <w:multiLevelType w:val="multilevel"/>
    <w:tmpl w:val="7C4E5B38"/>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D072E0C"/>
    <w:multiLevelType w:val="hybridMultilevel"/>
    <w:tmpl w:val="9FC24D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D3E6473"/>
    <w:multiLevelType w:val="hybridMultilevel"/>
    <w:tmpl w:val="CB8673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C87C14"/>
    <w:multiLevelType w:val="hybridMultilevel"/>
    <w:tmpl w:val="C11830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9C32153"/>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DAB0B8F"/>
    <w:multiLevelType w:val="multilevel"/>
    <w:tmpl w:val="534878C4"/>
    <w:styleLink w:val="Style6"/>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0455A55"/>
    <w:multiLevelType w:val="multilevel"/>
    <w:tmpl w:val="AF446706"/>
    <w:lvl w:ilvl="0">
      <w:start w:val="1"/>
      <w:numFmt w:val="decimal"/>
      <w:lvlText w:val="%1."/>
      <w:lvlJc w:val="left"/>
      <w:pPr>
        <w:ind w:left="1092" w:hanging="360"/>
      </w:pPr>
      <w:rPr>
        <w:rFonts w:hint="default"/>
      </w:rPr>
    </w:lvl>
    <w:lvl w:ilvl="1">
      <w:start w:val="8"/>
      <w:numFmt w:val="decimal"/>
      <w:isLgl/>
      <w:lvlText w:val="%1.%2"/>
      <w:lvlJc w:val="left"/>
      <w:pPr>
        <w:ind w:left="1092" w:hanging="360"/>
      </w:pPr>
      <w:rPr>
        <w:rFonts w:hint="default"/>
      </w:rPr>
    </w:lvl>
    <w:lvl w:ilvl="2">
      <w:start w:val="1"/>
      <w:numFmt w:val="decimal"/>
      <w:isLgl/>
      <w:lvlText w:val="%1.%2.%3"/>
      <w:lvlJc w:val="left"/>
      <w:pPr>
        <w:ind w:left="1452" w:hanging="720"/>
      </w:pPr>
      <w:rPr>
        <w:rFonts w:hint="default"/>
      </w:rPr>
    </w:lvl>
    <w:lvl w:ilvl="3">
      <w:start w:val="1"/>
      <w:numFmt w:val="decimal"/>
      <w:isLgl/>
      <w:lvlText w:val="%1.%2.%3.%4"/>
      <w:lvlJc w:val="left"/>
      <w:pPr>
        <w:ind w:left="1452" w:hanging="720"/>
      </w:pPr>
      <w:rPr>
        <w:rFonts w:hint="default"/>
      </w:rPr>
    </w:lvl>
    <w:lvl w:ilvl="4">
      <w:start w:val="1"/>
      <w:numFmt w:val="decimal"/>
      <w:isLgl/>
      <w:lvlText w:val="%1.%2.%3.%4.%5"/>
      <w:lvlJc w:val="left"/>
      <w:pPr>
        <w:ind w:left="1812" w:hanging="1080"/>
      </w:pPr>
      <w:rPr>
        <w:rFonts w:hint="default"/>
      </w:rPr>
    </w:lvl>
    <w:lvl w:ilvl="5">
      <w:start w:val="1"/>
      <w:numFmt w:val="decimal"/>
      <w:isLgl/>
      <w:lvlText w:val="%1.%2.%3.%4.%5.%6"/>
      <w:lvlJc w:val="left"/>
      <w:pPr>
        <w:ind w:left="2172" w:hanging="1440"/>
      </w:pPr>
      <w:rPr>
        <w:rFonts w:hint="default"/>
      </w:rPr>
    </w:lvl>
    <w:lvl w:ilvl="6">
      <w:start w:val="1"/>
      <w:numFmt w:val="decimal"/>
      <w:isLgl/>
      <w:lvlText w:val="%1.%2.%3.%4.%5.%6.%7"/>
      <w:lvlJc w:val="left"/>
      <w:pPr>
        <w:ind w:left="2172" w:hanging="1440"/>
      </w:pPr>
      <w:rPr>
        <w:rFonts w:hint="default"/>
      </w:rPr>
    </w:lvl>
    <w:lvl w:ilvl="7">
      <w:start w:val="1"/>
      <w:numFmt w:val="decimal"/>
      <w:isLgl/>
      <w:lvlText w:val="%1.%2.%3.%4.%5.%6.%7.%8"/>
      <w:lvlJc w:val="left"/>
      <w:pPr>
        <w:ind w:left="2532" w:hanging="1800"/>
      </w:pPr>
      <w:rPr>
        <w:rFonts w:hint="default"/>
      </w:rPr>
    </w:lvl>
    <w:lvl w:ilvl="8">
      <w:start w:val="1"/>
      <w:numFmt w:val="decimal"/>
      <w:isLgl/>
      <w:lvlText w:val="%1.%2.%3.%4.%5.%6.%7.%8.%9"/>
      <w:lvlJc w:val="left"/>
      <w:pPr>
        <w:ind w:left="2532" w:hanging="1800"/>
      </w:pPr>
      <w:rPr>
        <w:rFonts w:hint="default"/>
      </w:rPr>
    </w:lvl>
  </w:abstractNum>
  <w:abstractNum w:abstractNumId="36" w15:restartNumberingAfterBreak="0">
    <w:nsid w:val="719F381D"/>
    <w:multiLevelType w:val="multilevel"/>
    <w:tmpl w:val="2DBE501A"/>
    <w:lvl w:ilvl="0">
      <w:start w:val="1"/>
      <w:numFmt w:val="decimal"/>
      <w:lvlText w:val="%1."/>
      <w:lvlJc w:val="left"/>
      <w:pPr>
        <w:ind w:left="720" w:hanging="360"/>
      </w:pPr>
      <w:rPr>
        <w:rFonts w:hint="default"/>
      </w:rPr>
    </w:lvl>
    <w:lvl w:ilvl="1">
      <w:start w:val="6"/>
      <w:numFmt w:val="decimal"/>
      <w:isLgl/>
      <w:lvlText w:val="%1.%2"/>
      <w:lvlJc w:val="left"/>
      <w:pPr>
        <w:ind w:left="933"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965" w:hanging="144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391" w:hanging="1800"/>
      </w:pPr>
      <w:rPr>
        <w:rFonts w:hint="default"/>
      </w:rPr>
    </w:lvl>
    <w:lvl w:ilvl="8">
      <w:start w:val="1"/>
      <w:numFmt w:val="decimal"/>
      <w:isLgl/>
      <w:lvlText w:val="%1.%2.%3.%4.%5.%6.%7.%8.%9"/>
      <w:lvlJc w:val="left"/>
      <w:pPr>
        <w:ind w:left="2424" w:hanging="1800"/>
      </w:pPr>
      <w:rPr>
        <w:rFonts w:hint="default"/>
      </w:rPr>
    </w:lvl>
  </w:abstractNum>
  <w:abstractNum w:abstractNumId="37" w15:restartNumberingAfterBreak="0">
    <w:nsid w:val="725D3800"/>
    <w:multiLevelType w:val="hybridMultilevel"/>
    <w:tmpl w:val="2BC0C91E"/>
    <w:lvl w:ilvl="0" w:tplc="1A383060">
      <w:start w:val="1"/>
      <w:numFmt w:val="decimal"/>
      <w:lvlText w:val="%1."/>
      <w:lvlJc w:val="left"/>
      <w:pPr>
        <w:ind w:left="732" w:hanging="360"/>
      </w:pPr>
      <w:rPr>
        <w:rFonts w:hint="default"/>
      </w:rPr>
    </w:lvl>
    <w:lvl w:ilvl="1" w:tplc="04090019" w:tentative="1">
      <w:start w:val="1"/>
      <w:numFmt w:val="lowerLetter"/>
      <w:lvlText w:val="%2."/>
      <w:lvlJc w:val="left"/>
      <w:pPr>
        <w:ind w:left="1452" w:hanging="360"/>
      </w:pPr>
    </w:lvl>
    <w:lvl w:ilvl="2" w:tplc="0409001B" w:tentative="1">
      <w:start w:val="1"/>
      <w:numFmt w:val="lowerRoman"/>
      <w:lvlText w:val="%3."/>
      <w:lvlJc w:val="right"/>
      <w:pPr>
        <w:ind w:left="2172" w:hanging="180"/>
      </w:pPr>
    </w:lvl>
    <w:lvl w:ilvl="3" w:tplc="0409000F" w:tentative="1">
      <w:start w:val="1"/>
      <w:numFmt w:val="decimal"/>
      <w:lvlText w:val="%4."/>
      <w:lvlJc w:val="left"/>
      <w:pPr>
        <w:ind w:left="2892" w:hanging="360"/>
      </w:pPr>
    </w:lvl>
    <w:lvl w:ilvl="4" w:tplc="04090019" w:tentative="1">
      <w:start w:val="1"/>
      <w:numFmt w:val="lowerLetter"/>
      <w:lvlText w:val="%5."/>
      <w:lvlJc w:val="left"/>
      <w:pPr>
        <w:ind w:left="3612" w:hanging="360"/>
      </w:pPr>
    </w:lvl>
    <w:lvl w:ilvl="5" w:tplc="0409001B" w:tentative="1">
      <w:start w:val="1"/>
      <w:numFmt w:val="lowerRoman"/>
      <w:lvlText w:val="%6."/>
      <w:lvlJc w:val="right"/>
      <w:pPr>
        <w:ind w:left="4332" w:hanging="180"/>
      </w:pPr>
    </w:lvl>
    <w:lvl w:ilvl="6" w:tplc="0409000F" w:tentative="1">
      <w:start w:val="1"/>
      <w:numFmt w:val="decimal"/>
      <w:lvlText w:val="%7."/>
      <w:lvlJc w:val="left"/>
      <w:pPr>
        <w:ind w:left="5052" w:hanging="360"/>
      </w:pPr>
    </w:lvl>
    <w:lvl w:ilvl="7" w:tplc="04090019" w:tentative="1">
      <w:start w:val="1"/>
      <w:numFmt w:val="lowerLetter"/>
      <w:lvlText w:val="%8."/>
      <w:lvlJc w:val="left"/>
      <w:pPr>
        <w:ind w:left="5772" w:hanging="360"/>
      </w:pPr>
    </w:lvl>
    <w:lvl w:ilvl="8" w:tplc="0409001B" w:tentative="1">
      <w:start w:val="1"/>
      <w:numFmt w:val="lowerRoman"/>
      <w:lvlText w:val="%9."/>
      <w:lvlJc w:val="right"/>
      <w:pPr>
        <w:ind w:left="6492" w:hanging="180"/>
      </w:pPr>
    </w:lvl>
  </w:abstractNum>
  <w:abstractNum w:abstractNumId="38" w15:restartNumberingAfterBreak="0">
    <w:nsid w:val="73F24960"/>
    <w:multiLevelType w:val="hybridMultilevel"/>
    <w:tmpl w:val="7032B0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6CD5FF2"/>
    <w:multiLevelType w:val="hybridMultilevel"/>
    <w:tmpl w:val="3C620BDA"/>
    <w:lvl w:ilvl="0" w:tplc="A2ECAE5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78192EA1"/>
    <w:multiLevelType w:val="multilevel"/>
    <w:tmpl w:val="534878C4"/>
    <w:styleLink w:val="Style5"/>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8C44BC1"/>
    <w:multiLevelType w:val="hybridMultilevel"/>
    <w:tmpl w:val="DE4CB2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97D14EE"/>
    <w:multiLevelType w:val="hybridMultilevel"/>
    <w:tmpl w:val="A9661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BD231C"/>
    <w:multiLevelType w:val="hybridMultilevel"/>
    <w:tmpl w:val="3B7203F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FF05C8F"/>
    <w:multiLevelType w:val="hybridMultilevel"/>
    <w:tmpl w:val="52D06FAA"/>
    <w:lvl w:ilvl="0" w:tplc="CD3873D6">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1"/>
  </w:num>
  <w:num w:numId="2">
    <w:abstractNumId w:val="3"/>
  </w:num>
  <w:num w:numId="3">
    <w:abstractNumId w:val="33"/>
  </w:num>
  <w:num w:numId="4">
    <w:abstractNumId w:val="18"/>
  </w:num>
  <w:num w:numId="5">
    <w:abstractNumId w:val="1"/>
  </w:num>
  <w:num w:numId="6">
    <w:abstractNumId w:val="40"/>
  </w:num>
  <w:num w:numId="7">
    <w:abstractNumId w:val="34"/>
  </w:num>
  <w:num w:numId="8">
    <w:abstractNumId w:val="16"/>
  </w:num>
  <w:num w:numId="9">
    <w:abstractNumId w:val="24"/>
  </w:num>
  <w:num w:numId="10">
    <w:abstractNumId w:val="44"/>
  </w:num>
  <w:num w:numId="11">
    <w:abstractNumId w:val="6"/>
  </w:num>
  <w:num w:numId="12">
    <w:abstractNumId w:val="43"/>
  </w:num>
  <w:num w:numId="13">
    <w:abstractNumId w:val="22"/>
  </w:num>
  <w:num w:numId="14">
    <w:abstractNumId w:val="15"/>
  </w:num>
  <w:num w:numId="15">
    <w:abstractNumId w:val="39"/>
  </w:num>
  <w:num w:numId="16">
    <w:abstractNumId w:val="20"/>
  </w:num>
  <w:num w:numId="17">
    <w:abstractNumId w:val="9"/>
  </w:num>
  <w:num w:numId="18">
    <w:abstractNumId w:val="32"/>
  </w:num>
  <w:num w:numId="19">
    <w:abstractNumId w:val="19"/>
  </w:num>
  <w:num w:numId="20">
    <w:abstractNumId w:val="5"/>
  </w:num>
  <w:num w:numId="21">
    <w:abstractNumId w:val="8"/>
  </w:num>
  <w:num w:numId="22">
    <w:abstractNumId w:val="42"/>
  </w:num>
  <w:num w:numId="23">
    <w:abstractNumId w:val="17"/>
  </w:num>
  <w:num w:numId="24">
    <w:abstractNumId w:val="7"/>
  </w:num>
  <w:num w:numId="25">
    <w:abstractNumId w:val="23"/>
  </w:num>
  <w:num w:numId="26">
    <w:abstractNumId w:val="31"/>
  </w:num>
  <w:num w:numId="27">
    <w:abstractNumId w:val="27"/>
  </w:num>
  <w:num w:numId="28">
    <w:abstractNumId w:val="12"/>
  </w:num>
  <w:num w:numId="29">
    <w:abstractNumId w:val="0"/>
  </w:num>
  <w:num w:numId="30">
    <w:abstractNumId w:val="10"/>
  </w:num>
  <w:num w:numId="31">
    <w:abstractNumId w:val="37"/>
  </w:num>
  <w:num w:numId="32">
    <w:abstractNumId w:val="36"/>
  </w:num>
  <w:num w:numId="33">
    <w:abstractNumId w:val="4"/>
  </w:num>
  <w:num w:numId="34">
    <w:abstractNumId w:val="35"/>
  </w:num>
  <w:num w:numId="35">
    <w:abstractNumId w:val="25"/>
  </w:num>
  <w:num w:numId="36">
    <w:abstractNumId w:val="13"/>
  </w:num>
  <w:num w:numId="37">
    <w:abstractNumId w:val="2"/>
  </w:num>
  <w:num w:numId="38">
    <w:abstractNumId w:val="26"/>
  </w:num>
  <w:num w:numId="39">
    <w:abstractNumId w:val="11"/>
  </w:num>
  <w:num w:numId="40">
    <w:abstractNumId w:val="30"/>
  </w:num>
  <w:num w:numId="41">
    <w:abstractNumId w:val="38"/>
  </w:num>
  <w:num w:numId="42">
    <w:abstractNumId w:val="41"/>
  </w:num>
  <w:num w:numId="43">
    <w:abstractNumId w:val="14"/>
  </w:num>
  <w:num w:numId="44">
    <w:abstractNumId w:val="29"/>
  </w:num>
  <w:num w:numId="45">
    <w:abstractNumId w:val="2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mirrorMargin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2C9"/>
    <w:rsid w:val="0000074D"/>
    <w:rsid w:val="00003F46"/>
    <w:rsid w:val="000048AB"/>
    <w:rsid w:val="00005870"/>
    <w:rsid w:val="00007E0C"/>
    <w:rsid w:val="00007F80"/>
    <w:rsid w:val="00012913"/>
    <w:rsid w:val="00017622"/>
    <w:rsid w:val="00025733"/>
    <w:rsid w:val="0003073D"/>
    <w:rsid w:val="00032C26"/>
    <w:rsid w:val="00034A65"/>
    <w:rsid w:val="00035B0D"/>
    <w:rsid w:val="0003601C"/>
    <w:rsid w:val="000475C3"/>
    <w:rsid w:val="00060589"/>
    <w:rsid w:val="00060ECB"/>
    <w:rsid w:val="00061201"/>
    <w:rsid w:val="0006178C"/>
    <w:rsid w:val="00061A06"/>
    <w:rsid w:val="00065EFF"/>
    <w:rsid w:val="000701C4"/>
    <w:rsid w:val="00074781"/>
    <w:rsid w:val="00075570"/>
    <w:rsid w:val="0008281F"/>
    <w:rsid w:val="00094855"/>
    <w:rsid w:val="00096EB5"/>
    <w:rsid w:val="000B24A5"/>
    <w:rsid w:val="000B4157"/>
    <w:rsid w:val="000B5CC6"/>
    <w:rsid w:val="000B62E0"/>
    <w:rsid w:val="000C09B6"/>
    <w:rsid w:val="000C2243"/>
    <w:rsid w:val="000D07DB"/>
    <w:rsid w:val="000D207D"/>
    <w:rsid w:val="000D28EE"/>
    <w:rsid w:val="000E2C1C"/>
    <w:rsid w:val="000E2F2E"/>
    <w:rsid w:val="000E32E2"/>
    <w:rsid w:val="000E47D1"/>
    <w:rsid w:val="000E7F6B"/>
    <w:rsid w:val="000F14A1"/>
    <w:rsid w:val="000F6271"/>
    <w:rsid w:val="000F74E6"/>
    <w:rsid w:val="00103FA0"/>
    <w:rsid w:val="00110D18"/>
    <w:rsid w:val="001111E9"/>
    <w:rsid w:val="00111A92"/>
    <w:rsid w:val="001169D7"/>
    <w:rsid w:val="00120A03"/>
    <w:rsid w:val="00121E63"/>
    <w:rsid w:val="001247B3"/>
    <w:rsid w:val="001274ED"/>
    <w:rsid w:val="00136D35"/>
    <w:rsid w:val="00142719"/>
    <w:rsid w:val="001456E0"/>
    <w:rsid w:val="00156373"/>
    <w:rsid w:val="001615DF"/>
    <w:rsid w:val="0016498B"/>
    <w:rsid w:val="00165E08"/>
    <w:rsid w:val="001730C6"/>
    <w:rsid w:val="00196763"/>
    <w:rsid w:val="001972EE"/>
    <w:rsid w:val="001C6BB3"/>
    <w:rsid w:val="001C7160"/>
    <w:rsid w:val="001D1289"/>
    <w:rsid w:val="001D1D0A"/>
    <w:rsid w:val="001D7C7A"/>
    <w:rsid w:val="001E566D"/>
    <w:rsid w:val="001F04EA"/>
    <w:rsid w:val="001F2246"/>
    <w:rsid w:val="002008A0"/>
    <w:rsid w:val="0020294E"/>
    <w:rsid w:val="002037D2"/>
    <w:rsid w:val="002051AD"/>
    <w:rsid w:val="00205209"/>
    <w:rsid w:val="00205C28"/>
    <w:rsid w:val="002067F6"/>
    <w:rsid w:val="002068E9"/>
    <w:rsid w:val="00211227"/>
    <w:rsid w:val="00221A16"/>
    <w:rsid w:val="002250AD"/>
    <w:rsid w:val="0023463C"/>
    <w:rsid w:val="00235AE9"/>
    <w:rsid w:val="00240E9E"/>
    <w:rsid w:val="00242672"/>
    <w:rsid w:val="00245D21"/>
    <w:rsid w:val="00254282"/>
    <w:rsid w:val="002556B4"/>
    <w:rsid w:val="00256C9B"/>
    <w:rsid w:val="00263621"/>
    <w:rsid w:val="00263D75"/>
    <w:rsid w:val="002643E2"/>
    <w:rsid w:val="00271791"/>
    <w:rsid w:val="00271D6F"/>
    <w:rsid w:val="00272E98"/>
    <w:rsid w:val="00273436"/>
    <w:rsid w:val="00274C66"/>
    <w:rsid w:val="00280E51"/>
    <w:rsid w:val="0028124E"/>
    <w:rsid w:val="00283122"/>
    <w:rsid w:val="002864E6"/>
    <w:rsid w:val="002949C0"/>
    <w:rsid w:val="00296690"/>
    <w:rsid w:val="002A16A1"/>
    <w:rsid w:val="002A793B"/>
    <w:rsid w:val="002B0C16"/>
    <w:rsid w:val="002B0C85"/>
    <w:rsid w:val="002B545B"/>
    <w:rsid w:val="002D2111"/>
    <w:rsid w:val="002D21E8"/>
    <w:rsid w:val="002D5671"/>
    <w:rsid w:val="002D5994"/>
    <w:rsid w:val="002D5F33"/>
    <w:rsid w:val="002E101C"/>
    <w:rsid w:val="002E5C5B"/>
    <w:rsid w:val="002E7F69"/>
    <w:rsid w:val="002F5222"/>
    <w:rsid w:val="002F6E8E"/>
    <w:rsid w:val="002F7608"/>
    <w:rsid w:val="003037DE"/>
    <w:rsid w:val="00310E97"/>
    <w:rsid w:val="003148E8"/>
    <w:rsid w:val="00315BD2"/>
    <w:rsid w:val="0031677D"/>
    <w:rsid w:val="003174C4"/>
    <w:rsid w:val="00322A6A"/>
    <w:rsid w:val="003279C8"/>
    <w:rsid w:val="0033030E"/>
    <w:rsid w:val="00337D3C"/>
    <w:rsid w:val="00352FDF"/>
    <w:rsid w:val="00354B2F"/>
    <w:rsid w:val="0035706F"/>
    <w:rsid w:val="003648A0"/>
    <w:rsid w:val="00366642"/>
    <w:rsid w:val="00370A94"/>
    <w:rsid w:val="003751B9"/>
    <w:rsid w:val="00380438"/>
    <w:rsid w:val="003828BF"/>
    <w:rsid w:val="00384EFC"/>
    <w:rsid w:val="00385311"/>
    <w:rsid w:val="003879A6"/>
    <w:rsid w:val="003965A7"/>
    <w:rsid w:val="00397A9B"/>
    <w:rsid w:val="003A0264"/>
    <w:rsid w:val="003A3663"/>
    <w:rsid w:val="003B49C1"/>
    <w:rsid w:val="003B4A90"/>
    <w:rsid w:val="003B5E3F"/>
    <w:rsid w:val="003C35E5"/>
    <w:rsid w:val="003C5224"/>
    <w:rsid w:val="003C6F11"/>
    <w:rsid w:val="003C7DAA"/>
    <w:rsid w:val="003E416E"/>
    <w:rsid w:val="003F37D0"/>
    <w:rsid w:val="003F3EB9"/>
    <w:rsid w:val="003F4A99"/>
    <w:rsid w:val="003F7992"/>
    <w:rsid w:val="003F7F99"/>
    <w:rsid w:val="0040100D"/>
    <w:rsid w:val="004127F6"/>
    <w:rsid w:val="00413981"/>
    <w:rsid w:val="00413E10"/>
    <w:rsid w:val="0041441D"/>
    <w:rsid w:val="00415F28"/>
    <w:rsid w:val="00417DC8"/>
    <w:rsid w:val="0042445B"/>
    <w:rsid w:val="004256D7"/>
    <w:rsid w:val="004307D3"/>
    <w:rsid w:val="004324D0"/>
    <w:rsid w:val="00433C89"/>
    <w:rsid w:val="00434149"/>
    <w:rsid w:val="00434C7C"/>
    <w:rsid w:val="004416B6"/>
    <w:rsid w:val="0044448C"/>
    <w:rsid w:val="00450848"/>
    <w:rsid w:val="00452C68"/>
    <w:rsid w:val="00453F4B"/>
    <w:rsid w:val="00455FE5"/>
    <w:rsid w:val="00456642"/>
    <w:rsid w:val="004625B8"/>
    <w:rsid w:val="00470C30"/>
    <w:rsid w:val="0047613C"/>
    <w:rsid w:val="00480683"/>
    <w:rsid w:val="00481AE1"/>
    <w:rsid w:val="004851E1"/>
    <w:rsid w:val="0048592E"/>
    <w:rsid w:val="0049529E"/>
    <w:rsid w:val="004A0123"/>
    <w:rsid w:val="004A228E"/>
    <w:rsid w:val="004A44BB"/>
    <w:rsid w:val="004B1800"/>
    <w:rsid w:val="004B711C"/>
    <w:rsid w:val="004C339B"/>
    <w:rsid w:val="004C449E"/>
    <w:rsid w:val="004D5BA6"/>
    <w:rsid w:val="004E3F65"/>
    <w:rsid w:val="004E4E44"/>
    <w:rsid w:val="004F4F1B"/>
    <w:rsid w:val="0050247C"/>
    <w:rsid w:val="00502600"/>
    <w:rsid w:val="00504CEE"/>
    <w:rsid w:val="0050763C"/>
    <w:rsid w:val="00510325"/>
    <w:rsid w:val="0051290F"/>
    <w:rsid w:val="00514D64"/>
    <w:rsid w:val="00516B34"/>
    <w:rsid w:val="00516E7F"/>
    <w:rsid w:val="0052007E"/>
    <w:rsid w:val="0052242A"/>
    <w:rsid w:val="005235DE"/>
    <w:rsid w:val="005261AD"/>
    <w:rsid w:val="005266C4"/>
    <w:rsid w:val="00527AA7"/>
    <w:rsid w:val="00530A98"/>
    <w:rsid w:val="0053508D"/>
    <w:rsid w:val="0053557B"/>
    <w:rsid w:val="00545340"/>
    <w:rsid w:val="00551F86"/>
    <w:rsid w:val="00554A63"/>
    <w:rsid w:val="00564D12"/>
    <w:rsid w:val="00570059"/>
    <w:rsid w:val="0057342B"/>
    <w:rsid w:val="00583825"/>
    <w:rsid w:val="00594AF0"/>
    <w:rsid w:val="0059590F"/>
    <w:rsid w:val="005965BA"/>
    <w:rsid w:val="005A40D5"/>
    <w:rsid w:val="005B7B2E"/>
    <w:rsid w:val="005C3320"/>
    <w:rsid w:val="005C37A4"/>
    <w:rsid w:val="005D2211"/>
    <w:rsid w:val="005D270D"/>
    <w:rsid w:val="005D7475"/>
    <w:rsid w:val="005E3F2F"/>
    <w:rsid w:val="005E40F6"/>
    <w:rsid w:val="005F35A4"/>
    <w:rsid w:val="005F5DF5"/>
    <w:rsid w:val="0060531D"/>
    <w:rsid w:val="00613D97"/>
    <w:rsid w:val="00614EE5"/>
    <w:rsid w:val="0062248C"/>
    <w:rsid w:val="00635B1F"/>
    <w:rsid w:val="00637FF6"/>
    <w:rsid w:val="00642D97"/>
    <w:rsid w:val="00644823"/>
    <w:rsid w:val="00655B84"/>
    <w:rsid w:val="006565CC"/>
    <w:rsid w:val="006579A2"/>
    <w:rsid w:val="006612C8"/>
    <w:rsid w:val="006627EF"/>
    <w:rsid w:val="00663028"/>
    <w:rsid w:val="006702B0"/>
    <w:rsid w:val="00675183"/>
    <w:rsid w:val="00681D38"/>
    <w:rsid w:val="006822F5"/>
    <w:rsid w:val="00683215"/>
    <w:rsid w:val="006851F9"/>
    <w:rsid w:val="006A2CBF"/>
    <w:rsid w:val="006A5E72"/>
    <w:rsid w:val="006B4637"/>
    <w:rsid w:val="006C2511"/>
    <w:rsid w:val="006C2BF2"/>
    <w:rsid w:val="006C5351"/>
    <w:rsid w:val="006C6D9B"/>
    <w:rsid w:val="006D7A11"/>
    <w:rsid w:val="006D7C04"/>
    <w:rsid w:val="006E1322"/>
    <w:rsid w:val="006E475B"/>
    <w:rsid w:val="006E7C2E"/>
    <w:rsid w:val="007005A9"/>
    <w:rsid w:val="00700CB2"/>
    <w:rsid w:val="00702A84"/>
    <w:rsid w:val="00710B0D"/>
    <w:rsid w:val="00721B03"/>
    <w:rsid w:val="007242B0"/>
    <w:rsid w:val="00727306"/>
    <w:rsid w:val="00727969"/>
    <w:rsid w:val="00732B39"/>
    <w:rsid w:val="00735A5A"/>
    <w:rsid w:val="00736044"/>
    <w:rsid w:val="007367F2"/>
    <w:rsid w:val="0074072D"/>
    <w:rsid w:val="00740992"/>
    <w:rsid w:val="007410B6"/>
    <w:rsid w:val="007410E3"/>
    <w:rsid w:val="007470FC"/>
    <w:rsid w:val="007475DB"/>
    <w:rsid w:val="007519B4"/>
    <w:rsid w:val="007619B3"/>
    <w:rsid w:val="00773A96"/>
    <w:rsid w:val="007773C3"/>
    <w:rsid w:val="00781C7E"/>
    <w:rsid w:val="00785A9E"/>
    <w:rsid w:val="00793A7C"/>
    <w:rsid w:val="00793CE3"/>
    <w:rsid w:val="00797D74"/>
    <w:rsid w:val="007A0382"/>
    <w:rsid w:val="007A2DF2"/>
    <w:rsid w:val="007A4540"/>
    <w:rsid w:val="007A4F79"/>
    <w:rsid w:val="007B0790"/>
    <w:rsid w:val="007B0DF1"/>
    <w:rsid w:val="007B2B7A"/>
    <w:rsid w:val="007B352D"/>
    <w:rsid w:val="007C0171"/>
    <w:rsid w:val="007C2F5F"/>
    <w:rsid w:val="007C3A00"/>
    <w:rsid w:val="007C7634"/>
    <w:rsid w:val="007D14D1"/>
    <w:rsid w:val="007D3231"/>
    <w:rsid w:val="007D3F5B"/>
    <w:rsid w:val="007E04B0"/>
    <w:rsid w:val="007E2CE3"/>
    <w:rsid w:val="007E62E2"/>
    <w:rsid w:val="007E64A3"/>
    <w:rsid w:val="007E690B"/>
    <w:rsid w:val="007F455D"/>
    <w:rsid w:val="007F509E"/>
    <w:rsid w:val="007F6FAD"/>
    <w:rsid w:val="00801D62"/>
    <w:rsid w:val="00802C66"/>
    <w:rsid w:val="00805D19"/>
    <w:rsid w:val="00805F4F"/>
    <w:rsid w:val="00807FBF"/>
    <w:rsid w:val="00810B0A"/>
    <w:rsid w:val="008138BF"/>
    <w:rsid w:val="00813961"/>
    <w:rsid w:val="00822730"/>
    <w:rsid w:val="008251AE"/>
    <w:rsid w:val="00831D9E"/>
    <w:rsid w:val="00834A88"/>
    <w:rsid w:val="008362EF"/>
    <w:rsid w:val="00842A88"/>
    <w:rsid w:val="0084430D"/>
    <w:rsid w:val="0084558E"/>
    <w:rsid w:val="00845DFC"/>
    <w:rsid w:val="00851492"/>
    <w:rsid w:val="00853FA9"/>
    <w:rsid w:val="00854A56"/>
    <w:rsid w:val="00863008"/>
    <w:rsid w:val="00866409"/>
    <w:rsid w:val="008664E3"/>
    <w:rsid w:val="00872B82"/>
    <w:rsid w:val="00873E50"/>
    <w:rsid w:val="008822A0"/>
    <w:rsid w:val="00882E79"/>
    <w:rsid w:val="008839A9"/>
    <w:rsid w:val="00883CE1"/>
    <w:rsid w:val="008842B2"/>
    <w:rsid w:val="008962A9"/>
    <w:rsid w:val="008A7E86"/>
    <w:rsid w:val="008B2310"/>
    <w:rsid w:val="008B39C0"/>
    <w:rsid w:val="008B4354"/>
    <w:rsid w:val="008C0EE1"/>
    <w:rsid w:val="008E2637"/>
    <w:rsid w:val="008E466F"/>
    <w:rsid w:val="008E790D"/>
    <w:rsid w:val="008F34FA"/>
    <w:rsid w:val="008F6116"/>
    <w:rsid w:val="008F75F3"/>
    <w:rsid w:val="00902DA4"/>
    <w:rsid w:val="00910883"/>
    <w:rsid w:val="00917257"/>
    <w:rsid w:val="00917AB0"/>
    <w:rsid w:val="00921355"/>
    <w:rsid w:val="00922842"/>
    <w:rsid w:val="00922D5D"/>
    <w:rsid w:val="00923F77"/>
    <w:rsid w:val="0093095A"/>
    <w:rsid w:val="00932EF7"/>
    <w:rsid w:val="00933208"/>
    <w:rsid w:val="009360C1"/>
    <w:rsid w:val="009379E0"/>
    <w:rsid w:val="00945E68"/>
    <w:rsid w:val="0094712B"/>
    <w:rsid w:val="009504E6"/>
    <w:rsid w:val="00954999"/>
    <w:rsid w:val="00955279"/>
    <w:rsid w:val="00955934"/>
    <w:rsid w:val="00956F1B"/>
    <w:rsid w:val="009631BB"/>
    <w:rsid w:val="009639B7"/>
    <w:rsid w:val="009719BC"/>
    <w:rsid w:val="009843D7"/>
    <w:rsid w:val="0098474C"/>
    <w:rsid w:val="00986F6D"/>
    <w:rsid w:val="009957BC"/>
    <w:rsid w:val="00995D3E"/>
    <w:rsid w:val="009A1672"/>
    <w:rsid w:val="009C2681"/>
    <w:rsid w:val="009C3502"/>
    <w:rsid w:val="009C6F67"/>
    <w:rsid w:val="009D00A4"/>
    <w:rsid w:val="009D375F"/>
    <w:rsid w:val="009D4A99"/>
    <w:rsid w:val="009D5400"/>
    <w:rsid w:val="009E2690"/>
    <w:rsid w:val="009E4F1B"/>
    <w:rsid w:val="009E64EB"/>
    <w:rsid w:val="009E78A6"/>
    <w:rsid w:val="009F0F8F"/>
    <w:rsid w:val="009F19A5"/>
    <w:rsid w:val="00A0187A"/>
    <w:rsid w:val="00A0311C"/>
    <w:rsid w:val="00A0721B"/>
    <w:rsid w:val="00A1091B"/>
    <w:rsid w:val="00A11F9A"/>
    <w:rsid w:val="00A158BE"/>
    <w:rsid w:val="00A21D74"/>
    <w:rsid w:val="00A2572C"/>
    <w:rsid w:val="00A27256"/>
    <w:rsid w:val="00A327A2"/>
    <w:rsid w:val="00A36253"/>
    <w:rsid w:val="00A367C9"/>
    <w:rsid w:val="00A541A1"/>
    <w:rsid w:val="00A62F44"/>
    <w:rsid w:val="00A63DC1"/>
    <w:rsid w:val="00A64AD0"/>
    <w:rsid w:val="00A70B69"/>
    <w:rsid w:val="00A828FB"/>
    <w:rsid w:val="00A83951"/>
    <w:rsid w:val="00A94587"/>
    <w:rsid w:val="00A959FD"/>
    <w:rsid w:val="00A96D2A"/>
    <w:rsid w:val="00AA0201"/>
    <w:rsid w:val="00AA2396"/>
    <w:rsid w:val="00AA52E2"/>
    <w:rsid w:val="00AA650D"/>
    <w:rsid w:val="00AB211F"/>
    <w:rsid w:val="00AB295B"/>
    <w:rsid w:val="00AB2E3E"/>
    <w:rsid w:val="00AB6A03"/>
    <w:rsid w:val="00AC451D"/>
    <w:rsid w:val="00AC4E30"/>
    <w:rsid w:val="00AD11D3"/>
    <w:rsid w:val="00AD473F"/>
    <w:rsid w:val="00AD5B88"/>
    <w:rsid w:val="00AD727A"/>
    <w:rsid w:val="00AE6EAC"/>
    <w:rsid w:val="00AE7C28"/>
    <w:rsid w:val="00AF0ABD"/>
    <w:rsid w:val="00B0019F"/>
    <w:rsid w:val="00B02259"/>
    <w:rsid w:val="00B03052"/>
    <w:rsid w:val="00B1126F"/>
    <w:rsid w:val="00B20F0C"/>
    <w:rsid w:val="00B24B56"/>
    <w:rsid w:val="00B253E1"/>
    <w:rsid w:val="00B45171"/>
    <w:rsid w:val="00B456C6"/>
    <w:rsid w:val="00B55522"/>
    <w:rsid w:val="00B7289B"/>
    <w:rsid w:val="00B80371"/>
    <w:rsid w:val="00B85C1A"/>
    <w:rsid w:val="00B91716"/>
    <w:rsid w:val="00B9526C"/>
    <w:rsid w:val="00BA29DC"/>
    <w:rsid w:val="00BA3509"/>
    <w:rsid w:val="00BA3EAB"/>
    <w:rsid w:val="00BB22A2"/>
    <w:rsid w:val="00BB735D"/>
    <w:rsid w:val="00BC472F"/>
    <w:rsid w:val="00BD3FF0"/>
    <w:rsid w:val="00BE05B7"/>
    <w:rsid w:val="00BE1BC9"/>
    <w:rsid w:val="00BF0A87"/>
    <w:rsid w:val="00BF4F34"/>
    <w:rsid w:val="00BF6639"/>
    <w:rsid w:val="00BF72DD"/>
    <w:rsid w:val="00BF7DD1"/>
    <w:rsid w:val="00C01479"/>
    <w:rsid w:val="00C0799B"/>
    <w:rsid w:val="00C20E2B"/>
    <w:rsid w:val="00C231E1"/>
    <w:rsid w:val="00C261FD"/>
    <w:rsid w:val="00C310FE"/>
    <w:rsid w:val="00C40679"/>
    <w:rsid w:val="00C422C9"/>
    <w:rsid w:val="00C453A5"/>
    <w:rsid w:val="00C45F96"/>
    <w:rsid w:val="00C6021E"/>
    <w:rsid w:val="00C60F35"/>
    <w:rsid w:val="00C62E02"/>
    <w:rsid w:val="00C633D4"/>
    <w:rsid w:val="00C7047A"/>
    <w:rsid w:val="00C74010"/>
    <w:rsid w:val="00C75723"/>
    <w:rsid w:val="00C76308"/>
    <w:rsid w:val="00C83108"/>
    <w:rsid w:val="00C83489"/>
    <w:rsid w:val="00C83F1D"/>
    <w:rsid w:val="00CA087C"/>
    <w:rsid w:val="00CA1E53"/>
    <w:rsid w:val="00CA21B9"/>
    <w:rsid w:val="00CA4ABC"/>
    <w:rsid w:val="00CA7122"/>
    <w:rsid w:val="00CA73DB"/>
    <w:rsid w:val="00CB083B"/>
    <w:rsid w:val="00CB2CD3"/>
    <w:rsid w:val="00CD60BF"/>
    <w:rsid w:val="00CD645D"/>
    <w:rsid w:val="00CD7BCD"/>
    <w:rsid w:val="00CE6390"/>
    <w:rsid w:val="00CF228F"/>
    <w:rsid w:val="00CF2E06"/>
    <w:rsid w:val="00CF70BB"/>
    <w:rsid w:val="00CF7E8E"/>
    <w:rsid w:val="00D00737"/>
    <w:rsid w:val="00D22CB7"/>
    <w:rsid w:val="00D33E67"/>
    <w:rsid w:val="00D368F6"/>
    <w:rsid w:val="00D37716"/>
    <w:rsid w:val="00D407E3"/>
    <w:rsid w:val="00D40C92"/>
    <w:rsid w:val="00D472C0"/>
    <w:rsid w:val="00D50817"/>
    <w:rsid w:val="00D5123C"/>
    <w:rsid w:val="00D54B25"/>
    <w:rsid w:val="00D62827"/>
    <w:rsid w:val="00D765F0"/>
    <w:rsid w:val="00D81CA2"/>
    <w:rsid w:val="00D82A6E"/>
    <w:rsid w:val="00D85B2B"/>
    <w:rsid w:val="00D93E52"/>
    <w:rsid w:val="00D943C1"/>
    <w:rsid w:val="00DA1188"/>
    <w:rsid w:val="00DA2807"/>
    <w:rsid w:val="00DA7B30"/>
    <w:rsid w:val="00DB1233"/>
    <w:rsid w:val="00DB28B8"/>
    <w:rsid w:val="00DB4CF9"/>
    <w:rsid w:val="00DB4FB3"/>
    <w:rsid w:val="00DB6803"/>
    <w:rsid w:val="00DB7386"/>
    <w:rsid w:val="00DC3251"/>
    <w:rsid w:val="00DE1A46"/>
    <w:rsid w:val="00DE4A9A"/>
    <w:rsid w:val="00DE67E2"/>
    <w:rsid w:val="00DE7922"/>
    <w:rsid w:val="00DF31F8"/>
    <w:rsid w:val="00DF6374"/>
    <w:rsid w:val="00E03674"/>
    <w:rsid w:val="00E0512D"/>
    <w:rsid w:val="00E0763C"/>
    <w:rsid w:val="00E1151A"/>
    <w:rsid w:val="00E1173E"/>
    <w:rsid w:val="00E130FD"/>
    <w:rsid w:val="00E134BF"/>
    <w:rsid w:val="00E156AD"/>
    <w:rsid w:val="00E2151F"/>
    <w:rsid w:val="00E23BA2"/>
    <w:rsid w:val="00E26FA0"/>
    <w:rsid w:val="00E2755B"/>
    <w:rsid w:val="00E31ADC"/>
    <w:rsid w:val="00E335DC"/>
    <w:rsid w:val="00E34562"/>
    <w:rsid w:val="00E36278"/>
    <w:rsid w:val="00E3783B"/>
    <w:rsid w:val="00E37C9E"/>
    <w:rsid w:val="00E41C2B"/>
    <w:rsid w:val="00E514B2"/>
    <w:rsid w:val="00E651FD"/>
    <w:rsid w:val="00E65CCE"/>
    <w:rsid w:val="00E70158"/>
    <w:rsid w:val="00E76530"/>
    <w:rsid w:val="00E827EB"/>
    <w:rsid w:val="00E858B6"/>
    <w:rsid w:val="00E85E82"/>
    <w:rsid w:val="00E93AD4"/>
    <w:rsid w:val="00E96E1B"/>
    <w:rsid w:val="00EA3CB8"/>
    <w:rsid w:val="00EA4285"/>
    <w:rsid w:val="00EA551E"/>
    <w:rsid w:val="00EB0D64"/>
    <w:rsid w:val="00EB1B65"/>
    <w:rsid w:val="00EB353A"/>
    <w:rsid w:val="00EB6101"/>
    <w:rsid w:val="00EB699A"/>
    <w:rsid w:val="00EC0285"/>
    <w:rsid w:val="00EC63C1"/>
    <w:rsid w:val="00ED36F3"/>
    <w:rsid w:val="00ED3BDA"/>
    <w:rsid w:val="00ED55C5"/>
    <w:rsid w:val="00EE55AD"/>
    <w:rsid w:val="00EE5F7D"/>
    <w:rsid w:val="00EE7DD6"/>
    <w:rsid w:val="00EF01B7"/>
    <w:rsid w:val="00EF5E01"/>
    <w:rsid w:val="00F11AD1"/>
    <w:rsid w:val="00F1272D"/>
    <w:rsid w:val="00F131B4"/>
    <w:rsid w:val="00F13CC5"/>
    <w:rsid w:val="00F14CC0"/>
    <w:rsid w:val="00F21D0C"/>
    <w:rsid w:val="00F22090"/>
    <w:rsid w:val="00F231E7"/>
    <w:rsid w:val="00F27570"/>
    <w:rsid w:val="00F315B4"/>
    <w:rsid w:val="00F32D92"/>
    <w:rsid w:val="00F43C6E"/>
    <w:rsid w:val="00F4781D"/>
    <w:rsid w:val="00F47B8E"/>
    <w:rsid w:val="00F53234"/>
    <w:rsid w:val="00F545C6"/>
    <w:rsid w:val="00F64E7B"/>
    <w:rsid w:val="00F70783"/>
    <w:rsid w:val="00F719EF"/>
    <w:rsid w:val="00F71C15"/>
    <w:rsid w:val="00F733D4"/>
    <w:rsid w:val="00F73C10"/>
    <w:rsid w:val="00F8081D"/>
    <w:rsid w:val="00F8144A"/>
    <w:rsid w:val="00F82F23"/>
    <w:rsid w:val="00F85D19"/>
    <w:rsid w:val="00F927CC"/>
    <w:rsid w:val="00FA431D"/>
    <w:rsid w:val="00FA4BFD"/>
    <w:rsid w:val="00FA70F7"/>
    <w:rsid w:val="00FA7593"/>
    <w:rsid w:val="00FB0E9B"/>
    <w:rsid w:val="00FB32B1"/>
    <w:rsid w:val="00FB4FDD"/>
    <w:rsid w:val="00FB663C"/>
    <w:rsid w:val="00FC35E0"/>
    <w:rsid w:val="00FD187C"/>
    <w:rsid w:val="00FD5333"/>
    <w:rsid w:val="00FD6750"/>
    <w:rsid w:val="00FE2E47"/>
    <w:rsid w:val="00FE725D"/>
    <w:rsid w:val="00FF02FF"/>
    <w:rsid w:val="00FF22F9"/>
    <w:rsid w:val="00FF3AB7"/>
    <w:rsid w:val="00FF75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E401D"/>
  <w15:docId w15:val="{A24E0AA5-B219-4027-9335-D1CB4E715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22C9"/>
    <w:pPr>
      <w:spacing w:after="0" w:line="276" w:lineRule="auto"/>
    </w:pPr>
    <w:rPr>
      <w:rFonts w:ascii="Times New Roman" w:eastAsia="Times New Roman" w:hAnsi="Times New Roman" w:cs="Times New Roman"/>
      <w:sz w:val="26"/>
      <w:szCs w:val="20"/>
      <w:lang w:val="en-US"/>
    </w:rPr>
  </w:style>
  <w:style w:type="paragraph" w:styleId="Heading1">
    <w:name w:val="heading 1"/>
    <w:basedOn w:val="Normal"/>
    <w:next w:val="Heading2"/>
    <w:link w:val="Heading1Char"/>
    <w:uiPriority w:val="9"/>
    <w:qFormat/>
    <w:rsid w:val="00C422C9"/>
    <w:pPr>
      <w:keepNext/>
      <w:keepLines/>
      <w:numPr>
        <w:numId w:val="1"/>
      </w:numPr>
      <w:spacing w:before="480" w:after="480" w:line="240" w:lineRule="auto"/>
      <w:outlineLvl w:val="0"/>
    </w:pPr>
    <w:rPr>
      <w:rFonts w:eastAsiaTheme="majorEastAsia" w:cstheme="majorBidi"/>
      <w:b/>
      <w:bCs/>
      <w:sz w:val="28"/>
      <w:szCs w:val="28"/>
    </w:rPr>
  </w:style>
  <w:style w:type="paragraph" w:styleId="Heading2">
    <w:name w:val="heading 2"/>
    <w:basedOn w:val="Normal"/>
    <w:next w:val="Content"/>
    <w:link w:val="Heading2Char"/>
    <w:uiPriority w:val="9"/>
    <w:unhideWhenUsed/>
    <w:qFormat/>
    <w:rsid w:val="00C422C9"/>
    <w:pPr>
      <w:keepNext/>
      <w:keepLines/>
      <w:numPr>
        <w:ilvl w:val="1"/>
        <w:numId w:val="1"/>
      </w:numPr>
      <w:spacing w:before="120" w:after="240" w:line="240" w:lineRule="auto"/>
      <w:ind w:left="578" w:hanging="578"/>
      <w:outlineLvl w:val="1"/>
    </w:pPr>
    <w:rPr>
      <w:rFonts w:eastAsiaTheme="majorEastAsia" w:cstheme="majorBidi"/>
      <w:b/>
      <w:bCs/>
      <w:szCs w:val="26"/>
    </w:rPr>
  </w:style>
  <w:style w:type="paragraph" w:styleId="Heading3">
    <w:name w:val="heading 3"/>
    <w:basedOn w:val="Normal"/>
    <w:next w:val="Content"/>
    <w:link w:val="Heading3Char"/>
    <w:uiPriority w:val="9"/>
    <w:unhideWhenUsed/>
    <w:qFormat/>
    <w:rsid w:val="00C422C9"/>
    <w:pPr>
      <w:keepNext/>
      <w:keepLines/>
      <w:numPr>
        <w:ilvl w:val="2"/>
        <w:numId w:val="1"/>
      </w:numPr>
      <w:spacing w:before="120" w:after="240" w:line="240" w:lineRule="auto"/>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C422C9"/>
    <w:pPr>
      <w:numPr>
        <w:ilvl w:val="3"/>
      </w:numPr>
      <w:ind w:left="862" w:hanging="862"/>
      <w:outlineLvl w:val="3"/>
    </w:pPr>
    <w:rPr>
      <w:b w:val="0"/>
      <w:iCs/>
    </w:rPr>
  </w:style>
  <w:style w:type="paragraph" w:styleId="Heading5">
    <w:name w:val="heading 5"/>
    <w:basedOn w:val="Normal"/>
    <w:next w:val="Normal"/>
    <w:link w:val="Heading5Char"/>
    <w:uiPriority w:val="9"/>
    <w:qFormat/>
    <w:rsid w:val="00C422C9"/>
    <w:pPr>
      <w:keepNext/>
      <w:numPr>
        <w:ilvl w:val="4"/>
        <w:numId w:val="1"/>
      </w:numPr>
      <w:outlineLvl w:val="4"/>
    </w:pPr>
    <w:rPr>
      <w:b/>
      <w:sz w:val="24"/>
    </w:rPr>
  </w:style>
  <w:style w:type="paragraph" w:styleId="Heading6">
    <w:name w:val="heading 6"/>
    <w:basedOn w:val="Normal"/>
    <w:next w:val="Normal"/>
    <w:link w:val="Heading6Char"/>
    <w:uiPriority w:val="9"/>
    <w:qFormat/>
    <w:rsid w:val="00C422C9"/>
    <w:pPr>
      <w:numPr>
        <w:ilvl w:val="5"/>
        <w:numId w:val="1"/>
      </w:numPr>
      <w:spacing w:before="240" w:after="60"/>
      <w:outlineLvl w:val="5"/>
    </w:pPr>
    <w:rPr>
      <w:i/>
      <w:sz w:val="22"/>
    </w:rPr>
  </w:style>
  <w:style w:type="paragraph" w:styleId="Heading7">
    <w:name w:val="heading 7"/>
    <w:basedOn w:val="Normal"/>
    <w:next w:val="Normal"/>
    <w:link w:val="Heading7Char"/>
    <w:uiPriority w:val="9"/>
    <w:semiHidden/>
    <w:unhideWhenUsed/>
    <w:qFormat/>
    <w:rsid w:val="00C422C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qFormat/>
    <w:rsid w:val="00C422C9"/>
    <w:pPr>
      <w:keepNext/>
      <w:numPr>
        <w:ilvl w:val="7"/>
        <w:numId w:val="1"/>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qFormat/>
    <w:rsid w:val="00C422C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2C9"/>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uiPriority w:val="9"/>
    <w:rsid w:val="00C422C9"/>
    <w:rPr>
      <w:rFonts w:ascii="Times New Roman" w:eastAsiaTheme="majorEastAsia" w:hAnsi="Times New Roman" w:cstheme="majorBidi"/>
      <w:b/>
      <w:bCs/>
      <w:sz w:val="26"/>
      <w:szCs w:val="26"/>
      <w:lang w:val="en-US"/>
    </w:rPr>
  </w:style>
  <w:style w:type="character" w:customStyle="1" w:styleId="Heading3Char">
    <w:name w:val="Heading 3 Char"/>
    <w:basedOn w:val="DefaultParagraphFont"/>
    <w:link w:val="Heading3"/>
    <w:uiPriority w:val="9"/>
    <w:rsid w:val="00C422C9"/>
    <w:rPr>
      <w:rFonts w:ascii="Times New Roman" w:eastAsiaTheme="majorEastAsia" w:hAnsi="Times New Roman" w:cstheme="majorBidi"/>
      <w:b/>
      <w:bCs/>
      <w:i/>
      <w:sz w:val="26"/>
      <w:szCs w:val="20"/>
      <w:lang w:val="en-US"/>
    </w:rPr>
  </w:style>
  <w:style w:type="character" w:customStyle="1" w:styleId="Heading4Char">
    <w:name w:val="Heading 4 Char"/>
    <w:basedOn w:val="DefaultParagraphFont"/>
    <w:link w:val="Heading4"/>
    <w:uiPriority w:val="9"/>
    <w:rsid w:val="00C422C9"/>
    <w:rPr>
      <w:rFonts w:ascii="Times New Roman" w:eastAsiaTheme="majorEastAsia" w:hAnsi="Times New Roman" w:cstheme="majorBidi"/>
      <w:bCs/>
      <w:i/>
      <w:iCs/>
      <w:sz w:val="26"/>
      <w:szCs w:val="20"/>
      <w:lang w:val="en-US"/>
    </w:rPr>
  </w:style>
  <w:style w:type="character" w:customStyle="1" w:styleId="Heading5Char">
    <w:name w:val="Heading 5 Char"/>
    <w:basedOn w:val="DefaultParagraphFont"/>
    <w:link w:val="Heading5"/>
    <w:uiPriority w:val="9"/>
    <w:rsid w:val="00C422C9"/>
    <w:rPr>
      <w:rFonts w:ascii="Times New Roman" w:eastAsia="Times New Roman" w:hAnsi="Times New Roman" w:cs="Times New Roman"/>
      <w:b/>
      <w:sz w:val="24"/>
      <w:szCs w:val="20"/>
      <w:lang w:val="en-US"/>
    </w:rPr>
  </w:style>
  <w:style w:type="character" w:customStyle="1" w:styleId="Heading6Char">
    <w:name w:val="Heading 6 Char"/>
    <w:basedOn w:val="DefaultParagraphFont"/>
    <w:link w:val="Heading6"/>
    <w:uiPriority w:val="9"/>
    <w:rsid w:val="00C422C9"/>
    <w:rPr>
      <w:rFonts w:ascii="Times New Roman" w:eastAsia="Times New Roman" w:hAnsi="Times New Roman" w:cs="Times New Roman"/>
      <w:i/>
      <w:szCs w:val="20"/>
      <w:lang w:val="en-US"/>
    </w:rPr>
  </w:style>
  <w:style w:type="character" w:customStyle="1" w:styleId="Heading7Char">
    <w:name w:val="Heading 7 Char"/>
    <w:basedOn w:val="DefaultParagraphFont"/>
    <w:link w:val="Heading7"/>
    <w:uiPriority w:val="9"/>
    <w:semiHidden/>
    <w:rsid w:val="00C422C9"/>
    <w:rPr>
      <w:rFonts w:asciiTheme="majorHAnsi" w:eastAsiaTheme="majorEastAsia" w:hAnsiTheme="majorHAnsi" w:cstheme="majorBidi"/>
      <w:i/>
      <w:iCs/>
      <w:color w:val="404040" w:themeColor="text1" w:themeTint="BF"/>
      <w:sz w:val="26"/>
      <w:szCs w:val="20"/>
      <w:lang w:val="en-US"/>
    </w:rPr>
  </w:style>
  <w:style w:type="character" w:customStyle="1" w:styleId="Heading8Char">
    <w:name w:val="Heading 8 Char"/>
    <w:basedOn w:val="DefaultParagraphFont"/>
    <w:link w:val="Heading8"/>
    <w:uiPriority w:val="9"/>
    <w:rsid w:val="00C422C9"/>
    <w:rPr>
      <w:rFonts w:ascii="VNI-Helve" w:eastAsia="Times New Roman" w:hAnsi="VNI-Helve" w:cs="Times New Roman"/>
      <w:b/>
      <w:sz w:val="40"/>
      <w:szCs w:val="20"/>
      <w:lang w:val="en-US"/>
    </w:rPr>
  </w:style>
  <w:style w:type="character" w:customStyle="1" w:styleId="Heading9Char">
    <w:name w:val="Heading 9 Char"/>
    <w:basedOn w:val="DefaultParagraphFont"/>
    <w:link w:val="Heading9"/>
    <w:uiPriority w:val="9"/>
    <w:semiHidden/>
    <w:rsid w:val="00C422C9"/>
    <w:rPr>
      <w:rFonts w:asciiTheme="majorHAnsi" w:eastAsiaTheme="majorEastAsia" w:hAnsiTheme="majorHAnsi" w:cstheme="majorBidi"/>
      <w:i/>
      <w:iCs/>
      <w:color w:val="404040" w:themeColor="text1" w:themeTint="BF"/>
      <w:sz w:val="20"/>
      <w:szCs w:val="20"/>
      <w:lang w:val="en-US"/>
    </w:rPr>
  </w:style>
  <w:style w:type="paragraph" w:customStyle="1" w:styleId="Indent">
    <w:name w:val="Indent"/>
    <w:basedOn w:val="Normal"/>
    <w:link w:val="IndentChar"/>
    <w:qFormat/>
    <w:rsid w:val="00C422C9"/>
    <w:pPr>
      <w:spacing w:before="120" w:line="360" w:lineRule="auto"/>
      <w:ind w:firstLine="567"/>
    </w:pPr>
  </w:style>
  <w:style w:type="paragraph" w:customStyle="1" w:styleId="CoverB">
    <w:name w:val="CoverB"/>
    <w:basedOn w:val="Normal"/>
    <w:link w:val="CoverBChar"/>
    <w:qFormat/>
    <w:rsid w:val="00C422C9"/>
    <w:pPr>
      <w:spacing w:after="240"/>
      <w:jc w:val="center"/>
    </w:pPr>
    <w:rPr>
      <w:b/>
      <w:caps/>
      <w:noProof/>
      <w:sz w:val="28"/>
      <w:szCs w:val="28"/>
    </w:rPr>
  </w:style>
  <w:style w:type="character" w:customStyle="1" w:styleId="IndentChar">
    <w:name w:val="Indent Char"/>
    <w:basedOn w:val="DefaultParagraphFont"/>
    <w:link w:val="Indent"/>
    <w:rsid w:val="00C422C9"/>
    <w:rPr>
      <w:rFonts w:ascii="Times New Roman" w:eastAsia="Times New Roman" w:hAnsi="Times New Roman" w:cs="Times New Roman"/>
      <w:sz w:val="26"/>
      <w:szCs w:val="20"/>
      <w:lang w:val="en-US"/>
    </w:rPr>
  </w:style>
  <w:style w:type="paragraph" w:customStyle="1" w:styleId="Small">
    <w:name w:val="Small"/>
    <w:basedOn w:val="Normal"/>
    <w:link w:val="SmallChar"/>
    <w:qFormat/>
    <w:rsid w:val="00C422C9"/>
    <w:rPr>
      <w:sz w:val="20"/>
    </w:rPr>
  </w:style>
  <w:style w:type="paragraph" w:customStyle="1" w:styleId="CoverT">
    <w:name w:val="CoverT"/>
    <w:basedOn w:val="Normal"/>
    <w:link w:val="CoverTChar"/>
    <w:qFormat/>
    <w:rsid w:val="00C422C9"/>
    <w:pPr>
      <w:tabs>
        <w:tab w:val="center" w:pos="1134"/>
        <w:tab w:val="center" w:pos="5670"/>
      </w:tabs>
      <w:jc w:val="center"/>
    </w:pPr>
    <w:rPr>
      <w:b/>
      <w:caps/>
      <w:sz w:val="32"/>
    </w:rPr>
  </w:style>
  <w:style w:type="paragraph" w:customStyle="1" w:styleId="Content">
    <w:name w:val="Content"/>
    <w:basedOn w:val="BKNormal"/>
    <w:link w:val="ContentChar"/>
    <w:qFormat/>
    <w:rsid w:val="00C422C9"/>
    <w:pPr>
      <w:spacing w:before="200"/>
      <w:jc w:val="both"/>
    </w:pPr>
  </w:style>
  <w:style w:type="paragraph" w:customStyle="1" w:styleId="BKNormal">
    <w:name w:val="BK_Normal"/>
    <w:basedOn w:val="Indent"/>
    <w:link w:val="BKNormalChar"/>
    <w:rsid w:val="00C422C9"/>
    <w:pPr>
      <w:spacing w:before="240"/>
      <w:ind w:firstLine="0"/>
    </w:pPr>
  </w:style>
  <w:style w:type="character" w:customStyle="1" w:styleId="SmallChar">
    <w:name w:val="Small Char"/>
    <w:basedOn w:val="DefaultParagraphFont"/>
    <w:link w:val="Small"/>
    <w:rsid w:val="00C422C9"/>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C422C9"/>
    <w:pPr>
      <w:tabs>
        <w:tab w:val="center" w:pos="4680"/>
        <w:tab w:val="right" w:pos="9360"/>
      </w:tabs>
    </w:pPr>
  </w:style>
  <w:style w:type="character" w:customStyle="1" w:styleId="HeaderChar">
    <w:name w:val="Header Char"/>
    <w:basedOn w:val="DefaultParagraphFont"/>
    <w:link w:val="Header"/>
    <w:uiPriority w:val="99"/>
    <w:rsid w:val="00C422C9"/>
    <w:rPr>
      <w:rFonts w:ascii="Times New Roman" w:eastAsia="Times New Roman" w:hAnsi="Times New Roman" w:cs="Times New Roman"/>
      <w:sz w:val="26"/>
      <w:szCs w:val="20"/>
      <w:lang w:val="en-US"/>
    </w:rPr>
  </w:style>
  <w:style w:type="paragraph" w:customStyle="1" w:styleId="BKTable">
    <w:name w:val="BK_Table"/>
    <w:basedOn w:val="Normal"/>
    <w:link w:val="BKTableChar"/>
    <w:rsid w:val="00C422C9"/>
    <w:rPr>
      <w:b/>
    </w:rPr>
  </w:style>
  <w:style w:type="paragraph" w:styleId="Footer">
    <w:name w:val="footer"/>
    <w:basedOn w:val="Normal"/>
    <w:link w:val="FooterChar"/>
    <w:uiPriority w:val="99"/>
    <w:unhideWhenUsed/>
    <w:rsid w:val="00C422C9"/>
    <w:pPr>
      <w:tabs>
        <w:tab w:val="center" w:pos="4680"/>
        <w:tab w:val="right" w:pos="9360"/>
      </w:tabs>
    </w:pPr>
  </w:style>
  <w:style w:type="character" w:customStyle="1" w:styleId="FooterChar">
    <w:name w:val="Footer Char"/>
    <w:basedOn w:val="DefaultParagraphFont"/>
    <w:link w:val="Footer"/>
    <w:uiPriority w:val="99"/>
    <w:rsid w:val="00C422C9"/>
    <w:rPr>
      <w:rFonts w:ascii="Times New Roman" w:eastAsia="Times New Roman" w:hAnsi="Times New Roman" w:cs="Times New Roman"/>
      <w:sz w:val="26"/>
      <w:szCs w:val="20"/>
      <w:lang w:val="en-US"/>
    </w:rPr>
  </w:style>
  <w:style w:type="paragraph" w:styleId="TOCHeading">
    <w:name w:val="TOC Heading"/>
    <w:basedOn w:val="Heading1"/>
    <w:next w:val="Normal"/>
    <w:uiPriority w:val="39"/>
    <w:unhideWhenUsed/>
    <w:qFormat/>
    <w:rsid w:val="00C422C9"/>
    <w:pPr>
      <w:spacing w:after="0"/>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3E416E"/>
    <w:pPr>
      <w:spacing w:before="120" w:after="120"/>
      <w:jc w:val="both"/>
    </w:pPr>
  </w:style>
  <w:style w:type="character" w:styleId="Hyperlink">
    <w:name w:val="Hyperlink"/>
    <w:basedOn w:val="DefaultParagraphFont"/>
    <w:uiPriority w:val="99"/>
    <w:unhideWhenUsed/>
    <w:rsid w:val="00C422C9"/>
    <w:rPr>
      <w:color w:val="0563C1" w:themeColor="hyperlink"/>
      <w:u w:val="single"/>
    </w:rPr>
  </w:style>
  <w:style w:type="paragraph" w:styleId="BalloonText">
    <w:name w:val="Balloon Text"/>
    <w:basedOn w:val="Normal"/>
    <w:link w:val="BalloonTextChar"/>
    <w:uiPriority w:val="99"/>
    <w:unhideWhenUsed/>
    <w:rsid w:val="00C422C9"/>
    <w:rPr>
      <w:rFonts w:ascii="Tahoma" w:hAnsi="Tahoma" w:cs="Tahoma"/>
      <w:sz w:val="16"/>
      <w:szCs w:val="16"/>
    </w:rPr>
  </w:style>
  <w:style w:type="character" w:customStyle="1" w:styleId="BalloonTextChar">
    <w:name w:val="Balloon Text Char"/>
    <w:basedOn w:val="DefaultParagraphFont"/>
    <w:link w:val="BalloonText"/>
    <w:uiPriority w:val="99"/>
    <w:rsid w:val="00C422C9"/>
    <w:rPr>
      <w:rFonts w:ascii="Tahoma" w:eastAsia="Times New Roman" w:hAnsi="Tahoma" w:cs="Tahoma"/>
      <w:sz w:val="16"/>
      <w:szCs w:val="16"/>
      <w:lang w:val="en-US"/>
    </w:rPr>
  </w:style>
  <w:style w:type="paragraph" w:styleId="TOC2">
    <w:name w:val="toc 2"/>
    <w:basedOn w:val="Normal"/>
    <w:next w:val="Normal"/>
    <w:autoRedefine/>
    <w:uiPriority w:val="39"/>
    <w:unhideWhenUsed/>
    <w:rsid w:val="00C422C9"/>
    <w:pPr>
      <w:spacing w:after="100"/>
      <w:ind w:left="260"/>
    </w:pPr>
  </w:style>
  <w:style w:type="paragraph" w:styleId="TOC3">
    <w:name w:val="toc 3"/>
    <w:basedOn w:val="Normal"/>
    <w:next w:val="Normal"/>
    <w:autoRedefine/>
    <w:uiPriority w:val="39"/>
    <w:unhideWhenUsed/>
    <w:rsid w:val="00C422C9"/>
    <w:pPr>
      <w:spacing w:after="100"/>
      <w:ind w:left="520"/>
    </w:pPr>
  </w:style>
  <w:style w:type="paragraph" w:styleId="Caption">
    <w:name w:val="caption"/>
    <w:aliases w:val="Danh mục bảng biểu"/>
    <w:basedOn w:val="Normal"/>
    <w:next w:val="Normal"/>
    <w:link w:val="CaptionChar"/>
    <w:uiPriority w:val="35"/>
    <w:unhideWhenUsed/>
    <w:qFormat/>
    <w:rsid w:val="00C422C9"/>
    <w:pPr>
      <w:spacing w:before="120" w:after="120" w:line="240" w:lineRule="auto"/>
      <w:jc w:val="center"/>
    </w:pPr>
    <w:rPr>
      <w:bCs/>
      <w:i/>
      <w:sz w:val="24"/>
      <w:szCs w:val="18"/>
    </w:rPr>
  </w:style>
  <w:style w:type="paragraph" w:styleId="NormalWeb">
    <w:name w:val="Normal (Web)"/>
    <w:basedOn w:val="Normal"/>
    <w:uiPriority w:val="99"/>
    <w:unhideWhenUsed/>
    <w:rsid w:val="00C422C9"/>
    <w:pPr>
      <w:spacing w:before="100" w:beforeAutospacing="1" w:after="100" w:afterAutospacing="1"/>
    </w:pPr>
    <w:rPr>
      <w:szCs w:val="24"/>
    </w:rPr>
  </w:style>
  <w:style w:type="table" w:styleId="TableGrid">
    <w:name w:val="Table Grid"/>
    <w:aliases w:val="HRT Table Style"/>
    <w:basedOn w:val="TableNormal"/>
    <w:uiPriority w:val="59"/>
    <w:rsid w:val="00C422C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Indent">
    <w:name w:val="Body Text Indent"/>
    <w:basedOn w:val="Normal"/>
    <w:link w:val="BodyTextIndentChar"/>
    <w:rsid w:val="00C422C9"/>
    <w:pPr>
      <w:ind w:firstLine="567"/>
    </w:pPr>
    <w:rPr>
      <w:rFonts w:ascii="VNI-Times" w:hAnsi="VNI-Times"/>
    </w:rPr>
  </w:style>
  <w:style w:type="character" w:customStyle="1" w:styleId="BodyTextIndentChar">
    <w:name w:val="Body Text Indent Char"/>
    <w:basedOn w:val="DefaultParagraphFont"/>
    <w:link w:val="BodyTextIndent"/>
    <w:rsid w:val="00C422C9"/>
    <w:rPr>
      <w:rFonts w:ascii="VNI-Times" w:eastAsia="Times New Roman" w:hAnsi="VNI-Times" w:cs="Times New Roman"/>
      <w:sz w:val="26"/>
      <w:szCs w:val="20"/>
      <w:lang w:val="en-US"/>
    </w:rPr>
  </w:style>
  <w:style w:type="character" w:styleId="PlaceholderText">
    <w:name w:val="Placeholder Text"/>
    <w:basedOn w:val="DefaultParagraphFont"/>
    <w:uiPriority w:val="99"/>
    <w:semiHidden/>
    <w:rsid w:val="00C422C9"/>
    <w:rPr>
      <w:color w:val="808080"/>
    </w:rPr>
  </w:style>
  <w:style w:type="paragraph" w:styleId="ListParagraph">
    <w:name w:val="List Paragraph"/>
    <w:aliases w:val="bullet 1,List Paragraph11,Paragraph,Norm,abc,List Paragraph1,Đoạn của Danh sách,Đoạn c𞹺Danh sách,List Paragraph111,Nga 3,List Paragraph2,List Paragraph21,Colorful List - Accent 11,Đoạn cDanh sách,Ðoạn c𞹺Danh sách,Ðoạn cDanh sách,Lists"/>
    <w:basedOn w:val="Normal"/>
    <w:link w:val="ListParagraphChar"/>
    <w:uiPriority w:val="34"/>
    <w:qFormat/>
    <w:rsid w:val="00C422C9"/>
    <w:pPr>
      <w:spacing w:after="200"/>
      <w:ind w:left="720"/>
      <w:contextualSpacing/>
    </w:pPr>
    <w:rPr>
      <w:rFonts w:eastAsiaTheme="minorHAnsi" w:cstheme="minorBidi"/>
      <w:szCs w:val="22"/>
    </w:rPr>
  </w:style>
  <w:style w:type="paragraph" w:styleId="Bibliography">
    <w:name w:val="Bibliography"/>
    <w:basedOn w:val="Normal"/>
    <w:next w:val="Normal"/>
    <w:uiPriority w:val="37"/>
    <w:unhideWhenUsed/>
    <w:rsid w:val="00C422C9"/>
  </w:style>
  <w:style w:type="paragraph" w:styleId="TableofFigures">
    <w:name w:val="table of figures"/>
    <w:basedOn w:val="Normal"/>
    <w:next w:val="Normal"/>
    <w:uiPriority w:val="99"/>
    <w:unhideWhenUsed/>
    <w:rsid w:val="00C422C9"/>
    <w:pPr>
      <w:ind w:left="520" w:hanging="520"/>
    </w:pPr>
    <w:rPr>
      <w:rFonts w:asciiTheme="minorHAnsi" w:hAnsiTheme="minorHAnsi" w:cstheme="minorHAnsi"/>
      <w:b/>
      <w:bCs/>
      <w:sz w:val="20"/>
    </w:rPr>
  </w:style>
  <w:style w:type="character" w:customStyle="1" w:styleId="apple-converted-space">
    <w:name w:val="apple-converted-space"/>
    <w:basedOn w:val="DefaultParagraphFont"/>
    <w:rsid w:val="00C422C9"/>
  </w:style>
  <w:style w:type="character" w:customStyle="1" w:styleId="hps">
    <w:name w:val="hps"/>
    <w:basedOn w:val="DefaultParagraphFont"/>
    <w:rsid w:val="00C422C9"/>
  </w:style>
  <w:style w:type="paragraph" w:customStyle="1" w:styleId="BKIndent">
    <w:name w:val="BK_Indent"/>
    <w:basedOn w:val="Indent"/>
    <w:link w:val="BKIndentChar"/>
    <w:rsid w:val="00C422C9"/>
  </w:style>
  <w:style w:type="character" w:customStyle="1" w:styleId="BKNormalChar">
    <w:name w:val="BK_Normal Char"/>
    <w:basedOn w:val="IndentChar"/>
    <w:link w:val="BKNormal"/>
    <w:rsid w:val="00C422C9"/>
    <w:rPr>
      <w:rFonts w:ascii="Times New Roman" w:eastAsia="Times New Roman" w:hAnsi="Times New Roman" w:cs="Times New Roman"/>
      <w:sz w:val="26"/>
      <w:szCs w:val="20"/>
      <w:lang w:val="en-US"/>
    </w:rPr>
  </w:style>
  <w:style w:type="character" w:customStyle="1" w:styleId="BKIndentChar">
    <w:name w:val="BK_Indent Char"/>
    <w:basedOn w:val="IndentChar"/>
    <w:link w:val="BKIndent"/>
    <w:rsid w:val="00C422C9"/>
    <w:rPr>
      <w:rFonts w:ascii="Times New Roman" w:eastAsia="Times New Roman" w:hAnsi="Times New Roman" w:cs="Times New Roman"/>
      <w:sz w:val="26"/>
      <w:szCs w:val="20"/>
      <w:lang w:val="en-US"/>
    </w:rPr>
  </w:style>
  <w:style w:type="paragraph" w:customStyle="1" w:styleId="BKHeading1">
    <w:name w:val="BK_Heading 1"/>
    <w:basedOn w:val="Heading1"/>
    <w:link w:val="BKHeading1Char"/>
    <w:rsid w:val="00C422C9"/>
    <w:pPr>
      <w:numPr>
        <w:numId w:val="0"/>
      </w:numPr>
    </w:pPr>
  </w:style>
  <w:style w:type="character" w:customStyle="1" w:styleId="BKTableChar">
    <w:name w:val="BK_Table Char"/>
    <w:basedOn w:val="DefaultParagraphFont"/>
    <w:link w:val="BKTable"/>
    <w:rsid w:val="00C422C9"/>
    <w:rPr>
      <w:rFonts w:ascii="Times New Roman" w:eastAsia="Times New Roman" w:hAnsi="Times New Roman" w:cs="Times New Roman"/>
      <w:b/>
      <w:sz w:val="26"/>
      <w:szCs w:val="20"/>
      <w:lang w:val="en-US"/>
    </w:rPr>
  </w:style>
  <w:style w:type="paragraph" w:customStyle="1" w:styleId="BKHeading2">
    <w:name w:val="BK_Heading 2"/>
    <w:basedOn w:val="Heading2"/>
    <w:link w:val="BKHeading2Char"/>
    <w:rsid w:val="00C422C9"/>
  </w:style>
  <w:style w:type="character" w:customStyle="1" w:styleId="BKHeading1Char">
    <w:name w:val="BK_Heading 1 Char"/>
    <w:basedOn w:val="Heading1Char"/>
    <w:link w:val="BKHeading1"/>
    <w:rsid w:val="00C422C9"/>
    <w:rPr>
      <w:rFonts w:ascii="Times New Roman" w:eastAsiaTheme="majorEastAsia" w:hAnsi="Times New Roman" w:cstheme="majorBidi"/>
      <w:b/>
      <w:bCs/>
      <w:sz w:val="28"/>
      <w:szCs w:val="28"/>
      <w:lang w:val="en-US"/>
    </w:rPr>
  </w:style>
  <w:style w:type="paragraph" w:customStyle="1" w:styleId="Cover">
    <w:name w:val="Cover"/>
    <w:basedOn w:val="Normal"/>
    <w:link w:val="CoverChar"/>
    <w:qFormat/>
    <w:rsid w:val="00C422C9"/>
    <w:pPr>
      <w:jc w:val="center"/>
    </w:pPr>
    <w:rPr>
      <w:caps/>
      <w:sz w:val="28"/>
      <w:szCs w:val="28"/>
    </w:rPr>
  </w:style>
  <w:style w:type="character" w:customStyle="1" w:styleId="BKHeading2Char">
    <w:name w:val="BK_Heading 2 Char"/>
    <w:basedOn w:val="Heading2Char"/>
    <w:link w:val="BKHeading2"/>
    <w:rsid w:val="00C422C9"/>
    <w:rPr>
      <w:rFonts w:ascii="Times New Roman" w:eastAsiaTheme="majorEastAsia" w:hAnsi="Times New Roman" w:cstheme="majorBidi"/>
      <w:b/>
      <w:bCs/>
      <w:sz w:val="26"/>
      <w:szCs w:val="26"/>
      <w:lang w:val="en-US"/>
    </w:rPr>
  </w:style>
  <w:style w:type="character" w:customStyle="1" w:styleId="CoverBChar">
    <w:name w:val="CoverB Char"/>
    <w:basedOn w:val="DefaultParagraphFont"/>
    <w:link w:val="CoverB"/>
    <w:rsid w:val="00C422C9"/>
    <w:rPr>
      <w:rFonts w:ascii="Times New Roman" w:eastAsia="Times New Roman" w:hAnsi="Times New Roman" w:cs="Times New Roman"/>
      <w:b/>
      <w:caps/>
      <w:noProof/>
      <w:sz w:val="28"/>
      <w:szCs w:val="28"/>
      <w:lang w:val="en-US"/>
    </w:rPr>
  </w:style>
  <w:style w:type="character" w:customStyle="1" w:styleId="CoverChar">
    <w:name w:val="Cover Char"/>
    <w:basedOn w:val="DefaultParagraphFont"/>
    <w:link w:val="Cover"/>
    <w:rsid w:val="00C422C9"/>
    <w:rPr>
      <w:rFonts w:ascii="Times New Roman" w:eastAsia="Times New Roman" w:hAnsi="Times New Roman" w:cs="Times New Roman"/>
      <w:caps/>
      <w:sz w:val="28"/>
      <w:szCs w:val="28"/>
      <w:lang w:val="en-US"/>
    </w:rPr>
  </w:style>
  <w:style w:type="character" w:customStyle="1" w:styleId="ContentChar">
    <w:name w:val="Content Char"/>
    <w:basedOn w:val="BKNormalChar"/>
    <w:link w:val="Content"/>
    <w:rsid w:val="00C422C9"/>
    <w:rPr>
      <w:rFonts w:ascii="Times New Roman" w:eastAsia="Times New Roman" w:hAnsi="Times New Roman" w:cs="Times New Roman"/>
      <w:sz w:val="26"/>
      <w:szCs w:val="20"/>
      <w:lang w:val="en-US"/>
    </w:rPr>
  </w:style>
  <w:style w:type="character" w:customStyle="1" w:styleId="CoverTChar">
    <w:name w:val="CoverT Char"/>
    <w:basedOn w:val="DefaultParagraphFont"/>
    <w:link w:val="CoverT"/>
    <w:rsid w:val="00C422C9"/>
    <w:rPr>
      <w:rFonts w:ascii="Times New Roman" w:eastAsia="Times New Roman" w:hAnsi="Times New Roman" w:cs="Times New Roman"/>
      <w:b/>
      <w:caps/>
      <w:sz w:val="32"/>
      <w:szCs w:val="20"/>
      <w:lang w:val="en-US"/>
    </w:rPr>
  </w:style>
  <w:style w:type="paragraph" w:customStyle="1" w:styleId="Heading1N">
    <w:name w:val="Heading 1N"/>
    <w:basedOn w:val="BKHeading1"/>
    <w:next w:val="Content"/>
    <w:link w:val="Heading1NChar"/>
    <w:qFormat/>
    <w:rsid w:val="00C422C9"/>
    <w:pPr>
      <w:jc w:val="center"/>
    </w:pPr>
  </w:style>
  <w:style w:type="paragraph" w:customStyle="1" w:styleId="Bullet">
    <w:name w:val="Bullet"/>
    <w:basedOn w:val="Content"/>
    <w:link w:val="BulletChar"/>
    <w:qFormat/>
    <w:rsid w:val="00C422C9"/>
    <w:pPr>
      <w:spacing w:before="0"/>
    </w:pPr>
  </w:style>
  <w:style w:type="character" w:customStyle="1" w:styleId="Heading1NChar">
    <w:name w:val="Heading 1N Char"/>
    <w:basedOn w:val="BKHeading1Char"/>
    <w:link w:val="Heading1N"/>
    <w:rsid w:val="00C422C9"/>
    <w:rPr>
      <w:rFonts w:ascii="Times New Roman" w:eastAsiaTheme="majorEastAsia" w:hAnsi="Times New Roman" w:cstheme="majorBidi"/>
      <w:b/>
      <w:bCs/>
      <w:sz w:val="28"/>
      <w:szCs w:val="28"/>
      <w:lang w:val="en-US"/>
    </w:rPr>
  </w:style>
  <w:style w:type="character" w:customStyle="1" w:styleId="BulletChar">
    <w:name w:val="Bullet Char"/>
    <w:basedOn w:val="ContentChar"/>
    <w:link w:val="Bullet"/>
    <w:rsid w:val="00C422C9"/>
    <w:rPr>
      <w:rFonts w:ascii="Times New Roman" w:eastAsia="Times New Roman" w:hAnsi="Times New Roman" w:cs="Times New Roman"/>
      <w:sz w:val="26"/>
      <w:szCs w:val="20"/>
      <w:lang w:val="en-US"/>
    </w:rPr>
  </w:style>
  <w:style w:type="character" w:customStyle="1" w:styleId="CaptionChar">
    <w:name w:val="Caption Char"/>
    <w:aliases w:val="Danh mục bảng biểu Char"/>
    <w:link w:val="Caption"/>
    <w:uiPriority w:val="35"/>
    <w:rsid w:val="00C422C9"/>
    <w:rPr>
      <w:rFonts w:ascii="Times New Roman" w:eastAsia="Times New Roman" w:hAnsi="Times New Roman" w:cs="Times New Roman"/>
      <w:bCs/>
      <w:i/>
      <w:sz w:val="24"/>
      <w:szCs w:val="18"/>
      <w:lang w:val="en-US"/>
    </w:rPr>
  </w:style>
  <w:style w:type="character" w:styleId="Strong">
    <w:name w:val="Strong"/>
    <w:basedOn w:val="DefaultParagraphFont"/>
    <w:uiPriority w:val="22"/>
    <w:qFormat/>
    <w:rsid w:val="00C422C9"/>
    <w:rPr>
      <w:b/>
      <w:bCs/>
    </w:rPr>
  </w:style>
  <w:style w:type="character" w:customStyle="1" w:styleId="ListParagraphChar">
    <w:name w:val="List Paragraph Char"/>
    <w:aliases w:val="bullet 1 Char,List Paragraph11 Char,Paragraph Char,Norm Char,abc Char,List Paragraph1 Char,Đoạn của Danh sách Char,Đoạn c𞹺Danh sách Char,List Paragraph111 Char,Nga 3 Char,List Paragraph2 Char,List Paragraph21 Char,Lists Char"/>
    <w:link w:val="ListParagraph"/>
    <w:uiPriority w:val="34"/>
    <w:qFormat/>
    <w:locked/>
    <w:rsid w:val="00C422C9"/>
    <w:rPr>
      <w:rFonts w:ascii="Times New Roman" w:hAnsi="Times New Roman"/>
      <w:sz w:val="26"/>
      <w:lang w:val="en-US"/>
    </w:rPr>
  </w:style>
  <w:style w:type="paragraph" w:customStyle="1" w:styleId="CHNG">
    <w:name w:val="CHƯƠNG"/>
    <w:basedOn w:val="Heading1"/>
    <w:link w:val="CHNGChar"/>
    <w:qFormat/>
    <w:rsid w:val="00C422C9"/>
    <w:pPr>
      <w:numPr>
        <w:numId w:val="0"/>
      </w:numPr>
      <w:tabs>
        <w:tab w:val="left" w:pos="567"/>
      </w:tabs>
    </w:pPr>
    <w:rPr>
      <w:rFonts w:cs="Times New Roman"/>
      <w:bCs w:val="0"/>
      <w:lang w:val="vi-VN"/>
    </w:rPr>
  </w:style>
  <w:style w:type="character" w:customStyle="1" w:styleId="CHNGChar">
    <w:name w:val="CHƯƠNG Char"/>
    <w:basedOn w:val="Heading1Char"/>
    <w:link w:val="CHNG"/>
    <w:rsid w:val="00C422C9"/>
    <w:rPr>
      <w:rFonts w:ascii="Times New Roman" w:eastAsiaTheme="majorEastAsia" w:hAnsi="Times New Roman" w:cs="Times New Roman"/>
      <w:b/>
      <w:bCs w:val="0"/>
      <w:sz w:val="28"/>
      <w:szCs w:val="28"/>
      <w:lang w:val="vi-VN"/>
    </w:rPr>
  </w:style>
  <w:style w:type="character" w:styleId="FollowedHyperlink">
    <w:name w:val="FollowedHyperlink"/>
    <w:basedOn w:val="DefaultParagraphFont"/>
    <w:uiPriority w:val="99"/>
    <w:semiHidden/>
    <w:unhideWhenUsed/>
    <w:rsid w:val="00C422C9"/>
    <w:rPr>
      <w:color w:val="954F72" w:themeColor="followedHyperlink"/>
      <w:u w:val="single"/>
    </w:rPr>
  </w:style>
  <w:style w:type="paragraph" w:styleId="BodyText">
    <w:name w:val="Body Text"/>
    <w:basedOn w:val="Normal"/>
    <w:link w:val="BodyTextChar"/>
    <w:uiPriority w:val="99"/>
    <w:unhideWhenUsed/>
    <w:rsid w:val="00C422C9"/>
    <w:pPr>
      <w:spacing w:after="120"/>
    </w:pPr>
  </w:style>
  <w:style w:type="character" w:customStyle="1" w:styleId="BodyTextChar">
    <w:name w:val="Body Text Char"/>
    <w:basedOn w:val="DefaultParagraphFont"/>
    <w:link w:val="BodyText"/>
    <w:uiPriority w:val="99"/>
    <w:rsid w:val="00C422C9"/>
    <w:rPr>
      <w:rFonts w:ascii="Times New Roman" w:eastAsia="Times New Roman" w:hAnsi="Times New Roman" w:cs="Times New Roman"/>
      <w:sz w:val="26"/>
      <w:szCs w:val="20"/>
      <w:lang w:val="en-US"/>
    </w:rPr>
  </w:style>
  <w:style w:type="character" w:styleId="Emphasis">
    <w:name w:val="Emphasis"/>
    <w:basedOn w:val="DefaultParagraphFont"/>
    <w:uiPriority w:val="20"/>
    <w:qFormat/>
    <w:rsid w:val="00C422C9"/>
    <w:rPr>
      <w:i/>
      <w:iCs/>
    </w:rPr>
  </w:style>
  <w:style w:type="character" w:customStyle="1" w:styleId="MTEquationSection">
    <w:name w:val="MTEquationSection"/>
    <w:basedOn w:val="DefaultParagraphFont"/>
    <w:rsid w:val="00F27570"/>
    <w:rPr>
      <w:vanish w:val="0"/>
      <w:color w:val="FF0000"/>
    </w:rPr>
  </w:style>
  <w:style w:type="character" w:customStyle="1" w:styleId="katex-mathml">
    <w:name w:val="katex-mathml"/>
    <w:basedOn w:val="DefaultParagraphFont"/>
    <w:rsid w:val="00F27570"/>
  </w:style>
  <w:style w:type="character" w:customStyle="1" w:styleId="mord">
    <w:name w:val="mord"/>
    <w:basedOn w:val="DefaultParagraphFont"/>
    <w:rsid w:val="00F27570"/>
  </w:style>
  <w:style w:type="character" w:customStyle="1" w:styleId="accent-body">
    <w:name w:val="accent-body"/>
    <w:basedOn w:val="DefaultParagraphFont"/>
    <w:rsid w:val="00F27570"/>
  </w:style>
  <w:style w:type="character" w:customStyle="1" w:styleId="vlist-s">
    <w:name w:val="vlist-s"/>
    <w:basedOn w:val="DefaultParagraphFont"/>
    <w:rsid w:val="00F27570"/>
  </w:style>
  <w:style w:type="character" w:customStyle="1" w:styleId="mrel">
    <w:name w:val="mrel"/>
    <w:basedOn w:val="DefaultParagraphFont"/>
    <w:rsid w:val="00F27570"/>
  </w:style>
  <w:style w:type="character" w:customStyle="1" w:styleId="mopen">
    <w:name w:val="mopen"/>
    <w:basedOn w:val="DefaultParagraphFont"/>
    <w:rsid w:val="00F27570"/>
  </w:style>
  <w:style w:type="character" w:customStyle="1" w:styleId="mclose">
    <w:name w:val="mclose"/>
    <w:basedOn w:val="DefaultParagraphFont"/>
    <w:rsid w:val="00F27570"/>
  </w:style>
  <w:style w:type="character" w:customStyle="1" w:styleId="mwe-math-mathml-inline">
    <w:name w:val="mwe-math-mathml-inline"/>
    <w:basedOn w:val="DefaultParagraphFont"/>
    <w:rsid w:val="00F27570"/>
  </w:style>
  <w:style w:type="character" w:customStyle="1" w:styleId="mbin">
    <w:name w:val="mbin"/>
    <w:basedOn w:val="DefaultParagraphFont"/>
    <w:rsid w:val="00F27570"/>
  </w:style>
  <w:style w:type="paragraph" w:styleId="BodyTextFirstIndent">
    <w:name w:val="Body Text First Indent"/>
    <w:basedOn w:val="BodyText"/>
    <w:link w:val="BodyTextFirstIndentChar"/>
    <w:uiPriority w:val="99"/>
    <w:rsid w:val="00F27570"/>
    <w:pPr>
      <w:spacing w:line="240" w:lineRule="auto"/>
      <w:ind w:firstLine="210"/>
    </w:pPr>
    <w:rPr>
      <w:sz w:val="24"/>
      <w:szCs w:val="24"/>
    </w:rPr>
  </w:style>
  <w:style w:type="character" w:customStyle="1" w:styleId="BodyTextFirstIndentChar">
    <w:name w:val="Body Text First Indent Char"/>
    <w:basedOn w:val="BodyTextChar"/>
    <w:link w:val="BodyTextFirstIndent"/>
    <w:uiPriority w:val="99"/>
    <w:rsid w:val="00F27570"/>
    <w:rPr>
      <w:rFonts w:ascii="Times New Roman" w:eastAsia="Times New Roman" w:hAnsi="Times New Roman" w:cs="Times New Roman"/>
      <w:sz w:val="24"/>
      <w:szCs w:val="24"/>
      <w:lang w:val="en-US"/>
    </w:rPr>
  </w:style>
  <w:style w:type="paragraph" w:styleId="ListBullet2">
    <w:name w:val="List Bullet 2"/>
    <w:basedOn w:val="Normal"/>
    <w:rsid w:val="00F27570"/>
    <w:pPr>
      <w:spacing w:line="240" w:lineRule="auto"/>
    </w:pPr>
    <w:rPr>
      <w:sz w:val="24"/>
      <w:szCs w:val="24"/>
    </w:rPr>
  </w:style>
  <w:style w:type="character" w:customStyle="1" w:styleId="fontstyle01">
    <w:name w:val="fontstyle01"/>
    <w:basedOn w:val="DefaultParagraphFont"/>
    <w:rsid w:val="00F27570"/>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F27570"/>
    <w:rPr>
      <w:rFonts w:ascii="Cambria Math" w:hAnsi="Cambria Math" w:hint="default"/>
      <w:b w:val="0"/>
      <w:bCs w:val="0"/>
      <w:i w:val="0"/>
      <w:iCs w:val="0"/>
      <w:color w:val="000000"/>
      <w:sz w:val="20"/>
      <w:szCs w:val="20"/>
    </w:rPr>
  </w:style>
  <w:style w:type="paragraph" w:styleId="HTMLPreformatted">
    <w:name w:val="HTML Preformatted"/>
    <w:basedOn w:val="Normal"/>
    <w:link w:val="HTMLPreformattedChar"/>
    <w:uiPriority w:val="99"/>
    <w:unhideWhenUsed/>
    <w:rsid w:val="00F275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F27570"/>
    <w:rPr>
      <w:rFonts w:ascii="Courier New" w:eastAsia="Times New Roman" w:hAnsi="Courier New" w:cs="Courier New"/>
      <w:sz w:val="20"/>
      <w:szCs w:val="20"/>
      <w:lang w:val="en-US"/>
    </w:rPr>
  </w:style>
  <w:style w:type="numbering" w:customStyle="1" w:styleId="Style1">
    <w:name w:val="Style1"/>
    <w:uiPriority w:val="99"/>
    <w:rsid w:val="00F27570"/>
    <w:pPr>
      <w:numPr>
        <w:numId w:val="2"/>
      </w:numPr>
    </w:pPr>
  </w:style>
  <w:style w:type="numbering" w:customStyle="1" w:styleId="Style2">
    <w:name w:val="Style2"/>
    <w:uiPriority w:val="99"/>
    <w:rsid w:val="00F27570"/>
    <w:pPr>
      <w:numPr>
        <w:numId w:val="3"/>
      </w:numPr>
    </w:pPr>
  </w:style>
  <w:style w:type="numbering" w:customStyle="1" w:styleId="Style3">
    <w:name w:val="Style3"/>
    <w:uiPriority w:val="99"/>
    <w:rsid w:val="00F27570"/>
    <w:pPr>
      <w:numPr>
        <w:numId w:val="4"/>
      </w:numPr>
    </w:pPr>
  </w:style>
  <w:style w:type="numbering" w:customStyle="1" w:styleId="Style4">
    <w:name w:val="Style4"/>
    <w:uiPriority w:val="99"/>
    <w:rsid w:val="00F27570"/>
    <w:pPr>
      <w:numPr>
        <w:numId w:val="5"/>
      </w:numPr>
    </w:pPr>
  </w:style>
  <w:style w:type="numbering" w:customStyle="1" w:styleId="Style5">
    <w:name w:val="Style5"/>
    <w:uiPriority w:val="99"/>
    <w:rsid w:val="00F27570"/>
    <w:pPr>
      <w:numPr>
        <w:numId w:val="6"/>
      </w:numPr>
    </w:pPr>
  </w:style>
  <w:style w:type="numbering" w:customStyle="1" w:styleId="Style6">
    <w:name w:val="Style6"/>
    <w:uiPriority w:val="99"/>
    <w:rsid w:val="00F27570"/>
    <w:pPr>
      <w:numPr>
        <w:numId w:val="7"/>
      </w:numPr>
    </w:pPr>
  </w:style>
  <w:style w:type="character" w:customStyle="1" w:styleId="fontstyle31">
    <w:name w:val="fontstyle31"/>
    <w:basedOn w:val="DefaultParagraphFont"/>
    <w:rsid w:val="00F27570"/>
    <w:rPr>
      <w:rFonts w:ascii="TimesNewRomanPS-ItalicMT" w:hAnsi="TimesNewRomanPS-ItalicMT" w:hint="default"/>
      <w:b w:val="0"/>
      <w:bCs w:val="0"/>
      <w:i/>
      <w:iCs/>
      <w:color w:val="000000"/>
      <w:sz w:val="26"/>
      <w:szCs w:val="26"/>
    </w:rPr>
  </w:style>
  <w:style w:type="character" w:styleId="SubtleReference">
    <w:name w:val="Subtle Reference"/>
    <w:basedOn w:val="DefaultParagraphFont"/>
    <w:uiPriority w:val="31"/>
    <w:qFormat/>
    <w:rsid w:val="00F27570"/>
    <w:rPr>
      <w:smallCaps/>
      <w:color w:val="5A5A5A" w:themeColor="text1" w:themeTint="A5"/>
    </w:rPr>
  </w:style>
  <w:style w:type="character" w:styleId="IntenseReference">
    <w:name w:val="Intense Reference"/>
    <w:basedOn w:val="DefaultParagraphFont"/>
    <w:uiPriority w:val="32"/>
    <w:qFormat/>
    <w:rsid w:val="00F27570"/>
    <w:rPr>
      <w:b/>
      <w:bCs/>
      <w:smallCaps/>
      <w:color w:val="5B9BD5" w:themeColor="accent1"/>
      <w:spacing w:val="5"/>
    </w:rPr>
  </w:style>
  <w:style w:type="paragraph" w:styleId="NoSpacing">
    <w:name w:val="No Spacing"/>
    <w:aliases w:val="Danh mục hình ảnh"/>
    <w:basedOn w:val="Normal"/>
    <w:uiPriority w:val="1"/>
    <w:qFormat/>
    <w:rsid w:val="00F27570"/>
    <w:pPr>
      <w:spacing w:line="240" w:lineRule="auto"/>
      <w:jc w:val="center"/>
    </w:pPr>
    <w:rPr>
      <w:i/>
      <w:sz w:val="22"/>
    </w:rPr>
  </w:style>
  <w:style w:type="character" w:styleId="SubtleEmphasis">
    <w:name w:val="Subtle Emphasis"/>
    <w:basedOn w:val="DefaultParagraphFont"/>
    <w:uiPriority w:val="19"/>
    <w:qFormat/>
    <w:rsid w:val="00F27570"/>
    <w:rPr>
      <w:i/>
      <w:iCs/>
      <w:color w:val="404040" w:themeColor="text1" w:themeTint="BF"/>
    </w:rPr>
  </w:style>
  <w:style w:type="paragraph" w:customStyle="1" w:styleId="TableParagraph">
    <w:name w:val="Table Paragraph"/>
    <w:basedOn w:val="Normal"/>
    <w:uiPriority w:val="1"/>
    <w:qFormat/>
    <w:rsid w:val="00F27570"/>
    <w:pPr>
      <w:widowControl w:val="0"/>
      <w:autoSpaceDE w:val="0"/>
      <w:autoSpaceDN w:val="0"/>
      <w:spacing w:line="240" w:lineRule="auto"/>
    </w:pPr>
    <w:rPr>
      <w:sz w:val="22"/>
      <w:szCs w:val="22"/>
      <w:lang w:bidi="en-US"/>
    </w:rPr>
  </w:style>
  <w:style w:type="paragraph" w:styleId="TOC4">
    <w:name w:val="toc 4"/>
    <w:basedOn w:val="Normal"/>
    <w:next w:val="Normal"/>
    <w:autoRedefine/>
    <w:uiPriority w:val="39"/>
    <w:unhideWhenUsed/>
    <w:rsid w:val="00F27570"/>
    <w:pPr>
      <w:spacing w:after="100"/>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F27570"/>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27570"/>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27570"/>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27570"/>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F27570"/>
    <w:pPr>
      <w:spacing w:after="100"/>
      <w:ind w:left="1760"/>
    </w:pPr>
    <w:rPr>
      <w:rFonts w:asciiTheme="minorHAnsi" w:eastAsiaTheme="minorEastAsia" w:hAnsiTheme="minorHAnsi" w:cstheme="minorBidi"/>
      <w:sz w:val="22"/>
      <w:szCs w:val="22"/>
    </w:rPr>
  </w:style>
  <w:style w:type="paragraph" w:customStyle="1" w:styleId="0LV1">
    <w:name w:val="0LV1"/>
    <w:basedOn w:val="Normal"/>
    <w:qFormat/>
    <w:rsid w:val="00872B82"/>
    <w:pPr>
      <w:spacing w:before="480" w:after="480" w:line="240" w:lineRule="auto"/>
    </w:pPr>
    <w:rPr>
      <w:rFonts w:eastAsiaTheme="minorHAnsi" w:cstheme="minorBidi"/>
      <w:b/>
      <w:sz w:val="28"/>
      <w:szCs w:val="22"/>
    </w:rPr>
  </w:style>
  <w:style w:type="paragraph" w:customStyle="1" w:styleId="0LV2">
    <w:name w:val="0LV2"/>
    <w:basedOn w:val="Normal"/>
    <w:qFormat/>
    <w:rsid w:val="00F27570"/>
    <w:pPr>
      <w:spacing w:before="120" w:after="240" w:line="240" w:lineRule="auto"/>
    </w:pPr>
    <w:rPr>
      <w:rFonts w:eastAsiaTheme="minorHAnsi" w:cstheme="minorBidi"/>
      <w:b/>
      <w:szCs w:val="22"/>
    </w:rPr>
  </w:style>
  <w:style w:type="paragraph" w:customStyle="1" w:styleId="0LV3">
    <w:name w:val="0LV3"/>
    <w:basedOn w:val="Normal"/>
    <w:qFormat/>
    <w:rsid w:val="00F27570"/>
    <w:pPr>
      <w:spacing w:before="120" w:after="240" w:line="240" w:lineRule="auto"/>
    </w:pPr>
    <w:rPr>
      <w:rFonts w:eastAsiaTheme="minorHAnsi" w:cstheme="minorBidi"/>
      <w:b/>
      <w:i/>
      <w:szCs w:val="22"/>
    </w:rPr>
  </w:style>
  <w:style w:type="paragraph" w:customStyle="1" w:styleId="0LV4">
    <w:name w:val="0LV4"/>
    <w:basedOn w:val="Normal"/>
    <w:qFormat/>
    <w:rsid w:val="00F27570"/>
    <w:pPr>
      <w:spacing w:before="120" w:after="240" w:line="240" w:lineRule="auto"/>
    </w:pPr>
    <w:rPr>
      <w:rFonts w:eastAsiaTheme="minorHAnsi" w:cstheme="minorBidi"/>
      <w:i/>
      <w:szCs w:val="22"/>
    </w:rPr>
  </w:style>
  <w:style w:type="paragraph" w:customStyle="1" w:styleId="0NOIDUNG">
    <w:name w:val="0NOIDUNG"/>
    <w:basedOn w:val="Normal"/>
    <w:qFormat/>
    <w:rsid w:val="00F27570"/>
    <w:pPr>
      <w:spacing w:line="360" w:lineRule="auto"/>
      <w:ind w:firstLine="720"/>
      <w:jc w:val="both"/>
    </w:pPr>
    <w:rPr>
      <w:rFonts w:eastAsiaTheme="minorHAnsi" w:cstheme="minorBidi"/>
      <w:szCs w:val="22"/>
      <w:lang w:val="fr-FR"/>
    </w:rPr>
  </w:style>
  <w:style w:type="paragraph" w:customStyle="1" w:styleId="0BANG">
    <w:name w:val="0BANG"/>
    <w:basedOn w:val="Normal"/>
    <w:qFormat/>
    <w:rsid w:val="0050247C"/>
    <w:pPr>
      <w:spacing w:before="120" w:after="240" w:line="240" w:lineRule="auto"/>
      <w:jc w:val="center"/>
    </w:pPr>
    <w:rPr>
      <w:rFonts w:eastAsiaTheme="minorHAnsi" w:cstheme="minorBidi"/>
      <w:i/>
      <w:szCs w:val="22"/>
      <w:lang w:val="fr-FR"/>
    </w:rPr>
  </w:style>
  <w:style w:type="paragraph" w:customStyle="1" w:styleId="0HINHANH">
    <w:name w:val="0HINHANH"/>
    <w:basedOn w:val="Normal"/>
    <w:qFormat/>
    <w:rsid w:val="00F27570"/>
    <w:pPr>
      <w:spacing w:before="120" w:after="240" w:line="240" w:lineRule="auto"/>
      <w:jc w:val="center"/>
    </w:pPr>
    <w:rPr>
      <w:rFonts w:eastAsiaTheme="minorHAnsi" w:cstheme="minorBidi"/>
      <w:b/>
      <w:szCs w:val="22"/>
    </w:rPr>
  </w:style>
  <w:style w:type="table" w:customStyle="1" w:styleId="PlainTable13">
    <w:name w:val="Plain Table 13"/>
    <w:basedOn w:val="TableNormal"/>
    <w:uiPriority w:val="41"/>
    <w:rsid w:val="00B03052"/>
    <w:pPr>
      <w:spacing w:after="0" w:line="240" w:lineRule="auto"/>
    </w:pPr>
    <w:rPr>
      <w:lang w:val="vi-V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CEHeading1">
    <w:name w:val="ACE Heading 1"/>
    <w:basedOn w:val="Normal"/>
    <w:rsid w:val="00B03052"/>
    <w:pPr>
      <w:numPr>
        <w:numId w:val="11"/>
      </w:numPr>
      <w:spacing w:after="160" w:line="259" w:lineRule="auto"/>
    </w:pPr>
    <w:rPr>
      <w:rFonts w:asciiTheme="minorHAnsi" w:eastAsiaTheme="minorHAnsi" w:hAnsiTheme="minorHAnsi" w:cstheme="minorBidi"/>
      <w:sz w:val="22"/>
      <w:szCs w:val="22"/>
    </w:rPr>
  </w:style>
  <w:style w:type="paragraph" w:customStyle="1" w:styleId="ACEHeading2">
    <w:name w:val="ACE Heading 2"/>
    <w:basedOn w:val="Normal"/>
    <w:rsid w:val="00B03052"/>
    <w:pPr>
      <w:numPr>
        <w:ilvl w:val="1"/>
        <w:numId w:val="11"/>
      </w:numPr>
      <w:spacing w:after="160" w:line="259" w:lineRule="auto"/>
    </w:pPr>
    <w:rPr>
      <w:rFonts w:asciiTheme="minorHAnsi" w:eastAsiaTheme="minorHAnsi" w:hAnsiTheme="minorHAnsi" w:cstheme="minorBidi"/>
      <w:sz w:val="22"/>
      <w:szCs w:val="22"/>
    </w:rPr>
  </w:style>
  <w:style w:type="paragraph" w:customStyle="1" w:styleId="ACEHeading3">
    <w:name w:val="ACE Heading 3"/>
    <w:basedOn w:val="Normal"/>
    <w:rsid w:val="00B03052"/>
    <w:pPr>
      <w:numPr>
        <w:ilvl w:val="2"/>
        <w:numId w:val="11"/>
      </w:numPr>
      <w:spacing w:after="160" w:line="259" w:lineRule="auto"/>
    </w:pPr>
    <w:rPr>
      <w:rFonts w:asciiTheme="minorHAnsi" w:eastAsiaTheme="minorHAnsi" w:hAnsiTheme="minorHAnsi" w:cstheme="minorBidi"/>
      <w:sz w:val="22"/>
      <w:szCs w:val="22"/>
    </w:rPr>
  </w:style>
  <w:style w:type="paragraph" w:customStyle="1" w:styleId="ACEHeading4">
    <w:name w:val="ACE Heading 4"/>
    <w:basedOn w:val="Normal"/>
    <w:rsid w:val="00B03052"/>
    <w:pPr>
      <w:numPr>
        <w:ilvl w:val="3"/>
        <w:numId w:val="11"/>
      </w:numPr>
      <w:spacing w:after="160" w:line="259" w:lineRule="auto"/>
    </w:pPr>
    <w:rPr>
      <w:rFonts w:asciiTheme="minorHAnsi" w:eastAsiaTheme="minorHAnsi" w:hAnsiTheme="minorHAnsi" w:cstheme="minorBidi"/>
      <w:sz w:val="22"/>
      <w:szCs w:val="22"/>
    </w:rPr>
  </w:style>
  <w:style w:type="paragraph" w:customStyle="1" w:styleId="ACEHeading5">
    <w:name w:val="ACE Heading 5"/>
    <w:basedOn w:val="Normal"/>
    <w:rsid w:val="00B03052"/>
    <w:pPr>
      <w:numPr>
        <w:ilvl w:val="4"/>
        <w:numId w:val="11"/>
      </w:numPr>
      <w:spacing w:after="160" w:line="259" w:lineRule="auto"/>
    </w:pPr>
    <w:rPr>
      <w:rFonts w:asciiTheme="minorHAnsi" w:eastAsiaTheme="minorHAnsi" w:hAnsiTheme="minorHAnsi" w:cstheme="minorBidi"/>
      <w:sz w:val="22"/>
      <w:szCs w:val="22"/>
    </w:rPr>
  </w:style>
  <w:style w:type="table" w:customStyle="1" w:styleId="TableGridLight1">
    <w:name w:val="Table Grid Light1"/>
    <w:basedOn w:val="TableNormal"/>
    <w:uiPriority w:val="40"/>
    <w:rsid w:val="00CA712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11"/>
    <w:qFormat/>
    <w:rsid w:val="00DB6803"/>
    <w:pPr>
      <w:numPr>
        <w:ilvl w:val="1"/>
      </w:numPr>
      <w:spacing w:after="160" w:line="360" w:lineRule="auto"/>
      <w:ind w:firstLine="576"/>
      <w:jc w:val="both"/>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B6803"/>
    <w:rPr>
      <w:rFonts w:eastAsiaTheme="minorEastAsia"/>
      <w:color w:val="5A5A5A" w:themeColor="text1" w:themeTint="A5"/>
      <w:spacing w:val="15"/>
      <w:lang w:val="en-US"/>
    </w:rPr>
  </w:style>
  <w:style w:type="character" w:styleId="HTMLCode">
    <w:name w:val="HTML Code"/>
    <w:basedOn w:val="DefaultParagraphFont"/>
    <w:uiPriority w:val="99"/>
    <w:semiHidden/>
    <w:unhideWhenUsed/>
    <w:rsid w:val="00DB6803"/>
    <w:rPr>
      <w:rFonts w:ascii="Courier New" w:eastAsia="Times New Roman" w:hAnsi="Courier New" w:cs="Courier New"/>
      <w:sz w:val="20"/>
      <w:szCs w:val="20"/>
    </w:rPr>
  </w:style>
  <w:style w:type="character" w:customStyle="1" w:styleId="pl-c1">
    <w:name w:val="pl-c1"/>
    <w:basedOn w:val="DefaultParagraphFont"/>
    <w:rsid w:val="00DB6803"/>
  </w:style>
  <w:style w:type="character" w:customStyle="1" w:styleId="pl-k">
    <w:name w:val="pl-k"/>
    <w:basedOn w:val="DefaultParagraphFont"/>
    <w:rsid w:val="00DB6803"/>
  </w:style>
  <w:style w:type="character" w:customStyle="1" w:styleId="pl-en">
    <w:name w:val="pl-en"/>
    <w:basedOn w:val="DefaultParagraphFont"/>
    <w:rsid w:val="00DB6803"/>
  </w:style>
  <w:style w:type="character" w:customStyle="1" w:styleId="token">
    <w:name w:val="token"/>
    <w:basedOn w:val="DefaultParagraphFont"/>
    <w:rsid w:val="00DB6803"/>
  </w:style>
  <w:style w:type="paragraph" w:styleId="Title">
    <w:name w:val="Title"/>
    <w:basedOn w:val="Normal"/>
    <w:next w:val="Normal"/>
    <w:link w:val="TitleChar"/>
    <w:uiPriority w:val="10"/>
    <w:qFormat/>
    <w:rsid w:val="00DB6803"/>
    <w:pPr>
      <w:spacing w:line="240" w:lineRule="auto"/>
      <w:contextualSpacing/>
    </w:pPr>
    <w:rPr>
      <w:rFonts w:asciiTheme="majorHAnsi" w:eastAsiaTheme="majorEastAsia" w:hAnsiTheme="majorHAnsi" w:cstheme="majorBidi"/>
      <w:spacing w:val="-10"/>
      <w:kern w:val="28"/>
      <w:sz w:val="56"/>
      <w:szCs w:val="56"/>
      <w:lang w:val="vi-VN"/>
    </w:rPr>
  </w:style>
  <w:style w:type="character" w:customStyle="1" w:styleId="TitleChar">
    <w:name w:val="Title Char"/>
    <w:basedOn w:val="DefaultParagraphFont"/>
    <w:link w:val="Title"/>
    <w:uiPriority w:val="10"/>
    <w:rsid w:val="00DB6803"/>
    <w:rPr>
      <w:rFonts w:asciiTheme="majorHAnsi" w:eastAsiaTheme="majorEastAsia" w:hAnsiTheme="majorHAnsi" w:cstheme="majorBidi"/>
      <w:spacing w:val="-10"/>
      <w:kern w:val="28"/>
      <w:sz w:val="56"/>
      <w:szCs w:val="56"/>
      <w:lang w:val="vi-VN"/>
    </w:rPr>
  </w:style>
  <w:style w:type="character" w:customStyle="1" w:styleId="Style1Char">
    <w:name w:val="Style1 Char"/>
    <w:basedOn w:val="DefaultParagraphFont"/>
    <w:rsid w:val="00DB6803"/>
    <w:rPr>
      <w:rFonts w:ascii="Courier New" w:eastAsia="Times New Roman" w:hAnsi="Courier New" w:cs="Courier New"/>
      <w:sz w:val="20"/>
      <w:szCs w:val="20"/>
      <w:lang w:val="en-US" w:eastAsia="vi-VN"/>
    </w:rPr>
  </w:style>
  <w:style w:type="paragraph" w:customStyle="1" w:styleId="H1DATNChuong">
    <w:name w:val="H1 DATN Chuong"/>
    <w:basedOn w:val="Heading1"/>
    <w:link w:val="H1DATNChuongChar"/>
    <w:qFormat/>
    <w:rsid w:val="00DB6803"/>
    <w:pPr>
      <w:numPr>
        <w:numId w:val="13"/>
      </w:numPr>
      <w:spacing w:before="240" w:after="0" w:line="360" w:lineRule="auto"/>
      <w:jc w:val="both"/>
    </w:pPr>
    <w:rPr>
      <w:bCs w:val="0"/>
      <w:sz w:val="26"/>
      <w:szCs w:val="32"/>
    </w:rPr>
  </w:style>
  <w:style w:type="paragraph" w:customStyle="1" w:styleId="H2DATN">
    <w:name w:val="H2 DATN"/>
    <w:basedOn w:val="Heading2"/>
    <w:link w:val="H2DATNChar"/>
    <w:qFormat/>
    <w:rsid w:val="00DB6803"/>
    <w:pPr>
      <w:numPr>
        <w:numId w:val="13"/>
      </w:numPr>
      <w:spacing w:before="40" w:after="0" w:line="360" w:lineRule="auto"/>
      <w:jc w:val="both"/>
    </w:pPr>
    <w:rPr>
      <w:bCs w:val="0"/>
    </w:rPr>
  </w:style>
  <w:style w:type="paragraph" w:customStyle="1" w:styleId="H3DATN">
    <w:name w:val="H3 DATN"/>
    <w:basedOn w:val="Heading3"/>
    <w:link w:val="H3DATNChar"/>
    <w:qFormat/>
    <w:rsid w:val="00DB6803"/>
    <w:pPr>
      <w:numPr>
        <w:numId w:val="13"/>
      </w:numPr>
      <w:spacing w:before="40" w:after="0" w:line="360" w:lineRule="auto"/>
      <w:ind w:left="1004"/>
      <w:jc w:val="both"/>
    </w:pPr>
    <w:rPr>
      <w:bCs w:val="0"/>
      <w:i w:val="0"/>
      <w:szCs w:val="24"/>
    </w:rPr>
  </w:style>
  <w:style w:type="paragraph" w:customStyle="1" w:styleId="H4DATN">
    <w:name w:val="H4 DATN"/>
    <w:basedOn w:val="Heading4"/>
    <w:link w:val="H4DATNChar"/>
    <w:qFormat/>
    <w:rsid w:val="00DB6803"/>
    <w:pPr>
      <w:numPr>
        <w:numId w:val="13"/>
      </w:numPr>
      <w:spacing w:before="0" w:after="0" w:line="360" w:lineRule="auto"/>
      <w:ind w:left="1644" w:hanging="1077"/>
      <w:jc w:val="both"/>
    </w:pPr>
    <w:rPr>
      <w:b/>
      <w:bCs w:val="0"/>
      <w:i w:val="0"/>
      <w:color w:val="2E74B5" w:themeColor="accent1" w:themeShade="BF"/>
    </w:rPr>
  </w:style>
  <w:style w:type="character" w:customStyle="1" w:styleId="H4DATNChar">
    <w:name w:val="H4 DATN Char"/>
    <w:basedOn w:val="Heading4Char"/>
    <w:link w:val="H4DATN"/>
    <w:rsid w:val="00DB6803"/>
    <w:rPr>
      <w:rFonts w:ascii="Times New Roman" w:eastAsiaTheme="majorEastAsia" w:hAnsi="Times New Roman" w:cstheme="majorBidi"/>
      <w:b/>
      <w:bCs w:val="0"/>
      <w:i w:val="0"/>
      <w:iCs/>
      <w:color w:val="2E74B5" w:themeColor="accent1" w:themeShade="BF"/>
      <w:sz w:val="26"/>
      <w:szCs w:val="20"/>
      <w:lang w:val="en-US"/>
    </w:rPr>
  </w:style>
  <w:style w:type="character" w:customStyle="1" w:styleId="H1DATNChuongChar">
    <w:name w:val="H1 DATN Chuong Char"/>
    <w:basedOn w:val="Heading1Char"/>
    <w:link w:val="H1DATNChuong"/>
    <w:rsid w:val="00DB6803"/>
    <w:rPr>
      <w:rFonts w:ascii="Times New Roman" w:eastAsiaTheme="majorEastAsia" w:hAnsi="Times New Roman" w:cstheme="majorBidi"/>
      <w:b/>
      <w:bCs w:val="0"/>
      <w:sz w:val="26"/>
      <w:szCs w:val="32"/>
      <w:lang w:val="en-US"/>
    </w:rPr>
  </w:style>
  <w:style w:type="character" w:customStyle="1" w:styleId="H2DATNChar">
    <w:name w:val="H2 DATN Char"/>
    <w:basedOn w:val="Heading2Char"/>
    <w:link w:val="H2DATN"/>
    <w:rsid w:val="00DB6803"/>
    <w:rPr>
      <w:rFonts w:ascii="Times New Roman" w:eastAsiaTheme="majorEastAsia" w:hAnsi="Times New Roman" w:cstheme="majorBidi"/>
      <w:b/>
      <w:bCs w:val="0"/>
      <w:sz w:val="26"/>
      <w:szCs w:val="26"/>
      <w:lang w:val="en-US"/>
    </w:rPr>
  </w:style>
  <w:style w:type="paragraph" w:styleId="BodyTextIndent2">
    <w:name w:val="Body Text Indent 2"/>
    <w:basedOn w:val="Normal"/>
    <w:link w:val="BodyTextIndent2Char"/>
    <w:uiPriority w:val="99"/>
    <w:unhideWhenUsed/>
    <w:rsid w:val="00DB6803"/>
    <w:pPr>
      <w:spacing w:after="120" w:line="480" w:lineRule="auto"/>
      <w:ind w:left="360"/>
      <w:jc w:val="both"/>
    </w:pPr>
    <w:rPr>
      <w:sz w:val="24"/>
      <w:szCs w:val="24"/>
    </w:rPr>
  </w:style>
  <w:style w:type="character" w:customStyle="1" w:styleId="BodyTextIndent2Char">
    <w:name w:val="Body Text Indent 2 Char"/>
    <w:basedOn w:val="DefaultParagraphFont"/>
    <w:link w:val="BodyTextIndent2"/>
    <w:uiPriority w:val="99"/>
    <w:rsid w:val="00DB6803"/>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DB6803"/>
    <w:rPr>
      <w:sz w:val="16"/>
      <w:szCs w:val="16"/>
    </w:rPr>
  </w:style>
  <w:style w:type="paragraph" w:styleId="CommentText">
    <w:name w:val="annotation text"/>
    <w:basedOn w:val="Normal"/>
    <w:link w:val="CommentTextChar"/>
    <w:uiPriority w:val="99"/>
    <w:semiHidden/>
    <w:unhideWhenUsed/>
    <w:rsid w:val="00DB6803"/>
    <w:pPr>
      <w:spacing w:line="240" w:lineRule="auto"/>
      <w:ind w:firstLine="576"/>
      <w:jc w:val="both"/>
    </w:pPr>
    <w:rPr>
      <w:rFonts w:eastAsiaTheme="minorHAnsi" w:cstheme="minorBidi"/>
      <w:sz w:val="20"/>
    </w:rPr>
  </w:style>
  <w:style w:type="character" w:customStyle="1" w:styleId="CommentTextChar">
    <w:name w:val="Comment Text Char"/>
    <w:basedOn w:val="DefaultParagraphFont"/>
    <w:link w:val="CommentText"/>
    <w:uiPriority w:val="99"/>
    <w:semiHidden/>
    <w:rsid w:val="00DB680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DB6803"/>
    <w:rPr>
      <w:b/>
      <w:bCs/>
    </w:rPr>
  </w:style>
  <w:style w:type="character" w:customStyle="1" w:styleId="CommentSubjectChar">
    <w:name w:val="Comment Subject Char"/>
    <w:basedOn w:val="CommentTextChar"/>
    <w:link w:val="CommentSubject"/>
    <w:uiPriority w:val="99"/>
    <w:semiHidden/>
    <w:rsid w:val="00DB6803"/>
    <w:rPr>
      <w:rFonts w:ascii="Times New Roman" w:hAnsi="Times New Roman"/>
      <w:b/>
      <w:bCs/>
      <w:sz w:val="20"/>
      <w:szCs w:val="20"/>
      <w:lang w:val="en-US"/>
    </w:rPr>
  </w:style>
  <w:style w:type="character" w:customStyle="1" w:styleId="H3DATNChar">
    <w:name w:val="H3 DATN Char"/>
    <w:basedOn w:val="Heading3Char"/>
    <w:link w:val="H3DATN"/>
    <w:rsid w:val="00DB6803"/>
    <w:rPr>
      <w:rFonts w:ascii="Times New Roman" w:eastAsiaTheme="majorEastAsia" w:hAnsi="Times New Roman" w:cstheme="majorBidi"/>
      <w:b/>
      <w:bCs w:val="0"/>
      <w:i w:val="0"/>
      <w:sz w:val="26"/>
      <w:szCs w:val="24"/>
      <w:lang w:val="en-US"/>
    </w:rPr>
  </w:style>
  <w:style w:type="character" w:customStyle="1" w:styleId="apple-tab-span">
    <w:name w:val="apple-tab-span"/>
    <w:basedOn w:val="DefaultParagraphFont"/>
    <w:rsid w:val="00DB6803"/>
  </w:style>
  <w:style w:type="table" w:customStyle="1" w:styleId="PlainTable11">
    <w:name w:val="Plain Table 11"/>
    <w:basedOn w:val="TableNormal"/>
    <w:uiPriority w:val="41"/>
    <w:rsid w:val="00DB6803"/>
    <w:pPr>
      <w:spacing w:after="0" w:line="240" w:lineRule="auto"/>
    </w:pPr>
    <w:rPr>
      <w:lang w:val="vi-V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DB6803"/>
    <w:pPr>
      <w:spacing w:after="0" w:line="240" w:lineRule="auto"/>
    </w:pPr>
    <w:rPr>
      <w:lang w:val="vi-V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dsdisplayed">
    <w:name w:val="ads_displayed"/>
    <w:basedOn w:val="Normal"/>
    <w:rsid w:val="00DB6803"/>
    <w:pPr>
      <w:spacing w:before="100" w:beforeAutospacing="1" w:after="100" w:afterAutospacing="1" w:line="240" w:lineRule="auto"/>
    </w:pPr>
    <w:rPr>
      <w:sz w:val="24"/>
      <w:szCs w:val="24"/>
    </w:rPr>
  </w:style>
  <w:style w:type="character" w:styleId="HTMLVariable">
    <w:name w:val="HTML Variable"/>
    <w:basedOn w:val="DefaultParagraphFont"/>
    <w:uiPriority w:val="99"/>
    <w:semiHidden/>
    <w:unhideWhenUsed/>
    <w:rsid w:val="00DB6803"/>
    <w:rPr>
      <w:i/>
      <w:iCs/>
    </w:rPr>
  </w:style>
  <w:style w:type="paragraph" w:customStyle="1" w:styleId="LO-normal">
    <w:name w:val="LO-normal"/>
    <w:qFormat/>
    <w:rsid w:val="003B5E3F"/>
    <w:pPr>
      <w:spacing w:after="0" w:line="240" w:lineRule="auto"/>
    </w:pPr>
    <w:rPr>
      <w:rFonts w:ascii="Arial" w:eastAsia="Arial" w:hAnsi="Arial" w:cs="Arial"/>
      <w:color w:val="00000A"/>
      <w:lang w:val="vi" w:eastAsia="zh-CN" w:bidi="hi-IN"/>
    </w:rPr>
  </w:style>
  <w:style w:type="paragraph" w:customStyle="1" w:styleId="0HINH">
    <w:name w:val="0HINH"/>
    <w:basedOn w:val="Normal"/>
    <w:qFormat/>
    <w:rsid w:val="003B49C1"/>
    <w:pPr>
      <w:spacing w:before="120" w:after="120" w:line="240" w:lineRule="auto"/>
      <w:jc w:val="center"/>
    </w:pPr>
    <w:rPr>
      <w:rFonts w:eastAsiaTheme="minorHAnsi" w:cstheme="minorBidi"/>
      <w:i/>
      <w:sz w:val="24"/>
      <w:szCs w:val="22"/>
    </w:rPr>
  </w:style>
  <w:style w:type="paragraph" w:customStyle="1" w:styleId="0SODO">
    <w:name w:val="0SODO"/>
    <w:basedOn w:val="Normal"/>
    <w:qFormat/>
    <w:rsid w:val="003B49C1"/>
    <w:pPr>
      <w:spacing w:before="120" w:after="120" w:line="240" w:lineRule="auto"/>
      <w:jc w:val="center"/>
    </w:pPr>
    <w:rPr>
      <w:rFonts w:eastAsiaTheme="minorHAnsi" w:cstheme="minorBidi"/>
      <w: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14850">
      <w:bodyDiv w:val="1"/>
      <w:marLeft w:val="0"/>
      <w:marRight w:val="0"/>
      <w:marTop w:val="0"/>
      <w:marBottom w:val="0"/>
      <w:divBdr>
        <w:top w:val="none" w:sz="0" w:space="0" w:color="auto"/>
        <w:left w:val="none" w:sz="0" w:space="0" w:color="auto"/>
        <w:bottom w:val="none" w:sz="0" w:space="0" w:color="auto"/>
        <w:right w:val="none" w:sz="0" w:space="0" w:color="auto"/>
      </w:divBdr>
    </w:div>
    <w:div w:id="23947507">
      <w:bodyDiv w:val="1"/>
      <w:marLeft w:val="0"/>
      <w:marRight w:val="0"/>
      <w:marTop w:val="0"/>
      <w:marBottom w:val="0"/>
      <w:divBdr>
        <w:top w:val="none" w:sz="0" w:space="0" w:color="auto"/>
        <w:left w:val="none" w:sz="0" w:space="0" w:color="auto"/>
        <w:bottom w:val="none" w:sz="0" w:space="0" w:color="auto"/>
        <w:right w:val="none" w:sz="0" w:space="0" w:color="auto"/>
      </w:divBdr>
    </w:div>
    <w:div w:id="74934750">
      <w:bodyDiv w:val="1"/>
      <w:marLeft w:val="0"/>
      <w:marRight w:val="0"/>
      <w:marTop w:val="0"/>
      <w:marBottom w:val="0"/>
      <w:divBdr>
        <w:top w:val="none" w:sz="0" w:space="0" w:color="auto"/>
        <w:left w:val="none" w:sz="0" w:space="0" w:color="auto"/>
        <w:bottom w:val="none" w:sz="0" w:space="0" w:color="auto"/>
        <w:right w:val="none" w:sz="0" w:space="0" w:color="auto"/>
      </w:divBdr>
    </w:div>
    <w:div w:id="93137788">
      <w:bodyDiv w:val="1"/>
      <w:marLeft w:val="0"/>
      <w:marRight w:val="0"/>
      <w:marTop w:val="0"/>
      <w:marBottom w:val="0"/>
      <w:divBdr>
        <w:top w:val="none" w:sz="0" w:space="0" w:color="auto"/>
        <w:left w:val="none" w:sz="0" w:space="0" w:color="auto"/>
        <w:bottom w:val="none" w:sz="0" w:space="0" w:color="auto"/>
        <w:right w:val="none" w:sz="0" w:space="0" w:color="auto"/>
      </w:divBdr>
    </w:div>
    <w:div w:id="182207328">
      <w:bodyDiv w:val="1"/>
      <w:marLeft w:val="0"/>
      <w:marRight w:val="0"/>
      <w:marTop w:val="0"/>
      <w:marBottom w:val="0"/>
      <w:divBdr>
        <w:top w:val="none" w:sz="0" w:space="0" w:color="auto"/>
        <w:left w:val="none" w:sz="0" w:space="0" w:color="auto"/>
        <w:bottom w:val="none" w:sz="0" w:space="0" w:color="auto"/>
        <w:right w:val="none" w:sz="0" w:space="0" w:color="auto"/>
      </w:divBdr>
    </w:div>
    <w:div w:id="266696979">
      <w:bodyDiv w:val="1"/>
      <w:marLeft w:val="0"/>
      <w:marRight w:val="0"/>
      <w:marTop w:val="0"/>
      <w:marBottom w:val="0"/>
      <w:divBdr>
        <w:top w:val="none" w:sz="0" w:space="0" w:color="auto"/>
        <w:left w:val="none" w:sz="0" w:space="0" w:color="auto"/>
        <w:bottom w:val="none" w:sz="0" w:space="0" w:color="auto"/>
        <w:right w:val="none" w:sz="0" w:space="0" w:color="auto"/>
      </w:divBdr>
    </w:div>
    <w:div w:id="288048303">
      <w:bodyDiv w:val="1"/>
      <w:marLeft w:val="0"/>
      <w:marRight w:val="0"/>
      <w:marTop w:val="0"/>
      <w:marBottom w:val="0"/>
      <w:divBdr>
        <w:top w:val="none" w:sz="0" w:space="0" w:color="auto"/>
        <w:left w:val="none" w:sz="0" w:space="0" w:color="auto"/>
        <w:bottom w:val="none" w:sz="0" w:space="0" w:color="auto"/>
        <w:right w:val="none" w:sz="0" w:space="0" w:color="auto"/>
      </w:divBdr>
    </w:div>
    <w:div w:id="327902591">
      <w:bodyDiv w:val="1"/>
      <w:marLeft w:val="0"/>
      <w:marRight w:val="0"/>
      <w:marTop w:val="0"/>
      <w:marBottom w:val="0"/>
      <w:divBdr>
        <w:top w:val="none" w:sz="0" w:space="0" w:color="auto"/>
        <w:left w:val="none" w:sz="0" w:space="0" w:color="auto"/>
        <w:bottom w:val="none" w:sz="0" w:space="0" w:color="auto"/>
        <w:right w:val="none" w:sz="0" w:space="0" w:color="auto"/>
      </w:divBdr>
    </w:div>
    <w:div w:id="328601635">
      <w:bodyDiv w:val="1"/>
      <w:marLeft w:val="0"/>
      <w:marRight w:val="0"/>
      <w:marTop w:val="0"/>
      <w:marBottom w:val="0"/>
      <w:divBdr>
        <w:top w:val="none" w:sz="0" w:space="0" w:color="auto"/>
        <w:left w:val="none" w:sz="0" w:space="0" w:color="auto"/>
        <w:bottom w:val="none" w:sz="0" w:space="0" w:color="auto"/>
        <w:right w:val="none" w:sz="0" w:space="0" w:color="auto"/>
      </w:divBdr>
    </w:div>
    <w:div w:id="349795394">
      <w:bodyDiv w:val="1"/>
      <w:marLeft w:val="0"/>
      <w:marRight w:val="0"/>
      <w:marTop w:val="0"/>
      <w:marBottom w:val="0"/>
      <w:divBdr>
        <w:top w:val="none" w:sz="0" w:space="0" w:color="auto"/>
        <w:left w:val="none" w:sz="0" w:space="0" w:color="auto"/>
        <w:bottom w:val="none" w:sz="0" w:space="0" w:color="auto"/>
        <w:right w:val="none" w:sz="0" w:space="0" w:color="auto"/>
      </w:divBdr>
    </w:div>
    <w:div w:id="375934853">
      <w:bodyDiv w:val="1"/>
      <w:marLeft w:val="0"/>
      <w:marRight w:val="0"/>
      <w:marTop w:val="0"/>
      <w:marBottom w:val="0"/>
      <w:divBdr>
        <w:top w:val="none" w:sz="0" w:space="0" w:color="auto"/>
        <w:left w:val="none" w:sz="0" w:space="0" w:color="auto"/>
        <w:bottom w:val="none" w:sz="0" w:space="0" w:color="auto"/>
        <w:right w:val="none" w:sz="0" w:space="0" w:color="auto"/>
      </w:divBdr>
    </w:div>
    <w:div w:id="380132587">
      <w:bodyDiv w:val="1"/>
      <w:marLeft w:val="0"/>
      <w:marRight w:val="0"/>
      <w:marTop w:val="0"/>
      <w:marBottom w:val="0"/>
      <w:divBdr>
        <w:top w:val="none" w:sz="0" w:space="0" w:color="auto"/>
        <w:left w:val="none" w:sz="0" w:space="0" w:color="auto"/>
        <w:bottom w:val="none" w:sz="0" w:space="0" w:color="auto"/>
        <w:right w:val="none" w:sz="0" w:space="0" w:color="auto"/>
      </w:divBdr>
    </w:div>
    <w:div w:id="387192997">
      <w:bodyDiv w:val="1"/>
      <w:marLeft w:val="0"/>
      <w:marRight w:val="0"/>
      <w:marTop w:val="0"/>
      <w:marBottom w:val="0"/>
      <w:divBdr>
        <w:top w:val="none" w:sz="0" w:space="0" w:color="auto"/>
        <w:left w:val="none" w:sz="0" w:space="0" w:color="auto"/>
        <w:bottom w:val="none" w:sz="0" w:space="0" w:color="auto"/>
        <w:right w:val="none" w:sz="0" w:space="0" w:color="auto"/>
      </w:divBdr>
    </w:div>
    <w:div w:id="389158488">
      <w:bodyDiv w:val="1"/>
      <w:marLeft w:val="0"/>
      <w:marRight w:val="0"/>
      <w:marTop w:val="0"/>
      <w:marBottom w:val="0"/>
      <w:divBdr>
        <w:top w:val="none" w:sz="0" w:space="0" w:color="auto"/>
        <w:left w:val="none" w:sz="0" w:space="0" w:color="auto"/>
        <w:bottom w:val="none" w:sz="0" w:space="0" w:color="auto"/>
        <w:right w:val="none" w:sz="0" w:space="0" w:color="auto"/>
      </w:divBdr>
    </w:div>
    <w:div w:id="400443701">
      <w:bodyDiv w:val="1"/>
      <w:marLeft w:val="0"/>
      <w:marRight w:val="0"/>
      <w:marTop w:val="0"/>
      <w:marBottom w:val="0"/>
      <w:divBdr>
        <w:top w:val="none" w:sz="0" w:space="0" w:color="auto"/>
        <w:left w:val="none" w:sz="0" w:space="0" w:color="auto"/>
        <w:bottom w:val="none" w:sz="0" w:space="0" w:color="auto"/>
        <w:right w:val="none" w:sz="0" w:space="0" w:color="auto"/>
      </w:divBdr>
    </w:div>
    <w:div w:id="450705398">
      <w:bodyDiv w:val="1"/>
      <w:marLeft w:val="0"/>
      <w:marRight w:val="0"/>
      <w:marTop w:val="0"/>
      <w:marBottom w:val="0"/>
      <w:divBdr>
        <w:top w:val="none" w:sz="0" w:space="0" w:color="auto"/>
        <w:left w:val="none" w:sz="0" w:space="0" w:color="auto"/>
        <w:bottom w:val="none" w:sz="0" w:space="0" w:color="auto"/>
        <w:right w:val="none" w:sz="0" w:space="0" w:color="auto"/>
      </w:divBdr>
    </w:div>
    <w:div w:id="495808606">
      <w:bodyDiv w:val="1"/>
      <w:marLeft w:val="0"/>
      <w:marRight w:val="0"/>
      <w:marTop w:val="0"/>
      <w:marBottom w:val="0"/>
      <w:divBdr>
        <w:top w:val="none" w:sz="0" w:space="0" w:color="auto"/>
        <w:left w:val="none" w:sz="0" w:space="0" w:color="auto"/>
        <w:bottom w:val="none" w:sz="0" w:space="0" w:color="auto"/>
        <w:right w:val="none" w:sz="0" w:space="0" w:color="auto"/>
      </w:divBdr>
    </w:div>
    <w:div w:id="517087540">
      <w:bodyDiv w:val="1"/>
      <w:marLeft w:val="0"/>
      <w:marRight w:val="0"/>
      <w:marTop w:val="0"/>
      <w:marBottom w:val="0"/>
      <w:divBdr>
        <w:top w:val="none" w:sz="0" w:space="0" w:color="auto"/>
        <w:left w:val="none" w:sz="0" w:space="0" w:color="auto"/>
        <w:bottom w:val="none" w:sz="0" w:space="0" w:color="auto"/>
        <w:right w:val="none" w:sz="0" w:space="0" w:color="auto"/>
      </w:divBdr>
    </w:div>
    <w:div w:id="523903966">
      <w:bodyDiv w:val="1"/>
      <w:marLeft w:val="0"/>
      <w:marRight w:val="0"/>
      <w:marTop w:val="0"/>
      <w:marBottom w:val="0"/>
      <w:divBdr>
        <w:top w:val="none" w:sz="0" w:space="0" w:color="auto"/>
        <w:left w:val="none" w:sz="0" w:space="0" w:color="auto"/>
        <w:bottom w:val="none" w:sz="0" w:space="0" w:color="auto"/>
        <w:right w:val="none" w:sz="0" w:space="0" w:color="auto"/>
      </w:divBdr>
    </w:div>
    <w:div w:id="538127933">
      <w:bodyDiv w:val="1"/>
      <w:marLeft w:val="0"/>
      <w:marRight w:val="0"/>
      <w:marTop w:val="0"/>
      <w:marBottom w:val="0"/>
      <w:divBdr>
        <w:top w:val="none" w:sz="0" w:space="0" w:color="auto"/>
        <w:left w:val="none" w:sz="0" w:space="0" w:color="auto"/>
        <w:bottom w:val="none" w:sz="0" w:space="0" w:color="auto"/>
        <w:right w:val="none" w:sz="0" w:space="0" w:color="auto"/>
      </w:divBdr>
    </w:div>
    <w:div w:id="561722017">
      <w:bodyDiv w:val="1"/>
      <w:marLeft w:val="0"/>
      <w:marRight w:val="0"/>
      <w:marTop w:val="0"/>
      <w:marBottom w:val="0"/>
      <w:divBdr>
        <w:top w:val="none" w:sz="0" w:space="0" w:color="auto"/>
        <w:left w:val="none" w:sz="0" w:space="0" w:color="auto"/>
        <w:bottom w:val="none" w:sz="0" w:space="0" w:color="auto"/>
        <w:right w:val="none" w:sz="0" w:space="0" w:color="auto"/>
      </w:divBdr>
    </w:div>
    <w:div w:id="684094058">
      <w:bodyDiv w:val="1"/>
      <w:marLeft w:val="0"/>
      <w:marRight w:val="0"/>
      <w:marTop w:val="0"/>
      <w:marBottom w:val="0"/>
      <w:divBdr>
        <w:top w:val="none" w:sz="0" w:space="0" w:color="auto"/>
        <w:left w:val="none" w:sz="0" w:space="0" w:color="auto"/>
        <w:bottom w:val="none" w:sz="0" w:space="0" w:color="auto"/>
        <w:right w:val="none" w:sz="0" w:space="0" w:color="auto"/>
      </w:divBdr>
    </w:div>
    <w:div w:id="723990280">
      <w:bodyDiv w:val="1"/>
      <w:marLeft w:val="0"/>
      <w:marRight w:val="0"/>
      <w:marTop w:val="0"/>
      <w:marBottom w:val="0"/>
      <w:divBdr>
        <w:top w:val="none" w:sz="0" w:space="0" w:color="auto"/>
        <w:left w:val="none" w:sz="0" w:space="0" w:color="auto"/>
        <w:bottom w:val="none" w:sz="0" w:space="0" w:color="auto"/>
        <w:right w:val="none" w:sz="0" w:space="0" w:color="auto"/>
      </w:divBdr>
    </w:div>
    <w:div w:id="790705455">
      <w:bodyDiv w:val="1"/>
      <w:marLeft w:val="0"/>
      <w:marRight w:val="0"/>
      <w:marTop w:val="0"/>
      <w:marBottom w:val="0"/>
      <w:divBdr>
        <w:top w:val="none" w:sz="0" w:space="0" w:color="auto"/>
        <w:left w:val="none" w:sz="0" w:space="0" w:color="auto"/>
        <w:bottom w:val="none" w:sz="0" w:space="0" w:color="auto"/>
        <w:right w:val="none" w:sz="0" w:space="0" w:color="auto"/>
      </w:divBdr>
    </w:div>
    <w:div w:id="803936778">
      <w:bodyDiv w:val="1"/>
      <w:marLeft w:val="0"/>
      <w:marRight w:val="0"/>
      <w:marTop w:val="0"/>
      <w:marBottom w:val="0"/>
      <w:divBdr>
        <w:top w:val="none" w:sz="0" w:space="0" w:color="auto"/>
        <w:left w:val="none" w:sz="0" w:space="0" w:color="auto"/>
        <w:bottom w:val="none" w:sz="0" w:space="0" w:color="auto"/>
        <w:right w:val="none" w:sz="0" w:space="0" w:color="auto"/>
      </w:divBdr>
    </w:div>
    <w:div w:id="819812704">
      <w:bodyDiv w:val="1"/>
      <w:marLeft w:val="0"/>
      <w:marRight w:val="0"/>
      <w:marTop w:val="0"/>
      <w:marBottom w:val="0"/>
      <w:divBdr>
        <w:top w:val="none" w:sz="0" w:space="0" w:color="auto"/>
        <w:left w:val="none" w:sz="0" w:space="0" w:color="auto"/>
        <w:bottom w:val="none" w:sz="0" w:space="0" w:color="auto"/>
        <w:right w:val="none" w:sz="0" w:space="0" w:color="auto"/>
      </w:divBdr>
    </w:div>
    <w:div w:id="826634883">
      <w:bodyDiv w:val="1"/>
      <w:marLeft w:val="0"/>
      <w:marRight w:val="0"/>
      <w:marTop w:val="0"/>
      <w:marBottom w:val="0"/>
      <w:divBdr>
        <w:top w:val="none" w:sz="0" w:space="0" w:color="auto"/>
        <w:left w:val="none" w:sz="0" w:space="0" w:color="auto"/>
        <w:bottom w:val="none" w:sz="0" w:space="0" w:color="auto"/>
        <w:right w:val="none" w:sz="0" w:space="0" w:color="auto"/>
      </w:divBdr>
    </w:div>
    <w:div w:id="950670173">
      <w:bodyDiv w:val="1"/>
      <w:marLeft w:val="0"/>
      <w:marRight w:val="0"/>
      <w:marTop w:val="0"/>
      <w:marBottom w:val="0"/>
      <w:divBdr>
        <w:top w:val="none" w:sz="0" w:space="0" w:color="auto"/>
        <w:left w:val="none" w:sz="0" w:space="0" w:color="auto"/>
        <w:bottom w:val="none" w:sz="0" w:space="0" w:color="auto"/>
        <w:right w:val="none" w:sz="0" w:space="0" w:color="auto"/>
      </w:divBdr>
    </w:div>
    <w:div w:id="1013073195">
      <w:bodyDiv w:val="1"/>
      <w:marLeft w:val="0"/>
      <w:marRight w:val="0"/>
      <w:marTop w:val="0"/>
      <w:marBottom w:val="0"/>
      <w:divBdr>
        <w:top w:val="none" w:sz="0" w:space="0" w:color="auto"/>
        <w:left w:val="none" w:sz="0" w:space="0" w:color="auto"/>
        <w:bottom w:val="none" w:sz="0" w:space="0" w:color="auto"/>
        <w:right w:val="none" w:sz="0" w:space="0" w:color="auto"/>
      </w:divBdr>
    </w:div>
    <w:div w:id="1021736870">
      <w:bodyDiv w:val="1"/>
      <w:marLeft w:val="0"/>
      <w:marRight w:val="0"/>
      <w:marTop w:val="0"/>
      <w:marBottom w:val="0"/>
      <w:divBdr>
        <w:top w:val="none" w:sz="0" w:space="0" w:color="auto"/>
        <w:left w:val="none" w:sz="0" w:space="0" w:color="auto"/>
        <w:bottom w:val="none" w:sz="0" w:space="0" w:color="auto"/>
        <w:right w:val="none" w:sz="0" w:space="0" w:color="auto"/>
      </w:divBdr>
    </w:div>
    <w:div w:id="1031682329">
      <w:bodyDiv w:val="1"/>
      <w:marLeft w:val="0"/>
      <w:marRight w:val="0"/>
      <w:marTop w:val="0"/>
      <w:marBottom w:val="0"/>
      <w:divBdr>
        <w:top w:val="none" w:sz="0" w:space="0" w:color="auto"/>
        <w:left w:val="none" w:sz="0" w:space="0" w:color="auto"/>
        <w:bottom w:val="none" w:sz="0" w:space="0" w:color="auto"/>
        <w:right w:val="none" w:sz="0" w:space="0" w:color="auto"/>
      </w:divBdr>
    </w:div>
    <w:div w:id="1044983244">
      <w:bodyDiv w:val="1"/>
      <w:marLeft w:val="0"/>
      <w:marRight w:val="0"/>
      <w:marTop w:val="0"/>
      <w:marBottom w:val="0"/>
      <w:divBdr>
        <w:top w:val="none" w:sz="0" w:space="0" w:color="auto"/>
        <w:left w:val="none" w:sz="0" w:space="0" w:color="auto"/>
        <w:bottom w:val="none" w:sz="0" w:space="0" w:color="auto"/>
        <w:right w:val="none" w:sz="0" w:space="0" w:color="auto"/>
      </w:divBdr>
    </w:div>
    <w:div w:id="1073892305">
      <w:bodyDiv w:val="1"/>
      <w:marLeft w:val="0"/>
      <w:marRight w:val="0"/>
      <w:marTop w:val="0"/>
      <w:marBottom w:val="0"/>
      <w:divBdr>
        <w:top w:val="none" w:sz="0" w:space="0" w:color="auto"/>
        <w:left w:val="none" w:sz="0" w:space="0" w:color="auto"/>
        <w:bottom w:val="none" w:sz="0" w:space="0" w:color="auto"/>
        <w:right w:val="none" w:sz="0" w:space="0" w:color="auto"/>
      </w:divBdr>
    </w:div>
    <w:div w:id="1098870262">
      <w:bodyDiv w:val="1"/>
      <w:marLeft w:val="0"/>
      <w:marRight w:val="0"/>
      <w:marTop w:val="0"/>
      <w:marBottom w:val="0"/>
      <w:divBdr>
        <w:top w:val="none" w:sz="0" w:space="0" w:color="auto"/>
        <w:left w:val="none" w:sz="0" w:space="0" w:color="auto"/>
        <w:bottom w:val="none" w:sz="0" w:space="0" w:color="auto"/>
        <w:right w:val="none" w:sz="0" w:space="0" w:color="auto"/>
      </w:divBdr>
    </w:div>
    <w:div w:id="1103382523">
      <w:bodyDiv w:val="1"/>
      <w:marLeft w:val="0"/>
      <w:marRight w:val="0"/>
      <w:marTop w:val="0"/>
      <w:marBottom w:val="0"/>
      <w:divBdr>
        <w:top w:val="none" w:sz="0" w:space="0" w:color="auto"/>
        <w:left w:val="none" w:sz="0" w:space="0" w:color="auto"/>
        <w:bottom w:val="none" w:sz="0" w:space="0" w:color="auto"/>
        <w:right w:val="none" w:sz="0" w:space="0" w:color="auto"/>
      </w:divBdr>
    </w:div>
    <w:div w:id="1104108659">
      <w:bodyDiv w:val="1"/>
      <w:marLeft w:val="0"/>
      <w:marRight w:val="0"/>
      <w:marTop w:val="0"/>
      <w:marBottom w:val="0"/>
      <w:divBdr>
        <w:top w:val="none" w:sz="0" w:space="0" w:color="auto"/>
        <w:left w:val="none" w:sz="0" w:space="0" w:color="auto"/>
        <w:bottom w:val="none" w:sz="0" w:space="0" w:color="auto"/>
        <w:right w:val="none" w:sz="0" w:space="0" w:color="auto"/>
      </w:divBdr>
    </w:div>
    <w:div w:id="1197963954">
      <w:bodyDiv w:val="1"/>
      <w:marLeft w:val="0"/>
      <w:marRight w:val="0"/>
      <w:marTop w:val="0"/>
      <w:marBottom w:val="0"/>
      <w:divBdr>
        <w:top w:val="none" w:sz="0" w:space="0" w:color="auto"/>
        <w:left w:val="none" w:sz="0" w:space="0" w:color="auto"/>
        <w:bottom w:val="none" w:sz="0" w:space="0" w:color="auto"/>
        <w:right w:val="none" w:sz="0" w:space="0" w:color="auto"/>
      </w:divBdr>
    </w:div>
    <w:div w:id="1253929299">
      <w:bodyDiv w:val="1"/>
      <w:marLeft w:val="0"/>
      <w:marRight w:val="0"/>
      <w:marTop w:val="0"/>
      <w:marBottom w:val="0"/>
      <w:divBdr>
        <w:top w:val="none" w:sz="0" w:space="0" w:color="auto"/>
        <w:left w:val="none" w:sz="0" w:space="0" w:color="auto"/>
        <w:bottom w:val="none" w:sz="0" w:space="0" w:color="auto"/>
        <w:right w:val="none" w:sz="0" w:space="0" w:color="auto"/>
      </w:divBdr>
    </w:div>
    <w:div w:id="1257440954">
      <w:bodyDiv w:val="1"/>
      <w:marLeft w:val="0"/>
      <w:marRight w:val="0"/>
      <w:marTop w:val="0"/>
      <w:marBottom w:val="0"/>
      <w:divBdr>
        <w:top w:val="none" w:sz="0" w:space="0" w:color="auto"/>
        <w:left w:val="none" w:sz="0" w:space="0" w:color="auto"/>
        <w:bottom w:val="none" w:sz="0" w:space="0" w:color="auto"/>
        <w:right w:val="none" w:sz="0" w:space="0" w:color="auto"/>
      </w:divBdr>
    </w:div>
    <w:div w:id="1292858156">
      <w:bodyDiv w:val="1"/>
      <w:marLeft w:val="0"/>
      <w:marRight w:val="0"/>
      <w:marTop w:val="0"/>
      <w:marBottom w:val="0"/>
      <w:divBdr>
        <w:top w:val="none" w:sz="0" w:space="0" w:color="auto"/>
        <w:left w:val="none" w:sz="0" w:space="0" w:color="auto"/>
        <w:bottom w:val="none" w:sz="0" w:space="0" w:color="auto"/>
        <w:right w:val="none" w:sz="0" w:space="0" w:color="auto"/>
      </w:divBdr>
    </w:div>
    <w:div w:id="1333023874">
      <w:bodyDiv w:val="1"/>
      <w:marLeft w:val="0"/>
      <w:marRight w:val="0"/>
      <w:marTop w:val="0"/>
      <w:marBottom w:val="0"/>
      <w:divBdr>
        <w:top w:val="none" w:sz="0" w:space="0" w:color="auto"/>
        <w:left w:val="none" w:sz="0" w:space="0" w:color="auto"/>
        <w:bottom w:val="none" w:sz="0" w:space="0" w:color="auto"/>
        <w:right w:val="none" w:sz="0" w:space="0" w:color="auto"/>
      </w:divBdr>
    </w:div>
    <w:div w:id="1336573413">
      <w:bodyDiv w:val="1"/>
      <w:marLeft w:val="0"/>
      <w:marRight w:val="0"/>
      <w:marTop w:val="0"/>
      <w:marBottom w:val="0"/>
      <w:divBdr>
        <w:top w:val="none" w:sz="0" w:space="0" w:color="auto"/>
        <w:left w:val="none" w:sz="0" w:space="0" w:color="auto"/>
        <w:bottom w:val="none" w:sz="0" w:space="0" w:color="auto"/>
        <w:right w:val="none" w:sz="0" w:space="0" w:color="auto"/>
      </w:divBdr>
    </w:div>
    <w:div w:id="1351251905">
      <w:bodyDiv w:val="1"/>
      <w:marLeft w:val="0"/>
      <w:marRight w:val="0"/>
      <w:marTop w:val="0"/>
      <w:marBottom w:val="0"/>
      <w:divBdr>
        <w:top w:val="none" w:sz="0" w:space="0" w:color="auto"/>
        <w:left w:val="none" w:sz="0" w:space="0" w:color="auto"/>
        <w:bottom w:val="none" w:sz="0" w:space="0" w:color="auto"/>
        <w:right w:val="none" w:sz="0" w:space="0" w:color="auto"/>
      </w:divBdr>
    </w:div>
    <w:div w:id="1371954244">
      <w:bodyDiv w:val="1"/>
      <w:marLeft w:val="0"/>
      <w:marRight w:val="0"/>
      <w:marTop w:val="0"/>
      <w:marBottom w:val="0"/>
      <w:divBdr>
        <w:top w:val="none" w:sz="0" w:space="0" w:color="auto"/>
        <w:left w:val="none" w:sz="0" w:space="0" w:color="auto"/>
        <w:bottom w:val="none" w:sz="0" w:space="0" w:color="auto"/>
        <w:right w:val="none" w:sz="0" w:space="0" w:color="auto"/>
      </w:divBdr>
    </w:div>
    <w:div w:id="1420131778">
      <w:bodyDiv w:val="1"/>
      <w:marLeft w:val="0"/>
      <w:marRight w:val="0"/>
      <w:marTop w:val="0"/>
      <w:marBottom w:val="0"/>
      <w:divBdr>
        <w:top w:val="none" w:sz="0" w:space="0" w:color="auto"/>
        <w:left w:val="none" w:sz="0" w:space="0" w:color="auto"/>
        <w:bottom w:val="none" w:sz="0" w:space="0" w:color="auto"/>
        <w:right w:val="none" w:sz="0" w:space="0" w:color="auto"/>
      </w:divBdr>
    </w:div>
    <w:div w:id="1459256019">
      <w:bodyDiv w:val="1"/>
      <w:marLeft w:val="0"/>
      <w:marRight w:val="0"/>
      <w:marTop w:val="0"/>
      <w:marBottom w:val="0"/>
      <w:divBdr>
        <w:top w:val="none" w:sz="0" w:space="0" w:color="auto"/>
        <w:left w:val="none" w:sz="0" w:space="0" w:color="auto"/>
        <w:bottom w:val="none" w:sz="0" w:space="0" w:color="auto"/>
        <w:right w:val="none" w:sz="0" w:space="0" w:color="auto"/>
      </w:divBdr>
    </w:div>
    <w:div w:id="1492674479">
      <w:bodyDiv w:val="1"/>
      <w:marLeft w:val="0"/>
      <w:marRight w:val="0"/>
      <w:marTop w:val="0"/>
      <w:marBottom w:val="0"/>
      <w:divBdr>
        <w:top w:val="none" w:sz="0" w:space="0" w:color="auto"/>
        <w:left w:val="none" w:sz="0" w:space="0" w:color="auto"/>
        <w:bottom w:val="none" w:sz="0" w:space="0" w:color="auto"/>
        <w:right w:val="none" w:sz="0" w:space="0" w:color="auto"/>
      </w:divBdr>
    </w:div>
    <w:div w:id="1493134555">
      <w:bodyDiv w:val="1"/>
      <w:marLeft w:val="0"/>
      <w:marRight w:val="0"/>
      <w:marTop w:val="0"/>
      <w:marBottom w:val="0"/>
      <w:divBdr>
        <w:top w:val="none" w:sz="0" w:space="0" w:color="auto"/>
        <w:left w:val="none" w:sz="0" w:space="0" w:color="auto"/>
        <w:bottom w:val="none" w:sz="0" w:space="0" w:color="auto"/>
        <w:right w:val="none" w:sz="0" w:space="0" w:color="auto"/>
      </w:divBdr>
    </w:div>
    <w:div w:id="1519351268">
      <w:bodyDiv w:val="1"/>
      <w:marLeft w:val="0"/>
      <w:marRight w:val="0"/>
      <w:marTop w:val="0"/>
      <w:marBottom w:val="0"/>
      <w:divBdr>
        <w:top w:val="none" w:sz="0" w:space="0" w:color="auto"/>
        <w:left w:val="none" w:sz="0" w:space="0" w:color="auto"/>
        <w:bottom w:val="none" w:sz="0" w:space="0" w:color="auto"/>
        <w:right w:val="none" w:sz="0" w:space="0" w:color="auto"/>
      </w:divBdr>
    </w:div>
    <w:div w:id="1567104303">
      <w:bodyDiv w:val="1"/>
      <w:marLeft w:val="0"/>
      <w:marRight w:val="0"/>
      <w:marTop w:val="0"/>
      <w:marBottom w:val="0"/>
      <w:divBdr>
        <w:top w:val="none" w:sz="0" w:space="0" w:color="auto"/>
        <w:left w:val="none" w:sz="0" w:space="0" w:color="auto"/>
        <w:bottom w:val="none" w:sz="0" w:space="0" w:color="auto"/>
        <w:right w:val="none" w:sz="0" w:space="0" w:color="auto"/>
      </w:divBdr>
    </w:div>
    <w:div w:id="1567299885">
      <w:bodyDiv w:val="1"/>
      <w:marLeft w:val="0"/>
      <w:marRight w:val="0"/>
      <w:marTop w:val="0"/>
      <w:marBottom w:val="0"/>
      <w:divBdr>
        <w:top w:val="none" w:sz="0" w:space="0" w:color="auto"/>
        <w:left w:val="none" w:sz="0" w:space="0" w:color="auto"/>
        <w:bottom w:val="none" w:sz="0" w:space="0" w:color="auto"/>
        <w:right w:val="none" w:sz="0" w:space="0" w:color="auto"/>
      </w:divBdr>
    </w:div>
    <w:div w:id="1609123190">
      <w:bodyDiv w:val="1"/>
      <w:marLeft w:val="0"/>
      <w:marRight w:val="0"/>
      <w:marTop w:val="0"/>
      <w:marBottom w:val="0"/>
      <w:divBdr>
        <w:top w:val="none" w:sz="0" w:space="0" w:color="auto"/>
        <w:left w:val="none" w:sz="0" w:space="0" w:color="auto"/>
        <w:bottom w:val="none" w:sz="0" w:space="0" w:color="auto"/>
        <w:right w:val="none" w:sz="0" w:space="0" w:color="auto"/>
      </w:divBdr>
    </w:div>
    <w:div w:id="1613631744">
      <w:bodyDiv w:val="1"/>
      <w:marLeft w:val="0"/>
      <w:marRight w:val="0"/>
      <w:marTop w:val="0"/>
      <w:marBottom w:val="0"/>
      <w:divBdr>
        <w:top w:val="none" w:sz="0" w:space="0" w:color="auto"/>
        <w:left w:val="none" w:sz="0" w:space="0" w:color="auto"/>
        <w:bottom w:val="none" w:sz="0" w:space="0" w:color="auto"/>
        <w:right w:val="none" w:sz="0" w:space="0" w:color="auto"/>
      </w:divBdr>
    </w:div>
    <w:div w:id="1704746408">
      <w:bodyDiv w:val="1"/>
      <w:marLeft w:val="0"/>
      <w:marRight w:val="0"/>
      <w:marTop w:val="0"/>
      <w:marBottom w:val="0"/>
      <w:divBdr>
        <w:top w:val="none" w:sz="0" w:space="0" w:color="auto"/>
        <w:left w:val="none" w:sz="0" w:space="0" w:color="auto"/>
        <w:bottom w:val="none" w:sz="0" w:space="0" w:color="auto"/>
        <w:right w:val="none" w:sz="0" w:space="0" w:color="auto"/>
      </w:divBdr>
    </w:div>
    <w:div w:id="1714619708">
      <w:bodyDiv w:val="1"/>
      <w:marLeft w:val="0"/>
      <w:marRight w:val="0"/>
      <w:marTop w:val="0"/>
      <w:marBottom w:val="0"/>
      <w:divBdr>
        <w:top w:val="none" w:sz="0" w:space="0" w:color="auto"/>
        <w:left w:val="none" w:sz="0" w:space="0" w:color="auto"/>
        <w:bottom w:val="none" w:sz="0" w:space="0" w:color="auto"/>
        <w:right w:val="none" w:sz="0" w:space="0" w:color="auto"/>
      </w:divBdr>
      <w:divsChild>
        <w:div w:id="967515490">
          <w:marLeft w:val="0"/>
          <w:marRight w:val="0"/>
          <w:marTop w:val="0"/>
          <w:marBottom w:val="0"/>
          <w:divBdr>
            <w:top w:val="none" w:sz="0" w:space="0" w:color="auto"/>
            <w:left w:val="none" w:sz="0" w:space="0" w:color="auto"/>
            <w:bottom w:val="none" w:sz="0" w:space="0" w:color="auto"/>
            <w:right w:val="none" w:sz="0" w:space="0" w:color="auto"/>
          </w:divBdr>
          <w:divsChild>
            <w:div w:id="225843627">
              <w:marLeft w:val="0"/>
              <w:marRight w:val="0"/>
              <w:marTop w:val="0"/>
              <w:marBottom w:val="0"/>
              <w:divBdr>
                <w:top w:val="none" w:sz="0" w:space="0" w:color="auto"/>
                <w:left w:val="none" w:sz="0" w:space="0" w:color="auto"/>
                <w:bottom w:val="none" w:sz="0" w:space="0" w:color="auto"/>
                <w:right w:val="none" w:sz="0" w:space="0" w:color="auto"/>
              </w:divBdr>
              <w:divsChild>
                <w:div w:id="1730029241">
                  <w:marLeft w:val="0"/>
                  <w:marRight w:val="0"/>
                  <w:marTop w:val="0"/>
                  <w:marBottom w:val="0"/>
                  <w:divBdr>
                    <w:top w:val="none" w:sz="0" w:space="0" w:color="auto"/>
                    <w:left w:val="none" w:sz="0" w:space="0" w:color="auto"/>
                    <w:bottom w:val="none" w:sz="0" w:space="0" w:color="auto"/>
                    <w:right w:val="none" w:sz="0" w:space="0" w:color="auto"/>
                  </w:divBdr>
                  <w:divsChild>
                    <w:div w:id="465897312">
                      <w:marLeft w:val="0"/>
                      <w:marRight w:val="0"/>
                      <w:marTop w:val="0"/>
                      <w:marBottom w:val="0"/>
                      <w:divBdr>
                        <w:top w:val="none" w:sz="0" w:space="0" w:color="auto"/>
                        <w:left w:val="none" w:sz="0" w:space="0" w:color="auto"/>
                        <w:bottom w:val="none" w:sz="0" w:space="0" w:color="auto"/>
                        <w:right w:val="none" w:sz="0" w:space="0" w:color="auto"/>
                      </w:divBdr>
                      <w:divsChild>
                        <w:div w:id="462625281">
                          <w:marLeft w:val="0"/>
                          <w:marRight w:val="0"/>
                          <w:marTop w:val="0"/>
                          <w:marBottom w:val="0"/>
                          <w:divBdr>
                            <w:top w:val="none" w:sz="0" w:space="0" w:color="auto"/>
                            <w:left w:val="none" w:sz="0" w:space="0" w:color="auto"/>
                            <w:bottom w:val="none" w:sz="0" w:space="0" w:color="auto"/>
                            <w:right w:val="none" w:sz="0" w:space="0" w:color="auto"/>
                          </w:divBdr>
                          <w:divsChild>
                            <w:div w:id="601499128">
                              <w:marLeft w:val="0"/>
                              <w:marRight w:val="0"/>
                              <w:marTop w:val="0"/>
                              <w:marBottom w:val="0"/>
                              <w:divBdr>
                                <w:top w:val="none" w:sz="0" w:space="0" w:color="auto"/>
                                <w:left w:val="none" w:sz="0" w:space="0" w:color="auto"/>
                                <w:bottom w:val="none" w:sz="0" w:space="0" w:color="auto"/>
                                <w:right w:val="none" w:sz="0" w:space="0" w:color="auto"/>
                              </w:divBdr>
                              <w:divsChild>
                                <w:div w:id="138037574">
                                  <w:marLeft w:val="0"/>
                                  <w:marRight w:val="0"/>
                                  <w:marTop w:val="0"/>
                                  <w:marBottom w:val="0"/>
                                  <w:divBdr>
                                    <w:top w:val="none" w:sz="0" w:space="0" w:color="auto"/>
                                    <w:left w:val="none" w:sz="0" w:space="0" w:color="auto"/>
                                    <w:bottom w:val="none" w:sz="0" w:space="0" w:color="auto"/>
                                    <w:right w:val="none" w:sz="0" w:space="0" w:color="auto"/>
                                  </w:divBdr>
                                  <w:divsChild>
                                    <w:div w:id="548957602">
                                      <w:marLeft w:val="0"/>
                                      <w:marRight w:val="0"/>
                                      <w:marTop w:val="0"/>
                                      <w:marBottom w:val="0"/>
                                      <w:divBdr>
                                        <w:top w:val="none" w:sz="0" w:space="0" w:color="auto"/>
                                        <w:left w:val="none" w:sz="0" w:space="0" w:color="auto"/>
                                        <w:bottom w:val="none" w:sz="0" w:space="0" w:color="auto"/>
                                        <w:right w:val="none" w:sz="0" w:space="0" w:color="auto"/>
                                      </w:divBdr>
                                      <w:divsChild>
                                        <w:div w:id="1052460948">
                                          <w:marLeft w:val="0"/>
                                          <w:marRight w:val="0"/>
                                          <w:marTop w:val="0"/>
                                          <w:marBottom w:val="0"/>
                                          <w:divBdr>
                                            <w:top w:val="none" w:sz="0" w:space="0" w:color="auto"/>
                                            <w:left w:val="none" w:sz="0" w:space="0" w:color="auto"/>
                                            <w:bottom w:val="none" w:sz="0" w:space="0" w:color="auto"/>
                                            <w:right w:val="none" w:sz="0" w:space="0" w:color="auto"/>
                                          </w:divBdr>
                                          <w:divsChild>
                                            <w:div w:id="922253699">
                                              <w:marLeft w:val="0"/>
                                              <w:marRight w:val="0"/>
                                              <w:marTop w:val="0"/>
                                              <w:marBottom w:val="0"/>
                                              <w:divBdr>
                                                <w:top w:val="none" w:sz="0" w:space="0" w:color="auto"/>
                                                <w:left w:val="none" w:sz="0" w:space="0" w:color="auto"/>
                                                <w:bottom w:val="none" w:sz="0" w:space="0" w:color="auto"/>
                                                <w:right w:val="none" w:sz="0" w:space="0" w:color="auto"/>
                                              </w:divBdr>
                                              <w:divsChild>
                                                <w:div w:id="934289128">
                                                  <w:marLeft w:val="0"/>
                                                  <w:marRight w:val="0"/>
                                                  <w:marTop w:val="0"/>
                                                  <w:marBottom w:val="0"/>
                                                  <w:divBdr>
                                                    <w:top w:val="none" w:sz="0" w:space="0" w:color="auto"/>
                                                    <w:left w:val="none" w:sz="0" w:space="0" w:color="auto"/>
                                                    <w:bottom w:val="none" w:sz="0" w:space="0" w:color="auto"/>
                                                    <w:right w:val="none" w:sz="0" w:space="0" w:color="auto"/>
                                                  </w:divBdr>
                                                  <w:divsChild>
                                                    <w:div w:id="1809010608">
                                                      <w:marLeft w:val="0"/>
                                                      <w:marRight w:val="0"/>
                                                      <w:marTop w:val="0"/>
                                                      <w:marBottom w:val="0"/>
                                                      <w:divBdr>
                                                        <w:top w:val="none" w:sz="0" w:space="0" w:color="auto"/>
                                                        <w:left w:val="none" w:sz="0" w:space="0" w:color="auto"/>
                                                        <w:bottom w:val="none" w:sz="0" w:space="0" w:color="auto"/>
                                                        <w:right w:val="none" w:sz="0" w:space="0" w:color="auto"/>
                                                      </w:divBdr>
                                                      <w:divsChild>
                                                        <w:div w:id="587034828">
                                                          <w:marLeft w:val="0"/>
                                                          <w:marRight w:val="0"/>
                                                          <w:marTop w:val="0"/>
                                                          <w:marBottom w:val="0"/>
                                                          <w:divBdr>
                                                            <w:top w:val="none" w:sz="0" w:space="0" w:color="auto"/>
                                                            <w:left w:val="none" w:sz="0" w:space="0" w:color="auto"/>
                                                            <w:bottom w:val="none" w:sz="0" w:space="0" w:color="auto"/>
                                                            <w:right w:val="none" w:sz="0" w:space="0" w:color="auto"/>
                                                          </w:divBdr>
                                                          <w:divsChild>
                                                            <w:div w:id="1897350420">
                                                              <w:marLeft w:val="0"/>
                                                              <w:marRight w:val="0"/>
                                                              <w:marTop w:val="0"/>
                                                              <w:marBottom w:val="0"/>
                                                              <w:divBdr>
                                                                <w:top w:val="none" w:sz="0" w:space="0" w:color="auto"/>
                                                                <w:left w:val="none" w:sz="0" w:space="0" w:color="auto"/>
                                                                <w:bottom w:val="none" w:sz="0" w:space="0" w:color="auto"/>
                                                                <w:right w:val="none" w:sz="0" w:space="0" w:color="auto"/>
                                                              </w:divBdr>
                                                              <w:divsChild>
                                                                <w:div w:id="33341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49119891">
          <w:marLeft w:val="0"/>
          <w:marRight w:val="0"/>
          <w:marTop w:val="0"/>
          <w:marBottom w:val="0"/>
          <w:divBdr>
            <w:top w:val="none" w:sz="0" w:space="0" w:color="auto"/>
            <w:left w:val="none" w:sz="0" w:space="0" w:color="auto"/>
            <w:bottom w:val="none" w:sz="0" w:space="0" w:color="auto"/>
            <w:right w:val="none" w:sz="0" w:space="0" w:color="auto"/>
          </w:divBdr>
        </w:div>
      </w:divsChild>
    </w:div>
    <w:div w:id="1761173351">
      <w:bodyDiv w:val="1"/>
      <w:marLeft w:val="0"/>
      <w:marRight w:val="0"/>
      <w:marTop w:val="0"/>
      <w:marBottom w:val="0"/>
      <w:divBdr>
        <w:top w:val="none" w:sz="0" w:space="0" w:color="auto"/>
        <w:left w:val="none" w:sz="0" w:space="0" w:color="auto"/>
        <w:bottom w:val="none" w:sz="0" w:space="0" w:color="auto"/>
        <w:right w:val="none" w:sz="0" w:space="0" w:color="auto"/>
      </w:divBdr>
    </w:div>
    <w:div w:id="1832600077">
      <w:bodyDiv w:val="1"/>
      <w:marLeft w:val="0"/>
      <w:marRight w:val="0"/>
      <w:marTop w:val="0"/>
      <w:marBottom w:val="0"/>
      <w:divBdr>
        <w:top w:val="none" w:sz="0" w:space="0" w:color="auto"/>
        <w:left w:val="none" w:sz="0" w:space="0" w:color="auto"/>
        <w:bottom w:val="none" w:sz="0" w:space="0" w:color="auto"/>
        <w:right w:val="none" w:sz="0" w:space="0" w:color="auto"/>
      </w:divBdr>
    </w:div>
    <w:div w:id="1870558815">
      <w:bodyDiv w:val="1"/>
      <w:marLeft w:val="0"/>
      <w:marRight w:val="0"/>
      <w:marTop w:val="0"/>
      <w:marBottom w:val="0"/>
      <w:divBdr>
        <w:top w:val="none" w:sz="0" w:space="0" w:color="auto"/>
        <w:left w:val="none" w:sz="0" w:space="0" w:color="auto"/>
        <w:bottom w:val="none" w:sz="0" w:space="0" w:color="auto"/>
        <w:right w:val="none" w:sz="0" w:space="0" w:color="auto"/>
      </w:divBdr>
    </w:div>
    <w:div w:id="1917744944">
      <w:bodyDiv w:val="1"/>
      <w:marLeft w:val="0"/>
      <w:marRight w:val="0"/>
      <w:marTop w:val="0"/>
      <w:marBottom w:val="0"/>
      <w:divBdr>
        <w:top w:val="none" w:sz="0" w:space="0" w:color="auto"/>
        <w:left w:val="none" w:sz="0" w:space="0" w:color="auto"/>
        <w:bottom w:val="none" w:sz="0" w:space="0" w:color="auto"/>
        <w:right w:val="none" w:sz="0" w:space="0" w:color="auto"/>
      </w:divBdr>
    </w:div>
    <w:div w:id="1956398321">
      <w:bodyDiv w:val="1"/>
      <w:marLeft w:val="0"/>
      <w:marRight w:val="0"/>
      <w:marTop w:val="0"/>
      <w:marBottom w:val="0"/>
      <w:divBdr>
        <w:top w:val="none" w:sz="0" w:space="0" w:color="auto"/>
        <w:left w:val="none" w:sz="0" w:space="0" w:color="auto"/>
        <w:bottom w:val="none" w:sz="0" w:space="0" w:color="auto"/>
        <w:right w:val="none" w:sz="0" w:space="0" w:color="auto"/>
      </w:divBdr>
    </w:div>
    <w:div w:id="2013023597">
      <w:bodyDiv w:val="1"/>
      <w:marLeft w:val="0"/>
      <w:marRight w:val="0"/>
      <w:marTop w:val="0"/>
      <w:marBottom w:val="0"/>
      <w:divBdr>
        <w:top w:val="none" w:sz="0" w:space="0" w:color="auto"/>
        <w:left w:val="none" w:sz="0" w:space="0" w:color="auto"/>
        <w:bottom w:val="none" w:sz="0" w:space="0" w:color="auto"/>
        <w:right w:val="none" w:sz="0" w:space="0" w:color="auto"/>
      </w:divBdr>
    </w:div>
    <w:div w:id="2019312866">
      <w:bodyDiv w:val="1"/>
      <w:marLeft w:val="0"/>
      <w:marRight w:val="0"/>
      <w:marTop w:val="0"/>
      <w:marBottom w:val="0"/>
      <w:divBdr>
        <w:top w:val="none" w:sz="0" w:space="0" w:color="auto"/>
        <w:left w:val="none" w:sz="0" w:space="0" w:color="auto"/>
        <w:bottom w:val="none" w:sz="0" w:space="0" w:color="auto"/>
        <w:right w:val="none" w:sz="0" w:space="0" w:color="auto"/>
      </w:divBdr>
    </w:div>
    <w:div w:id="2096825341">
      <w:bodyDiv w:val="1"/>
      <w:marLeft w:val="0"/>
      <w:marRight w:val="0"/>
      <w:marTop w:val="0"/>
      <w:marBottom w:val="0"/>
      <w:divBdr>
        <w:top w:val="none" w:sz="0" w:space="0" w:color="auto"/>
        <w:left w:val="none" w:sz="0" w:space="0" w:color="auto"/>
        <w:bottom w:val="none" w:sz="0" w:space="0" w:color="auto"/>
        <w:right w:val="none" w:sz="0" w:space="0" w:color="auto"/>
      </w:divBdr>
    </w:div>
    <w:div w:id="2097707921">
      <w:bodyDiv w:val="1"/>
      <w:marLeft w:val="0"/>
      <w:marRight w:val="0"/>
      <w:marTop w:val="0"/>
      <w:marBottom w:val="0"/>
      <w:divBdr>
        <w:top w:val="none" w:sz="0" w:space="0" w:color="auto"/>
        <w:left w:val="none" w:sz="0" w:space="0" w:color="auto"/>
        <w:bottom w:val="none" w:sz="0" w:space="0" w:color="auto"/>
        <w:right w:val="none" w:sz="0" w:space="0" w:color="auto"/>
      </w:divBdr>
    </w:div>
    <w:div w:id="2117208964">
      <w:bodyDiv w:val="1"/>
      <w:marLeft w:val="0"/>
      <w:marRight w:val="0"/>
      <w:marTop w:val="0"/>
      <w:marBottom w:val="0"/>
      <w:divBdr>
        <w:top w:val="none" w:sz="0" w:space="0" w:color="auto"/>
        <w:left w:val="none" w:sz="0" w:space="0" w:color="auto"/>
        <w:bottom w:val="none" w:sz="0" w:space="0" w:color="auto"/>
        <w:right w:val="none" w:sz="0" w:space="0" w:color="auto"/>
      </w:divBdr>
    </w:div>
    <w:div w:id="2132817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M</b:Tag>
    <b:SourceType>InternetSite</b:SourceType>
    <b:Guid>{38530762-DC12-4ADB-A50C-F3EA9424CC2C}</b:Guid>
    <b:Title>HTML</b:Title>
    <b:URL>https://vi.wikipedia.org/wiki/HTML</b:URL>
    <b:RefOrder>1</b:RefOrder>
  </b:Source>
  <b:Source>
    <b:Tag>dev</b:Tag>
    <b:SourceType>InternetSite</b:SourceType>
    <b:Guid>{08420F06-38F4-48DC-913F-47B0408940CC}</b:Guid>
    <b:Title>developer.mozilla</b:Title>
    <b:ProductionCompany>css</b:ProductionCompany>
    <b:URL>https://developer.mozilla.org/vi/docs/Web/CSS</b:URL>
    <b:RefOrder>2</b:RefOrder>
  </b:Source>
  <b:Source>
    <b:Tag>THE</b:Tag>
    <b:SourceType>InternetSite</b:SourceType>
    <b:Guid>{BEB5B5DD-8B6F-4545-95B9-FD1143CFA6A4}</b:Guid>
    <b:Title>THEANH</b:Title>
    <b:ProductionCompany>Bootstrap là gì </b:ProductionCompany>
    <b:URL>https://theanhgroup.com/bootstrap-la-gi-tai-sao-chung-ta-nen-su-dung-bootstrap.html</b:URL>
    <b:RefOrder>3</b:RefOrder>
  </b:Source>
  <b:Source>
    <b:Tag>xua</b:Tag>
    <b:SourceType>InternetSite</b:SourceType>
    <b:Guid>{A57B6157-5780-47A6-818F-3D56ECDE8EB3}</b:Guid>
    <b:Title>xuanthulab</b:Title>
    <b:ProductionCompany>JavaScript cơ bản</b:ProductionCompany>
    <b:URL>https://xuanthulab.net/gioi-thieu-ve-javascript-va-doan-ma-javascript-dau-tien.html</b:URL>
    <b:RefOrder>4</b:RefOrder>
  </b:Source>
  <b:Source>
    <b:Tag>vie</b:Tag>
    <b:SourceType>InternetSite</b:SourceType>
    <b:Guid>{E4DF1FA8-4721-4BB2-93A0-FE7046FFD6F4}</b:Guid>
    <b:Title>viettuts</b:Title>
    <b:ProductionCompany>Java Cơ Bản</b:ProductionCompany>
    <b:URL>https://viettuts.vn/java</b:URL>
    <b:RefOrder>5</b:RefOrder>
  </b:Source>
  <b:Source>
    <b:Tag>blo</b:Tag>
    <b:SourceType>InternetSite</b:SourceType>
    <b:Guid>{C01AD86C-D937-4F66-93B9-2166D37F29FE}</b:Guid>
    <b:Title>blog.itnavi.</b:Title>
    <b:URL>https://blog.itnavi.com.vn/spring-la-gi-spring-framework-cua-java/</b:URL>
    <b:RefOrder>6</b:RefOrder>
  </b:Source>
  <b:Source>
    <b:Tag>hou</b:Tag>
    <b:SourceType>InternetSite</b:SourceType>
    <b:Guid>{6CC36592-3661-4D9E-BAC6-119EB1E66C36}</b:Guid>
    <b:Title>hourofcode</b:Title>
    <b:ProductionCompany>mysql</b:ProductionCompany>
    <b:URL>https://hourofcode.vn/gioi-thieu-co-ban-ve-quan-tri-co-du-lieu-mysql/</b:URL>
    <b:RefOrder>7</b:RefOrder>
  </b:Source>
</b:Sources>
</file>

<file path=customXml/itemProps1.xml><?xml version="1.0" encoding="utf-8"?>
<ds:datastoreItem xmlns:ds="http://schemas.openxmlformats.org/officeDocument/2006/customXml" ds:itemID="{CBA9C706-3774-43AB-AA72-DFEABCE5C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6</TotalTime>
  <Pages>86</Pages>
  <Words>10314</Words>
  <Characters>5879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yen Hamy</dc:creator>
  <cp:keywords/>
  <dc:description/>
  <cp:lastModifiedBy>Tân Nguyễn</cp:lastModifiedBy>
  <cp:revision>171</cp:revision>
  <cp:lastPrinted>2020-12-20T15:19:00Z</cp:lastPrinted>
  <dcterms:created xsi:type="dcterms:W3CDTF">2020-12-18T18:22:00Z</dcterms:created>
  <dcterms:modified xsi:type="dcterms:W3CDTF">2020-12-2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cc40fac-2639-3513-b9cf-0ac7c0c1438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